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BC8EB3" w14:textId="34B0948F" w:rsidR="00F3456C" w:rsidRPr="008B4690" w:rsidRDefault="00CC4C05" w:rsidP="00B04EBB">
      <w:pPr>
        <w:ind w:left="-142" w:firstLine="0"/>
        <w:jc w:val="center"/>
        <w:rPr>
          <w:b/>
          <w:bCs/>
          <w:lang w:val="id-ID"/>
        </w:rPr>
      </w:pPr>
      <w:r w:rsidRPr="008B4690">
        <w:rPr>
          <w:b/>
          <w:bCs/>
          <w:lang w:val="id-ID"/>
        </w:rPr>
        <w:t xml:space="preserve">SISTEM </w:t>
      </w:r>
      <w:r w:rsidR="008B4690" w:rsidRPr="008B4690">
        <w:rPr>
          <w:b/>
          <w:bCs/>
          <w:lang w:val="id-ID"/>
        </w:rPr>
        <w:t xml:space="preserve">INFORMASI </w:t>
      </w:r>
      <w:r w:rsidRPr="008B4690">
        <w:rPr>
          <w:b/>
          <w:bCs/>
          <w:lang w:val="id-ID"/>
        </w:rPr>
        <w:t xml:space="preserve">PENGELOLAAN </w:t>
      </w:r>
      <w:r w:rsidR="00CD66FB">
        <w:rPr>
          <w:b/>
          <w:bCs/>
        </w:rPr>
        <w:t>D</w:t>
      </w:r>
      <w:r w:rsidR="00EC423E">
        <w:rPr>
          <w:b/>
          <w:bCs/>
        </w:rPr>
        <w:t xml:space="preserve">OKUMEN </w:t>
      </w:r>
      <w:r w:rsidR="003413E1">
        <w:rPr>
          <w:b/>
          <w:bCs/>
        </w:rPr>
        <w:t>PERTANGGUNGJAWABAN</w:t>
      </w:r>
      <w:r w:rsidRPr="008B4690">
        <w:rPr>
          <w:b/>
          <w:bCs/>
          <w:lang w:val="id-ID"/>
        </w:rPr>
        <w:t xml:space="preserve"> PADA KEGIATAN </w:t>
      </w:r>
      <w:r w:rsidR="00755E6E">
        <w:rPr>
          <w:b/>
          <w:bCs/>
        </w:rPr>
        <w:t>PENDAFTARAN TANAH SISTEMATIS LENGKAP</w:t>
      </w:r>
      <w:r w:rsidRPr="008B4690">
        <w:rPr>
          <w:b/>
          <w:bCs/>
          <w:lang w:val="id-ID"/>
        </w:rPr>
        <w:t xml:space="preserve"> </w:t>
      </w:r>
      <w:r w:rsidR="008B4690" w:rsidRPr="008B4690">
        <w:rPr>
          <w:b/>
          <w:bCs/>
          <w:lang w:val="id-ID"/>
        </w:rPr>
        <w:t xml:space="preserve">DI </w:t>
      </w:r>
      <w:r w:rsidRPr="008B4690">
        <w:rPr>
          <w:b/>
          <w:bCs/>
          <w:lang w:val="id-ID"/>
        </w:rPr>
        <w:t>KANTOR PERTANAHAN KOTA SEMARANG</w:t>
      </w:r>
    </w:p>
    <w:p w14:paraId="6BCA22A4" w14:textId="77777777" w:rsidR="00F3456C" w:rsidRPr="008B4690" w:rsidRDefault="00F3456C" w:rsidP="00B04EBB">
      <w:pPr>
        <w:rPr>
          <w:b/>
          <w:bCs/>
          <w:lang w:val="id-ID"/>
        </w:rPr>
      </w:pPr>
    </w:p>
    <w:p w14:paraId="54D2EEEE" w14:textId="694DD3BA" w:rsidR="00F3456C" w:rsidRDefault="00CC4C05" w:rsidP="00B04EBB">
      <w:pPr>
        <w:ind w:left="0" w:firstLine="0"/>
        <w:jc w:val="center"/>
        <w:rPr>
          <w:b/>
          <w:bCs/>
          <w:lang w:val="id-ID"/>
        </w:rPr>
      </w:pPr>
      <w:r w:rsidRPr="008B4690">
        <w:rPr>
          <w:b/>
          <w:bCs/>
          <w:lang w:val="id-ID"/>
        </w:rPr>
        <w:t>SKRIPS</w:t>
      </w:r>
      <w:r w:rsidR="00B03788" w:rsidRPr="008B4690">
        <w:rPr>
          <w:b/>
          <w:bCs/>
          <w:lang w:val="id-ID"/>
        </w:rPr>
        <w:t>I</w:t>
      </w:r>
    </w:p>
    <w:p w14:paraId="511EFAE5" w14:textId="77777777" w:rsidR="000A14B7" w:rsidRDefault="0066067D" w:rsidP="00B04EBB">
      <w:pPr>
        <w:ind w:left="0" w:firstLine="0"/>
        <w:jc w:val="center"/>
      </w:pPr>
      <w:r w:rsidRPr="0066067D">
        <w:t xml:space="preserve">Diajukan untuk Memenuhi Sebagian Syarat Guna Memperoleh Gelar Sarjana Program Strata 1 (S.1) </w:t>
      </w:r>
    </w:p>
    <w:p w14:paraId="4E25A567" w14:textId="6D5E2E31" w:rsidR="00D17E70" w:rsidRPr="008B4690" w:rsidRDefault="0066067D" w:rsidP="00B04EBB">
      <w:pPr>
        <w:ind w:left="0" w:firstLine="0"/>
        <w:jc w:val="center"/>
        <w:rPr>
          <w:b/>
          <w:bCs/>
          <w:lang w:val="id-ID"/>
        </w:rPr>
      </w:pPr>
      <w:r w:rsidRPr="0066067D">
        <w:t>dalam Ilmu Teknologi Informasi</w:t>
      </w:r>
    </w:p>
    <w:p w14:paraId="72C8CE72" w14:textId="77777777" w:rsidR="00D17E70" w:rsidRPr="008B4690" w:rsidRDefault="00D17E70" w:rsidP="00B04EBB">
      <w:pPr>
        <w:ind w:left="0" w:firstLine="0"/>
        <w:jc w:val="center"/>
        <w:rPr>
          <w:b/>
          <w:bCs/>
          <w:lang w:val="id-ID"/>
        </w:rPr>
      </w:pPr>
    </w:p>
    <w:p w14:paraId="094D3C96" w14:textId="312CBD0B" w:rsidR="00F3456C" w:rsidRPr="008B4690" w:rsidRDefault="00957427" w:rsidP="00B04EBB">
      <w:pPr>
        <w:ind w:left="0" w:firstLine="0"/>
        <w:jc w:val="center"/>
        <w:rPr>
          <w:lang w:val="id-ID"/>
        </w:rPr>
      </w:pPr>
      <w:r w:rsidRPr="008B4690">
        <w:rPr>
          <w:noProof/>
          <w:lang w:val="id-ID"/>
        </w:rPr>
        <w:drawing>
          <wp:inline distT="0" distB="0" distL="0" distR="0" wp14:anchorId="6B39754F" wp14:editId="55A65E57">
            <wp:extent cx="900000" cy="1372603"/>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00000" cy="1372603"/>
                    </a:xfrm>
                    <a:prstGeom prst="rect">
                      <a:avLst/>
                    </a:prstGeom>
                    <a:noFill/>
                    <a:ln>
                      <a:noFill/>
                    </a:ln>
                  </pic:spPr>
                </pic:pic>
              </a:graphicData>
            </a:graphic>
          </wp:inline>
        </w:drawing>
      </w:r>
    </w:p>
    <w:p w14:paraId="498B6EC1" w14:textId="77777777" w:rsidR="00F3456C" w:rsidRPr="008B4690" w:rsidRDefault="00F3456C" w:rsidP="00B04EBB">
      <w:pPr>
        <w:jc w:val="center"/>
        <w:rPr>
          <w:lang w:val="id-ID"/>
        </w:rPr>
      </w:pPr>
    </w:p>
    <w:p w14:paraId="562F162F" w14:textId="0B1557B7" w:rsidR="00F3456C" w:rsidRPr="008B4690" w:rsidRDefault="004D43D2" w:rsidP="00B04EBB">
      <w:pPr>
        <w:ind w:left="0" w:firstLine="0"/>
        <w:jc w:val="center"/>
        <w:rPr>
          <w:b/>
          <w:bCs/>
          <w:lang w:val="id-ID"/>
        </w:rPr>
      </w:pPr>
      <w:r w:rsidRPr="008B4690">
        <w:rPr>
          <w:lang w:val="id-ID"/>
        </w:rPr>
        <w:t>Oleh:</w:t>
      </w:r>
    </w:p>
    <w:p w14:paraId="73F4E39B" w14:textId="77777777" w:rsidR="00F3456C" w:rsidRPr="008B4690" w:rsidRDefault="008304EB" w:rsidP="00B04EBB">
      <w:pPr>
        <w:ind w:left="0" w:firstLine="0"/>
        <w:jc w:val="center"/>
        <w:rPr>
          <w:b/>
          <w:bCs/>
          <w:lang w:val="id-ID"/>
        </w:rPr>
      </w:pPr>
      <w:r w:rsidRPr="008B4690">
        <w:rPr>
          <w:b/>
          <w:bCs/>
          <w:lang w:val="id-ID"/>
        </w:rPr>
        <w:t>MIA PUTRI SETYAWATI</w:t>
      </w:r>
    </w:p>
    <w:p w14:paraId="52130D03" w14:textId="3F9FE3D9" w:rsidR="004D43D2" w:rsidRPr="008B4690" w:rsidRDefault="004D43D2" w:rsidP="00B04EBB">
      <w:pPr>
        <w:ind w:left="0" w:firstLine="0"/>
        <w:jc w:val="center"/>
        <w:rPr>
          <w:b/>
          <w:bCs/>
          <w:lang w:val="id-ID"/>
        </w:rPr>
      </w:pPr>
      <w:r w:rsidRPr="008B4690">
        <w:rPr>
          <w:lang w:val="id-ID"/>
        </w:rPr>
        <w:t>NIM</w:t>
      </w:r>
      <w:r w:rsidR="00CC4C05" w:rsidRPr="008B4690">
        <w:rPr>
          <w:lang w:val="id-ID"/>
        </w:rPr>
        <w:t xml:space="preserve">. </w:t>
      </w:r>
      <w:r w:rsidR="008304EB" w:rsidRPr="008B4690">
        <w:rPr>
          <w:lang w:val="id-ID"/>
        </w:rPr>
        <w:t>1908096014</w:t>
      </w:r>
    </w:p>
    <w:p w14:paraId="7A078B26" w14:textId="77777777" w:rsidR="00D17E70" w:rsidRPr="008B4690" w:rsidRDefault="00D17E70" w:rsidP="00B04EBB">
      <w:pPr>
        <w:ind w:left="0" w:firstLine="0"/>
        <w:rPr>
          <w:lang w:val="id-ID"/>
        </w:rPr>
      </w:pPr>
    </w:p>
    <w:p w14:paraId="2631F068" w14:textId="7A09AC9C" w:rsidR="00F3456C" w:rsidRPr="008B4690" w:rsidRDefault="004D43D2" w:rsidP="00B04EBB">
      <w:pPr>
        <w:ind w:left="0" w:firstLine="0"/>
        <w:jc w:val="center"/>
        <w:rPr>
          <w:rFonts w:eastAsia="Cambria"/>
          <w:b/>
          <w:bCs/>
          <w:spacing w:val="3"/>
          <w:w w:val="99"/>
          <w:lang w:val="id-ID"/>
        </w:rPr>
      </w:pPr>
      <w:r w:rsidRPr="008B4690">
        <w:rPr>
          <w:rFonts w:eastAsia="Cambria"/>
          <w:b/>
          <w:bCs/>
          <w:lang w:val="id-ID"/>
        </w:rPr>
        <w:t>PROGRAM STUDI TEKNOLOGI INFORMASI</w:t>
      </w:r>
    </w:p>
    <w:p w14:paraId="09C460EF" w14:textId="77777777" w:rsidR="00F3456C" w:rsidRPr="008B4690" w:rsidRDefault="004D43D2" w:rsidP="00B04EBB">
      <w:pPr>
        <w:ind w:left="0" w:firstLine="0"/>
        <w:jc w:val="center"/>
        <w:rPr>
          <w:rFonts w:eastAsia="Cambria"/>
          <w:b/>
          <w:bCs/>
          <w:spacing w:val="3"/>
          <w:w w:val="99"/>
          <w:lang w:val="id-ID"/>
        </w:rPr>
      </w:pPr>
      <w:r w:rsidRPr="008B4690">
        <w:rPr>
          <w:rFonts w:eastAsia="Cambria"/>
          <w:b/>
          <w:bCs/>
          <w:lang w:val="id-ID"/>
        </w:rPr>
        <w:t>FAKULT</w:t>
      </w:r>
      <w:r w:rsidRPr="008B4690">
        <w:rPr>
          <w:rFonts w:eastAsia="Cambria"/>
          <w:b/>
          <w:bCs/>
          <w:spacing w:val="3"/>
          <w:lang w:val="id-ID"/>
        </w:rPr>
        <w:t>A</w:t>
      </w:r>
      <w:r w:rsidRPr="008B4690">
        <w:rPr>
          <w:rFonts w:eastAsia="Cambria"/>
          <w:b/>
          <w:bCs/>
          <w:lang w:val="id-ID"/>
        </w:rPr>
        <w:t>S</w:t>
      </w:r>
      <w:r w:rsidRPr="008B4690">
        <w:rPr>
          <w:rFonts w:eastAsia="Cambria"/>
          <w:b/>
          <w:bCs/>
          <w:spacing w:val="-18"/>
          <w:lang w:val="id-ID"/>
        </w:rPr>
        <w:t xml:space="preserve"> </w:t>
      </w:r>
      <w:r w:rsidRPr="008B4690">
        <w:rPr>
          <w:rFonts w:eastAsia="Cambria"/>
          <w:b/>
          <w:bCs/>
          <w:lang w:val="id-ID"/>
        </w:rPr>
        <w:t>S</w:t>
      </w:r>
      <w:r w:rsidRPr="008B4690">
        <w:rPr>
          <w:rFonts w:eastAsia="Cambria"/>
          <w:b/>
          <w:bCs/>
          <w:spacing w:val="2"/>
          <w:lang w:val="id-ID"/>
        </w:rPr>
        <w:t>A</w:t>
      </w:r>
      <w:r w:rsidRPr="008B4690">
        <w:rPr>
          <w:rFonts w:eastAsia="Cambria"/>
          <w:b/>
          <w:bCs/>
          <w:spacing w:val="-1"/>
          <w:lang w:val="id-ID"/>
        </w:rPr>
        <w:t>I</w:t>
      </w:r>
      <w:r w:rsidRPr="008B4690">
        <w:rPr>
          <w:rFonts w:eastAsia="Cambria"/>
          <w:b/>
          <w:bCs/>
          <w:spacing w:val="1"/>
          <w:lang w:val="id-ID"/>
        </w:rPr>
        <w:t>N</w:t>
      </w:r>
      <w:r w:rsidRPr="008B4690">
        <w:rPr>
          <w:rFonts w:eastAsia="Cambria"/>
          <w:b/>
          <w:bCs/>
          <w:lang w:val="id-ID"/>
        </w:rPr>
        <w:t>S</w:t>
      </w:r>
      <w:r w:rsidRPr="008B4690">
        <w:rPr>
          <w:rFonts w:eastAsia="Cambria"/>
          <w:b/>
          <w:bCs/>
          <w:spacing w:val="-11"/>
          <w:lang w:val="id-ID"/>
        </w:rPr>
        <w:t xml:space="preserve"> </w:t>
      </w:r>
      <w:r w:rsidRPr="008B4690">
        <w:rPr>
          <w:rFonts w:eastAsia="Cambria"/>
          <w:b/>
          <w:bCs/>
          <w:lang w:val="id-ID"/>
        </w:rPr>
        <w:t>D</w:t>
      </w:r>
      <w:r w:rsidRPr="008B4690">
        <w:rPr>
          <w:rFonts w:eastAsia="Cambria"/>
          <w:b/>
          <w:bCs/>
          <w:spacing w:val="1"/>
          <w:lang w:val="id-ID"/>
        </w:rPr>
        <w:t>A</w:t>
      </w:r>
      <w:r w:rsidRPr="008B4690">
        <w:rPr>
          <w:rFonts w:eastAsia="Cambria"/>
          <w:b/>
          <w:bCs/>
          <w:lang w:val="id-ID"/>
        </w:rPr>
        <w:t>N</w:t>
      </w:r>
      <w:r w:rsidRPr="008B4690">
        <w:rPr>
          <w:rFonts w:eastAsia="Cambria"/>
          <w:b/>
          <w:bCs/>
          <w:spacing w:val="-6"/>
          <w:lang w:val="id-ID"/>
        </w:rPr>
        <w:t xml:space="preserve"> </w:t>
      </w:r>
      <w:r w:rsidRPr="008B4690">
        <w:rPr>
          <w:rFonts w:eastAsia="Cambria"/>
          <w:b/>
          <w:bCs/>
          <w:w w:val="99"/>
          <w:lang w:val="id-ID"/>
        </w:rPr>
        <w:t>TEK</w:t>
      </w:r>
      <w:r w:rsidRPr="008B4690">
        <w:rPr>
          <w:rFonts w:eastAsia="Cambria"/>
          <w:b/>
          <w:bCs/>
          <w:spacing w:val="2"/>
          <w:w w:val="99"/>
          <w:lang w:val="id-ID"/>
        </w:rPr>
        <w:t>N</w:t>
      </w:r>
      <w:r w:rsidRPr="008B4690">
        <w:rPr>
          <w:rFonts w:eastAsia="Cambria"/>
          <w:b/>
          <w:bCs/>
          <w:spacing w:val="-1"/>
          <w:w w:val="99"/>
          <w:lang w:val="id-ID"/>
        </w:rPr>
        <w:t>O</w:t>
      </w:r>
      <w:r w:rsidRPr="008B4690">
        <w:rPr>
          <w:rFonts w:eastAsia="Cambria"/>
          <w:b/>
          <w:bCs/>
          <w:spacing w:val="1"/>
          <w:w w:val="99"/>
          <w:lang w:val="id-ID"/>
        </w:rPr>
        <w:t>LO</w:t>
      </w:r>
      <w:r w:rsidRPr="008B4690">
        <w:rPr>
          <w:rFonts w:eastAsia="Cambria"/>
          <w:b/>
          <w:bCs/>
          <w:w w:val="99"/>
          <w:lang w:val="id-ID"/>
        </w:rPr>
        <w:t>GI</w:t>
      </w:r>
    </w:p>
    <w:p w14:paraId="26361827" w14:textId="77777777" w:rsidR="00F3456C" w:rsidRPr="008B4690" w:rsidRDefault="004D43D2" w:rsidP="00B04EBB">
      <w:pPr>
        <w:ind w:left="0" w:firstLine="0"/>
        <w:jc w:val="center"/>
        <w:rPr>
          <w:rFonts w:eastAsia="Cambria"/>
          <w:b/>
          <w:bCs/>
          <w:spacing w:val="3"/>
          <w:w w:val="99"/>
          <w:lang w:val="id-ID"/>
        </w:rPr>
      </w:pPr>
      <w:r w:rsidRPr="008B4690">
        <w:rPr>
          <w:rFonts w:eastAsia="Cambria"/>
          <w:b/>
          <w:bCs/>
          <w:lang w:val="id-ID"/>
        </w:rPr>
        <w:t>UNIVE</w:t>
      </w:r>
      <w:r w:rsidRPr="008B4690">
        <w:rPr>
          <w:rFonts w:eastAsia="Cambria"/>
          <w:b/>
          <w:bCs/>
          <w:spacing w:val="2"/>
          <w:lang w:val="id-ID"/>
        </w:rPr>
        <w:t>R</w:t>
      </w:r>
      <w:r w:rsidRPr="008B4690">
        <w:rPr>
          <w:rFonts w:eastAsia="Cambria"/>
          <w:b/>
          <w:bCs/>
          <w:lang w:val="id-ID"/>
        </w:rPr>
        <w:t>S</w:t>
      </w:r>
      <w:r w:rsidRPr="008B4690">
        <w:rPr>
          <w:rFonts w:eastAsia="Cambria"/>
          <w:b/>
          <w:bCs/>
          <w:spacing w:val="-2"/>
          <w:lang w:val="id-ID"/>
        </w:rPr>
        <w:t>I</w:t>
      </w:r>
      <w:r w:rsidRPr="008B4690">
        <w:rPr>
          <w:rFonts w:eastAsia="Cambria"/>
          <w:b/>
          <w:bCs/>
          <w:lang w:val="id-ID"/>
        </w:rPr>
        <w:t>T</w:t>
      </w:r>
      <w:r w:rsidRPr="008B4690">
        <w:rPr>
          <w:rFonts w:eastAsia="Cambria"/>
          <w:b/>
          <w:bCs/>
          <w:spacing w:val="3"/>
          <w:lang w:val="id-ID"/>
        </w:rPr>
        <w:t>A</w:t>
      </w:r>
      <w:r w:rsidRPr="008B4690">
        <w:rPr>
          <w:rFonts w:eastAsia="Cambria"/>
          <w:b/>
          <w:bCs/>
          <w:lang w:val="id-ID"/>
        </w:rPr>
        <w:t>S</w:t>
      </w:r>
      <w:r w:rsidRPr="008B4690">
        <w:rPr>
          <w:rFonts w:eastAsia="Cambria"/>
          <w:b/>
          <w:bCs/>
          <w:spacing w:val="-18"/>
          <w:lang w:val="id-ID"/>
        </w:rPr>
        <w:t xml:space="preserve"> </w:t>
      </w:r>
      <w:r w:rsidRPr="008B4690">
        <w:rPr>
          <w:rFonts w:eastAsia="Cambria"/>
          <w:b/>
          <w:bCs/>
          <w:spacing w:val="-1"/>
          <w:lang w:val="id-ID"/>
        </w:rPr>
        <w:t>I</w:t>
      </w:r>
      <w:r w:rsidRPr="008B4690">
        <w:rPr>
          <w:rFonts w:eastAsia="Cambria"/>
          <w:b/>
          <w:bCs/>
          <w:spacing w:val="2"/>
          <w:lang w:val="id-ID"/>
        </w:rPr>
        <w:t>S</w:t>
      </w:r>
      <w:r w:rsidRPr="008B4690">
        <w:rPr>
          <w:rFonts w:eastAsia="Cambria"/>
          <w:b/>
          <w:bCs/>
          <w:lang w:val="id-ID"/>
        </w:rPr>
        <w:t>LAM</w:t>
      </w:r>
      <w:r w:rsidRPr="008B4690">
        <w:rPr>
          <w:rFonts w:eastAsia="Cambria"/>
          <w:b/>
          <w:bCs/>
          <w:spacing w:val="-8"/>
          <w:lang w:val="id-ID"/>
        </w:rPr>
        <w:t xml:space="preserve"> </w:t>
      </w:r>
      <w:r w:rsidRPr="008B4690">
        <w:rPr>
          <w:rFonts w:eastAsia="Cambria"/>
          <w:b/>
          <w:bCs/>
          <w:spacing w:val="-1"/>
          <w:lang w:val="id-ID"/>
        </w:rPr>
        <w:t>N</w:t>
      </w:r>
      <w:r w:rsidRPr="008B4690">
        <w:rPr>
          <w:rFonts w:eastAsia="Cambria"/>
          <w:b/>
          <w:bCs/>
          <w:lang w:val="id-ID"/>
        </w:rPr>
        <w:t>EG</w:t>
      </w:r>
      <w:r w:rsidRPr="008B4690">
        <w:rPr>
          <w:rFonts w:eastAsia="Cambria"/>
          <w:b/>
          <w:bCs/>
          <w:spacing w:val="3"/>
          <w:lang w:val="id-ID"/>
        </w:rPr>
        <w:t>E</w:t>
      </w:r>
      <w:r w:rsidRPr="008B4690">
        <w:rPr>
          <w:rFonts w:eastAsia="Cambria"/>
          <w:b/>
          <w:bCs/>
          <w:lang w:val="id-ID"/>
        </w:rPr>
        <w:t>RI</w:t>
      </w:r>
      <w:r w:rsidRPr="008B4690">
        <w:rPr>
          <w:rFonts w:eastAsia="Cambria"/>
          <w:b/>
          <w:bCs/>
          <w:spacing w:val="-10"/>
          <w:lang w:val="id-ID"/>
        </w:rPr>
        <w:t xml:space="preserve"> </w:t>
      </w:r>
      <w:r w:rsidRPr="008B4690">
        <w:rPr>
          <w:rFonts w:eastAsia="Cambria"/>
          <w:b/>
          <w:bCs/>
          <w:w w:val="99"/>
          <w:lang w:val="id-ID"/>
        </w:rPr>
        <w:t>W</w:t>
      </w:r>
      <w:r w:rsidRPr="008B4690">
        <w:rPr>
          <w:rFonts w:eastAsia="Cambria"/>
          <w:b/>
          <w:bCs/>
          <w:spacing w:val="2"/>
          <w:w w:val="99"/>
          <w:lang w:val="id-ID"/>
        </w:rPr>
        <w:t>A</w:t>
      </w:r>
      <w:r w:rsidRPr="008B4690">
        <w:rPr>
          <w:rFonts w:eastAsia="Cambria"/>
          <w:b/>
          <w:bCs/>
          <w:w w:val="99"/>
          <w:lang w:val="id-ID"/>
        </w:rPr>
        <w:t>L</w:t>
      </w:r>
      <w:r w:rsidRPr="008B4690">
        <w:rPr>
          <w:rFonts w:eastAsia="Cambria"/>
          <w:b/>
          <w:bCs/>
          <w:spacing w:val="-2"/>
          <w:w w:val="99"/>
          <w:lang w:val="id-ID"/>
        </w:rPr>
        <w:t>I</w:t>
      </w:r>
      <w:r w:rsidRPr="008B4690">
        <w:rPr>
          <w:rFonts w:eastAsia="Cambria"/>
          <w:b/>
          <w:bCs/>
          <w:spacing w:val="2"/>
          <w:w w:val="99"/>
          <w:lang w:val="id-ID"/>
        </w:rPr>
        <w:t>S</w:t>
      </w:r>
      <w:r w:rsidRPr="008B4690">
        <w:rPr>
          <w:rFonts w:eastAsia="Cambria"/>
          <w:b/>
          <w:bCs/>
          <w:spacing w:val="1"/>
          <w:w w:val="99"/>
          <w:lang w:val="id-ID"/>
        </w:rPr>
        <w:t>O</w:t>
      </w:r>
      <w:r w:rsidRPr="008B4690">
        <w:rPr>
          <w:rFonts w:eastAsia="Cambria"/>
          <w:b/>
          <w:bCs/>
          <w:w w:val="99"/>
          <w:lang w:val="id-ID"/>
        </w:rPr>
        <w:t>N</w:t>
      </w:r>
      <w:r w:rsidRPr="008B4690">
        <w:rPr>
          <w:rFonts w:eastAsia="Cambria"/>
          <w:b/>
          <w:bCs/>
          <w:spacing w:val="1"/>
          <w:w w:val="99"/>
          <w:lang w:val="id-ID"/>
        </w:rPr>
        <w:t>G</w:t>
      </w:r>
      <w:r w:rsidRPr="008B4690">
        <w:rPr>
          <w:rFonts w:eastAsia="Cambria"/>
          <w:b/>
          <w:bCs/>
          <w:w w:val="99"/>
          <w:lang w:val="id-ID"/>
        </w:rPr>
        <w:t>O SEM</w:t>
      </w:r>
      <w:r w:rsidRPr="008B4690">
        <w:rPr>
          <w:rFonts w:eastAsia="Cambria"/>
          <w:b/>
          <w:bCs/>
          <w:spacing w:val="1"/>
          <w:w w:val="99"/>
          <w:lang w:val="id-ID"/>
        </w:rPr>
        <w:t>A</w:t>
      </w:r>
      <w:r w:rsidRPr="008B4690">
        <w:rPr>
          <w:rFonts w:eastAsia="Cambria"/>
          <w:b/>
          <w:bCs/>
          <w:w w:val="99"/>
          <w:lang w:val="id-ID"/>
        </w:rPr>
        <w:t>RANG</w:t>
      </w:r>
    </w:p>
    <w:p w14:paraId="610AD4AF" w14:textId="5FF09A82" w:rsidR="004D43D2" w:rsidRPr="007C2CFD" w:rsidRDefault="004D43D2" w:rsidP="00B04EBB">
      <w:pPr>
        <w:ind w:left="0" w:firstLine="0"/>
        <w:jc w:val="center"/>
        <w:rPr>
          <w:rFonts w:eastAsia="Cambria"/>
          <w:b/>
          <w:bCs/>
          <w:w w:val="99"/>
        </w:rPr>
      </w:pPr>
      <w:r w:rsidRPr="008B4690">
        <w:rPr>
          <w:rFonts w:eastAsia="Cambria"/>
          <w:b/>
          <w:bCs/>
          <w:w w:val="99"/>
          <w:lang w:val="id-ID"/>
        </w:rPr>
        <w:t>202</w:t>
      </w:r>
      <w:r w:rsidR="007C2CFD">
        <w:rPr>
          <w:rFonts w:eastAsia="Cambria"/>
          <w:b/>
          <w:bCs/>
          <w:w w:val="99"/>
        </w:rPr>
        <w:t>3</w:t>
      </w:r>
    </w:p>
    <w:p w14:paraId="390AEA0C" w14:textId="77777777" w:rsidR="00C67C56" w:rsidRDefault="00C67C56" w:rsidP="00B04EBB">
      <w:pPr>
        <w:ind w:left="0" w:firstLine="0"/>
        <w:rPr>
          <w:rFonts w:eastAsia="Cambria"/>
          <w:b/>
          <w:bCs/>
          <w:spacing w:val="3"/>
          <w:w w:val="99"/>
          <w:lang w:val="id-ID"/>
        </w:rPr>
      </w:pPr>
    </w:p>
    <w:p w14:paraId="19F62D51" w14:textId="77777777" w:rsidR="00804063" w:rsidRDefault="00804063" w:rsidP="00B04EBB">
      <w:pPr>
        <w:ind w:left="0" w:firstLine="0"/>
        <w:rPr>
          <w:rFonts w:eastAsia="Cambria"/>
          <w:b/>
          <w:bCs/>
          <w:spacing w:val="3"/>
          <w:w w:val="99"/>
          <w:lang w:val="id-ID"/>
        </w:rPr>
      </w:pPr>
    </w:p>
    <w:p w14:paraId="5BD6D069" w14:textId="77777777" w:rsidR="00804063" w:rsidRDefault="00804063" w:rsidP="00B04EBB">
      <w:pPr>
        <w:ind w:left="0" w:firstLine="0"/>
        <w:rPr>
          <w:rFonts w:eastAsia="Cambria"/>
          <w:b/>
          <w:bCs/>
          <w:spacing w:val="3"/>
          <w:w w:val="99"/>
          <w:lang w:val="id-ID"/>
        </w:rPr>
      </w:pPr>
    </w:p>
    <w:p w14:paraId="17B231CA" w14:textId="77777777" w:rsidR="00804063" w:rsidRDefault="00804063" w:rsidP="00B04EBB">
      <w:pPr>
        <w:ind w:left="0" w:firstLine="0"/>
        <w:rPr>
          <w:rFonts w:eastAsia="Cambria"/>
          <w:b/>
          <w:bCs/>
          <w:spacing w:val="3"/>
          <w:w w:val="99"/>
          <w:lang w:val="id-ID"/>
        </w:rPr>
      </w:pPr>
    </w:p>
    <w:p w14:paraId="12C65990" w14:textId="77777777" w:rsidR="00804063" w:rsidRDefault="00804063" w:rsidP="00B04EBB">
      <w:pPr>
        <w:ind w:left="0" w:firstLine="0"/>
        <w:rPr>
          <w:rFonts w:eastAsia="Cambria"/>
          <w:b/>
          <w:bCs/>
          <w:spacing w:val="3"/>
          <w:w w:val="99"/>
          <w:lang w:val="id-ID"/>
        </w:rPr>
      </w:pPr>
    </w:p>
    <w:p w14:paraId="22577A85" w14:textId="77777777" w:rsidR="00804063" w:rsidRDefault="00804063" w:rsidP="00B04EBB">
      <w:pPr>
        <w:ind w:left="0" w:firstLine="0"/>
        <w:rPr>
          <w:rFonts w:eastAsia="Cambria"/>
          <w:b/>
          <w:bCs/>
          <w:spacing w:val="3"/>
          <w:w w:val="99"/>
          <w:lang w:val="id-ID"/>
        </w:rPr>
      </w:pPr>
    </w:p>
    <w:p w14:paraId="64D6C8ED" w14:textId="59714FAC" w:rsidR="00804063" w:rsidRDefault="00804063" w:rsidP="00B04EBB">
      <w:pPr>
        <w:ind w:left="0" w:firstLine="0"/>
        <w:rPr>
          <w:rFonts w:eastAsia="Cambria"/>
          <w:b/>
          <w:bCs/>
          <w:spacing w:val="3"/>
          <w:w w:val="99"/>
          <w:lang w:val="id-ID"/>
        </w:rPr>
      </w:pPr>
    </w:p>
    <w:p w14:paraId="6B0A5AF7" w14:textId="07509BA3" w:rsidR="006515E3" w:rsidRDefault="006515E3" w:rsidP="00B04EBB">
      <w:pPr>
        <w:ind w:left="0" w:firstLine="0"/>
        <w:rPr>
          <w:rFonts w:eastAsia="Cambria"/>
          <w:b/>
          <w:bCs/>
          <w:spacing w:val="3"/>
          <w:w w:val="99"/>
          <w:lang w:val="id-ID"/>
        </w:rPr>
      </w:pPr>
    </w:p>
    <w:p w14:paraId="3A6F70E4" w14:textId="604AA8E7" w:rsidR="006515E3" w:rsidRDefault="006515E3" w:rsidP="00B04EBB">
      <w:pPr>
        <w:ind w:left="0" w:firstLine="0"/>
        <w:rPr>
          <w:rFonts w:eastAsia="Cambria"/>
          <w:b/>
          <w:bCs/>
          <w:spacing w:val="3"/>
          <w:w w:val="99"/>
          <w:lang w:val="id-ID"/>
        </w:rPr>
      </w:pPr>
    </w:p>
    <w:p w14:paraId="2B3E8A19" w14:textId="1944B54E" w:rsidR="006515E3" w:rsidRDefault="006515E3" w:rsidP="00B04EBB">
      <w:pPr>
        <w:ind w:left="0" w:firstLine="0"/>
        <w:rPr>
          <w:rFonts w:eastAsia="Cambria"/>
          <w:b/>
          <w:bCs/>
          <w:spacing w:val="3"/>
          <w:w w:val="99"/>
          <w:lang w:val="id-ID"/>
        </w:rPr>
      </w:pPr>
    </w:p>
    <w:p w14:paraId="7BEC2B1A" w14:textId="2E3E865F" w:rsidR="006515E3" w:rsidRDefault="006515E3" w:rsidP="00B04EBB">
      <w:pPr>
        <w:ind w:left="0" w:firstLine="0"/>
        <w:rPr>
          <w:rFonts w:eastAsia="Cambria"/>
          <w:b/>
          <w:bCs/>
          <w:spacing w:val="3"/>
          <w:w w:val="99"/>
          <w:lang w:val="id-ID"/>
        </w:rPr>
      </w:pPr>
    </w:p>
    <w:p w14:paraId="2FB5C327" w14:textId="6B0C846F" w:rsidR="006515E3" w:rsidRDefault="006515E3" w:rsidP="00B04EBB">
      <w:pPr>
        <w:ind w:left="0" w:firstLine="0"/>
        <w:rPr>
          <w:rFonts w:eastAsia="Cambria"/>
          <w:b/>
          <w:bCs/>
          <w:spacing w:val="3"/>
          <w:w w:val="99"/>
          <w:lang w:val="id-ID"/>
        </w:rPr>
      </w:pPr>
    </w:p>
    <w:p w14:paraId="5A418B49" w14:textId="1F895E31" w:rsidR="006515E3" w:rsidRDefault="006515E3" w:rsidP="00B04EBB">
      <w:pPr>
        <w:ind w:left="0" w:firstLine="0"/>
        <w:rPr>
          <w:rFonts w:eastAsia="Cambria"/>
          <w:b/>
          <w:bCs/>
          <w:spacing w:val="3"/>
          <w:w w:val="99"/>
          <w:lang w:val="id-ID"/>
        </w:rPr>
      </w:pPr>
    </w:p>
    <w:p w14:paraId="73EF3C23" w14:textId="3BE30FB7" w:rsidR="006515E3" w:rsidRDefault="006515E3" w:rsidP="00B04EBB">
      <w:pPr>
        <w:ind w:left="0" w:firstLine="0"/>
        <w:rPr>
          <w:rFonts w:eastAsia="Cambria"/>
          <w:b/>
          <w:bCs/>
          <w:spacing w:val="3"/>
          <w:w w:val="99"/>
          <w:lang w:val="id-ID"/>
        </w:rPr>
      </w:pPr>
    </w:p>
    <w:p w14:paraId="10DEA2D8" w14:textId="4819F742" w:rsidR="006515E3" w:rsidRDefault="006515E3" w:rsidP="00B04EBB">
      <w:pPr>
        <w:ind w:left="0" w:firstLine="0"/>
        <w:rPr>
          <w:rFonts w:eastAsia="Cambria"/>
          <w:b/>
          <w:bCs/>
          <w:spacing w:val="3"/>
          <w:w w:val="99"/>
          <w:lang w:val="id-ID"/>
        </w:rPr>
      </w:pPr>
    </w:p>
    <w:p w14:paraId="272F810F" w14:textId="6476ED5F" w:rsidR="006515E3" w:rsidRDefault="006515E3" w:rsidP="00B04EBB">
      <w:pPr>
        <w:ind w:left="0" w:firstLine="0"/>
        <w:rPr>
          <w:rFonts w:eastAsia="Cambria"/>
          <w:b/>
          <w:bCs/>
          <w:spacing w:val="3"/>
          <w:w w:val="99"/>
          <w:lang w:val="id-ID"/>
        </w:rPr>
      </w:pPr>
    </w:p>
    <w:p w14:paraId="417D35F2" w14:textId="7B8B55FC" w:rsidR="006515E3" w:rsidRDefault="006515E3" w:rsidP="00B04EBB">
      <w:pPr>
        <w:ind w:left="0" w:firstLine="0"/>
        <w:rPr>
          <w:rFonts w:eastAsia="Cambria"/>
          <w:b/>
          <w:bCs/>
          <w:spacing w:val="3"/>
          <w:w w:val="99"/>
          <w:lang w:val="id-ID"/>
        </w:rPr>
      </w:pPr>
    </w:p>
    <w:p w14:paraId="2B6E92EB" w14:textId="4C070A47" w:rsidR="006515E3" w:rsidRDefault="006515E3" w:rsidP="00B04EBB">
      <w:pPr>
        <w:ind w:left="0" w:firstLine="0"/>
        <w:rPr>
          <w:rFonts w:eastAsia="Cambria"/>
          <w:b/>
          <w:bCs/>
          <w:spacing w:val="3"/>
          <w:w w:val="99"/>
          <w:lang w:val="id-ID"/>
        </w:rPr>
      </w:pPr>
    </w:p>
    <w:p w14:paraId="45221584" w14:textId="47A04CFB" w:rsidR="006515E3" w:rsidRDefault="006515E3" w:rsidP="00B04EBB">
      <w:pPr>
        <w:ind w:left="0" w:firstLine="0"/>
        <w:rPr>
          <w:rFonts w:eastAsia="Cambria"/>
          <w:b/>
          <w:bCs/>
          <w:spacing w:val="3"/>
          <w:w w:val="99"/>
          <w:lang w:val="id-ID"/>
        </w:rPr>
      </w:pPr>
    </w:p>
    <w:p w14:paraId="6BB625D4" w14:textId="45D61E64" w:rsidR="006515E3" w:rsidRDefault="006515E3" w:rsidP="00B04EBB">
      <w:pPr>
        <w:ind w:left="0" w:firstLine="0"/>
        <w:rPr>
          <w:rFonts w:eastAsia="Cambria"/>
          <w:b/>
          <w:bCs/>
          <w:spacing w:val="3"/>
          <w:w w:val="99"/>
          <w:lang w:val="id-ID"/>
        </w:rPr>
      </w:pPr>
    </w:p>
    <w:p w14:paraId="4258BD37" w14:textId="615FCD7B" w:rsidR="006515E3" w:rsidRDefault="006515E3" w:rsidP="00B04EBB">
      <w:pPr>
        <w:ind w:left="0" w:firstLine="0"/>
        <w:rPr>
          <w:rFonts w:eastAsia="Cambria"/>
          <w:b/>
          <w:bCs/>
          <w:spacing w:val="3"/>
          <w:w w:val="99"/>
          <w:lang w:val="id-ID"/>
        </w:rPr>
      </w:pPr>
    </w:p>
    <w:p w14:paraId="335AD41B" w14:textId="77777777" w:rsidR="006515E3" w:rsidRDefault="006515E3" w:rsidP="00B04EBB">
      <w:pPr>
        <w:ind w:left="0" w:firstLine="0"/>
        <w:rPr>
          <w:rFonts w:eastAsia="Cambria"/>
          <w:b/>
          <w:bCs/>
          <w:spacing w:val="3"/>
          <w:w w:val="99"/>
          <w:lang w:val="id-ID"/>
        </w:rPr>
      </w:pPr>
    </w:p>
    <w:p w14:paraId="2328B3D7" w14:textId="77777777" w:rsidR="00804063" w:rsidRDefault="00804063" w:rsidP="00B04EBB">
      <w:pPr>
        <w:ind w:left="0" w:firstLine="0"/>
        <w:rPr>
          <w:rFonts w:eastAsia="Cambria"/>
          <w:b/>
          <w:bCs/>
          <w:spacing w:val="3"/>
          <w:w w:val="99"/>
          <w:lang w:val="id-ID"/>
        </w:rPr>
      </w:pPr>
    </w:p>
    <w:p w14:paraId="5BC7F4E6" w14:textId="77777777" w:rsidR="00804063" w:rsidRDefault="00804063" w:rsidP="00B04EBB">
      <w:pPr>
        <w:ind w:left="0" w:firstLine="0"/>
        <w:rPr>
          <w:rFonts w:eastAsia="Cambria"/>
          <w:b/>
          <w:bCs/>
          <w:spacing w:val="3"/>
          <w:w w:val="99"/>
          <w:lang w:val="id-ID"/>
        </w:rPr>
      </w:pPr>
    </w:p>
    <w:p w14:paraId="0AF3924B" w14:textId="6B88022A" w:rsidR="00804063" w:rsidRPr="008B4690" w:rsidRDefault="00804063" w:rsidP="00B04EBB">
      <w:pPr>
        <w:ind w:left="0" w:firstLine="0"/>
        <w:rPr>
          <w:rFonts w:eastAsia="Cambria"/>
          <w:b/>
          <w:bCs/>
          <w:spacing w:val="3"/>
          <w:w w:val="99"/>
          <w:lang w:val="id-ID"/>
        </w:rPr>
        <w:sectPr w:rsidR="00804063" w:rsidRPr="008B4690" w:rsidSect="007D01A1">
          <w:type w:val="continuous"/>
          <w:pgSz w:w="8391" w:h="11906" w:code="11"/>
          <w:pgMar w:top="1134" w:right="1134" w:bottom="1134" w:left="1418" w:header="709" w:footer="709" w:gutter="0"/>
          <w:cols w:space="708"/>
          <w:docGrid w:linePitch="360"/>
        </w:sectPr>
      </w:pPr>
    </w:p>
    <w:p w14:paraId="79F7BE71" w14:textId="259726ED" w:rsidR="00C67C56" w:rsidRPr="00BE7D11" w:rsidRDefault="00C67C56" w:rsidP="00B04EBB">
      <w:pPr>
        <w:ind w:left="-284" w:right="119" w:firstLine="0"/>
        <w:jc w:val="center"/>
        <w:rPr>
          <w:b/>
          <w:bCs/>
        </w:rPr>
      </w:pPr>
      <w:bookmarkStart w:id="0" w:name="_Toc115090970"/>
      <w:bookmarkStart w:id="1" w:name="_Toc115755044"/>
      <w:bookmarkStart w:id="2" w:name="_Hlk81557406"/>
      <w:r w:rsidRPr="008B4690">
        <w:rPr>
          <w:b/>
          <w:bCs/>
          <w:lang w:val="id-ID"/>
        </w:rPr>
        <w:lastRenderedPageBreak/>
        <w:t xml:space="preserve">SISTEM INFORMASI PENGELOLAAN </w:t>
      </w:r>
      <w:r w:rsidR="003A596B">
        <w:rPr>
          <w:b/>
          <w:bCs/>
        </w:rPr>
        <w:t xml:space="preserve">DOKUMEN </w:t>
      </w:r>
      <w:r w:rsidR="006D0040">
        <w:rPr>
          <w:b/>
          <w:bCs/>
        </w:rPr>
        <w:t>PERTANGGUNGJAWABAN</w:t>
      </w:r>
      <w:r w:rsidR="006D0040" w:rsidRPr="008B4690">
        <w:rPr>
          <w:b/>
          <w:bCs/>
          <w:lang w:val="id-ID"/>
        </w:rPr>
        <w:t xml:space="preserve"> </w:t>
      </w:r>
      <w:r w:rsidRPr="008B4690">
        <w:rPr>
          <w:b/>
          <w:bCs/>
          <w:lang w:val="id-ID"/>
        </w:rPr>
        <w:t>PADA</w:t>
      </w:r>
      <w:r w:rsidR="00ED41E3">
        <w:rPr>
          <w:b/>
          <w:bCs/>
        </w:rPr>
        <w:t xml:space="preserve"> </w:t>
      </w:r>
      <w:r w:rsidRPr="008B4690">
        <w:rPr>
          <w:b/>
          <w:bCs/>
          <w:lang w:val="id-ID"/>
        </w:rPr>
        <w:t xml:space="preserve">KEGIATAN </w:t>
      </w:r>
      <w:r w:rsidR="00580651">
        <w:rPr>
          <w:b/>
          <w:bCs/>
        </w:rPr>
        <w:t>PENDAFTARAN TANAH SISTEMATIS</w:t>
      </w:r>
      <w:r w:rsidR="00ED41E3">
        <w:rPr>
          <w:b/>
          <w:bCs/>
        </w:rPr>
        <w:t xml:space="preserve"> </w:t>
      </w:r>
      <w:r w:rsidR="00580651">
        <w:rPr>
          <w:b/>
          <w:bCs/>
        </w:rPr>
        <w:t>LE</w:t>
      </w:r>
      <w:r w:rsidR="00ED41E3">
        <w:rPr>
          <w:b/>
          <w:bCs/>
        </w:rPr>
        <w:t>NGKAP</w:t>
      </w:r>
      <w:r w:rsidR="00BE7D11">
        <w:rPr>
          <w:b/>
          <w:bCs/>
        </w:rPr>
        <w:t xml:space="preserve"> </w:t>
      </w:r>
      <w:r w:rsidRPr="008B4690">
        <w:rPr>
          <w:b/>
          <w:bCs/>
          <w:lang w:val="id-ID"/>
        </w:rPr>
        <w:t>DI KANTOR PERTANAHAN KOTA SEMARANG</w:t>
      </w:r>
    </w:p>
    <w:p w14:paraId="3051F601" w14:textId="77777777" w:rsidR="00C67C56" w:rsidRPr="008B4690" w:rsidRDefault="00C67C56" w:rsidP="00B04EBB">
      <w:pPr>
        <w:ind w:left="0" w:right="261"/>
        <w:jc w:val="center"/>
        <w:rPr>
          <w:b/>
          <w:bCs/>
          <w:lang w:val="id-ID"/>
        </w:rPr>
      </w:pPr>
    </w:p>
    <w:p w14:paraId="57811CAF" w14:textId="0FC2FCC7" w:rsidR="00C67C56" w:rsidRDefault="00C67C56" w:rsidP="00B04EBB">
      <w:pPr>
        <w:ind w:left="0" w:right="261" w:firstLine="0"/>
        <w:jc w:val="center"/>
        <w:rPr>
          <w:b/>
          <w:bCs/>
          <w:lang w:val="id-ID"/>
        </w:rPr>
      </w:pPr>
      <w:r w:rsidRPr="008B4690">
        <w:rPr>
          <w:b/>
          <w:bCs/>
          <w:lang w:val="id-ID"/>
        </w:rPr>
        <w:t>SKRIPSI</w:t>
      </w:r>
    </w:p>
    <w:p w14:paraId="2A20E7EE" w14:textId="77777777" w:rsidR="000D36F4" w:rsidRDefault="00374056" w:rsidP="00B04EBB">
      <w:pPr>
        <w:ind w:left="0" w:firstLine="0"/>
        <w:jc w:val="center"/>
      </w:pPr>
      <w:r w:rsidRPr="0066067D">
        <w:t xml:space="preserve">Diajukan untuk Memenuhi Sebagian Syarat Guna Memperoleh Gelar Sarjana Program Strata 1 (S.1) </w:t>
      </w:r>
    </w:p>
    <w:p w14:paraId="0F3659CB" w14:textId="44CDF589" w:rsidR="00C67C56" w:rsidRPr="008B4690" w:rsidRDefault="00374056" w:rsidP="00B04EBB">
      <w:pPr>
        <w:ind w:left="0" w:firstLine="0"/>
        <w:jc w:val="center"/>
        <w:rPr>
          <w:b/>
          <w:bCs/>
          <w:lang w:val="id-ID"/>
        </w:rPr>
      </w:pPr>
      <w:r w:rsidRPr="0066067D">
        <w:t>dalam Ilmu Teknologi Informasi</w:t>
      </w:r>
    </w:p>
    <w:p w14:paraId="5725329D" w14:textId="2C516635" w:rsidR="00C67C56" w:rsidRPr="008B4690" w:rsidRDefault="00BF1135" w:rsidP="00B04EBB">
      <w:pPr>
        <w:ind w:left="0" w:right="261" w:firstLine="0"/>
        <w:jc w:val="center"/>
        <w:rPr>
          <w:lang w:val="id-ID"/>
        </w:rPr>
      </w:pPr>
      <w:r w:rsidRPr="008B4690">
        <w:rPr>
          <w:noProof/>
          <w:lang w:val="id-ID"/>
        </w:rPr>
        <w:drawing>
          <wp:inline distT="0" distB="0" distL="0" distR="0" wp14:anchorId="0BC6364E" wp14:editId="4E3F8E1E">
            <wp:extent cx="900000" cy="1372603"/>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00000" cy="1372603"/>
                    </a:xfrm>
                    <a:prstGeom prst="rect">
                      <a:avLst/>
                    </a:prstGeom>
                    <a:noFill/>
                    <a:ln>
                      <a:noFill/>
                    </a:ln>
                  </pic:spPr>
                </pic:pic>
              </a:graphicData>
            </a:graphic>
          </wp:inline>
        </w:drawing>
      </w:r>
    </w:p>
    <w:p w14:paraId="4913900B" w14:textId="573121E9" w:rsidR="00C67C56" w:rsidRPr="008B4690" w:rsidRDefault="00C67C56" w:rsidP="00B04EBB">
      <w:pPr>
        <w:ind w:left="0" w:right="261" w:firstLine="0"/>
        <w:jc w:val="center"/>
        <w:rPr>
          <w:b/>
          <w:bCs/>
          <w:lang w:val="id-ID"/>
        </w:rPr>
      </w:pPr>
      <w:r w:rsidRPr="008B4690">
        <w:rPr>
          <w:lang w:val="id-ID"/>
        </w:rPr>
        <w:t>Oleh:</w:t>
      </w:r>
    </w:p>
    <w:p w14:paraId="0E89DC20" w14:textId="77777777" w:rsidR="00C67C56" w:rsidRPr="008B4690" w:rsidRDefault="00C67C56" w:rsidP="00B04EBB">
      <w:pPr>
        <w:ind w:left="0" w:right="261" w:firstLine="0"/>
        <w:jc w:val="center"/>
        <w:rPr>
          <w:b/>
          <w:bCs/>
          <w:lang w:val="id-ID"/>
        </w:rPr>
      </w:pPr>
      <w:r w:rsidRPr="008B4690">
        <w:rPr>
          <w:b/>
          <w:bCs/>
          <w:lang w:val="id-ID"/>
        </w:rPr>
        <w:t>MIA PUTRI SETYAWATI</w:t>
      </w:r>
    </w:p>
    <w:p w14:paraId="26400EED" w14:textId="2A908C68" w:rsidR="00C67C56" w:rsidRDefault="00C67C56" w:rsidP="00B04EBB">
      <w:pPr>
        <w:ind w:left="0" w:right="261" w:firstLine="0"/>
        <w:jc w:val="center"/>
      </w:pPr>
      <w:r w:rsidRPr="008B4690">
        <w:rPr>
          <w:lang w:val="id-ID"/>
        </w:rPr>
        <w:t>NIM. 190809601</w:t>
      </w:r>
      <w:r w:rsidR="00F622BA">
        <w:t>4</w:t>
      </w:r>
    </w:p>
    <w:p w14:paraId="06673E5D" w14:textId="77777777" w:rsidR="00F622BA" w:rsidRPr="00F622BA" w:rsidRDefault="00F622BA" w:rsidP="00B04EBB">
      <w:pPr>
        <w:ind w:left="0" w:right="261" w:firstLine="0"/>
        <w:jc w:val="center"/>
        <w:rPr>
          <w:b/>
          <w:bCs/>
        </w:rPr>
      </w:pPr>
    </w:p>
    <w:p w14:paraId="028962C8" w14:textId="77777777" w:rsidR="00C67C56" w:rsidRPr="008B4690" w:rsidRDefault="00C67C56" w:rsidP="00B04EBB">
      <w:pPr>
        <w:ind w:left="0" w:right="261" w:firstLine="0"/>
        <w:jc w:val="center"/>
        <w:rPr>
          <w:rFonts w:eastAsia="Cambria"/>
          <w:b/>
          <w:bCs/>
          <w:spacing w:val="3"/>
          <w:w w:val="99"/>
          <w:lang w:val="id-ID"/>
        </w:rPr>
      </w:pPr>
      <w:r w:rsidRPr="008B4690">
        <w:rPr>
          <w:rFonts w:eastAsia="Cambria"/>
          <w:b/>
          <w:bCs/>
          <w:lang w:val="id-ID"/>
        </w:rPr>
        <w:t>PROGRAM STUDI S-1 TEKNOLOGI INFORMASI</w:t>
      </w:r>
    </w:p>
    <w:p w14:paraId="6B9F4D79" w14:textId="77777777" w:rsidR="00C67C56" w:rsidRPr="008B4690" w:rsidRDefault="00C67C56" w:rsidP="00B04EBB">
      <w:pPr>
        <w:ind w:left="0" w:right="261" w:firstLine="0"/>
        <w:jc w:val="center"/>
        <w:rPr>
          <w:rFonts w:eastAsia="Cambria"/>
          <w:b/>
          <w:bCs/>
          <w:spacing w:val="3"/>
          <w:w w:val="99"/>
          <w:lang w:val="id-ID"/>
        </w:rPr>
      </w:pPr>
      <w:r w:rsidRPr="008B4690">
        <w:rPr>
          <w:rFonts w:eastAsia="Cambria"/>
          <w:b/>
          <w:bCs/>
          <w:lang w:val="id-ID"/>
        </w:rPr>
        <w:t>FAKULT</w:t>
      </w:r>
      <w:r w:rsidRPr="008B4690">
        <w:rPr>
          <w:rFonts w:eastAsia="Cambria"/>
          <w:b/>
          <w:bCs/>
          <w:spacing w:val="3"/>
          <w:lang w:val="id-ID"/>
        </w:rPr>
        <w:t>A</w:t>
      </w:r>
      <w:r w:rsidRPr="008B4690">
        <w:rPr>
          <w:rFonts w:eastAsia="Cambria"/>
          <w:b/>
          <w:bCs/>
          <w:lang w:val="id-ID"/>
        </w:rPr>
        <w:t>S</w:t>
      </w:r>
      <w:r w:rsidRPr="008B4690">
        <w:rPr>
          <w:rFonts w:eastAsia="Cambria"/>
          <w:b/>
          <w:bCs/>
          <w:spacing w:val="-18"/>
          <w:lang w:val="id-ID"/>
        </w:rPr>
        <w:t xml:space="preserve"> </w:t>
      </w:r>
      <w:r w:rsidRPr="008B4690">
        <w:rPr>
          <w:rFonts w:eastAsia="Cambria"/>
          <w:b/>
          <w:bCs/>
          <w:lang w:val="id-ID"/>
        </w:rPr>
        <w:t>S</w:t>
      </w:r>
      <w:r w:rsidRPr="008B4690">
        <w:rPr>
          <w:rFonts w:eastAsia="Cambria"/>
          <w:b/>
          <w:bCs/>
          <w:spacing w:val="2"/>
          <w:lang w:val="id-ID"/>
        </w:rPr>
        <w:t>A</w:t>
      </w:r>
      <w:r w:rsidRPr="008B4690">
        <w:rPr>
          <w:rFonts w:eastAsia="Cambria"/>
          <w:b/>
          <w:bCs/>
          <w:spacing w:val="-1"/>
          <w:lang w:val="id-ID"/>
        </w:rPr>
        <w:t>I</w:t>
      </w:r>
      <w:r w:rsidRPr="008B4690">
        <w:rPr>
          <w:rFonts w:eastAsia="Cambria"/>
          <w:b/>
          <w:bCs/>
          <w:spacing w:val="1"/>
          <w:lang w:val="id-ID"/>
        </w:rPr>
        <w:t>N</w:t>
      </w:r>
      <w:r w:rsidRPr="008B4690">
        <w:rPr>
          <w:rFonts w:eastAsia="Cambria"/>
          <w:b/>
          <w:bCs/>
          <w:lang w:val="id-ID"/>
        </w:rPr>
        <w:t>S</w:t>
      </w:r>
      <w:r w:rsidRPr="008B4690">
        <w:rPr>
          <w:rFonts w:eastAsia="Cambria"/>
          <w:b/>
          <w:bCs/>
          <w:spacing w:val="-11"/>
          <w:lang w:val="id-ID"/>
        </w:rPr>
        <w:t xml:space="preserve"> </w:t>
      </w:r>
      <w:r w:rsidRPr="008B4690">
        <w:rPr>
          <w:rFonts w:eastAsia="Cambria"/>
          <w:b/>
          <w:bCs/>
          <w:lang w:val="id-ID"/>
        </w:rPr>
        <w:t>D</w:t>
      </w:r>
      <w:r w:rsidRPr="008B4690">
        <w:rPr>
          <w:rFonts w:eastAsia="Cambria"/>
          <w:b/>
          <w:bCs/>
          <w:spacing w:val="1"/>
          <w:lang w:val="id-ID"/>
        </w:rPr>
        <w:t>A</w:t>
      </w:r>
      <w:r w:rsidRPr="008B4690">
        <w:rPr>
          <w:rFonts w:eastAsia="Cambria"/>
          <w:b/>
          <w:bCs/>
          <w:lang w:val="id-ID"/>
        </w:rPr>
        <w:t>N</w:t>
      </w:r>
      <w:r w:rsidRPr="008B4690">
        <w:rPr>
          <w:rFonts w:eastAsia="Cambria"/>
          <w:b/>
          <w:bCs/>
          <w:spacing w:val="-6"/>
          <w:lang w:val="id-ID"/>
        </w:rPr>
        <w:t xml:space="preserve"> </w:t>
      </w:r>
      <w:r w:rsidRPr="008B4690">
        <w:rPr>
          <w:rFonts w:eastAsia="Cambria"/>
          <w:b/>
          <w:bCs/>
          <w:w w:val="99"/>
          <w:lang w:val="id-ID"/>
        </w:rPr>
        <w:t>TEK</w:t>
      </w:r>
      <w:r w:rsidRPr="008B4690">
        <w:rPr>
          <w:rFonts w:eastAsia="Cambria"/>
          <w:b/>
          <w:bCs/>
          <w:spacing w:val="2"/>
          <w:w w:val="99"/>
          <w:lang w:val="id-ID"/>
        </w:rPr>
        <w:t>N</w:t>
      </w:r>
      <w:r w:rsidRPr="008B4690">
        <w:rPr>
          <w:rFonts w:eastAsia="Cambria"/>
          <w:b/>
          <w:bCs/>
          <w:spacing w:val="-1"/>
          <w:w w:val="99"/>
          <w:lang w:val="id-ID"/>
        </w:rPr>
        <w:t>O</w:t>
      </w:r>
      <w:r w:rsidRPr="008B4690">
        <w:rPr>
          <w:rFonts w:eastAsia="Cambria"/>
          <w:b/>
          <w:bCs/>
          <w:spacing w:val="1"/>
          <w:w w:val="99"/>
          <w:lang w:val="id-ID"/>
        </w:rPr>
        <w:t>LO</w:t>
      </w:r>
      <w:r w:rsidRPr="008B4690">
        <w:rPr>
          <w:rFonts w:eastAsia="Cambria"/>
          <w:b/>
          <w:bCs/>
          <w:w w:val="99"/>
          <w:lang w:val="id-ID"/>
        </w:rPr>
        <w:t>GI</w:t>
      </w:r>
    </w:p>
    <w:p w14:paraId="596C0B5A" w14:textId="77777777" w:rsidR="00C67C56" w:rsidRPr="008B4690" w:rsidRDefault="00C67C56" w:rsidP="00B04EBB">
      <w:pPr>
        <w:ind w:left="0" w:right="261" w:firstLine="0"/>
        <w:jc w:val="center"/>
        <w:rPr>
          <w:rFonts w:eastAsia="Cambria"/>
          <w:b/>
          <w:bCs/>
          <w:spacing w:val="3"/>
          <w:w w:val="99"/>
          <w:lang w:val="id-ID"/>
        </w:rPr>
      </w:pPr>
      <w:r w:rsidRPr="008B4690">
        <w:rPr>
          <w:rFonts w:eastAsia="Cambria"/>
          <w:b/>
          <w:bCs/>
          <w:lang w:val="id-ID"/>
        </w:rPr>
        <w:t>UNIVE</w:t>
      </w:r>
      <w:r w:rsidRPr="008B4690">
        <w:rPr>
          <w:rFonts w:eastAsia="Cambria"/>
          <w:b/>
          <w:bCs/>
          <w:spacing w:val="2"/>
          <w:lang w:val="id-ID"/>
        </w:rPr>
        <w:t>R</w:t>
      </w:r>
      <w:r w:rsidRPr="008B4690">
        <w:rPr>
          <w:rFonts w:eastAsia="Cambria"/>
          <w:b/>
          <w:bCs/>
          <w:lang w:val="id-ID"/>
        </w:rPr>
        <w:t>S</w:t>
      </w:r>
      <w:r w:rsidRPr="008B4690">
        <w:rPr>
          <w:rFonts w:eastAsia="Cambria"/>
          <w:b/>
          <w:bCs/>
          <w:spacing w:val="-2"/>
          <w:lang w:val="id-ID"/>
        </w:rPr>
        <w:t>I</w:t>
      </w:r>
      <w:r w:rsidRPr="008B4690">
        <w:rPr>
          <w:rFonts w:eastAsia="Cambria"/>
          <w:b/>
          <w:bCs/>
          <w:lang w:val="id-ID"/>
        </w:rPr>
        <w:t>T</w:t>
      </w:r>
      <w:r w:rsidRPr="008B4690">
        <w:rPr>
          <w:rFonts w:eastAsia="Cambria"/>
          <w:b/>
          <w:bCs/>
          <w:spacing w:val="3"/>
          <w:lang w:val="id-ID"/>
        </w:rPr>
        <w:t>A</w:t>
      </w:r>
      <w:r w:rsidRPr="008B4690">
        <w:rPr>
          <w:rFonts w:eastAsia="Cambria"/>
          <w:b/>
          <w:bCs/>
          <w:lang w:val="id-ID"/>
        </w:rPr>
        <w:t>S</w:t>
      </w:r>
      <w:r w:rsidRPr="008B4690">
        <w:rPr>
          <w:rFonts w:eastAsia="Cambria"/>
          <w:b/>
          <w:bCs/>
          <w:spacing w:val="-18"/>
          <w:lang w:val="id-ID"/>
        </w:rPr>
        <w:t xml:space="preserve"> </w:t>
      </w:r>
      <w:r w:rsidRPr="008B4690">
        <w:rPr>
          <w:rFonts w:eastAsia="Cambria"/>
          <w:b/>
          <w:bCs/>
          <w:spacing w:val="-1"/>
          <w:lang w:val="id-ID"/>
        </w:rPr>
        <w:t>I</w:t>
      </w:r>
      <w:r w:rsidRPr="008B4690">
        <w:rPr>
          <w:rFonts w:eastAsia="Cambria"/>
          <w:b/>
          <w:bCs/>
          <w:spacing w:val="2"/>
          <w:lang w:val="id-ID"/>
        </w:rPr>
        <w:t>S</w:t>
      </w:r>
      <w:r w:rsidRPr="008B4690">
        <w:rPr>
          <w:rFonts w:eastAsia="Cambria"/>
          <w:b/>
          <w:bCs/>
          <w:lang w:val="id-ID"/>
        </w:rPr>
        <w:t>LAM</w:t>
      </w:r>
      <w:r w:rsidRPr="008B4690">
        <w:rPr>
          <w:rFonts w:eastAsia="Cambria"/>
          <w:b/>
          <w:bCs/>
          <w:spacing w:val="-8"/>
          <w:lang w:val="id-ID"/>
        </w:rPr>
        <w:t xml:space="preserve"> </w:t>
      </w:r>
      <w:r w:rsidRPr="008B4690">
        <w:rPr>
          <w:rFonts w:eastAsia="Cambria"/>
          <w:b/>
          <w:bCs/>
          <w:spacing w:val="-1"/>
          <w:lang w:val="id-ID"/>
        </w:rPr>
        <w:t>N</w:t>
      </w:r>
      <w:r w:rsidRPr="008B4690">
        <w:rPr>
          <w:rFonts w:eastAsia="Cambria"/>
          <w:b/>
          <w:bCs/>
          <w:lang w:val="id-ID"/>
        </w:rPr>
        <w:t>EG</w:t>
      </w:r>
      <w:r w:rsidRPr="008B4690">
        <w:rPr>
          <w:rFonts w:eastAsia="Cambria"/>
          <w:b/>
          <w:bCs/>
          <w:spacing w:val="3"/>
          <w:lang w:val="id-ID"/>
        </w:rPr>
        <w:t>E</w:t>
      </w:r>
      <w:r w:rsidRPr="008B4690">
        <w:rPr>
          <w:rFonts w:eastAsia="Cambria"/>
          <w:b/>
          <w:bCs/>
          <w:lang w:val="id-ID"/>
        </w:rPr>
        <w:t>RI</w:t>
      </w:r>
      <w:r w:rsidRPr="008B4690">
        <w:rPr>
          <w:rFonts w:eastAsia="Cambria"/>
          <w:b/>
          <w:bCs/>
          <w:spacing w:val="-10"/>
          <w:lang w:val="id-ID"/>
        </w:rPr>
        <w:t xml:space="preserve"> </w:t>
      </w:r>
      <w:r w:rsidRPr="008B4690">
        <w:rPr>
          <w:rFonts w:eastAsia="Cambria"/>
          <w:b/>
          <w:bCs/>
          <w:w w:val="99"/>
          <w:lang w:val="id-ID"/>
        </w:rPr>
        <w:t>W</w:t>
      </w:r>
      <w:r w:rsidRPr="008B4690">
        <w:rPr>
          <w:rFonts w:eastAsia="Cambria"/>
          <w:b/>
          <w:bCs/>
          <w:spacing w:val="2"/>
          <w:w w:val="99"/>
          <w:lang w:val="id-ID"/>
        </w:rPr>
        <w:t>A</w:t>
      </w:r>
      <w:r w:rsidRPr="008B4690">
        <w:rPr>
          <w:rFonts w:eastAsia="Cambria"/>
          <w:b/>
          <w:bCs/>
          <w:w w:val="99"/>
          <w:lang w:val="id-ID"/>
        </w:rPr>
        <w:t>L</w:t>
      </w:r>
      <w:r w:rsidRPr="008B4690">
        <w:rPr>
          <w:rFonts w:eastAsia="Cambria"/>
          <w:b/>
          <w:bCs/>
          <w:spacing w:val="-2"/>
          <w:w w:val="99"/>
          <w:lang w:val="id-ID"/>
        </w:rPr>
        <w:t>I</w:t>
      </w:r>
      <w:r w:rsidRPr="008B4690">
        <w:rPr>
          <w:rFonts w:eastAsia="Cambria"/>
          <w:b/>
          <w:bCs/>
          <w:spacing w:val="2"/>
          <w:w w:val="99"/>
          <w:lang w:val="id-ID"/>
        </w:rPr>
        <w:t>S</w:t>
      </w:r>
      <w:r w:rsidRPr="008B4690">
        <w:rPr>
          <w:rFonts w:eastAsia="Cambria"/>
          <w:b/>
          <w:bCs/>
          <w:spacing w:val="1"/>
          <w:w w:val="99"/>
          <w:lang w:val="id-ID"/>
        </w:rPr>
        <w:t>O</w:t>
      </w:r>
      <w:r w:rsidRPr="008B4690">
        <w:rPr>
          <w:rFonts w:eastAsia="Cambria"/>
          <w:b/>
          <w:bCs/>
          <w:w w:val="99"/>
          <w:lang w:val="id-ID"/>
        </w:rPr>
        <w:t>N</w:t>
      </w:r>
      <w:r w:rsidRPr="008B4690">
        <w:rPr>
          <w:rFonts w:eastAsia="Cambria"/>
          <w:b/>
          <w:bCs/>
          <w:spacing w:val="1"/>
          <w:w w:val="99"/>
          <w:lang w:val="id-ID"/>
        </w:rPr>
        <w:t>G</w:t>
      </w:r>
      <w:r w:rsidRPr="008B4690">
        <w:rPr>
          <w:rFonts w:eastAsia="Cambria"/>
          <w:b/>
          <w:bCs/>
          <w:w w:val="99"/>
          <w:lang w:val="id-ID"/>
        </w:rPr>
        <w:t>O SEM</w:t>
      </w:r>
      <w:r w:rsidRPr="008B4690">
        <w:rPr>
          <w:rFonts w:eastAsia="Cambria"/>
          <w:b/>
          <w:bCs/>
          <w:spacing w:val="1"/>
          <w:w w:val="99"/>
          <w:lang w:val="id-ID"/>
        </w:rPr>
        <w:t>A</w:t>
      </w:r>
      <w:r w:rsidRPr="008B4690">
        <w:rPr>
          <w:rFonts w:eastAsia="Cambria"/>
          <w:b/>
          <w:bCs/>
          <w:w w:val="99"/>
          <w:lang w:val="id-ID"/>
        </w:rPr>
        <w:t>RANG</w:t>
      </w:r>
    </w:p>
    <w:p w14:paraId="41C84CF7" w14:textId="1EB680F6" w:rsidR="00C67C56" w:rsidRPr="007C2CFD" w:rsidRDefault="00C67C56" w:rsidP="00B04EBB">
      <w:pPr>
        <w:ind w:left="0" w:right="261" w:firstLine="0"/>
        <w:jc w:val="center"/>
        <w:rPr>
          <w:rFonts w:eastAsia="Cambria"/>
          <w:b/>
          <w:bCs/>
          <w:w w:val="99"/>
        </w:rPr>
      </w:pPr>
      <w:r w:rsidRPr="008B4690">
        <w:rPr>
          <w:rFonts w:eastAsia="Cambria"/>
          <w:b/>
          <w:bCs/>
          <w:w w:val="99"/>
          <w:lang w:val="id-ID"/>
        </w:rPr>
        <w:t>202</w:t>
      </w:r>
      <w:r w:rsidR="007C2CFD">
        <w:rPr>
          <w:rFonts w:eastAsia="Cambria"/>
          <w:b/>
          <w:bCs/>
          <w:w w:val="99"/>
        </w:rPr>
        <w:t>3</w:t>
      </w:r>
    </w:p>
    <w:p w14:paraId="3BF9EF2B" w14:textId="7E5916E4" w:rsidR="00B91D4A" w:rsidRDefault="00B91D4A" w:rsidP="00B04EBB">
      <w:pPr>
        <w:ind w:left="0" w:right="261" w:firstLine="0"/>
        <w:jc w:val="center"/>
        <w:rPr>
          <w:rFonts w:eastAsia="Cambria"/>
          <w:b/>
          <w:bCs/>
          <w:w w:val="99"/>
          <w:lang w:val="id-ID"/>
        </w:rPr>
      </w:pPr>
    </w:p>
    <w:p w14:paraId="3AD0139A" w14:textId="5B8CCEA4" w:rsidR="00B91D4A" w:rsidRDefault="00B91D4A" w:rsidP="00B04EBB">
      <w:pPr>
        <w:ind w:left="0" w:right="261" w:firstLine="0"/>
        <w:jc w:val="center"/>
        <w:rPr>
          <w:rFonts w:eastAsia="Cambria"/>
          <w:b/>
          <w:bCs/>
          <w:w w:val="99"/>
          <w:lang w:val="id-ID"/>
        </w:rPr>
      </w:pPr>
    </w:p>
    <w:p w14:paraId="43E03F4C" w14:textId="0CE918A9" w:rsidR="00B91D4A" w:rsidRDefault="00B91D4A" w:rsidP="00B04EBB">
      <w:pPr>
        <w:ind w:left="0" w:right="261" w:firstLine="0"/>
        <w:jc w:val="center"/>
        <w:rPr>
          <w:rFonts w:eastAsia="Cambria"/>
          <w:b/>
          <w:bCs/>
          <w:w w:val="99"/>
          <w:lang w:val="id-ID"/>
        </w:rPr>
      </w:pPr>
    </w:p>
    <w:p w14:paraId="6563BAE6" w14:textId="3E05E98A" w:rsidR="00B91D4A" w:rsidRDefault="00B91D4A" w:rsidP="00B04EBB">
      <w:pPr>
        <w:ind w:left="0" w:right="261" w:firstLine="0"/>
        <w:jc w:val="center"/>
        <w:rPr>
          <w:rFonts w:eastAsia="Cambria"/>
          <w:b/>
          <w:bCs/>
          <w:w w:val="99"/>
          <w:lang w:val="id-ID"/>
        </w:rPr>
      </w:pPr>
    </w:p>
    <w:p w14:paraId="03DD20C3" w14:textId="553E9335" w:rsidR="00B91D4A" w:rsidRDefault="00B91D4A" w:rsidP="00B04EBB">
      <w:pPr>
        <w:ind w:left="0" w:right="261" w:firstLine="0"/>
        <w:jc w:val="center"/>
        <w:rPr>
          <w:rFonts w:eastAsia="Cambria"/>
          <w:b/>
          <w:bCs/>
          <w:w w:val="99"/>
          <w:lang w:val="id-ID"/>
        </w:rPr>
      </w:pPr>
    </w:p>
    <w:p w14:paraId="5CA24533" w14:textId="58459369" w:rsidR="00B91D4A" w:rsidRDefault="00B91D4A" w:rsidP="00B04EBB">
      <w:pPr>
        <w:ind w:left="0" w:right="261" w:firstLine="0"/>
        <w:jc w:val="center"/>
        <w:rPr>
          <w:rFonts w:eastAsia="Cambria"/>
          <w:b/>
          <w:bCs/>
          <w:w w:val="99"/>
          <w:lang w:val="id-ID"/>
        </w:rPr>
      </w:pPr>
    </w:p>
    <w:p w14:paraId="003513D7" w14:textId="0F46D9C7" w:rsidR="00B91D4A" w:rsidRDefault="00B91D4A" w:rsidP="00B04EBB">
      <w:pPr>
        <w:ind w:left="0" w:right="261" w:firstLine="0"/>
        <w:jc w:val="center"/>
        <w:rPr>
          <w:rFonts w:eastAsia="Cambria"/>
          <w:b/>
          <w:bCs/>
          <w:w w:val="99"/>
          <w:lang w:val="id-ID"/>
        </w:rPr>
      </w:pPr>
    </w:p>
    <w:p w14:paraId="2C1D6363" w14:textId="7E7AA8BB" w:rsidR="00B91D4A" w:rsidRDefault="00B91D4A" w:rsidP="00B04EBB">
      <w:pPr>
        <w:ind w:left="0" w:right="261" w:firstLine="0"/>
        <w:jc w:val="center"/>
        <w:rPr>
          <w:rFonts w:eastAsia="Cambria"/>
          <w:b/>
          <w:bCs/>
          <w:w w:val="99"/>
          <w:lang w:val="id-ID"/>
        </w:rPr>
      </w:pPr>
    </w:p>
    <w:p w14:paraId="42A80332" w14:textId="428F7958" w:rsidR="00B91D4A" w:rsidRDefault="00B91D4A" w:rsidP="00B04EBB">
      <w:pPr>
        <w:ind w:left="0" w:right="261" w:firstLine="0"/>
        <w:jc w:val="center"/>
        <w:rPr>
          <w:rFonts w:eastAsia="Cambria"/>
          <w:b/>
          <w:bCs/>
          <w:w w:val="99"/>
          <w:lang w:val="id-ID"/>
        </w:rPr>
      </w:pPr>
    </w:p>
    <w:p w14:paraId="152EF931" w14:textId="461A8692" w:rsidR="00B91D4A" w:rsidRDefault="00B91D4A" w:rsidP="00B04EBB">
      <w:pPr>
        <w:ind w:left="0" w:right="261" w:firstLine="0"/>
        <w:jc w:val="center"/>
        <w:rPr>
          <w:rFonts w:eastAsia="Cambria"/>
          <w:b/>
          <w:bCs/>
          <w:w w:val="99"/>
          <w:lang w:val="id-ID"/>
        </w:rPr>
      </w:pPr>
    </w:p>
    <w:p w14:paraId="02A96A9B" w14:textId="386B6E70" w:rsidR="00B91D4A" w:rsidRDefault="00B91D4A" w:rsidP="00B04EBB">
      <w:pPr>
        <w:ind w:left="0" w:right="261" w:firstLine="0"/>
        <w:jc w:val="center"/>
        <w:rPr>
          <w:rFonts w:eastAsia="Cambria"/>
          <w:b/>
          <w:bCs/>
          <w:w w:val="99"/>
          <w:lang w:val="id-ID"/>
        </w:rPr>
      </w:pPr>
    </w:p>
    <w:p w14:paraId="0C788606" w14:textId="06BA5BAA" w:rsidR="00B91D4A" w:rsidRDefault="00B91D4A" w:rsidP="00B04EBB">
      <w:pPr>
        <w:ind w:left="0" w:right="261" w:firstLine="0"/>
        <w:jc w:val="center"/>
        <w:rPr>
          <w:rFonts w:eastAsia="Cambria"/>
          <w:b/>
          <w:bCs/>
          <w:w w:val="99"/>
          <w:lang w:val="id-ID"/>
        </w:rPr>
      </w:pPr>
    </w:p>
    <w:p w14:paraId="365B472D" w14:textId="66C64896" w:rsidR="00B91D4A" w:rsidRDefault="00B91D4A" w:rsidP="00B04EBB">
      <w:pPr>
        <w:ind w:left="0" w:right="261" w:firstLine="0"/>
        <w:jc w:val="center"/>
        <w:rPr>
          <w:rFonts w:eastAsia="Cambria"/>
          <w:b/>
          <w:bCs/>
          <w:w w:val="99"/>
          <w:lang w:val="id-ID"/>
        </w:rPr>
      </w:pPr>
    </w:p>
    <w:p w14:paraId="5FDB8805" w14:textId="03FE0661" w:rsidR="00B91D4A" w:rsidRDefault="00B91D4A" w:rsidP="00B04EBB">
      <w:pPr>
        <w:ind w:left="0" w:right="261" w:firstLine="0"/>
        <w:jc w:val="center"/>
        <w:rPr>
          <w:rFonts w:eastAsia="Cambria"/>
          <w:b/>
          <w:bCs/>
          <w:w w:val="99"/>
          <w:lang w:val="id-ID"/>
        </w:rPr>
      </w:pPr>
    </w:p>
    <w:p w14:paraId="4347738E" w14:textId="2728F0E5" w:rsidR="00B91D4A" w:rsidRDefault="00B91D4A" w:rsidP="00B04EBB">
      <w:pPr>
        <w:ind w:left="0" w:right="261" w:firstLine="0"/>
        <w:jc w:val="center"/>
        <w:rPr>
          <w:rFonts w:eastAsia="Cambria"/>
          <w:b/>
          <w:bCs/>
          <w:w w:val="99"/>
          <w:lang w:val="id-ID"/>
        </w:rPr>
      </w:pPr>
    </w:p>
    <w:p w14:paraId="68AE40A7" w14:textId="7FF34119" w:rsidR="00B91D4A" w:rsidRDefault="00B91D4A" w:rsidP="00B04EBB">
      <w:pPr>
        <w:ind w:left="0" w:right="261" w:firstLine="0"/>
        <w:jc w:val="center"/>
        <w:rPr>
          <w:rFonts w:eastAsia="Cambria"/>
          <w:b/>
          <w:bCs/>
          <w:w w:val="99"/>
          <w:lang w:val="id-ID"/>
        </w:rPr>
      </w:pPr>
    </w:p>
    <w:p w14:paraId="321554A5" w14:textId="775CFB74" w:rsidR="00B91D4A" w:rsidRDefault="00B91D4A" w:rsidP="00B04EBB">
      <w:pPr>
        <w:ind w:left="0" w:right="261" w:firstLine="0"/>
        <w:jc w:val="center"/>
        <w:rPr>
          <w:rFonts w:eastAsia="Cambria"/>
          <w:b/>
          <w:bCs/>
          <w:w w:val="99"/>
          <w:lang w:val="id-ID"/>
        </w:rPr>
      </w:pPr>
    </w:p>
    <w:p w14:paraId="45279637" w14:textId="1ABA863D" w:rsidR="00B91D4A" w:rsidRDefault="00B91D4A" w:rsidP="00B04EBB">
      <w:pPr>
        <w:ind w:left="0" w:right="261" w:firstLine="0"/>
        <w:jc w:val="center"/>
        <w:rPr>
          <w:rFonts w:eastAsia="Cambria"/>
          <w:b/>
          <w:bCs/>
          <w:w w:val="99"/>
          <w:lang w:val="id-ID"/>
        </w:rPr>
      </w:pPr>
    </w:p>
    <w:p w14:paraId="60ED65CE" w14:textId="77777777" w:rsidR="00B36A4B" w:rsidRDefault="00B36A4B" w:rsidP="00B04EBB">
      <w:pPr>
        <w:ind w:left="0" w:right="261" w:firstLine="0"/>
        <w:jc w:val="center"/>
        <w:rPr>
          <w:rFonts w:eastAsia="Cambria"/>
          <w:b/>
          <w:bCs/>
          <w:w w:val="99"/>
          <w:lang w:val="id-ID"/>
        </w:rPr>
      </w:pPr>
    </w:p>
    <w:p w14:paraId="3572684A" w14:textId="77777777" w:rsidR="00B36A4B" w:rsidRDefault="00B36A4B" w:rsidP="00B04EBB">
      <w:pPr>
        <w:ind w:left="0" w:right="261" w:firstLine="0"/>
        <w:jc w:val="center"/>
        <w:rPr>
          <w:rFonts w:eastAsia="Cambria"/>
          <w:b/>
          <w:bCs/>
          <w:w w:val="99"/>
          <w:lang w:val="id-ID"/>
        </w:rPr>
      </w:pPr>
    </w:p>
    <w:p w14:paraId="04DFF0DA" w14:textId="77777777" w:rsidR="00B36A4B" w:rsidRDefault="00B36A4B" w:rsidP="00B04EBB">
      <w:pPr>
        <w:ind w:left="0" w:right="261" w:firstLine="0"/>
        <w:jc w:val="center"/>
        <w:rPr>
          <w:rFonts w:eastAsia="Cambria"/>
          <w:b/>
          <w:bCs/>
          <w:w w:val="99"/>
          <w:lang w:val="id-ID"/>
        </w:rPr>
      </w:pPr>
    </w:p>
    <w:p w14:paraId="7880DF4E" w14:textId="77777777" w:rsidR="007D01A1" w:rsidRDefault="007D01A1" w:rsidP="00B04EBB">
      <w:pPr>
        <w:ind w:left="0" w:right="261" w:firstLine="0"/>
        <w:jc w:val="center"/>
        <w:rPr>
          <w:rFonts w:eastAsia="Cambria"/>
          <w:b/>
          <w:bCs/>
          <w:w w:val="99"/>
          <w:lang w:val="id-ID"/>
        </w:rPr>
      </w:pPr>
    </w:p>
    <w:p w14:paraId="6C3D94CF" w14:textId="77777777" w:rsidR="00B36A4B" w:rsidRDefault="00B36A4B" w:rsidP="00B04EBB">
      <w:pPr>
        <w:ind w:left="0" w:right="261" w:firstLine="0"/>
        <w:jc w:val="center"/>
        <w:rPr>
          <w:rFonts w:eastAsia="Cambria"/>
          <w:b/>
          <w:bCs/>
          <w:w w:val="99"/>
          <w:lang w:val="id-ID"/>
        </w:rPr>
      </w:pPr>
    </w:p>
    <w:p w14:paraId="00BC85DD" w14:textId="5B682F7F" w:rsidR="00B91D4A" w:rsidRDefault="00B91D4A" w:rsidP="00B04EBB">
      <w:pPr>
        <w:ind w:left="0" w:right="261" w:firstLine="0"/>
        <w:jc w:val="center"/>
        <w:rPr>
          <w:rFonts w:eastAsia="Cambria"/>
          <w:b/>
          <w:bCs/>
          <w:w w:val="99"/>
          <w:lang w:val="id-ID"/>
        </w:rPr>
      </w:pPr>
    </w:p>
    <w:bookmarkEnd w:id="0"/>
    <w:bookmarkEnd w:id="1"/>
    <w:p w14:paraId="359A2972" w14:textId="6D42D58E" w:rsidR="0040558E" w:rsidRDefault="006C3F93" w:rsidP="006C3F93">
      <w:pPr>
        <w:ind w:left="0" w:firstLine="0"/>
      </w:pPr>
      <w:r>
        <w:rPr>
          <w:noProof/>
        </w:rPr>
        <w:lastRenderedPageBreak/>
        <w:drawing>
          <wp:inline distT="0" distB="0" distL="0" distR="0" wp14:anchorId="3B4C82C9" wp14:editId="437B3F9A">
            <wp:extent cx="3943517" cy="5510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8259" t="13401" r="16397" b="18382"/>
                    <a:stretch/>
                  </pic:blipFill>
                  <pic:spPr bwMode="auto">
                    <a:xfrm>
                      <a:off x="0" y="0"/>
                      <a:ext cx="3950764" cy="5520276"/>
                    </a:xfrm>
                    <a:prstGeom prst="rect">
                      <a:avLst/>
                    </a:prstGeom>
                    <a:noFill/>
                    <a:ln>
                      <a:noFill/>
                    </a:ln>
                    <a:extLst>
                      <a:ext uri="{53640926-AAD7-44D8-BBD7-CCE9431645EC}">
                        <a14:shadowObscured xmlns:a14="http://schemas.microsoft.com/office/drawing/2010/main"/>
                      </a:ext>
                    </a:extLst>
                  </pic:spPr>
                </pic:pic>
              </a:graphicData>
            </a:graphic>
          </wp:inline>
        </w:drawing>
      </w:r>
    </w:p>
    <w:p w14:paraId="62A5DFF5" w14:textId="108DA7A1" w:rsidR="0040558E" w:rsidRDefault="0040558E" w:rsidP="00B04EBB"/>
    <w:p w14:paraId="25647500" w14:textId="19E94C9B" w:rsidR="0040558E" w:rsidRDefault="0040558E" w:rsidP="00B04EBB"/>
    <w:p w14:paraId="262C945A" w14:textId="17440376" w:rsidR="0040558E" w:rsidRDefault="0040558E" w:rsidP="00B04EBB"/>
    <w:p w14:paraId="27457347" w14:textId="2E64211E" w:rsidR="0040558E" w:rsidRDefault="0040558E" w:rsidP="00B04EBB"/>
    <w:p w14:paraId="525749D3" w14:textId="79B7F9E4" w:rsidR="0040558E" w:rsidRDefault="0040558E" w:rsidP="00B04EBB"/>
    <w:p w14:paraId="21FAA2A8" w14:textId="273EC034" w:rsidR="0040558E" w:rsidRDefault="0040558E" w:rsidP="00B04EBB"/>
    <w:p w14:paraId="2D605512" w14:textId="63AC66A2" w:rsidR="0040558E" w:rsidRDefault="0040558E" w:rsidP="00B04EBB"/>
    <w:p w14:paraId="67EA3F8C" w14:textId="2094D0E0" w:rsidR="0040558E" w:rsidRDefault="0040558E" w:rsidP="00B04EBB"/>
    <w:p w14:paraId="081DF440" w14:textId="002FEAAF" w:rsidR="0040558E" w:rsidRDefault="0040558E" w:rsidP="00B04EBB"/>
    <w:p w14:paraId="494AEE3A" w14:textId="5AA1F8D1" w:rsidR="0040558E" w:rsidRDefault="0040558E" w:rsidP="00B04EBB"/>
    <w:p w14:paraId="12D358AC" w14:textId="50FD83CB" w:rsidR="0040558E" w:rsidRDefault="0040558E" w:rsidP="00B04EBB"/>
    <w:p w14:paraId="28B5DD43" w14:textId="63F61700" w:rsidR="0040558E" w:rsidRDefault="0040558E" w:rsidP="00B04EBB"/>
    <w:p w14:paraId="72DD35A9" w14:textId="2B608C5B" w:rsidR="0040558E" w:rsidRDefault="0040558E" w:rsidP="00B04EBB"/>
    <w:p w14:paraId="31F5518E" w14:textId="2B468DE7" w:rsidR="0040558E" w:rsidRDefault="0040558E" w:rsidP="00B04EBB"/>
    <w:p w14:paraId="4CBE9E2D" w14:textId="47C6F439" w:rsidR="0040558E" w:rsidRDefault="0040558E" w:rsidP="00B04EBB"/>
    <w:p w14:paraId="3693FA50" w14:textId="65F68D1A" w:rsidR="0040558E" w:rsidRDefault="0040558E" w:rsidP="00B04EBB"/>
    <w:p w14:paraId="5FE7281D" w14:textId="77777777" w:rsidR="00B36A4B" w:rsidRDefault="00B36A4B" w:rsidP="00B04EBB"/>
    <w:p w14:paraId="4B98DD5D" w14:textId="77777777" w:rsidR="00B36A4B" w:rsidRDefault="00B36A4B" w:rsidP="00B04EBB"/>
    <w:p w14:paraId="08F81DE0" w14:textId="77777777" w:rsidR="00B36A4B" w:rsidRDefault="00B36A4B" w:rsidP="00B04EBB"/>
    <w:p w14:paraId="34F58E3D" w14:textId="77777777" w:rsidR="00B36A4B" w:rsidRDefault="00B36A4B" w:rsidP="00B04EBB"/>
    <w:p w14:paraId="045E0CD3" w14:textId="77777777" w:rsidR="00B36A4B" w:rsidRDefault="00B36A4B" w:rsidP="00B04EBB"/>
    <w:p w14:paraId="5CB69EC3" w14:textId="77777777" w:rsidR="000B6DD7" w:rsidRDefault="000B6DD7" w:rsidP="00B04EBB"/>
    <w:p w14:paraId="3269527D" w14:textId="77777777" w:rsidR="00853DEF" w:rsidRPr="0040558E" w:rsidRDefault="00853DEF" w:rsidP="00B04EBB">
      <w:pPr>
        <w:ind w:left="0" w:firstLine="0"/>
      </w:pPr>
    </w:p>
    <w:p w14:paraId="163F127B" w14:textId="214046BD" w:rsidR="0040558E" w:rsidRDefault="006C3F93" w:rsidP="006C3F93">
      <w:pPr>
        <w:ind w:left="0" w:firstLine="0"/>
      </w:pPr>
      <w:r>
        <w:rPr>
          <w:noProof/>
        </w:rPr>
        <w:lastRenderedPageBreak/>
        <w:drawing>
          <wp:inline distT="0" distB="0" distL="0" distR="0" wp14:anchorId="30EFAC52" wp14:editId="146F8D70">
            <wp:extent cx="3762635" cy="5783283"/>
            <wp:effectExtent l="0" t="0" r="952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8898" t="5854" r="11272" b="15681"/>
                    <a:stretch/>
                  </pic:blipFill>
                  <pic:spPr bwMode="auto">
                    <a:xfrm>
                      <a:off x="0" y="0"/>
                      <a:ext cx="3772883" cy="5799034"/>
                    </a:xfrm>
                    <a:prstGeom prst="rect">
                      <a:avLst/>
                    </a:prstGeom>
                    <a:noFill/>
                    <a:ln>
                      <a:noFill/>
                    </a:ln>
                    <a:extLst>
                      <a:ext uri="{53640926-AAD7-44D8-BBD7-CCE9431645EC}">
                        <a14:shadowObscured xmlns:a14="http://schemas.microsoft.com/office/drawing/2010/main"/>
                      </a:ext>
                    </a:extLst>
                  </pic:spPr>
                </pic:pic>
              </a:graphicData>
            </a:graphic>
          </wp:inline>
        </w:drawing>
      </w:r>
    </w:p>
    <w:p w14:paraId="0CC43579" w14:textId="64662E0B" w:rsidR="0040558E" w:rsidRDefault="0040558E" w:rsidP="00B04EBB"/>
    <w:p w14:paraId="74121E05" w14:textId="4E5B61DC" w:rsidR="0040558E" w:rsidRDefault="0040558E" w:rsidP="00B04EBB"/>
    <w:p w14:paraId="5DCC40E9" w14:textId="7E5766E3" w:rsidR="0040558E" w:rsidRDefault="0040558E" w:rsidP="00B04EBB"/>
    <w:p w14:paraId="442CCF57" w14:textId="061B04C4" w:rsidR="0040558E" w:rsidRDefault="0040558E" w:rsidP="00B04EBB"/>
    <w:p w14:paraId="5592839B" w14:textId="70CFB82F" w:rsidR="0040558E" w:rsidRDefault="0040558E" w:rsidP="00B04EBB"/>
    <w:p w14:paraId="6BD9CBF9" w14:textId="1D72F4B0" w:rsidR="0040558E" w:rsidRDefault="0040558E" w:rsidP="00B04EBB"/>
    <w:p w14:paraId="5E21C6B2" w14:textId="310F8E71" w:rsidR="0040558E" w:rsidRDefault="0040558E" w:rsidP="00B04EBB"/>
    <w:p w14:paraId="6CE932CB" w14:textId="494E8A09" w:rsidR="0040558E" w:rsidRDefault="0040558E" w:rsidP="00B04EBB"/>
    <w:p w14:paraId="65125183" w14:textId="0ACDEB0E" w:rsidR="0040558E" w:rsidRDefault="0040558E" w:rsidP="00B04EBB"/>
    <w:p w14:paraId="18BF311C" w14:textId="79CBBB69" w:rsidR="0040558E" w:rsidRDefault="0040558E" w:rsidP="00B04EBB"/>
    <w:p w14:paraId="17E1ACD9" w14:textId="47B0C47E" w:rsidR="0040558E" w:rsidRDefault="0040558E" w:rsidP="00B04EBB"/>
    <w:p w14:paraId="13FF3503" w14:textId="116CF7AF" w:rsidR="00EB4C1B" w:rsidRDefault="00EB4C1B" w:rsidP="00B04EBB"/>
    <w:p w14:paraId="636EF06F" w14:textId="5F4563C8" w:rsidR="0040558E" w:rsidRDefault="0040558E" w:rsidP="00B04EBB"/>
    <w:p w14:paraId="56977346" w14:textId="77777777" w:rsidR="00A2666D" w:rsidRDefault="00A2666D" w:rsidP="00B04EBB"/>
    <w:p w14:paraId="62FF24F0" w14:textId="0E416A55" w:rsidR="0040558E" w:rsidRDefault="0040558E" w:rsidP="00B04EBB"/>
    <w:p w14:paraId="604A0B4E" w14:textId="77777777" w:rsidR="00B36A4B" w:rsidRDefault="00B36A4B" w:rsidP="00B04EBB"/>
    <w:p w14:paraId="111A30C1" w14:textId="77777777" w:rsidR="00B36A4B" w:rsidRDefault="00B36A4B" w:rsidP="00B04EBB"/>
    <w:p w14:paraId="3C68682C" w14:textId="77777777" w:rsidR="00B36A4B" w:rsidRDefault="00B36A4B" w:rsidP="00B04EBB"/>
    <w:p w14:paraId="2D0E9012" w14:textId="77777777" w:rsidR="002636D4" w:rsidRDefault="002636D4" w:rsidP="00B04EBB"/>
    <w:p w14:paraId="335759EF" w14:textId="65E4F9BA" w:rsidR="0040558E" w:rsidRDefault="0040558E" w:rsidP="00B04EBB"/>
    <w:p w14:paraId="66D30004" w14:textId="64FBE78F" w:rsidR="0040558E" w:rsidRDefault="0040558E" w:rsidP="00B04EBB"/>
    <w:p w14:paraId="74276E57" w14:textId="23E6AB3B" w:rsidR="0040558E" w:rsidRDefault="0040558E" w:rsidP="00B04EBB"/>
    <w:p w14:paraId="249228B4" w14:textId="778A95D9" w:rsidR="0040558E" w:rsidRDefault="0040558E" w:rsidP="00B04EBB">
      <w:pPr>
        <w:ind w:left="0" w:firstLine="0"/>
      </w:pPr>
    </w:p>
    <w:p w14:paraId="2BB1EDAF" w14:textId="55B8FC74" w:rsidR="00EF2179" w:rsidRPr="00B36A4B" w:rsidRDefault="0040558E" w:rsidP="00B36A4B">
      <w:pPr>
        <w:pStyle w:val="Heading1"/>
        <w:spacing w:line="360" w:lineRule="auto"/>
        <w:ind w:left="0"/>
      </w:pPr>
      <w:bookmarkStart w:id="3" w:name="_Toc132291448"/>
      <w:r>
        <w:lastRenderedPageBreak/>
        <w:t>NOTA PEMBIMBING</w:t>
      </w:r>
      <w:bookmarkEnd w:id="3"/>
    </w:p>
    <w:p w14:paraId="27775D70" w14:textId="62435082" w:rsidR="0040558E" w:rsidRPr="004D762E" w:rsidRDefault="00FE67D2" w:rsidP="00FE67D2">
      <w:pPr>
        <w:ind w:left="0" w:firstLine="0"/>
        <w:rPr>
          <w:sz w:val="20"/>
          <w:szCs w:val="20"/>
        </w:rPr>
      </w:pPr>
      <w:r>
        <w:rPr>
          <w:noProof/>
        </w:rPr>
        <w:drawing>
          <wp:inline distT="0" distB="0" distL="0" distR="0" wp14:anchorId="5D6790F7" wp14:editId="617E1C11">
            <wp:extent cx="3816626" cy="5134564"/>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9591" t="15847" r="13586" b="15748"/>
                    <a:stretch/>
                  </pic:blipFill>
                  <pic:spPr bwMode="auto">
                    <a:xfrm>
                      <a:off x="0" y="0"/>
                      <a:ext cx="3845411" cy="5173289"/>
                    </a:xfrm>
                    <a:prstGeom prst="rect">
                      <a:avLst/>
                    </a:prstGeom>
                    <a:noFill/>
                    <a:ln>
                      <a:noFill/>
                    </a:ln>
                    <a:extLst>
                      <a:ext uri="{53640926-AAD7-44D8-BBD7-CCE9431645EC}">
                        <a14:shadowObscured xmlns:a14="http://schemas.microsoft.com/office/drawing/2010/main"/>
                      </a:ext>
                    </a:extLst>
                  </pic:spPr>
                </pic:pic>
              </a:graphicData>
            </a:graphic>
          </wp:inline>
        </w:drawing>
      </w:r>
    </w:p>
    <w:p w14:paraId="5924194B" w14:textId="58EB3659" w:rsidR="0040558E" w:rsidRPr="004D762E" w:rsidRDefault="0040558E" w:rsidP="00B04EBB">
      <w:pPr>
        <w:rPr>
          <w:sz w:val="20"/>
          <w:szCs w:val="20"/>
        </w:rPr>
      </w:pPr>
    </w:p>
    <w:p w14:paraId="5290E7F2" w14:textId="1C1F132C" w:rsidR="0040558E" w:rsidRPr="004D762E" w:rsidRDefault="0040558E" w:rsidP="00B04EBB">
      <w:pPr>
        <w:rPr>
          <w:sz w:val="20"/>
          <w:szCs w:val="20"/>
        </w:rPr>
      </w:pPr>
    </w:p>
    <w:p w14:paraId="6F2F33CE" w14:textId="00E36837" w:rsidR="0040558E" w:rsidRPr="004D762E" w:rsidRDefault="0040558E" w:rsidP="00B04EBB">
      <w:pPr>
        <w:rPr>
          <w:sz w:val="20"/>
          <w:szCs w:val="20"/>
        </w:rPr>
      </w:pPr>
    </w:p>
    <w:p w14:paraId="2F21BB8E" w14:textId="3C250B8E" w:rsidR="0040558E" w:rsidRPr="004D762E" w:rsidRDefault="0040558E" w:rsidP="00B04EBB">
      <w:pPr>
        <w:rPr>
          <w:sz w:val="20"/>
          <w:szCs w:val="20"/>
        </w:rPr>
      </w:pPr>
    </w:p>
    <w:p w14:paraId="74392B2D" w14:textId="503A44BF" w:rsidR="0040558E" w:rsidRDefault="0040558E" w:rsidP="00B04EBB"/>
    <w:p w14:paraId="666C46B3" w14:textId="62E12FC5" w:rsidR="0040558E" w:rsidRDefault="0040558E" w:rsidP="00B04EBB"/>
    <w:p w14:paraId="73F2843C" w14:textId="39C7F2AD" w:rsidR="0040558E" w:rsidRDefault="0040558E" w:rsidP="00B04EBB"/>
    <w:p w14:paraId="46B59A82" w14:textId="3FF547E4" w:rsidR="0040558E" w:rsidRDefault="0040558E" w:rsidP="00B04EBB"/>
    <w:p w14:paraId="3FD3C76D" w14:textId="3A967305" w:rsidR="0040558E" w:rsidRDefault="0040558E" w:rsidP="00B04EBB"/>
    <w:p w14:paraId="38C7592A" w14:textId="52B46BA3" w:rsidR="0040558E" w:rsidRDefault="0040558E" w:rsidP="00B04EBB"/>
    <w:p w14:paraId="6E921BB6" w14:textId="763E0A9A" w:rsidR="0040558E" w:rsidRDefault="0040558E" w:rsidP="00B04EBB"/>
    <w:p w14:paraId="4529AEF4" w14:textId="6B29ADF7" w:rsidR="0040558E" w:rsidRDefault="0040558E" w:rsidP="00B04EBB"/>
    <w:p w14:paraId="59746204" w14:textId="77777777" w:rsidR="00433AAB" w:rsidRDefault="00433AAB" w:rsidP="00B04EBB"/>
    <w:p w14:paraId="3903C914" w14:textId="6145D0EA" w:rsidR="0040558E" w:rsidRDefault="0040558E" w:rsidP="00B04EBB"/>
    <w:p w14:paraId="4E6C9A3E" w14:textId="37661251" w:rsidR="0040558E" w:rsidRDefault="0040558E" w:rsidP="00B04EBB"/>
    <w:p w14:paraId="61D98670" w14:textId="71076ECB" w:rsidR="0040558E" w:rsidRDefault="0040558E" w:rsidP="00B04EBB"/>
    <w:p w14:paraId="45326878" w14:textId="39DE8DD9" w:rsidR="0040558E" w:rsidRDefault="0040558E" w:rsidP="00B04EBB"/>
    <w:p w14:paraId="29F497E6" w14:textId="277412C5" w:rsidR="0040558E" w:rsidRDefault="0040558E" w:rsidP="00B04EBB"/>
    <w:p w14:paraId="2B00DC98" w14:textId="5B1B8291" w:rsidR="0040558E" w:rsidRDefault="0040558E" w:rsidP="00B04EBB"/>
    <w:p w14:paraId="2DA67B72" w14:textId="77777777" w:rsidR="00F07DA7" w:rsidRDefault="00F07DA7" w:rsidP="00B04EBB"/>
    <w:p w14:paraId="6BA29909" w14:textId="77777777" w:rsidR="00F07DA7" w:rsidRDefault="00F07DA7" w:rsidP="00B04EBB"/>
    <w:p w14:paraId="496CDC3A" w14:textId="2DCAA993" w:rsidR="0040558E" w:rsidRDefault="0040558E" w:rsidP="00B04EBB"/>
    <w:p w14:paraId="486B935B" w14:textId="6200D43C" w:rsidR="0040558E" w:rsidRDefault="0040558E" w:rsidP="00840200">
      <w:pPr>
        <w:ind w:left="0" w:firstLine="0"/>
      </w:pPr>
    </w:p>
    <w:p w14:paraId="4F2B8834" w14:textId="77777777" w:rsidR="002636D4" w:rsidRDefault="002636D4" w:rsidP="00840200">
      <w:pPr>
        <w:ind w:left="0" w:firstLine="0"/>
      </w:pPr>
    </w:p>
    <w:p w14:paraId="46F22F78" w14:textId="77777777" w:rsidR="002636D4" w:rsidRDefault="002636D4" w:rsidP="00840200">
      <w:pPr>
        <w:ind w:left="0" w:firstLine="0"/>
      </w:pPr>
    </w:p>
    <w:p w14:paraId="1F373751" w14:textId="206BC8F8" w:rsidR="0040558E" w:rsidRDefault="0040558E" w:rsidP="00B04EBB">
      <w:pPr>
        <w:pStyle w:val="Heading1"/>
        <w:spacing w:line="360" w:lineRule="auto"/>
        <w:ind w:left="0"/>
      </w:pPr>
      <w:bookmarkStart w:id="4" w:name="_Toc132291449"/>
      <w:r>
        <w:lastRenderedPageBreak/>
        <w:t>NOTA PEMBIMBING</w:t>
      </w:r>
      <w:bookmarkEnd w:id="4"/>
    </w:p>
    <w:p w14:paraId="4FB076F9" w14:textId="40AC560F" w:rsidR="00F141BB" w:rsidRPr="00574317" w:rsidRDefault="00FE67D2" w:rsidP="00FE67D2">
      <w:pPr>
        <w:ind w:left="0" w:firstLine="0"/>
        <w:rPr>
          <w:sz w:val="20"/>
          <w:szCs w:val="20"/>
        </w:rPr>
      </w:pPr>
      <w:r>
        <w:rPr>
          <w:noProof/>
        </w:rPr>
        <w:drawing>
          <wp:inline distT="0" distB="0" distL="0" distR="0" wp14:anchorId="1158DF5C" wp14:editId="6CDCA2DB">
            <wp:extent cx="3784821" cy="4950233"/>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0413" t="16757" r="12572" b="17291"/>
                    <a:stretch/>
                  </pic:blipFill>
                  <pic:spPr bwMode="auto">
                    <a:xfrm>
                      <a:off x="0" y="0"/>
                      <a:ext cx="3795033" cy="4963589"/>
                    </a:xfrm>
                    <a:prstGeom prst="rect">
                      <a:avLst/>
                    </a:prstGeom>
                    <a:noFill/>
                    <a:ln>
                      <a:noFill/>
                    </a:ln>
                    <a:extLst>
                      <a:ext uri="{53640926-AAD7-44D8-BBD7-CCE9431645EC}">
                        <a14:shadowObscured xmlns:a14="http://schemas.microsoft.com/office/drawing/2010/main"/>
                      </a:ext>
                    </a:extLst>
                  </pic:spPr>
                </pic:pic>
              </a:graphicData>
            </a:graphic>
          </wp:inline>
        </w:drawing>
      </w:r>
    </w:p>
    <w:p w14:paraId="6209A8C9" w14:textId="686B6E40" w:rsidR="0040558E" w:rsidRDefault="0040558E" w:rsidP="00C93321">
      <w:pPr>
        <w:ind w:left="0" w:firstLine="0"/>
      </w:pPr>
    </w:p>
    <w:p w14:paraId="4E1F9F1E" w14:textId="2E2826C1" w:rsidR="0040558E" w:rsidRDefault="0040558E" w:rsidP="00B04EBB"/>
    <w:p w14:paraId="55638052" w14:textId="653EAB32" w:rsidR="0040558E" w:rsidRDefault="0040558E" w:rsidP="00B04EBB"/>
    <w:p w14:paraId="303A7C19" w14:textId="4EB7AA3E" w:rsidR="0040558E" w:rsidRDefault="0040558E" w:rsidP="00B04EBB"/>
    <w:p w14:paraId="770ADA39" w14:textId="7662A468" w:rsidR="0040558E" w:rsidRDefault="0040558E" w:rsidP="00B04EBB"/>
    <w:p w14:paraId="414A129B" w14:textId="51B8A2A4" w:rsidR="0040558E" w:rsidRDefault="0040558E" w:rsidP="00B04EBB"/>
    <w:p w14:paraId="334461B8" w14:textId="61659826" w:rsidR="0040558E" w:rsidRDefault="0040558E" w:rsidP="00B04EBB"/>
    <w:p w14:paraId="118ACE83" w14:textId="15212FDD" w:rsidR="0040558E" w:rsidRDefault="0040558E" w:rsidP="00B04EBB"/>
    <w:p w14:paraId="3535F492" w14:textId="71F46339" w:rsidR="0040558E" w:rsidRDefault="0040558E" w:rsidP="00B04EBB"/>
    <w:p w14:paraId="478F67E9" w14:textId="63922631" w:rsidR="0040558E" w:rsidRDefault="0040558E" w:rsidP="00B04EBB"/>
    <w:p w14:paraId="78D009C1" w14:textId="601316CA" w:rsidR="0040558E" w:rsidRDefault="0040558E" w:rsidP="00B04EBB"/>
    <w:p w14:paraId="575E2FF4" w14:textId="5362850C" w:rsidR="0040558E" w:rsidRDefault="0040558E" w:rsidP="00B04EBB"/>
    <w:p w14:paraId="0596FC4C" w14:textId="0C59A869" w:rsidR="0040558E" w:rsidRDefault="0040558E" w:rsidP="00B04EBB"/>
    <w:p w14:paraId="669E6B7B" w14:textId="668E3562" w:rsidR="0040558E" w:rsidRDefault="0040558E" w:rsidP="00B04EBB"/>
    <w:p w14:paraId="78A2D96C" w14:textId="1A7C08DC" w:rsidR="0040558E" w:rsidRDefault="0040558E" w:rsidP="00B04EBB"/>
    <w:p w14:paraId="236CA6E2" w14:textId="1A4AE01B" w:rsidR="0040558E" w:rsidRDefault="0040558E" w:rsidP="00B04EBB"/>
    <w:p w14:paraId="45842188" w14:textId="7907414F" w:rsidR="0040558E" w:rsidRDefault="0040558E" w:rsidP="00B04EBB"/>
    <w:p w14:paraId="26616AE9" w14:textId="024F4630" w:rsidR="0040558E" w:rsidRDefault="0040558E" w:rsidP="00B04EBB"/>
    <w:p w14:paraId="3644553D" w14:textId="7686C8AB" w:rsidR="0040558E" w:rsidRDefault="0040558E" w:rsidP="00B04EBB"/>
    <w:p w14:paraId="2BCD5237" w14:textId="7ED7D8D3" w:rsidR="0040558E" w:rsidRDefault="0040558E" w:rsidP="00B04EBB"/>
    <w:p w14:paraId="3862A33F" w14:textId="77777777" w:rsidR="00C93321" w:rsidRDefault="00C93321" w:rsidP="00B04EBB"/>
    <w:p w14:paraId="59146F21" w14:textId="77777777" w:rsidR="002636D4" w:rsidRDefault="002636D4" w:rsidP="00B04EBB"/>
    <w:p w14:paraId="39A6167B" w14:textId="33B94207" w:rsidR="0040558E" w:rsidRDefault="0040558E" w:rsidP="00B04EBB"/>
    <w:p w14:paraId="67181135" w14:textId="0E5B6B0B" w:rsidR="0040558E" w:rsidRDefault="0040558E" w:rsidP="00B04EBB"/>
    <w:p w14:paraId="57D6A9C2" w14:textId="77777777" w:rsidR="0040558E" w:rsidRPr="0040558E" w:rsidRDefault="0040558E" w:rsidP="00B04EBB">
      <w:pPr>
        <w:ind w:left="0" w:firstLine="0"/>
      </w:pPr>
    </w:p>
    <w:p w14:paraId="3BD0C06B" w14:textId="7E0CE313" w:rsidR="0040558E" w:rsidRPr="006D6666" w:rsidRDefault="0040558E" w:rsidP="00B04EBB">
      <w:pPr>
        <w:pStyle w:val="Heading1"/>
        <w:spacing w:line="360" w:lineRule="auto"/>
        <w:ind w:left="0"/>
      </w:pPr>
      <w:bookmarkStart w:id="5" w:name="_Toc132291450"/>
      <w:r>
        <w:lastRenderedPageBreak/>
        <w:t>LEMBAR PERSEMBAHAN</w:t>
      </w:r>
      <w:bookmarkEnd w:id="5"/>
    </w:p>
    <w:p w14:paraId="43FDC0C2" w14:textId="77777777" w:rsidR="006D6666" w:rsidRPr="006D6666" w:rsidRDefault="006D6666" w:rsidP="00B04EBB">
      <w:pPr>
        <w:ind w:left="0" w:firstLine="720"/>
      </w:pPr>
      <w:r w:rsidRPr="006D6666">
        <w:t xml:space="preserve">Puji dan Syukur penulis ucapkan kepada Allah SWT, laporan tugas akhir ini dapat terselesaikan dengan baik. Karya kecil ini kupersembahkan untuk : </w:t>
      </w:r>
    </w:p>
    <w:p w14:paraId="79D7FD98" w14:textId="77777777" w:rsidR="006D6666" w:rsidRPr="006D6666" w:rsidRDefault="006D6666">
      <w:pPr>
        <w:pStyle w:val="ListParagraph"/>
        <w:numPr>
          <w:ilvl w:val="0"/>
          <w:numId w:val="13"/>
        </w:numPr>
        <w:spacing w:line="360" w:lineRule="auto"/>
        <w:rPr>
          <w:rFonts w:ascii="Cambria" w:hAnsi="Cambria"/>
        </w:rPr>
      </w:pPr>
      <w:r w:rsidRPr="006D6666">
        <w:rPr>
          <w:rFonts w:ascii="Cambria" w:hAnsi="Cambria"/>
        </w:rPr>
        <w:t>Ibu Sudarmi dan Bapak Prayitno sebagai orangtua penulis.</w:t>
      </w:r>
    </w:p>
    <w:p w14:paraId="3FBFB911" w14:textId="77777777" w:rsidR="006D6666" w:rsidRPr="006D6666" w:rsidRDefault="006D6666">
      <w:pPr>
        <w:pStyle w:val="ListParagraph"/>
        <w:numPr>
          <w:ilvl w:val="0"/>
          <w:numId w:val="13"/>
        </w:numPr>
        <w:spacing w:line="360" w:lineRule="auto"/>
        <w:rPr>
          <w:rFonts w:ascii="Cambria" w:hAnsi="Cambria"/>
        </w:rPr>
      </w:pPr>
      <w:r w:rsidRPr="006D6666">
        <w:rPr>
          <w:rFonts w:ascii="Cambria" w:hAnsi="Cambria"/>
        </w:rPr>
        <w:t>Eko Pusposari sebagai saudari penulis.</w:t>
      </w:r>
    </w:p>
    <w:p w14:paraId="01DD1E5B" w14:textId="5E6C7FDF" w:rsidR="006D6666" w:rsidRPr="006D6666" w:rsidRDefault="006D6666">
      <w:pPr>
        <w:pStyle w:val="ListParagraph"/>
        <w:numPr>
          <w:ilvl w:val="0"/>
          <w:numId w:val="13"/>
        </w:numPr>
        <w:spacing w:line="360" w:lineRule="auto"/>
        <w:rPr>
          <w:rFonts w:ascii="Cambria" w:hAnsi="Cambria"/>
        </w:rPr>
      </w:pPr>
      <w:r w:rsidRPr="006D6666">
        <w:rPr>
          <w:rFonts w:ascii="Cambria" w:hAnsi="Cambria"/>
        </w:rPr>
        <w:t>Segenap dosen Jurusan Teknologi Informasi</w:t>
      </w:r>
      <w:r w:rsidR="001B3D67">
        <w:rPr>
          <w:rFonts w:ascii="Cambria" w:hAnsi="Cambria"/>
        </w:rPr>
        <w:t>.</w:t>
      </w:r>
    </w:p>
    <w:p w14:paraId="42ABCEA9" w14:textId="092B02B7" w:rsidR="006D6666" w:rsidRPr="006D6666" w:rsidRDefault="006D6666">
      <w:pPr>
        <w:pStyle w:val="ListParagraph"/>
        <w:numPr>
          <w:ilvl w:val="0"/>
          <w:numId w:val="13"/>
        </w:numPr>
        <w:spacing w:line="360" w:lineRule="auto"/>
        <w:rPr>
          <w:rFonts w:ascii="Cambria" w:hAnsi="Cambria"/>
        </w:rPr>
      </w:pPr>
      <w:r w:rsidRPr="006D6666">
        <w:rPr>
          <w:rFonts w:ascii="Cambria" w:hAnsi="Cambria"/>
        </w:rPr>
        <w:t>Teman – teman Teknologi Informasi 2019</w:t>
      </w:r>
      <w:r w:rsidR="001B3D67">
        <w:rPr>
          <w:rFonts w:ascii="Cambria" w:hAnsi="Cambria"/>
        </w:rPr>
        <w:t>.</w:t>
      </w:r>
    </w:p>
    <w:p w14:paraId="743D1EC6" w14:textId="536B7E37" w:rsidR="0040558E" w:rsidRPr="006D6666" w:rsidRDefault="006D6666">
      <w:pPr>
        <w:pStyle w:val="ListParagraph"/>
        <w:numPr>
          <w:ilvl w:val="0"/>
          <w:numId w:val="13"/>
        </w:numPr>
        <w:spacing w:line="360" w:lineRule="auto"/>
        <w:rPr>
          <w:rFonts w:ascii="Cambria" w:hAnsi="Cambria"/>
        </w:rPr>
      </w:pPr>
      <w:r w:rsidRPr="006D6666">
        <w:rPr>
          <w:rFonts w:ascii="Cambria" w:hAnsi="Cambria"/>
        </w:rPr>
        <w:t>Almamater Universitas Islam Negeri Walisongo Semarang</w:t>
      </w:r>
      <w:r w:rsidR="001B3D67">
        <w:rPr>
          <w:rFonts w:ascii="Cambria" w:hAnsi="Cambria"/>
        </w:rPr>
        <w:t>.</w:t>
      </w:r>
    </w:p>
    <w:p w14:paraId="1331A034" w14:textId="71DBAB7A" w:rsidR="0040558E" w:rsidRDefault="0040558E" w:rsidP="00B04EBB"/>
    <w:p w14:paraId="134E5731" w14:textId="3F73AD9F" w:rsidR="0040558E" w:rsidRDefault="0040558E" w:rsidP="00B04EBB"/>
    <w:p w14:paraId="53D876CA" w14:textId="32520EE8" w:rsidR="0040558E" w:rsidRDefault="0040558E" w:rsidP="00B04EBB"/>
    <w:p w14:paraId="1112A6DC" w14:textId="139811D4" w:rsidR="0040558E" w:rsidRDefault="0040558E" w:rsidP="00B04EBB"/>
    <w:p w14:paraId="4BF0A591" w14:textId="6A0C8450" w:rsidR="0040558E" w:rsidRDefault="0040558E" w:rsidP="00B04EBB"/>
    <w:p w14:paraId="7D3CECB1" w14:textId="25513744" w:rsidR="0040558E" w:rsidRDefault="0040558E" w:rsidP="00B04EBB"/>
    <w:p w14:paraId="37C1F402" w14:textId="26BAD56F" w:rsidR="0040558E" w:rsidRDefault="0040558E" w:rsidP="00B04EBB"/>
    <w:p w14:paraId="689ABB98" w14:textId="131B9FDF" w:rsidR="0040558E" w:rsidRDefault="0040558E" w:rsidP="00B04EBB"/>
    <w:p w14:paraId="25D0E5D6" w14:textId="5A0E0294" w:rsidR="0040558E" w:rsidRDefault="0040558E" w:rsidP="00B04EBB"/>
    <w:p w14:paraId="6685DEAD" w14:textId="38BC76CE" w:rsidR="0040558E" w:rsidRDefault="0040558E" w:rsidP="00B04EBB"/>
    <w:p w14:paraId="31267C27" w14:textId="2C75AA4D" w:rsidR="0040558E" w:rsidRDefault="0040558E" w:rsidP="00B04EBB"/>
    <w:p w14:paraId="39132669" w14:textId="2EB56D33" w:rsidR="0040558E" w:rsidRDefault="0040558E" w:rsidP="00B04EBB"/>
    <w:p w14:paraId="012B1C51" w14:textId="6DE9FA48" w:rsidR="0040558E" w:rsidRDefault="0040558E" w:rsidP="00B04EBB"/>
    <w:p w14:paraId="44339877" w14:textId="0A6CD970" w:rsidR="0040558E" w:rsidRDefault="0040558E" w:rsidP="00B04EBB"/>
    <w:p w14:paraId="0CDE46C0" w14:textId="464CFBE8" w:rsidR="0040558E" w:rsidRDefault="0040558E" w:rsidP="00B04EBB"/>
    <w:p w14:paraId="1268CA0D" w14:textId="591C153C" w:rsidR="0040558E" w:rsidRDefault="0040558E" w:rsidP="00B04EBB"/>
    <w:p w14:paraId="256787B3" w14:textId="0FCD9CE5" w:rsidR="0040558E" w:rsidRDefault="0040558E" w:rsidP="00B04EBB"/>
    <w:p w14:paraId="5E08BFE0" w14:textId="10B5E78B" w:rsidR="0040558E" w:rsidRDefault="0040558E" w:rsidP="00B04EBB"/>
    <w:p w14:paraId="2D8079F1" w14:textId="34D2E01A" w:rsidR="0040558E" w:rsidRDefault="0040558E" w:rsidP="00B04EBB"/>
    <w:p w14:paraId="18EC1F36" w14:textId="35762552" w:rsidR="0040558E" w:rsidRDefault="0040558E" w:rsidP="00B04EBB"/>
    <w:p w14:paraId="1082984E" w14:textId="7D198FD2" w:rsidR="0040558E" w:rsidRDefault="0040558E" w:rsidP="00B04EBB"/>
    <w:p w14:paraId="58AF60ED" w14:textId="5B2644D4" w:rsidR="0040558E" w:rsidRDefault="0040558E" w:rsidP="00B04EBB"/>
    <w:p w14:paraId="662B65F6" w14:textId="29F36C41" w:rsidR="0040558E" w:rsidRDefault="0040558E" w:rsidP="00B04EBB"/>
    <w:p w14:paraId="7A8CC3F0" w14:textId="0545D596" w:rsidR="0040558E" w:rsidRDefault="0040558E" w:rsidP="00B04EBB"/>
    <w:p w14:paraId="631F97A8" w14:textId="4E0A02C3" w:rsidR="0040558E" w:rsidRDefault="0040558E" w:rsidP="00B04EBB"/>
    <w:p w14:paraId="7118E0E8" w14:textId="62791DF7" w:rsidR="0040558E" w:rsidRDefault="0040558E" w:rsidP="00B04EBB"/>
    <w:p w14:paraId="72B72345" w14:textId="77777777" w:rsidR="002636D4" w:rsidRDefault="002636D4" w:rsidP="00B04EBB"/>
    <w:p w14:paraId="5B7F65F8" w14:textId="4177C1BF" w:rsidR="0040558E" w:rsidRDefault="0040558E" w:rsidP="00B04EBB"/>
    <w:p w14:paraId="2A509062" w14:textId="6FBFCAD4" w:rsidR="0040558E" w:rsidRDefault="0040558E" w:rsidP="00B04EBB"/>
    <w:p w14:paraId="2BD50EF1" w14:textId="27AB0AFE" w:rsidR="0040558E" w:rsidRDefault="0040558E" w:rsidP="00B04EBB"/>
    <w:p w14:paraId="67D18B23" w14:textId="60FCB83F" w:rsidR="0040558E" w:rsidRDefault="0040558E" w:rsidP="00B04EBB"/>
    <w:p w14:paraId="5A352A11" w14:textId="449BBE91" w:rsidR="00727EB6" w:rsidRDefault="00727EB6" w:rsidP="00B04EBB"/>
    <w:p w14:paraId="25EAAC33" w14:textId="36DCED1B" w:rsidR="00727EB6" w:rsidRDefault="00727EB6" w:rsidP="00B04EBB"/>
    <w:p w14:paraId="5480F0B6" w14:textId="77777777" w:rsidR="00727EB6" w:rsidRDefault="00727EB6" w:rsidP="00B04EBB"/>
    <w:p w14:paraId="0EDC9811" w14:textId="3FC28D88" w:rsidR="0040558E" w:rsidRDefault="0040558E" w:rsidP="00B04EBB"/>
    <w:p w14:paraId="7795F7AD" w14:textId="47DD4B83" w:rsidR="0040558E" w:rsidRDefault="0040558E" w:rsidP="00B04EBB">
      <w:pPr>
        <w:pStyle w:val="Heading1"/>
        <w:spacing w:line="360" w:lineRule="auto"/>
        <w:ind w:left="0"/>
      </w:pPr>
      <w:bookmarkStart w:id="6" w:name="_Toc132291451"/>
      <w:r>
        <w:lastRenderedPageBreak/>
        <w:t>MOTTO</w:t>
      </w:r>
      <w:bookmarkEnd w:id="6"/>
    </w:p>
    <w:p w14:paraId="40577087" w14:textId="77777777" w:rsidR="00F27D37" w:rsidRPr="00F27D37" w:rsidRDefault="00F27D37" w:rsidP="00AA1E82">
      <w:pPr>
        <w:ind w:left="0" w:firstLine="0"/>
        <w:jc w:val="center"/>
        <w:rPr>
          <w:shd w:val="clear" w:color="auto" w:fill="FFFFFF"/>
        </w:rPr>
      </w:pPr>
      <w:r w:rsidRPr="00F27D37">
        <w:rPr>
          <w:shd w:val="clear" w:color="auto" w:fill="FFFFFF"/>
        </w:rPr>
        <w:t>"Sesungguhnya Allah tidak akan mengubah nasib suatu kaum sehingga mereka mengubah keadaan yang ada pada diri mereka sendiri."</w:t>
      </w:r>
    </w:p>
    <w:p w14:paraId="0FA6B8EF" w14:textId="7584CF4B" w:rsidR="0040558E" w:rsidRPr="00F27D37" w:rsidRDefault="00F27D37" w:rsidP="00AA1E82">
      <w:pPr>
        <w:ind w:left="0" w:firstLine="0"/>
        <w:jc w:val="center"/>
      </w:pPr>
      <w:r w:rsidRPr="00F27D37">
        <w:rPr>
          <w:shd w:val="clear" w:color="auto" w:fill="FFFFFF"/>
        </w:rPr>
        <w:t>(Q.S Ar-Ra'd: 11)</w:t>
      </w:r>
    </w:p>
    <w:p w14:paraId="317B2FDA" w14:textId="5DE78A3F" w:rsidR="0040558E" w:rsidRPr="00F27D37" w:rsidRDefault="0040558E" w:rsidP="00F27D37">
      <w:pPr>
        <w:jc w:val="center"/>
      </w:pPr>
    </w:p>
    <w:p w14:paraId="16AF7ABD" w14:textId="6504750E" w:rsidR="0040558E" w:rsidRDefault="0040558E" w:rsidP="00B04EBB"/>
    <w:p w14:paraId="770B9677" w14:textId="12984127" w:rsidR="0040558E" w:rsidRDefault="0040558E" w:rsidP="00B04EBB"/>
    <w:p w14:paraId="76083AA0" w14:textId="34BDF493" w:rsidR="0040558E" w:rsidRDefault="0040558E" w:rsidP="00B04EBB"/>
    <w:p w14:paraId="765C8D55" w14:textId="57A6DF3A" w:rsidR="0040558E" w:rsidRDefault="0040558E" w:rsidP="00B04EBB"/>
    <w:p w14:paraId="37CE9CE5" w14:textId="0C65DB74" w:rsidR="0040558E" w:rsidRDefault="0040558E" w:rsidP="00B04EBB"/>
    <w:p w14:paraId="3AA0B7F3" w14:textId="42BDB1B4" w:rsidR="0040558E" w:rsidRDefault="0040558E" w:rsidP="00B04EBB"/>
    <w:p w14:paraId="02572AB9" w14:textId="650EB6FF" w:rsidR="0040558E" w:rsidRDefault="0040558E" w:rsidP="00B04EBB"/>
    <w:p w14:paraId="008F52E6" w14:textId="156BE825" w:rsidR="0040558E" w:rsidRDefault="0040558E" w:rsidP="00B04EBB"/>
    <w:p w14:paraId="67B59BD2" w14:textId="3D27BE77" w:rsidR="0040558E" w:rsidRDefault="0040558E" w:rsidP="00B04EBB"/>
    <w:p w14:paraId="38C29E11" w14:textId="1D36CCEB" w:rsidR="0040558E" w:rsidRDefault="0040558E" w:rsidP="00B04EBB"/>
    <w:p w14:paraId="5A600592" w14:textId="30C2A6B4" w:rsidR="0040558E" w:rsidRDefault="0040558E" w:rsidP="00B04EBB"/>
    <w:p w14:paraId="36821A1D" w14:textId="38309264" w:rsidR="0040558E" w:rsidRDefault="0040558E" w:rsidP="00B04EBB"/>
    <w:p w14:paraId="3A6CE796" w14:textId="7EFD367C" w:rsidR="0040558E" w:rsidRDefault="0040558E" w:rsidP="00B04EBB"/>
    <w:p w14:paraId="532040CF" w14:textId="17633884" w:rsidR="0040558E" w:rsidRDefault="0040558E" w:rsidP="00B04EBB"/>
    <w:p w14:paraId="547BE855" w14:textId="308CF08D" w:rsidR="0040558E" w:rsidRDefault="0040558E" w:rsidP="00B04EBB"/>
    <w:p w14:paraId="29F52BBD" w14:textId="3D9BB552" w:rsidR="0040558E" w:rsidRDefault="0040558E" w:rsidP="00B04EBB"/>
    <w:p w14:paraId="1987E574" w14:textId="0D7A64BE" w:rsidR="0040558E" w:rsidRDefault="0040558E" w:rsidP="00B04EBB"/>
    <w:p w14:paraId="2B777915" w14:textId="216CECFA" w:rsidR="0040558E" w:rsidRDefault="0040558E" w:rsidP="00B04EBB"/>
    <w:p w14:paraId="6ACBFE32" w14:textId="2EE3BA07" w:rsidR="0040558E" w:rsidRDefault="0040558E" w:rsidP="00B04EBB"/>
    <w:p w14:paraId="71646DBD" w14:textId="34D2EBA4" w:rsidR="0040558E" w:rsidRDefault="0040558E" w:rsidP="00B04EBB"/>
    <w:p w14:paraId="1AA6AF59" w14:textId="07A1A8BA" w:rsidR="0040558E" w:rsidRDefault="0040558E" w:rsidP="00B04EBB"/>
    <w:p w14:paraId="5FD28E4E" w14:textId="2BAA4305" w:rsidR="0040558E" w:rsidRDefault="0040558E" w:rsidP="00B04EBB"/>
    <w:p w14:paraId="3DD9D3E2" w14:textId="68A2605D" w:rsidR="0040558E" w:rsidRDefault="0040558E" w:rsidP="00B04EBB"/>
    <w:p w14:paraId="3857B2C4" w14:textId="1771E106" w:rsidR="0040558E" w:rsidRDefault="0040558E" w:rsidP="00B04EBB"/>
    <w:p w14:paraId="06D2522A" w14:textId="4DA6C476" w:rsidR="0040558E" w:rsidRDefault="0040558E" w:rsidP="00B04EBB"/>
    <w:p w14:paraId="11CBCD58" w14:textId="529160B7" w:rsidR="0040558E" w:rsidRDefault="0040558E" w:rsidP="00B04EBB"/>
    <w:p w14:paraId="2E382BB7" w14:textId="3BF1E026" w:rsidR="0040558E" w:rsidRDefault="0040558E" w:rsidP="00B04EBB"/>
    <w:p w14:paraId="4930F562" w14:textId="764299CC" w:rsidR="0040558E" w:rsidRDefault="0040558E" w:rsidP="00B04EBB"/>
    <w:p w14:paraId="74132835" w14:textId="1DFA7843" w:rsidR="0040558E" w:rsidRDefault="0040558E" w:rsidP="00B04EBB"/>
    <w:p w14:paraId="2CE45152" w14:textId="4E108C5B" w:rsidR="0040558E" w:rsidRDefault="0040558E" w:rsidP="00B04EBB"/>
    <w:p w14:paraId="6BE56988" w14:textId="5B0E6484" w:rsidR="0040558E" w:rsidRDefault="0040558E" w:rsidP="00B04EBB"/>
    <w:p w14:paraId="5232FB30" w14:textId="08DB351C" w:rsidR="0040558E" w:rsidRDefault="0040558E" w:rsidP="00B04EBB"/>
    <w:p w14:paraId="5C913063" w14:textId="48FA2F2A" w:rsidR="0040558E" w:rsidRDefault="0040558E" w:rsidP="00B04EBB"/>
    <w:p w14:paraId="40F038FF" w14:textId="5AC76733" w:rsidR="0040558E" w:rsidRDefault="0040558E" w:rsidP="00B04EBB"/>
    <w:p w14:paraId="2ECF0431" w14:textId="56E09E85" w:rsidR="0040558E" w:rsidRDefault="0040558E" w:rsidP="00B04EBB"/>
    <w:p w14:paraId="3CAE61A0" w14:textId="77777777" w:rsidR="00253B4F" w:rsidRDefault="00253B4F" w:rsidP="00B04EBB"/>
    <w:p w14:paraId="022E428A" w14:textId="43BB6307" w:rsidR="0040558E" w:rsidRDefault="0040558E" w:rsidP="00B04EBB"/>
    <w:p w14:paraId="06D2D48C" w14:textId="6130B089" w:rsidR="0040558E" w:rsidRDefault="0040558E" w:rsidP="00B04EBB"/>
    <w:p w14:paraId="57F1DD6D" w14:textId="77777777" w:rsidR="0040558E" w:rsidRPr="0040558E" w:rsidRDefault="0040558E" w:rsidP="00B04EBB">
      <w:pPr>
        <w:ind w:left="0" w:firstLine="0"/>
      </w:pPr>
    </w:p>
    <w:p w14:paraId="3C6241B7" w14:textId="77777777" w:rsidR="000950A3" w:rsidRDefault="000950A3" w:rsidP="000950A3">
      <w:pPr>
        <w:ind w:left="0" w:right="119" w:firstLine="0"/>
        <w:jc w:val="center"/>
        <w:rPr>
          <w:b/>
          <w:bCs/>
          <w:lang w:val="id-ID"/>
        </w:rPr>
      </w:pPr>
      <w:r w:rsidRPr="008B4690">
        <w:rPr>
          <w:b/>
          <w:bCs/>
          <w:lang w:val="id-ID"/>
        </w:rPr>
        <w:lastRenderedPageBreak/>
        <w:t xml:space="preserve">SISTEM INFORMASI PENGELOLAAN </w:t>
      </w:r>
      <w:r>
        <w:rPr>
          <w:b/>
          <w:bCs/>
        </w:rPr>
        <w:t>DOKUMEN PERTANGGUNGJAWABAN</w:t>
      </w:r>
      <w:r w:rsidRPr="008B4690">
        <w:rPr>
          <w:b/>
          <w:bCs/>
          <w:lang w:val="id-ID"/>
        </w:rPr>
        <w:t xml:space="preserve"> PADA</w:t>
      </w:r>
      <w:r>
        <w:rPr>
          <w:b/>
          <w:bCs/>
        </w:rPr>
        <w:t xml:space="preserve"> </w:t>
      </w:r>
      <w:r w:rsidRPr="008B4690">
        <w:rPr>
          <w:b/>
          <w:bCs/>
          <w:lang w:val="id-ID"/>
        </w:rPr>
        <w:t xml:space="preserve">KEGIATAN </w:t>
      </w:r>
      <w:r>
        <w:rPr>
          <w:b/>
          <w:bCs/>
        </w:rPr>
        <w:t xml:space="preserve">PENDAFTARAN TANAH SISTEMATIS LENGKAP </w:t>
      </w:r>
      <w:r w:rsidRPr="008B4690">
        <w:rPr>
          <w:b/>
          <w:bCs/>
          <w:lang w:val="id-ID"/>
        </w:rPr>
        <w:t>DI KANTOR PERTANAHAN KOTA SEMARANG</w:t>
      </w:r>
    </w:p>
    <w:p w14:paraId="5BE5EA62" w14:textId="253D513C" w:rsidR="000950A3" w:rsidRDefault="000950A3" w:rsidP="000950A3">
      <w:pPr>
        <w:ind w:left="0" w:right="119" w:firstLine="0"/>
        <w:jc w:val="center"/>
      </w:pPr>
      <w:r w:rsidRPr="000950A3">
        <w:t xml:space="preserve"> </w:t>
      </w:r>
      <w:r>
        <w:t>Oleh:</w:t>
      </w:r>
    </w:p>
    <w:p w14:paraId="1E5DA67E" w14:textId="77777777" w:rsidR="000950A3" w:rsidRDefault="000950A3" w:rsidP="000950A3">
      <w:pPr>
        <w:ind w:left="0" w:right="119" w:firstLine="0"/>
        <w:jc w:val="center"/>
      </w:pPr>
      <w:r>
        <w:t>Mia Putri Setyawati</w:t>
      </w:r>
    </w:p>
    <w:p w14:paraId="09C8F10A" w14:textId="77777777" w:rsidR="000950A3" w:rsidRDefault="000950A3" w:rsidP="000950A3">
      <w:pPr>
        <w:ind w:left="0" w:right="119" w:firstLine="0"/>
        <w:jc w:val="center"/>
      </w:pPr>
      <w:r>
        <w:t>NIM: 1908096014</w:t>
      </w:r>
    </w:p>
    <w:p w14:paraId="4A9B603F" w14:textId="7CD3C81F" w:rsidR="000950A3" w:rsidRDefault="000950A3" w:rsidP="000950A3">
      <w:pPr>
        <w:ind w:left="0" w:right="119" w:firstLine="0"/>
        <w:jc w:val="center"/>
        <w:rPr>
          <w:b/>
          <w:bCs/>
          <w:lang w:val="id-ID"/>
        </w:rPr>
      </w:pPr>
    </w:p>
    <w:p w14:paraId="72C0DE7E" w14:textId="722AD43C" w:rsidR="0040558E" w:rsidRDefault="0040558E" w:rsidP="00B04EBB">
      <w:pPr>
        <w:pStyle w:val="Heading1"/>
        <w:spacing w:line="360" w:lineRule="auto"/>
        <w:ind w:left="0"/>
      </w:pPr>
      <w:bookmarkStart w:id="7" w:name="_Toc132291452"/>
      <w:r>
        <w:t>ABSTRAK</w:t>
      </w:r>
      <w:bookmarkEnd w:id="7"/>
    </w:p>
    <w:p w14:paraId="2D7D06A2" w14:textId="3BA178A2" w:rsidR="00A07C42" w:rsidRPr="009179C9" w:rsidRDefault="000950A3" w:rsidP="00D6268E">
      <w:pPr>
        <w:spacing w:line="240" w:lineRule="auto"/>
        <w:ind w:left="0" w:firstLine="0"/>
      </w:pPr>
      <w:r w:rsidRPr="009179C9">
        <w:t xml:space="preserve">Staf tata usaha pada kantor pertanahan kota semarang dalam pembuatan maupun pengelolaan </w:t>
      </w:r>
      <w:r w:rsidRPr="009179C9">
        <w:rPr>
          <w:lang w:val="id-ID"/>
        </w:rPr>
        <w:t xml:space="preserve">dokumen </w:t>
      </w:r>
      <w:r w:rsidRPr="009179C9">
        <w:rPr>
          <w:iCs/>
        </w:rPr>
        <w:t xml:space="preserve">pertanggungjawaban </w:t>
      </w:r>
      <w:r w:rsidRPr="009179C9">
        <w:t xml:space="preserve">kegiatan PTSL </w:t>
      </w:r>
      <w:r w:rsidRPr="009179C9">
        <w:rPr>
          <w:lang w:val="id-ID"/>
        </w:rPr>
        <w:t xml:space="preserve">masih dilakukan secara manual menggunakan </w:t>
      </w:r>
      <w:r w:rsidRPr="009179C9">
        <w:rPr>
          <w:i/>
          <w:lang w:val="id-ID"/>
        </w:rPr>
        <w:t xml:space="preserve">software </w:t>
      </w:r>
      <w:r w:rsidRPr="009179C9">
        <w:rPr>
          <w:lang w:val="id-ID"/>
        </w:rPr>
        <w:t xml:space="preserve">umum yaitu menggunakan microsoft </w:t>
      </w:r>
      <w:r w:rsidRPr="009179C9">
        <w:rPr>
          <w:i/>
          <w:lang w:val="id-ID"/>
        </w:rPr>
        <w:t>word</w:t>
      </w:r>
      <w:r w:rsidRPr="009179C9">
        <w:rPr>
          <w:lang w:val="id-ID"/>
        </w:rPr>
        <w:t xml:space="preserve"> dan </w:t>
      </w:r>
      <w:r w:rsidRPr="009179C9">
        <w:rPr>
          <w:i/>
          <w:lang w:val="id-ID"/>
        </w:rPr>
        <w:t>excel</w:t>
      </w:r>
      <w:r w:rsidRPr="009179C9">
        <w:t>. Banyaknya dokumen yang ada menyebabkan</w:t>
      </w:r>
      <w:r w:rsidRPr="009179C9">
        <w:rPr>
          <w:lang w:val="id-ID"/>
        </w:rPr>
        <w:t xml:space="preserve"> waktu yang relatif lama </w:t>
      </w:r>
      <w:r w:rsidRPr="009179C9">
        <w:t>dalam pembuatannya. Banyaknya dokumen yang dibuat secara manual juga menimbulkan</w:t>
      </w:r>
      <w:r w:rsidRPr="009179C9">
        <w:rPr>
          <w:lang w:val="id-ID"/>
        </w:rPr>
        <w:t xml:space="preserve"> kendala seperti kesalahan maupun ketidaksesuaian antar dokumen</w:t>
      </w:r>
      <w:r w:rsidRPr="009179C9">
        <w:t xml:space="preserve">. Kemudian pengelolaan dokumen yang tidak teratur dan pengarsipan dokumen pertanggungjawaban yang masih dalam bentuk </w:t>
      </w:r>
      <w:r w:rsidRPr="009179C9">
        <w:rPr>
          <w:i/>
          <w:iCs/>
        </w:rPr>
        <w:t>hardcopy</w:t>
      </w:r>
      <w:r w:rsidRPr="009179C9">
        <w:t xml:space="preserve"> dapat memungkinkan terjadinya kehilangan dokumen dan sulitnya pencarian dokumen ketika dibutuhkan. </w:t>
      </w:r>
      <w:r w:rsidR="001A0DFB" w:rsidRPr="009179C9">
        <w:rPr>
          <w:lang w:val="id-ID"/>
        </w:rPr>
        <w:t xml:space="preserve">Tujuan dari penelitian ini adalah </w:t>
      </w:r>
      <w:r w:rsidR="001A0DFB" w:rsidRPr="009179C9">
        <w:t>menganalisis dan merancang</w:t>
      </w:r>
      <w:r w:rsidR="001A0DFB" w:rsidRPr="009179C9">
        <w:rPr>
          <w:lang w:val="id-ID"/>
        </w:rPr>
        <w:t xml:space="preserve"> sistem </w:t>
      </w:r>
      <w:r w:rsidR="001A0DFB" w:rsidRPr="009179C9">
        <w:t xml:space="preserve">informasi </w:t>
      </w:r>
      <w:r w:rsidR="001A0DFB" w:rsidRPr="009179C9">
        <w:rPr>
          <w:lang w:val="id-ID"/>
        </w:rPr>
        <w:t xml:space="preserve">pengelolaan dokumen </w:t>
      </w:r>
      <w:r w:rsidR="001A0DFB" w:rsidRPr="009179C9">
        <w:t xml:space="preserve">pertanggungjawaban </w:t>
      </w:r>
      <w:r w:rsidR="001A0DFB" w:rsidRPr="009179C9">
        <w:rPr>
          <w:lang w:val="id-ID"/>
        </w:rPr>
        <w:t xml:space="preserve">kegiatan PTSL </w:t>
      </w:r>
      <w:r w:rsidR="001A0DFB" w:rsidRPr="009179C9">
        <w:t>di</w:t>
      </w:r>
      <w:r w:rsidR="001A0DFB" w:rsidRPr="009179C9">
        <w:rPr>
          <w:lang w:val="id-ID"/>
        </w:rPr>
        <w:t xml:space="preserve"> kantor pertanahan kota semarang</w:t>
      </w:r>
      <w:r w:rsidR="000810BA" w:rsidRPr="009179C9">
        <w:t xml:space="preserve"> dengan harapan dapat m</w:t>
      </w:r>
      <w:r w:rsidR="001A0DFB" w:rsidRPr="009179C9">
        <w:rPr>
          <w:lang w:val="id-ID"/>
        </w:rPr>
        <w:t xml:space="preserve">emberikan kemudahan bagi karyawan utamanya staf tata usaha pada kantor Pertanahan Kota Semarang dalam proses </w:t>
      </w:r>
      <w:r w:rsidR="001A0DFB" w:rsidRPr="009179C9">
        <w:t xml:space="preserve">pembuatan dan </w:t>
      </w:r>
      <w:r w:rsidR="001A0DFB" w:rsidRPr="009179C9">
        <w:rPr>
          <w:lang w:val="id-ID"/>
        </w:rPr>
        <w:t xml:space="preserve">pengelolaan dokumen </w:t>
      </w:r>
      <w:r w:rsidR="001A0DFB" w:rsidRPr="009179C9">
        <w:t xml:space="preserve">pertanggungjawaban </w:t>
      </w:r>
      <w:r w:rsidR="001A0DFB" w:rsidRPr="009179C9">
        <w:rPr>
          <w:lang w:val="id-ID"/>
        </w:rPr>
        <w:t>pada kegiatan PTSL.</w:t>
      </w:r>
      <w:r w:rsidR="000810BA" w:rsidRPr="009179C9">
        <w:t xml:space="preserve"> </w:t>
      </w:r>
      <w:r w:rsidR="00AB7D8D" w:rsidRPr="009179C9">
        <w:t xml:space="preserve">Sistem ini dibuat dengan model pengembangan </w:t>
      </w:r>
      <w:r w:rsidR="00AB7D8D" w:rsidRPr="009179C9">
        <w:rPr>
          <w:i/>
          <w:iCs/>
        </w:rPr>
        <w:t xml:space="preserve">waterfall </w:t>
      </w:r>
      <w:r w:rsidR="00AB7D8D" w:rsidRPr="009179C9">
        <w:t xml:space="preserve">dan </w:t>
      </w:r>
      <w:r w:rsidR="00A07C42" w:rsidRPr="009179C9">
        <w:t xml:space="preserve">pengujian </w:t>
      </w:r>
      <w:r w:rsidR="00A07C42" w:rsidRPr="009179C9">
        <w:lastRenderedPageBreak/>
        <w:t xml:space="preserve">menggunakan kriteria </w:t>
      </w:r>
      <w:r w:rsidR="00A07C42" w:rsidRPr="009179C9">
        <w:rPr>
          <w:i/>
          <w:iCs/>
        </w:rPr>
        <w:t>Functional Suitability</w:t>
      </w:r>
      <w:r w:rsidR="00A07C42" w:rsidRPr="009179C9">
        <w:t xml:space="preserve"> </w:t>
      </w:r>
      <w:r w:rsidR="00971F71">
        <w:t xml:space="preserve">dengan metode </w:t>
      </w:r>
      <w:r w:rsidR="00971F71">
        <w:rPr>
          <w:i/>
          <w:iCs/>
        </w:rPr>
        <w:t xml:space="preserve">black box testing </w:t>
      </w:r>
      <w:r w:rsidR="00F32B48" w:rsidRPr="009179C9">
        <w:t xml:space="preserve">menghasilkan persentase keberhasilan 100%. </w:t>
      </w:r>
      <w:r w:rsidR="000E7B10" w:rsidRPr="009179C9">
        <w:t>Serta pengujian</w:t>
      </w:r>
      <w:r w:rsidR="00A07C42" w:rsidRPr="009179C9">
        <w:t xml:space="preserve"> </w:t>
      </w:r>
      <w:r w:rsidR="000E7B10" w:rsidRPr="009179C9">
        <w:t>dengan</w:t>
      </w:r>
      <w:r w:rsidR="00A07C42" w:rsidRPr="009179C9">
        <w:t xml:space="preserve"> kriteria </w:t>
      </w:r>
      <w:r w:rsidR="00A07C42" w:rsidRPr="009179C9">
        <w:rPr>
          <w:i/>
          <w:iCs/>
        </w:rPr>
        <w:t>usability</w:t>
      </w:r>
      <w:r w:rsidR="00E61577" w:rsidRPr="009179C9">
        <w:rPr>
          <w:i/>
          <w:iCs/>
        </w:rPr>
        <w:t xml:space="preserve"> </w:t>
      </w:r>
      <w:r w:rsidR="00E61577" w:rsidRPr="009179C9">
        <w:t xml:space="preserve">dengan </w:t>
      </w:r>
      <w:r w:rsidR="00946D39">
        <w:t xml:space="preserve">menggunakan metode </w:t>
      </w:r>
      <w:r w:rsidR="00946D39">
        <w:rPr>
          <w:i/>
          <w:iCs/>
        </w:rPr>
        <w:t xml:space="preserve">user acceptence test </w:t>
      </w:r>
      <w:r w:rsidR="00A07C42" w:rsidRPr="009179C9">
        <w:t>menghasilkan persentase pengujian 95,87 %</w:t>
      </w:r>
      <w:r w:rsidR="00F838E4">
        <w:t>. B</w:t>
      </w:r>
      <w:r w:rsidR="00A07C42" w:rsidRPr="009179C9">
        <w:t>erdasarkan hasil tersebut Sistem Informasi Pengelolaan Dokumen Pertanggungjawaban</w:t>
      </w:r>
      <w:r w:rsidR="001A6F8D" w:rsidRPr="009179C9">
        <w:t xml:space="preserve"> Pada</w:t>
      </w:r>
      <w:r w:rsidR="00A07C42" w:rsidRPr="009179C9">
        <w:t xml:space="preserve"> Kegiatan </w:t>
      </w:r>
      <w:r w:rsidR="001A6F8D" w:rsidRPr="009179C9">
        <w:t>Pe</w:t>
      </w:r>
      <w:r w:rsidR="00FD18E9">
        <w:t>nd</w:t>
      </w:r>
      <w:r w:rsidR="001A6F8D" w:rsidRPr="009179C9">
        <w:t>aftaran Tanah Sistematis Lengkap Di</w:t>
      </w:r>
      <w:r w:rsidR="00A07C42" w:rsidRPr="009179C9">
        <w:t xml:space="preserve"> Kantor Pertanahan Kota Semarang termasuk pada kriteria sangat layak.</w:t>
      </w:r>
    </w:p>
    <w:p w14:paraId="2495000E" w14:textId="77777777" w:rsidR="009D5898" w:rsidRPr="009179C9" w:rsidRDefault="009D5898" w:rsidP="00D6268E">
      <w:pPr>
        <w:spacing w:line="240" w:lineRule="auto"/>
        <w:ind w:left="0" w:firstLine="0"/>
      </w:pPr>
    </w:p>
    <w:p w14:paraId="45786E4A" w14:textId="55E8D143" w:rsidR="00CD3B3F" w:rsidRPr="000810BA" w:rsidRDefault="00CD3B3F" w:rsidP="00D6268E">
      <w:pPr>
        <w:spacing w:line="240" w:lineRule="auto"/>
        <w:ind w:left="0" w:firstLine="0"/>
      </w:pPr>
      <w:r w:rsidRPr="009179C9">
        <w:t>Kata Kunci: Sistem Informasi, Pengelolaan Dokumen, Metode Waterfall</w:t>
      </w:r>
    </w:p>
    <w:p w14:paraId="0E325111" w14:textId="30743930" w:rsidR="00360C5F" w:rsidRPr="00360C5F" w:rsidRDefault="00360C5F" w:rsidP="00A07C42">
      <w:pPr>
        <w:ind w:left="0" w:firstLine="0"/>
        <w:rPr>
          <w:b/>
          <w:bCs/>
        </w:rPr>
      </w:pPr>
    </w:p>
    <w:p w14:paraId="701CFF39" w14:textId="1EF1F1EA" w:rsidR="0040558E" w:rsidRDefault="0040558E" w:rsidP="00B12530">
      <w:pPr>
        <w:ind w:left="0" w:firstLine="0"/>
      </w:pPr>
    </w:p>
    <w:p w14:paraId="3CFB75BD" w14:textId="77777777" w:rsidR="00D813C8" w:rsidRDefault="00D813C8" w:rsidP="00B12530">
      <w:pPr>
        <w:ind w:left="0" w:firstLine="0"/>
      </w:pPr>
    </w:p>
    <w:p w14:paraId="32CB180A" w14:textId="77777777" w:rsidR="00A87FEB" w:rsidRDefault="00A87FEB" w:rsidP="00B12530">
      <w:pPr>
        <w:ind w:left="0" w:firstLine="0"/>
      </w:pPr>
    </w:p>
    <w:p w14:paraId="4688F0DE" w14:textId="77777777" w:rsidR="00A87FEB" w:rsidRDefault="00A87FEB" w:rsidP="00B12530">
      <w:pPr>
        <w:ind w:left="0" w:firstLine="0"/>
      </w:pPr>
    </w:p>
    <w:p w14:paraId="615D85D5" w14:textId="77777777" w:rsidR="00D6268E" w:rsidRDefault="00D6268E" w:rsidP="00B12530">
      <w:pPr>
        <w:ind w:left="0" w:firstLine="0"/>
      </w:pPr>
    </w:p>
    <w:p w14:paraId="5C3D2596" w14:textId="77777777" w:rsidR="00D6268E" w:rsidRDefault="00D6268E" w:rsidP="00B12530">
      <w:pPr>
        <w:ind w:left="0" w:firstLine="0"/>
      </w:pPr>
    </w:p>
    <w:p w14:paraId="6329E37C" w14:textId="77777777" w:rsidR="00D6268E" w:rsidRDefault="00D6268E" w:rsidP="00B12530">
      <w:pPr>
        <w:ind w:left="0" w:firstLine="0"/>
      </w:pPr>
    </w:p>
    <w:p w14:paraId="494D7A43" w14:textId="77777777" w:rsidR="00D6268E" w:rsidRDefault="00D6268E" w:rsidP="00B12530">
      <w:pPr>
        <w:ind w:left="0" w:firstLine="0"/>
      </w:pPr>
    </w:p>
    <w:p w14:paraId="5C640415" w14:textId="77777777" w:rsidR="00123D6A" w:rsidRDefault="00123D6A" w:rsidP="00B12530">
      <w:pPr>
        <w:ind w:left="0" w:firstLine="0"/>
      </w:pPr>
    </w:p>
    <w:p w14:paraId="1D7CC765" w14:textId="77777777" w:rsidR="00D6268E" w:rsidRDefault="00D6268E" w:rsidP="00B12530">
      <w:pPr>
        <w:ind w:left="0" w:firstLine="0"/>
      </w:pPr>
    </w:p>
    <w:p w14:paraId="59522CB1" w14:textId="77777777" w:rsidR="00D6268E" w:rsidRDefault="00D6268E" w:rsidP="00B12530">
      <w:pPr>
        <w:ind w:left="0" w:firstLine="0"/>
      </w:pPr>
    </w:p>
    <w:p w14:paraId="715B7A57" w14:textId="77777777" w:rsidR="00D6268E" w:rsidRDefault="00D6268E" w:rsidP="00B12530">
      <w:pPr>
        <w:ind w:left="0" w:firstLine="0"/>
      </w:pPr>
    </w:p>
    <w:p w14:paraId="1482FB0F" w14:textId="77777777" w:rsidR="008C683D" w:rsidRDefault="008C683D" w:rsidP="00B12530">
      <w:pPr>
        <w:ind w:left="0" w:firstLine="0"/>
      </w:pPr>
    </w:p>
    <w:p w14:paraId="64DD76A8" w14:textId="77777777" w:rsidR="00D813C8" w:rsidRDefault="00D813C8" w:rsidP="00B12530">
      <w:pPr>
        <w:ind w:left="0" w:firstLine="0"/>
      </w:pPr>
    </w:p>
    <w:p w14:paraId="5E2036FD" w14:textId="2B456621" w:rsidR="0040558E" w:rsidRDefault="0040558E" w:rsidP="00B04EBB">
      <w:pPr>
        <w:pStyle w:val="Heading1"/>
        <w:spacing w:line="360" w:lineRule="auto"/>
        <w:ind w:left="0"/>
      </w:pPr>
      <w:bookmarkStart w:id="8" w:name="_Toc132291453"/>
      <w:r>
        <w:lastRenderedPageBreak/>
        <w:t>KATA PENGANTAR</w:t>
      </w:r>
      <w:bookmarkEnd w:id="8"/>
    </w:p>
    <w:bookmarkEnd w:id="2"/>
    <w:p w14:paraId="72DF3AF0" w14:textId="6606C1D5" w:rsidR="002C01B0" w:rsidRPr="0068112E" w:rsidRDefault="00191D56" w:rsidP="00B04EBB">
      <w:pPr>
        <w:ind w:left="0" w:firstLine="720"/>
      </w:pPr>
      <w:r w:rsidRPr="0068112E">
        <w:t>Puji dan syukur penulis panjatkan ke hadirat Tuhan Yang Maha Esa, karena atas berkat dan rahmat-Nya, sehingga Laporan Tugas Akhir Skripsi yang berjudul “</w:t>
      </w:r>
      <w:r w:rsidRPr="0068112E">
        <w:rPr>
          <w:lang w:val="id-ID"/>
        </w:rPr>
        <w:t xml:space="preserve">Sistem Informasi Pengelolaan </w:t>
      </w:r>
      <w:r w:rsidRPr="0068112E">
        <w:t xml:space="preserve">Dokumen </w:t>
      </w:r>
      <w:r w:rsidR="004A28E0" w:rsidRPr="0068112E">
        <w:t xml:space="preserve">Pertanggungjawaban </w:t>
      </w:r>
      <w:r w:rsidRPr="0068112E">
        <w:rPr>
          <w:lang w:val="id-ID"/>
        </w:rPr>
        <w:t>Pada</w:t>
      </w:r>
      <w:r w:rsidRPr="0068112E">
        <w:t xml:space="preserve"> </w:t>
      </w:r>
      <w:r w:rsidRPr="0068112E">
        <w:rPr>
          <w:lang w:val="id-ID"/>
        </w:rPr>
        <w:t xml:space="preserve">Kegiatan </w:t>
      </w:r>
      <w:r w:rsidRPr="0068112E">
        <w:t xml:space="preserve">Pendaftaran Tanah Sistematis Lengkap </w:t>
      </w:r>
      <w:r w:rsidRPr="0068112E">
        <w:rPr>
          <w:lang w:val="id-ID"/>
        </w:rPr>
        <w:t>Di Kantor Pertanahan Kota Semarang</w:t>
      </w:r>
      <w:r w:rsidRPr="0068112E">
        <w:t xml:space="preserve">”, dapat diselesaikan dengan baik dan tepat waktu. </w:t>
      </w:r>
    </w:p>
    <w:p w14:paraId="6771BA57" w14:textId="77777777" w:rsidR="002C01B0" w:rsidRPr="00217046" w:rsidRDefault="00191D56" w:rsidP="00B04EBB">
      <w:pPr>
        <w:ind w:left="0" w:firstLine="720"/>
      </w:pPr>
      <w:r w:rsidRPr="00217046">
        <w:t xml:space="preserve">Penyusunan laporan tugas akhir ini tidak terlepas dari bantuan beberapa pihak, oleh karena itu penulis hendak mengucapkan terima kasih kepada : </w:t>
      </w:r>
    </w:p>
    <w:p w14:paraId="450F7E15" w14:textId="77777777" w:rsidR="002C01B0" w:rsidRPr="000949D6" w:rsidRDefault="00191D56">
      <w:pPr>
        <w:pStyle w:val="ListParagraph"/>
        <w:numPr>
          <w:ilvl w:val="0"/>
          <w:numId w:val="16"/>
        </w:numPr>
        <w:spacing w:line="360" w:lineRule="auto"/>
        <w:rPr>
          <w:rFonts w:ascii="Cambria" w:hAnsi="Cambria"/>
        </w:rPr>
      </w:pPr>
      <w:r w:rsidRPr="000949D6">
        <w:rPr>
          <w:rFonts w:ascii="Cambria" w:hAnsi="Cambria"/>
        </w:rPr>
        <w:t xml:space="preserve">Dekan Fakultas Sains dan Teknologi UIN Walisongo Semarang, Dr. H. Ismail, M. Ag. </w:t>
      </w:r>
    </w:p>
    <w:p w14:paraId="602C3820" w14:textId="77777777" w:rsidR="002C01B0" w:rsidRPr="000949D6" w:rsidRDefault="00191D56">
      <w:pPr>
        <w:pStyle w:val="ListParagraph"/>
        <w:numPr>
          <w:ilvl w:val="0"/>
          <w:numId w:val="16"/>
        </w:numPr>
        <w:spacing w:line="360" w:lineRule="auto"/>
        <w:rPr>
          <w:rFonts w:ascii="Cambria" w:hAnsi="Cambria"/>
        </w:rPr>
      </w:pPr>
      <w:r w:rsidRPr="000949D6">
        <w:rPr>
          <w:rFonts w:ascii="Cambria" w:hAnsi="Cambria"/>
        </w:rPr>
        <w:t xml:space="preserve">Ketua Jurusan Prodi Teknologi Informasi UIN Walisongo Semarang, Nur Cahyo Hendro Wibowo, S.T., M.Kom. </w:t>
      </w:r>
    </w:p>
    <w:p w14:paraId="6C40B3B6" w14:textId="6D6D17A9" w:rsidR="002C01B0" w:rsidRPr="000949D6" w:rsidRDefault="00191D56">
      <w:pPr>
        <w:pStyle w:val="ListParagraph"/>
        <w:numPr>
          <w:ilvl w:val="0"/>
          <w:numId w:val="16"/>
        </w:numPr>
        <w:spacing w:line="360" w:lineRule="auto"/>
        <w:rPr>
          <w:rFonts w:ascii="Cambria" w:hAnsi="Cambria"/>
        </w:rPr>
      </w:pPr>
      <w:r w:rsidRPr="000949D6">
        <w:rPr>
          <w:rFonts w:ascii="Cambria" w:hAnsi="Cambria"/>
        </w:rPr>
        <w:t xml:space="preserve">Dosen Pembimbing I sekaligus Sekertaris Jurusan Prodi Teknologi Informasi UIN Walisongo Semarang, </w:t>
      </w:r>
      <w:r w:rsidR="00D146ED" w:rsidRPr="000949D6">
        <w:rPr>
          <w:rFonts w:ascii="Cambria" w:hAnsi="Cambria"/>
        </w:rPr>
        <w:t xml:space="preserve">Bapak </w:t>
      </w:r>
      <w:r w:rsidRPr="000949D6">
        <w:rPr>
          <w:rFonts w:ascii="Cambria" w:hAnsi="Cambria"/>
        </w:rPr>
        <w:t xml:space="preserve">Masy Ari Ulinuha, S.T., M.T. </w:t>
      </w:r>
    </w:p>
    <w:p w14:paraId="0181E88F" w14:textId="56CF17EC" w:rsidR="002C01B0" w:rsidRPr="000949D6" w:rsidRDefault="00191D56">
      <w:pPr>
        <w:pStyle w:val="ListParagraph"/>
        <w:numPr>
          <w:ilvl w:val="0"/>
          <w:numId w:val="16"/>
        </w:numPr>
        <w:spacing w:line="360" w:lineRule="auto"/>
        <w:rPr>
          <w:rFonts w:ascii="Cambria" w:hAnsi="Cambria"/>
        </w:rPr>
      </w:pPr>
      <w:r w:rsidRPr="000949D6">
        <w:rPr>
          <w:rFonts w:ascii="Cambria" w:hAnsi="Cambria"/>
        </w:rPr>
        <w:t xml:space="preserve">Dosen Pembimbing II sekaligus Dosen Wali, </w:t>
      </w:r>
      <w:r w:rsidR="002C01B0" w:rsidRPr="000949D6">
        <w:rPr>
          <w:rFonts w:ascii="Cambria" w:hAnsi="Cambria"/>
        </w:rPr>
        <w:t>Bapak Hery Mustofa, M.Kom</w:t>
      </w:r>
      <w:r w:rsidRPr="000949D6">
        <w:rPr>
          <w:rFonts w:ascii="Cambria" w:hAnsi="Cambria"/>
        </w:rPr>
        <w:t xml:space="preserve">. </w:t>
      </w:r>
    </w:p>
    <w:p w14:paraId="03DDCA2A" w14:textId="4B799D3D" w:rsidR="002C01B0" w:rsidRPr="000949D6" w:rsidRDefault="005B0A95">
      <w:pPr>
        <w:pStyle w:val="ListParagraph"/>
        <w:numPr>
          <w:ilvl w:val="0"/>
          <w:numId w:val="16"/>
        </w:numPr>
        <w:spacing w:line="360" w:lineRule="auto"/>
        <w:rPr>
          <w:rFonts w:ascii="Cambria" w:hAnsi="Cambria"/>
        </w:rPr>
      </w:pPr>
      <w:r w:rsidRPr="000949D6">
        <w:rPr>
          <w:rFonts w:ascii="Cambria" w:hAnsi="Cambria"/>
        </w:rPr>
        <w:t xml:space="preserve">Ibu </w:t>
      </w:r>
      <w:r w:rsidRPr="000949D6">
        <w:rPr>
          <w:rFonts w:ascii="Cambria" w:hAnsi="Cambria"/>
          <w:lang w:val="id-ID"/>
        </w:rPr>
        <w:t>Agustanti Tias Setiyoni, S.ST</w:t>
      </w:r>
      <w:r w:rsidRPr="000949D6">
        <w:rPr>
          <w:rFonts w:ascii="Cambria" w:hAnsi="Cambria"/>
        </w:rPr>
        <w:t xml:space="preserve">, </w:t>
      </w:r>
      <w:r w:rsidRPr="000949D6">
        <w:rPr>
          <w:rFonts w:ascii="Cambria" w:hAnsi="Cambria"/>
          <w:lang w:val="id-ID"/>
        </w:rPr>
        <w:t xml:space="preserve">koordinator kelompok substansi keuangan dan BMN </w:t>
      </w:r>
      <w:r w:rsidRPr="000949D6">
        <w:rPr>
          <w:rFonts w:ascii="Cambria" w:hAnsi="Cambria"/>
        </w:rPr>
        <w:t>di Kantor Pertanahan Kota Semarang</w:t>
      </w:r>
      <w:r w:rsidR="006E6A2D">
        <w:rPr>
          <w:rFonts w:ascii="Cambria" w:hAnsi="Cambria"/>
        </w:rPr>
        <w:t xml:space="preserve"> serta staf tata usaha di Kantor Pertanahan Kota </w:t>
      </w:r>
      <w:r w:rsidR="006E6A2D">
        <w:rPr>
          <w:rFonts w:ascii="Cambria" w:hAnsi="Cambria"/>
        </w:rPr>
        <w:lastRenderedPageBreak/>
        <w:t>Semarang</w:t>
      </w:r>
      <w:r w:rsidRPr="000949D6">
        <w:rPr>
          <w:rFonts w:ascii="Cambria" w:hAnsi="Cambria"/>
        </w:rPr>
        <w:t xml:space="preserve"> yang telah membantu penulis dalam melakukan penelitian</w:t>
      </w:r>
      <w:r w:rsidR="00191D56" w:rsidRPr="000949D6">
        <w:rPr>
          <w:rFonts w:ascii="Cambria" w:hAnsi="Cambria"/>
        </w:rPr>
        <w:t xml:space="preserve">. </w:t>
      </w:r>
    </w:p>
    <w:p w14:paraId="22B325D4" w14:textId="77777777" w:rsidR="005B0A95" w:rsidRPr="000949D6" w:rsidRDefault="00191D56">
      <w:pPr>
        <w:pStyle w:val="ListParagraph"/>
        <w:numPr>
          <w:ilvl w:val="0"/>
          <w:numId w:val="16"/>
        </w:numPr>
        <w:spacing w:line="360" w:lineRule="auto"/>
        <w:rPr>
          <w:rFonts w:ascii="Cambria" w:hAnsi="Cambria"/>
        </w:rPr>
      </w:pPr>
      <w:r w:rsidRPr="000949D6">
        <w:rPr>
          <w:rFonts w:ascii="Cambria" w:hAnsi="Cambria"/>
        </w:rPr>
        <w:t xml:space="preserve">Semua pihak yang tidak dapat disebutkan satu per satu yang terlibat dalam penyusunan laporan tugas akhir ini sehingga dapat selesai dengan baik. </w:t>
      </w:r>
    </w:p>
    <w:p w14:paraId="1E1B6152" w14:textId="05197654" w:rsidR="007D0A16" w:rsidRPr="000949D6" w:rsidRDefault="00191D56" w:rsidP="00B04EBB">
      <w:pPr>
        <w:ind w:left="0"/>
      </w:pPr>
      <w:r w:rsidRPr="000949D6">
        <w:t xml:space="preserve">Akhir kata, Semoga Allah memberikan balasan kebaikan serta ketulusan yang telah membantu penulisan skripsi dengan kenikmatan dan karunia-Nya. Semoga skripsi ini bisa menjadi bahan rujukan dan bermanfaat untuk penelitian selanjutnya. </w:t>
      </w:r>
    </w:p>
    <w:p w14:paraId="39226E37" w14:textId="161A85E1" w:rsidR="005B0A95" w:rsidRPr="000949D6" w:rsidRDefault="002636D4" w:rsidP="002636D4">
      <w:pPr>
        <w:ind w:left="2880" w:firstLine="0"/>
      </w:pPr>
      <w:r>
        <w:t xml:space="preserve">           </w:t>
      </w:r>
      <w:r w:rsidR="005B0A95" w:rsidRPr="000949D6">
        <w:t>Semarang,</w:t>
      </w:r>
      <w:r w:rsidR="00CE7837">
        <w:t xml:space="preserve"> 1</w:t>
      </w:r>
      <w:r w:rsidR="002513E1">
        <w:t>8</w:t>
      </w:r>
      <w:r w:rsidR="00CE7837">
        <w:t xml:space="preserve"> April 2023</w:t>
      </w:r>
      <w:r w:rsidR="005B0A95" w:rsidRPr="000949D6">
        <w:tab/>
      </w:r>
      <w:r w:rsidR="005B0A95" w:rsidRPr="000949D6">
        <w:tab/>
      </w:r>
      <w:r w:rsidR="005B0A95" w:rsidRPr="000949D6">
        <w:tab/>
      </w:r>
    </w:p>
    <w:p w14:paraId="6D587921" w14:textId="77777777" w:rsidR="005B0A95" w:rsidRPr="000949D6" w:rsidRDefault="005B0A95" w:rsidP="00B04EBB">
      <w:pPr>
        <w:ind w:left="2880"/>
        <w:jc w:val="center"/>
      </w:pPr>
    </w:p>
    <w:p w14:paraId="762BE098" w14:textId="77777777" w:rsidR="005B0A95" w:rsidRPr="000949D6" w:rsidRDefault="005B0A95" w:rsidP="00B04EBB">
      <w:pPr>
        <w:ind w:left="2880"/>
        <w:jc w:val="center"/>
      </w:pPr>
    </w:p>
    <w:p w14:paraId="0C541FEF" w14:textId="77777777" w:rsidR="005B0A95" w:rsidRPr="000949D6" w:rsidRDefault="005B0A95" w:rsidP="00B04EBB">
      <w:pPr>
        <w:ind w:left="0" w:firstLine="0"/>
      </w:pPr>
    </w:p>
    <w:p w14:paraId="7F79D540" w14:textId="058E29A3" w:rsidR="005B0A95" w:rsidRPr="000949D6" w:rsidRDefault="002636D4" w:rsidP="002636D4">
      <w:pPr>
        <w:ind w:left="3240" w:firstLine="0"/>
        <w:jc w:val="left"/>
        <w:rPr>
          <w:b/>
          <w:bCs/>
        </w:rPr>
      </w:pPr>
      <w:r>
        <w:rPr>
          <w:b/>
          <w:bCs/>
        </w:rPr>
        <w:t xml:space="preserve">    </w:t>
      </w:r>
      <w:r w:rsidR="005B0A95" w:rsidRPr="000949D6">
        <w:rPr>
          <w:b/>
          <w:bCs/>
        </w:rPr>
        <w:t>Mia Putri Setyawati</w:t>
      </w:r>
    </w:p>
    <w:p w14:paraId="1717BF7A" w14:textId="10990963" w:rsidR="005B0A95" w:rsidRPr="000949D6" w:rsidRDefault="002636D4" w:rsidP="002636D4">
      <w:pPr>
        <w:ind w:left="2880"/>
        <w:jc w:val="left"/>
        <w:rPr>
          <w:b/>
          <w:bCs/>
        </w:rPr>
      </w:pPr>
      <w:r>
        <w:rPr>
          <w:b/>
          <w:bCs/>
        </w:rPr>
        <w:t xml:space="preserve">    </w:t>
      </w:r>
      <w:r w:rsidR="005B0A95" w:rsidRPr="000949D6">
        <w:rPr>
          <w:b/>
          <w:bCs/>
        </w:rPr>
        <w:t>NIM. 1908096014</w:t>
      </w:r>
    </w:p>
    <w:p w14:paraId="62C08496" w14:textId="77777777" w:rsidR="007D0A16" w:rsidRPr="000949D6" w:rsidRDefault="007D0A16" w:rsidP="00B04EBB">
      <w:pPr>
        <w:ind w:left="0" w:hanging="426"/>
        <w:jc w:val="left"/>
        <w:rPr>
          <w:rFonts w:cs="Open Sans"/>
          <w:shd w:val="clear" w:color="auto" w:fill="FFFFFF"/>
        </w:rPr>
      </w:pPr>
    </w:p>
    <w:p w14:paraId="5DD181BA" w14:textId="77777777" w:rsidR="007D0A16" w:rsidRPr="000949D6" w:rsidRDefault="007D0A16" w:rsidP="00B04EBB">
      <w:pPr>
        <w:ind w:left="0" w:hanging="426"/>
        <w:jc w:val="left"/>
        <w:rPr>
          <w:rFonts w:cs="Open Sans"/>
          <w:shd w:val="clear" w:color="auto" w:fill="FFFFFF"/>
        </w:rPr>
      </w:pPr>
    </w:p>
    <w:p w14:paraId="1D157DE8" w14:textId="77777777" w:rsidR="007D0A16" w:rsidRDefault="007D0A16" w:rsidP="00B04EBB">
      <w:pPr>
        <w:ind w:left="0" w:hanging="426"/>
        <w:jc w:val="left"/>
        <w:rPr>
          <w:rFonts w:cs="Open Sans"/>
          <w:sz w:val="20"/>
          <w:szCs w:val="20"/>
          <w:shd w:val="clear" w:color="auto" w:fill="FFFFFF"/>
        </w:rPr>
      </w:pPr>
    </w:p>
    <w:p w14:paraId="02226BA3" w14:textId="77777777" w:rsidR="007D0A16" w:rsidRDefault="007D0A16" w:rsidP="00B04EBB">
      <w:pPr>
        <w:ind w:left="0" w:hanging="426"/>
        <w:jc w:val="left"/>
        <w:rPr>
          <w:rFonts w:cs="Open Sans"/>
          <w:sz w:val="20"/>
          <w:szCs w:val="20"/>
          <w:shd w:val="clear" w:color="auto" w:fill="FFFFFF"/>
        </w:rPr>
      </w:pPr>
    </w:p>
    <w:p w14:paraId="65AB1800" w14:textId="77777777" w:rsidR="007D0A16" w:rsidRDefault="007D0A16" w:rsidP="00B04EBB">
      <w:pPr>
        <w:ind w:left="0" w:hanging="426"/>
        <w:jc w:val="left"/>
        <w:rPr>
          <w:rFonts w:cs="Open Sans"/>
          <w:sz w:val="20"/>
          <w:szCs w:val="20"/>
          <w:shd w:val="clear" w:color="auto" w:fill="FFFFFF"/>
        </w:rPr>
      </w:pPr>
    </w:p>
    <w:p w14:paraId="63C82F04" w14:textId="77777777" w:rsidR="007D0A16" w:rsidRDefault="007D0A16" w:rsidP="00B04EBB">
      <w:pPr>
        <w:ind w:left="0" w:hanging="426"/>
        <w:jc w:val="left"/>
        <w:rPr>
          <w:rFonts w:cs="Open Sans"/>
          <w:sz w:val="20"/>
          <w:szCs w:val="20"/>
          <w:shd w:val="clear" w:color="auto" w:fill="FFFFFF"/>
        </w:rPr>
      </w:pPr>
    </w:p>
    <w:p w14:paraId="251198B5" w14:textId="2F1C2E26" w:rsidR="007D0A16" w:rsidRDefault="007D0A16" w:rsidP="00B04EBB">
      <w:pPr>
        <w:ind w:left="0" w:hanging="426"/>
        <w:jc w:val="left"/>
        <w:rPr>
          <w:rFonts w:cs="Open Sans"/>
          <w:sz w:val="20"/>
          <w:szCs w:val="20"/>
          <w:shd w:val="clear" w:color="auto" w:fill="FFFFFF"/>
        </w:rPr>
      </w:pPr>
    </w:p>
    <w:p w14:paraId="78333D84" w14:textId="704020E5" w:rsidR="00EA19BB" w:rsidRPr="001B5FBD" w:rsidRDefault="00EA19BB" w:rsidP="00B04EBB">
      <w:pPr>
        <w:tabs>
          <w:tab w:val="center" w:pos="2823"/>
        </w:tabs>
        <w:ind w:left="0" w:firstLine="0"/>
        <w:jc w:val="left"/>
        <w:rPr>
          <w:sz w:val="20"/>
          <w:szCs w:val="20"/>
        </w:rPr>
        <w:sectPr w:rsidR="00EA19BB" w:rsidRPr="001B5FBD" w:rsidSect="007D01A1">
          <w:headerReference w:type="default" r:id="rId13"/>
          <w:footerReference w:type="default" r:id="rId14"/>
          <w:type w:val="continuous"/>
          <w:pgSz w:w="8391" w:h="11906" w:code="11"/>
          <w:pgMar w:top="1134" w:right="1134" w:bottom="1134" w:left="1418" w:header="708" w:footer="850" w:gutter="0"/>
          <w:pgNumType w:fmt="lowerRoman" w:start="1"/>
          <w:cols w:space="735"/>
          <w:docGrid w:linePitch="360"/>
        </w:sectPr>
      </w:pPr>
    </w:p>
    <w:p w14:paraId="429E9A0A" w14:textId="199DF2E3" w:rsidR="009A4C78" w:rsidRPr="008B4690" w:rsidRDefault="008D5C37" w:rsidP="00B04EBB">
      <w:pPr>
        <w:pStyle w:val="Heading1"/>
        <w:spacing w:line="360" w:lineRule="auto"/>
        <w:rPr>
          <w:w w:val="99"/>
          <w:lang w:val="id-ID"/>
        </w:rPr>
      </w:pPr>
      <w:bookmarkStart w:id="9" w:name="_Toc115090971"/>
      <w:bookmarkStart w:id="10" w:name="_Toc115755045"/>
      <w:bookmarkStart w:id="11" w:name="_Toc132291454"/>
      <w:r w:rsidRPr="008B4690">
        <w:rPr>
          <w:w w:val="99"/>
          <w:lang w:val="id-ID"/>
        </w:rPr>
        <w:t>DAFTAR ISI</w:t>
      </w:r>
      <w:bookmarkEnd w:id="9"/>
      <w:bookmarkEnd w:id="10"/>
      <w:bookmarkEnd w:id="11"/>
    </w:p>
    <w:sdt>
      <w:sdtPr>
        <w:rPr>
          <w:rFonts w:ascii="Cambria" w:eastAsia="Times New Roman" w:hAnsi="Cambria" w:cs="Times New Roman"/>
          <w:color w:val="auto"/>
          <w:sz w:val="22"/>
          <w:szCs w:val="22"/>
          <w:lang w:val="id-ID"/>
        </w:rPr>
        <w:id w:val="119503242"/>
        <w:docPartObj>
          <w:docPartGallery w:val="Table of Contents"/>
          <w:docPartUnique/>
        </w:docPartObj>
      </w:sdtPr>
      <w:sdtEndPr>
        <w:rPr>
          <w:b/>
          <w:bCs/>
        </w:rPr>
      </w:sdtEndPr>
      <w:sdtContent>
        <w:p w14:paraId="734B69E1" w14:textId="7E51EC66" w:rsidR="00604C2F" w:rsidRPr="008B4690" w:rsidRDefault="00604C2F" w:rsidP="00EE13F6">
          <w:pPr>
            <w:pStyle w:val="TOCHeading"/>
            <w:spacing w:line="360" w:lineRule="auto"/>
            <w:jc w:val="both"/>
            <w:rPr>
              <w:lang w:val="id-ID"/>
            </w:rPr>
          </w:pPr>
        </w:p>
        <w:p w14:paraId="1297763C" w14:textId="42A0ECC6" w:rsidR="003D5CAC" w:rsidRPr="001827AF" w:rsidRDefault="00604C2F" w:rsidP="001827AF">
          <w:pPr>
            <w:pStyle w:val="TOC1"/>
            <w:rPr>
              <w:rFonts w:asciiTheme="minorHAnsi" w:eastAsiaTheme="minorEastAsia" w:hAnsiTheme="minorHAnsi" w:cstheme="minorBidi"/>
              <w:lang w:val="en-ID" w:eastAsia="en-ID"/>
            </w:rPr>
          </w:pPr>
          <w:r w:rsidRPr="008B4690">
            <w:fldChar w:fldCharType="begin"/>
          </w:r>
          <w:r w:rsidRPr="008B4690">
            <w:instrText xml:space="preserve"> TOC \o "1-3" \h \z \u </w:instrText>
          </w:r>
          <w:r w:rsidRPr="008B4690">
            <w:fldChar w:fldCharType="separate"/>
          </w:r>
          <w:hyperlink w:anchor="_Toc132291446" w:history="1">
            <w:r w:rsidR="003D5CAC" w:rsidRPr="001827AF">
              <w:rPr>
                <w:rStyle w:val="Hyperlink"/>
              </w:rPr>
              <w:t>PERNYATAAN KEASLIAN</w:t>
            </w:r>
            <w:r w:rsidR="003D5CAC" w:rsidRPr="001827AF">
              <w:rPr>
                <w:webHidden/>
              </w:rPr>
              <w:tab/>
            </w:r>
            <w:r w:rsidR="003D5CAC" w:rsidRPr="001827AF">
              <w:rPr>
                <w:webHidden/>
              </w:rPr>
              <w:fldChar w:fldCharType="begin"/>
            </w:r>
            <w:r w:rsidR="003D5CAC" w:rsidRPr="001827AF">
              <w:rPr>
                <w:webHidden/>
              </w:rPr>
              <w:instrText xml:space="preserve"> PAGEREF _Toc132291446 \h </w:instrText>
            </w:r>
            <w:r w:rsidR="003D5CAC" w:rsidRPr="001827AF">
              <w:rPr>
                <w:webHidden/>
              </w:rPr>
            </w:r>
            <w:r w:rsidR="003D5CAC" w:rsidRPr="001827AF">
              <w:rPr>
                <w:webHidden/>
              </w:rPr>
              <w:fldChar w:fldCharType="separate"/>
            </w:r>
            <w:r w:rsidR="003D442F">
              <w:rPr>
                <w:b w:val="0"/>
                <w:bCs w:val="0"/>
                <w:webHidden/>
                <w:lang w:val="en-US"/>
              </w:rPr>
              <w:t>Error! Bookmark not defined.</w:t>
            </w:r>
            <w:r w:rsidR="003D5CAC" w:rsidRPr="001827AF">
              <w:rPr>
                <w:webHidden/>
              </w:rPr>
              <w:fldChar w:fldCharType="end"/>
            </w:r>
          </w:hyperlink>
        </w:p>
        <w:p w14:paraId="579F9078" w14:textId="5806ABB8" w:rsidR="003D5CAC" w:rsidRPr="001827AF" w:rsidRDefault="00000000" w:rsidP="001827AF">
          <w:pPr>
            <w:pStyle w:val="TOC1"/>
            <w:rPr>
              <w:rFonts w:asciiTheme="minorHAnsi" w:eastAsiaTheme="minorEastAsia" w:hAnsiTheme="minorHAnsi" w:cstheme="minorBidi"/>
              <w:lang w:val="en-ID" w:eastAsia="en-ID"/>
            </w:rPr>
          </w:pPr>
          <w:hyperlink w:anchor="_Toc132291447" w:history="1">
            <w:r w:rsidR="003D5CAC" w:rsidRPr="001827AF">
              <w:rPr>
                <w:rStyle w:val="Hyperlink"/>
              </w:rPr>
              <w:t>PENGESAHAN</w:t>
            </w:r>
            <w:r w:rsidR="003D5CAC" w:rsidRPr="001827AF">
              <w:rPr>
                <w:webHidden/>
              </w:rPr>
              <w:tab/>
            </w:r>
            <w:r w:rsidR="003D5CAC" w:rsidRPr="001827AF">
              <w:rPr>
                <w:webHidden/>
              </w:rPr>
              <w:fldChar w:fldCharType="begin"/>
            </w:r>
            <w:r w:rsidR="003D5CAC" w:rsidRPr="001827AF">
              <w:rPr>
                <w:webHidden/>
              </w:rPr>
              <w:instrText xml:space="preserve"> PAGEREF _Toc132291447 \h </w:instrText>
            </w:r>
            <w:r w:rsidR="003D5CAC" w:rsidRPr="001827AF">
              <w:rPr>
                <w:webHidden/>
              </w:rPr>
            </w:r>
            <w:r w:rsidR="003D5CAC" w:rsidRPr="001827AF">
              <w:rPr>
                <w:webHidden/>
              </w:rPr>
              <w:fldChar w:fldCharType="separate"/>
            </w:r>
            <w:r w:rsidR="003D442F">
              <w:rPr>
                <w:b w:val="0"/>
                <w:bCs w:val="0"/>
                <w:webHidden/>
                <w:lang w:val="en-US"/>
              </w:rPr>
              <w:t>Error! Bookmark not defined.</w:t>
            </w:r>
            <w:r w:rsidR="003D5CAC" w:rsidRPr="001827AF">
              <w:rPr>
                <w:webHidden/>
              </w:rPr>
              <w:fldChar w:fldCharType="end"/>
            </w:r>
          </w:hyperlink>
        </w:p>
        <w:p w14:paraId="1F764009" w14:textId="1756AA61" w:rsidR="003D5CAC" w:rsidRPr="001827AF" w:rsidRDefault="00000000" w:rsidP="001827AF">
          <w:pPr>
            <w:pStyle w:val="TOC1"/>
            <w:rPr>
              <w:rFonts w:asciiTheme="minorHAnsi" w:eastAsiaTheme="minorEastAsia" w:hAnsiTheme="minorHAnsi" w:cstheme="minorBidi"/>
              <w:lang w:val="en-ID" w:eastAsia="en-ID"/>
            </w:rPr>
          </w:pPr>
          <w:hyperlink w:anchor="_Toc132291448" w:history="1">
            <w:r w:rsidR="003D5CAC" w:rsidRPr="001827AF">
              <w:rPr>
                <w:rStyle w:val="Hyperlink"/>
              </w:rPr>
              <w:t>NOTA PEMBIMBING</w:t>
            </w:r>
            <w:r w:rsidR="003D5CAC" w:rsidRPr="001827AF">
              <w:rPr>
                <w:webHidden/>
              </w:rPr>
              <w:tab/>
            </w:r>
            <w:r w:rsidR="003D5CAC" w:rsidRPr="001827AF">
              <w:rPr>
                <w:webHidden/>
              </w:rPr>
              <w:fldChar w:fldCharType="begin"/>
            </w:r>
            <w:r w:rsidR="003D5CAC" w:rsidRPr="001827AF">
              <w:rPr>
                <w:webHidden/>
              </w:rPr>
              <w:instrText xml:space="preserve"> PAGEREF _Toc132291448 \h </w:instrText>
            </w:r>
            <w:r w:rsidR="003D5CAC" w:rsidRPr="001827AF">
              <w:rPr>
                <w:webHidden/>
              </w:rPr>
            </w:r>
            <w:r w:rsidR="003D5CAC" w:rsidRPr="001827AF">
              <w:rPr>
                <w:webHidden/>
              </w:rPr>
              <w:fldChar w:fldCharType="separate"/>
            </w:r>
            <w:r w:rsidR="003D442F">
              <w:rPr>
                <w:webHidden/>
              </w:rPr>
              <w:t>vii</w:t>
            </w:r>
            <w:r w:rsidR="003D5CAC" w:rsidRPr="001827AF">
              <w:rPr>
                <w:webHidden/>
              </w:rPr>
              <w:fldChar w:fldCharType="end"/>
            </w:r>
          </w:hyperlink>
        </w:p>
        <w:p w14:paraId="16835717" w14:textId="240F5DD1" w:rsidR="003D5CAC" w:rsidRPr="001827AF" w:rsidRDefault="00000000" w:rsidP="001827AF">
          <w:pPr>
            <w:pStyle w:val="TOC1"/>
            <w:rPr>
              <w:rFonts w:asciiTheme="minorHAnsi" w:eastAsiaTheme="minorEastAsia" w:hAnsiTheme="minorHAnsi" w:cstheme="minorBidi"/>
              <w:lang w:val="en-ID" w:eastAsia="en-ID"/>
            </w:rPr>
          </w:pPr>
          <w:hyperlink w:anchor="_Toc132291449" w:history="1">
            <w:r w:rsidR="003D5CAC" w:rsidRPr="001827AF">
              <w:rPr>
                <w:rStyle w:val="Hyperlink"/>
              </w:rPr>
              <w:t>NOTA PEMBIMBING</w:t>
            </w:r>
            <w:r w:rsidR="003D5CAC" w:rsidRPr="001827AF">
              <w:rPr>
                <w:webHidden/>
              </w:rPr>
              <w:tab/>
            </w:r>
            <w:r w:rsidR="003D5CAC" w:rsidRPr="001827AF">
              <w:rPr>
                <w:webHidden/>
              </w:rPr>
              <w:fldChar w:fldCharType="begin"/>
            </w:r>
            <w:r w:rsidR="003D5CAC" w:rsidRPr="001827AF">
              <w:rPr>
                <w:webHidden/>
              </w:rPr>
              <w:instrText xml:space="preserve"> PAGEREF _Toc132291449 \h </w:instrText>
            </w:r>
            <w:r w:rsidR="003D5CAC" w:rsidRPr="001827AF">
              <w:rPr>
                <w:webHidden/>
              </w:rPr>
            </w:r>
            <w:r w:rsidR="003D5CAC" w:rsidRPr="001827AF">
              <w:rPr>
                <w:webHidden/>
              </w:rPr>
              <w:fldChar w:fldCharType="separate"/>
            </w:r>
            <w:r w:rsidR="003D442F">
              <w:rPr>
                <w:webHidden/>
              </w:rPr>
              <w:t>ix</w:t>
            </w:r>
            <w:r w:rsidR="003D5CAC" w:rsidRPr="001827AF">
              <w:rPr>
                <w:webHidden/>
              </w:rPr>
              <w:fldChar w:fldCharType="end"/>
            </w:r>
          </w:hyperlink>
        </w:p>
        <w:p w14:paraId="47B0BB36" w14:textId="11BE66FC" w:rsidR="003D5CAC" w:rsidRPr="001827AF" w:rsidRDefault="00000000" w:rsidP="001827AF">
          <w:pPr>
            <w:pStyle w:val="TOC1"/>
            <w:rPr>
              <w:rFonts w:asciiTheme="minorHAnsi" w:eastAsiaTheme="minorEastAsia" w:hAnsiTheme="minorHAnsi" w:cstheme="minorBidi"/>
              <w:lang w:val="en-ID" w:eastAsia="en-ID"/>
            </w:rPr>
          </w:pPr>
          <w:hyperlink w:anchor="_Toc132291450" w:history="1">
            <w:r w:rsidR="003D5CAC" w:rsidRPr="001827AF">
              <w:rPr>
                <w:rStyle w:val="Hyperlink"/>
              </w:rPr>
              <w:t>LEMBAR PERSEMBAHAN</w:t>
            </w:r>
            <w:r w:rsidR="003D5CAC" w:rsidRPr="001827AF">
              <w:rPr>
                <w:webHidden/>
              </w:rPr>
              <w:tab/>
            </w:r>
            <w:r w:rsidR="003D5CAC" w:rsidRPr="001827AF">
              <w:rPr>
                <w:webHidden/>
              </w:rPr>
              <w:fldChar w:fldCharType="begin"/>
            </w:r>
            <w:r w:rsidR="003D5CAC" w:rsidRPr="001827AF">
              <w:rPr>
                <w:webHidden/>
              </w:rPr>
              <w:instrText xml:space="preserve"> PAGEREF _Toc132291450 \h </w:instrText>
            </w:r>
            <w:r w:rsidR="003D5CAC" w:rsidRPr="001827AF">
              <w:rPr>
                <w:webHidden/>
              </w:rPr>
            </w:r>
            <w:r w:rsidR="003D5CAC" w:rsidRPr="001827AF">
              <w:rPr>
                <w:webHidden/>
              </w:rPr>
              <w:fldChar w:fldCharType="separate"/>
            </w:r>
            <w:r w:rsidR="003D442F">
              <w:rPr>
                <w:webHidden/>
              </w:rPr>
              <w:t>xi</w:t>
            </w:r>
            <w:r w:rsidR="003D5CAC" w:rsidRPr="001827AF">
              <w:rPr>
                <w:webHidden/>
              </w:rPr>
              <w:fldChar w:fldCharType="end"/>
            </w:r>
          </w:hyperlink>
        </w:p>
        <w:p w14:paraId="620AE6C0" w14:textId="140706C9" w:rsidR="003D5CAC" w:rsidRPr="001827AF" w:rsidRDefault="00000000" w:rsidP="001827AF">
          <w:pPr>
            <w:pStyle w:val="TOC1"/>
            <w:rPr>
              <w:rFonts w:asciiTheme="minorHAnsi" w:eastAsiaTheme="minorEastAsia" w:hAnsiTheme="minorHAnsi" w:cstheme="minorBidi"/>
              <w:lang w:val="en-ID" w:eastAsia="en-ID"/>
            </w:rPr>
          </w:pPr>
          <w:hyperlink w:anchor="_Toc132291451" w:history="1">
            <w:r w:rsidR="003D5CAC" w:rsidRPr="001827AF">
              <w:rPr>
                <w:rStyle w:val="Hyperlink"/>
              </w:rPr>
              <w:t>MOTTO</w:t>
            </w:r>
            <w:r w:rsidR="003D5CAC" w:rsidRPr="001827AF">
              <w:rPr>
                <w:webHidden/>
              </w:rPr>
              <w:tab/>
            </w:r>
            <w:r w:rsidR="003D5CAC" w:rsidRPr="001827AF">
              <w:rPr>
                <w:webHidden/>
              </w:rPr>
              <w:fldChar w:fldCharType="begin"/>
            </w:r>
            <w:r w:rsidR="003D5CAC" w:rsidRPr="001827AF">
              <w:rPr>
                <w:webHidden/>
              </w:rPr>
              <w:instrText xml:space="preserve"> PAGEREF _Toc132291451 \h </w:instrText>
            </w:r>
            <w:r w:rsidR="003D5CAC" w:rsidRPr="001827AF">
              <w:rPr>
                <w:webHidden/>
              </w:rPr>
            </w:r>
            <w:r w:rsidR="003D5CAC" w:rsidRPr="001827AF">
              <w:rPr>
                <w:webHidden/>
              </w:rPr>
              <w:fldChar w:fldCharType="separate"/>
            </w:r>
            <w:r w:rsidR="003D442F">
              <w:rPr>
                <w:webHidden/>
              </w:rPr>
              <w:t>xiii</w:t>
            </w:r>
            <w:r w:rsidR="003D5CAC" w:rsidRPr="001827AF">
              <w:rPr>
                <w:webHidden/>
              </w:rPr>
              <w:fldChar w:fldCharType="end"/>
            </w:r>
          </w:hyperlink>
        </w:p>
        <w:p w14:paraId="57432F50" w14:textId="395887F6" w:rsidR="003D5CAC" w:rsidRPr="001827AF" w:rsidRDefault="00000000" w:rsidP="001827AF">
          <w:pPr>
            <w:pStyle w:val="TOC1"/>
            <w:rPr>
              <w:rFonts w:asciiTheme="minorHAnsi" w:eastAsiaTheme="minorEastAsia" w:hAnsiTheme="minorHAnsi" w:cstheme="minorBidi"/>
              <w:lang w:val="en-ID" w:eastAsia="en-ID"/>
            </w:rPr>
          </w:pPr>
          <w:hyperlink w:anchor="_Toc132291452" w:history="1">
            <w:r w:rsidR="003D5CAC" w:rsidRPr="001827AF">
              <w:rPr>
                <w:rStyle w:val="Hyperlink"/>
              </w:rPr>
              <w:t>ABSTRAK</w:t>
            </w:r>
            <w:r w:rsidR="003D5CAC" w:rsidRPr="001827AF">
              <w:rPr>
                <w:webHidden/>
              </w:rPr>
              <w:tab/>
            </w:r>
            <w:r w:rsidR="003D5CAC" w:rsidRPr="001827AF">
              <w:rPr>
                <w:webHidden/>
              </w:rPr>
              <w:fldChar w:fldCharType="begin"/>
            </w:r>
            <w:r w:rsidR="003D5CAC" w:rsidRPr="001827AF">
              <w:rPr>
                <w:webHidden/>
              </w:rPr>
              <w:instrText xml:space="preserve"> PAGEREF _Toc132291452 \h </w:instrText>
            </w:r>
            <w:r w:rsidR="003D5CAC" w:rsidRPr="001827AF">
              <w:rPr>
                <w:webHidden/>
              </w:rPr>
            </w:r>
            <w:r w:rsidR="003D5CAC" w:rsidRPr="001827AF">
              <w:rPr>
                <w:webHidden/>
              </w:rPr>
              <w:fldChar w:fldCharType="separate"/>
            </w:r>
            <w:r w:rsidR="003D442F">
              <w:rPr>
                <w:webHidden/>
              </w:rPr>
              <w:t>xv</w:t>
            </w:r>
            <w:r w:rsidR="003D5CAC" w:rsidRPr="001827AF">
              <w:rPr>
                <w:webHidden/>
              </w:rPr>
              <w:fldChar w:fldCharType="end"/>
            </w:r>
          </w:hyperlink>
        </w:p>
        <w:p w14:paraId="477AE88D" w14:textId="796CB20F" w:rsidR="003D5CAC" w:rsidRPr="001827AF" w:rsidRDefault="00000000" w:rsidP="001827AF">
          <w:pPr>
            <w:pStyle w:val="TOC1"/>
            <w:rPr>
              <w:rFonts w:asciiTheme="minorHAnsi" w:eastAsiaTheme="minorEastAsia" w:hAnsiTheme="minorHAnsi" w:cstheme="minorBidi"/>
              <w:lang w:val="en-ID" w:eastAsia="en-ID"/>
            </w:rPr>
          </w:pPr>
          <w:hyperlink w:anchor="_Toc132291453" w:history="1">
            <w:r w:rsidR="003D5CAC" w:rsidRPr="001827AF">
              <w:rPr>
                <w:rStyle w:val="Hyperlink"/>
              </w:rPr>
              <w:t>KATA PENGANTAR</w:t>
            </w:r>
            <w:r w:rsidR="003D5CAC" w:rsidRPr="001827AF">
              <w:rPr>
                <w:webHidden/>
              </w:rPr>
              <w:tab/>
            </w:r>
            <w:r w:rsidR="003D5CAC" w:rsidRPr="001827AF">
              <w:rPr>
                <w:webHidden/>
              </w:rPr>
              <w:fldChar w:fldCharType="begin"/>
            </w:r>
            <w:r w:rsidR="003D5CAC" w:rsidRPr="001827AF">
              <w:rPr>
                <w:webHidden/>
              </w:rPr>
              <w:instrText xml:space="preserve"> PAGEREF _Toc132291453 \h </w:instrText>
            </w:r>
            <w:r w:rsidR="003D5CAC" w:rsidRPr="001827AF">
              <w:rPr>
                <w:webHidden/>
              </w:rPr>
            </w:r>
            <w:r w:rsidR="003D5CAC" w:rsidRPr="001827AF">
              <w:rPr>
                <w:webHidden/>
              </w:rPr>
              <w:fldChar w:fldCharType="separate"/>
            </w:r>
            <w:r w:rsidR="003D442F">
              <w:rPr>
                <w:webHidden/>
              </w:rPr>
              <w:t>xvii</w:t>
            </w:r>
            <w:r w:rsidR="003D5CAC" w:rsidRPr="001827AF">
              <w:rPr>
                <w:webHidden/>
              </w:rPr>
              <w:fldChar w:fldCharType="end"/>
            </w:r>
          </w:hyperlink>
        </w:p>
        <w:p w14:paraId="513856EB" w14:textId="1697BFBF" w:rsidR="003D5CAC" w:rsidRPr="001827AF" w:rsidRDefault="00000000" w:rsidP="001827AF">
          <w:pPr>
            <w:pStyle w:val="TOC1"/>
            <w:rPr>
              <w:rFonts w:asciiTheme="minorHAnsi" w:eastAsiaTheme="minorEastAsia" w:hAnsiTheme="minorHAnsi" w:cstheme="minorBidi"/>
              <w:lang w:val="en-ID" w:eastAsia="en-ID"/>
            </w:rPr>
          </w:pPr>
          <w:hyperlink w:anchor="_Toc132291454" w:history="1">
            <w:r w:rsidR="003D5CAC" w:rsidRPr="001827AF">
              <w:rPr>
                <w:rStyle w:val="Hyperlink"/>
                <w:w w:val="99"/>
              </w:rPr>
              <w:t>DAFTAR ISI</w:t>
            </w:r>
            <w:r w:rsidR="003D5CAC" w:rsidRPr="001827AF">
              <w:rPr>
                <w:webHidden/>
              </w:rPr>
              <w:tab/>
            </w:r>
            <w:r w:rsidR="003D5CAC" w:rsidRPr="001827AF">
              <w:rPr>
                <w:webHidden/>
              </w:rPr>
              <w:fldChar w:fldCharType="begin"/>
            </w:r>
            <w:r w:rsidR="003D5CAC" w:rsidRPr="001827AF">
              <w:rPr>
                <w:webHidden/>
              </w:rPr>
              <w:instrText xml:space="preserve"> PAGEREF _Toc132291454 \h </w:instrText>
            </w:r>
            <w:r w:rsidR="003D5CAC" w:rsidRPr="001827AF">
              <w:rPr>
                <w:webHidden/>
              </w:rPr>
            </w:r>
            <w:r w:rsidR="003D5CAC" w:rsidRPr="001827AF">
              <w:rPr>
                <w:webHidden/>
              </w:rPr>
              <w:fldChar w:fldCharType="separate"/>
            </w:r>
            <w:r w:rsidR="003D442F">
              <w:rPr>
                <w:webHidden/>
              </w:rPr>
              <w:t>xix</w:t>
            </w:r>
            <w:r w:rsidR="003D5CAC" w:rsidRPr="001827AF">
              <w:rPr>
                <w:webHidden/>
              </w:rPr>
              <w:fldChar w:fldCharType="end"/>
            </w:r>
          </w:hyperlink>
        </w:p>
        <w:p w14:paraId="796B4C36" w14:textId="621D0A1A" w:rsidR="003D5CAC" w:rsidRPr="001827AF" w:rsidRDefault="00000000" w:rsidP="001827AF">
          <w:pPr>
            <w:pStyle w:val="TOC1"/>
            <w:rPr>
              <w:rFonts w:asciiTheme="minorHAnsi" w:eastAsiaTheme="minorEastAsia" w:hAnsiTheme="minorHAnsi" w:cstheme="minorBidi"/>
              <w:lang w:val="en-ID" w:eastAsia="en-ID"/>
            </w:rPr>
          </w:pPr>
          <w:hyperlink w:anchor="_Toc132291455" w:history="1">
            <w:r w:rsidR="003D5CAC" w:rsidRPr="001827AF">
              <w:rPr>
                <w:rStyle w:val="Hyperlink"/>
                <w:w w:val="99"/>
              </w:rPr>
              <w:t>DAFTAR TABEL</w:t>
            </w:r>
            <w:r w:rsidR="003D5CAC" w:rsidRPr="001827AF">
              <w:rPr>
                <w:webHidden/>
              </w:rPr>
              <w:tab/>
            </w:r>
            <w:r w:rsidR="003D5CAC" w:rsidRPr="001827AF">
              <w:rPr>
                <w:webHidden/>
              </w:rPr>
              <w:fldChar w:fldCharType="begin"/>
            </w:r>
            <w:r w:rsidR="003D5CAC" w:rsidRPr="001827AF">
              <w:rPr>
                <w:webHidden/>
              </w:rPr>
              <w:instrText xml:space="preserve"> PAGEREF _Toc132291455 \h </w:instrText>
            </w:r>
            <w:r w:rsidR="003D5CAC" w:rsidRPr="001827AF">
              <w:rPr>
                <w:webHidden/>
              </w:rPr>
            </w:r>
            <w:r w:rsidR="003D5CAC" w:rsidRPr="001827AF">
              <w:rPr>
                <w:webHidden/>
              </w:rPr>
              <w:fldChar w:fldCharType="separate"/>
            </w:r>
            <w:r w:rsidR="003D442F">
              <w:rPr>
                <w:webHidden/>
              </w:rPr>
              <w:t>xxiii</w:t>
            </w:r>
            <w:r w:rsidR="003D5CAC" w:rsidRPr="001827AF">
              <w:rPr>
                <w:webHidden/>
              </w:rPr>
              <w:fldChar w:fldCharType="end"/>
            </w:r>
          </w:hyperlink>
        </w:p>
        <w:p w14:paraId="2457A177" w14:textId="5D680BA9" w:rsidR="003D5CAC" w:rsidRPr="001827AF" w:rsidRDefault="00000000" w:rsidP="001827AF">
          <w:pPr>
            <w:pStyle w:val="TOC1"/>
            <w:rPr>
              <w:rFonts w:asciiTheme="minorHAnsi" w:eastAsiaTheme="minorEastAsia" w:hAnsiTheme="minorHAnsi" w:cstheme="minorBidi"/>
              <w:lang w:val="en-ID" w:eastAsia="en-ID"/>
            </w:rPr>
          </w:pPr>
          <w:hyperlink w:anchor="_Toc132291456" w:history="1">
            <w:r w:rsidR="003D5CAC" w:rsidRPr="001827AF">
              <w:rPr>
                <w:rStyle w:val="Hyperlink"/>
                <w:w w:val="99"/>
              </w:rPr>
              <w:t>DAFTAR GAMBAR</w:t>
            </w:r>
            <w:r w:rsidR="003D5CAC" w:rsidRPr="001827AF">
              <w:rPr>
                <w:webHidden/>
              </w:rPr>
              <w:tab/>
            </w:r>
            <w:r w:rsidR="003D5CAC" w:rsidRPr="001827AF">
              <w:rPr>
                <w:webHidden/>
              </w:rPr>
              <w:fldChar w:fldCharType="begin"/>
            </w:r>
            <w:r w:rsidR="003D5CAC" w:rsidRPr="001827AF">
              <w:rPr>
                <w:webHidden/>
              </w:rPr>
              <w:instrText xml:space="preserve"> PAGEREF _Toc132291456 \h </w:instrText>
            </w:r>
            <w:r w:rsidR="003D5CAC" w:rsidRPr="001827AF">
              <w:rPr>
                <w:webHidden/>
              </w:rPr>
            </w:r>
            <w:r w:rsidR="003D5CAC" w:rsidRPr="001827AF">
              <w:rPr>
                <w:webHidden/>
              </w:rPr>
              <w:fldChar w:fldCharType="separate"/>
            </w:r>
            <w:r w:rsidR="003D442F">
              <w:rPr>
                <w:webHidden/>
              </w:rPr>
              <w:t>xxv</w:t>
            </w:r>
            <w:r w:rsidR="003D5CAC" w:rsidRPr="001827AF">
              <w:rPr>
                <w:webHidden/>
              </w:rPr>
              <w:fldChar w:fldCharType="end"/>
            </w:r>
          </w:hyperlink>
        </w:p>
        <w:p w14:paraId="58C32F49" w14:textId="02DB78A6" w:rsidR="003D5CAC" w:rsidRPr="001827AF" w:rsidRDefault="00000000" w:rsidP="001827AF">
          <w:pPr>
            <w:pStyle w:val="TOC1"/>
            <w:rPr>
              <w:rFonts w:asciiTheme="minorHAnsi" w:eastAsiaTheme="minorEastAsia" w:hAnsiTheme="minorHAnsi" w:cstheme="minorBidi"/>
              <w:lang w:val="en-ID" w:eastAsia="en-ID"/>
            </w:rPr>
          </w:pPr>
          <w:hyperlink w:anchor="_Toc132291457" w:history="1">
            <w:r w:rsidR="003D5CAC" w:rsidRPr="001827AF">
              <w:rPr>
                <w:rStyle w:val="Hyperlink"/>
              </w:rPr>
              <w:t>BAB I</w:t>
            </w:r>
          </w:hyperlink>
          <w:r w:rsidR="003D5CAC" w:rsidRPr="001827AF">
            <w:rPr>
              <w:rFonts w:asciiTheme="minorHAnsi" w:eastAsiaTheme="minorEastAsia" w:hAnsiTheme="minorHAnsi" w:cstheme="minorBidi"/>
              <w:lang w:val="en-ID" w:eastAsia="en-ID"/>
            </w:rPr>
            <w:t xml:space="preserve"> </w:t>
          </w:r>
          <w:hyperlink w:anchor="_Toc132291458" w:history="1">
            <w:r w:rsidR="003D5CAC" w:rsidRPr="001827AF">
              <w:rPr>
                <w:rStyle w:val="Hyperlink"/>
              </w:rPr>
              <w:t>PENDAHULUAN</w:t>
            </w:r>
            <w:r w:rsidR="003D5CAC" w:rsidRPr="001827AF">
              <w:rPr>
                <w:webHidden/>
              </w:rPr>
              <w:tab/>
            </w:r>
            <w:r w:rsidR="003D5CAC" w:rsidRPr="001827AF">
              <w:rPr>
                <w:webHidden/>
              </w:rPr>
              <w:fldChar w:fldCharType="begin"/>
            </w:r>
            <w:r w:rsidR="003D5CAC" w:rsidRPr="001827AF">
              <w:rPr>
                <w:webHidden/>
              </w:rPr>
              <w:instrText xml:space="preserve"> PAGEREF _Toc132291458 \h </w:instrText>
            </w:r>
            <w:r w:rsidR="003D5CAC" w:rsidRPr="001827AF">
              <w:rPr>
                <w:webHidden/>
              </w:rPr>
            </w:r>
            <w:r w:rsidR="003D5CAC" w:rsidRPr="001827AF">
              <w:rPr>
                <w:webHidden/>
              </w:rPr>
              <w:fldChar w:fldCharType="separate"/>
            </w:r>
            <w:r w:rsidR="003D442F">
              <w:rPr>
                <w:webHidden/>
              </w:rPr>
              <w:t>1</w:t>
            </w:r>
            <w:r w:rsidR="003D5CAC" w:rsidRPr="001827AF">
              <w:rPr>
                <w:webHidden/>
              </w:rPr>
              <w:fldChar w:fldCharType="end"/>
            </w:r>
          </w:hyperlink>
        </w:p>
        <w:p w14:paraId="52F9E0CE" w14:textId="583EF855"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459" w:history="1">
            <w:r w:rsidR="003D5CAC" w:rsidRPr="00AB556E">
              <w:rPr>
                <w:rStyle w:val="Hyperlink"/>
                <w:noProof/>
                <w:lang w:val="id-ID"/>
              </w:rPr>
              <w:t>A.</w:t>
            </w:r>
            <w:r w:rsidR="003D5CAC">
              <w:rPr>
                <w:rFonts w:asciiTheme="minorHAnsi" w:eastAsiaTheme="minorEastAsia" w:hAnsiTheme="minorHAnsi" w:cstheme="minorBidi"/>
                <w:noProof/>
                <w:lang w:val="en-ID" w:eastAsia="en-ID"/>
              </w:rPr>
              <w:tab/>
            </w:r>
            <w:r w:rsidR="003D5CAC" w:rsidRPr="00AB556E">
              <w:rPr>
                <w:rStyle w:val="Hyperlink"/>
                <w:noProof/>
                <w:lang w:val="id-ID"/>
              </w:rPr>
              <w:t>Latar Belakang</w:t>
            </w:r>
            <w:r w:rsidR="003D5CAC">
              <w:rPr>
                <w:noProof/>
                <w:webHidden/>
              </w:rPr>
              <w:tab/>
            </w:r>
            <w:r w:rsidR="003D5CAC">
              <w:rPr>
                <w:noProof/>
                <w:webHidden/>
              </w:rPr>
              <w:fldChar w:fldCharType="begin"/>
            </w:r>
            <w:r w:rsidR="003D5CAC">
              <w:rPr>
                <w:noProof/>
                <w:webHidden/>
              </w:rPr>
              <w:instrText xml:space="preserve"> PAGEREF _Toc132291459 \h </w:instrText>
            </w:r>
            <w:r w:rsidR="003D5CAC">
              <w:rPr>
                <w:noProof/>
                <w:webHidden/>
              </w:rPr>
            </w:r>
            <w:r w:rsidR="003D5CAC">
              <w:rPr>
                <w:noProof/>
                <w:webHidden/>
              </w:rPr>
              <w:fldChar w:fldCharType="separate"/>
            </w:r>
            <w:r w:rsidR="003D442F">
              <w:rPr>
                <w:noProof/>
                <w:webHidden/>
              </w:rPr>
              <w:t>1</w:t>
            </w:r>
            <w:r w:rsidR="003D5CAC">
              <w:rPr>
                <w:noProof/>
                <w:webHidden/>
              </w:rPr>
              <w:fldChar w:fldCharType="end"/>
            </w:r>
          </w:hyperlink>
        </w:p>
        <w:p w14:paraId="57321E25" w14:textId="0E887749"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460" w:history="1">
            <w:r w:rsidR="003D5CAC" w:rsidRPr="00AB556E">
              <w:rPr>
                <w:rStyle w:val="Hyperlink"/>
                <w:noProof/>
                <w:lang w:val="id-ID"/>
              </w:rPr>
              <w:t>B.</w:t>
            </w:r>
            <w:r w:rsidR="003D5CAC">
              <w:rPr>
                <w:rFonts w:asciiTheme="minorHAnsi" w:eastAsiaTheme="minorEastAsia" w:hAnsiTheme="minorHAnsi" w:cstheme="minorBidi"/>
                <w:noProof/>
                <w:lang w:val="en-ID" w:eastAsia="en-ID"/>
              </w:rPr>
              <w:tab/>
            </w:r>
            <w:r w:rsidR="003D5CAC" w:rsidRPr="00AB556E">
              <w:rPr>
                <w:rStyle w:val="Hyperlink"/>
                <w:noProof/>
                <w:lang w:val="id-ID"/>
              </w:rPr>
              <w:t>Identifikasi Masalah</w:t>
            </w:r>
            <w:r w:rsidR="003D5CAC">
              <w:rPr>
                <w:noProof/>
                <w:webHidden/>
              </w:rPr>
              <w:tab/>
            </w:r>
            <w:r w:rsidR="003D5CAC">
              <w:rPr>
                <w:noProof/>
                <w:webHidden/>
              </w:rPr>
              <w:fldChar w:fldCharType="begin"/>
            </w:r>
            <w:r w:rsidR="003D5CAC">
              <w:rPr>
                <w:noProof/>
                <w:webHidden/>
              </w:rPr>
              <w:instrText xml:space="preserve"> PAGEREF _Toc132291460 \h </w:instrText>
            </w:r>
            <w:r w:rsidR="003D5CAC">
              <w:rPr>
                <w:noProof/>
                <w:webHidden/>
              </w:rPr>
            </w:r>
            <w:r w:rsidR="003D5CAC">
              <w:rPr>
                <w:noProof/>
                <w:webHidden/>
              </w:rPr>
              <w:fldChar w:fldCharType="separate"/>
            </w:r>
            <w:r w:rsidR="003D442F">
              <w:rPr>
                <w:noProof/>
                <w:webHidden/>
              </w:rPr>
              <w:t>7</w:t>
            </w:r>
            <w:r w:rsidR="003D5CAC">
              <w:rPr>
                <w:noProof/>
                <w:webHidden/>
              </w:rPr>
              <w:fldChar w:fldCharType="end"/>
            </w:r>
          </w:hyperlink>
        </w:p>
        <w:p w14:paraId="38BB4D14" w14:textId="68B95144"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461" w:history="1">
            <w:r w:rsidR="003D5CAC" w:rsidRPr="00AB556E">
              <w:rPr>
                <w:rStyle w:val="Hyperlink"/>
                <w:noProof/>
                <w:lang w:val="id-ID"/>
              </w:rPr>
              <w:t>C.</w:t>
            </w:r>
            <w:r w:rsidR="003D5CAC">
              <w:rPr>
                <w:rFonts w:asciiTheme="minorHAnsi" w:eastAsiaTheme="minorEastAsia" w:hAnsiTheme="minorHAnsi" w:cstheme="minorBidi"/>
                <w:noProof/>
                <w:lang w:val="en-ID" w:eastAsia="en-ID"/>
              </w:rPr>
              <w:tab/>
            </w:r>
            <w:r w:rsidR="003D5CAC" w:rsidRPr="00AB556E">
              <w:rPr>
                <w:rStyle w:val="Hyperlink"/>
                <w:noProof/>
                <w:lang w:val="id-ID"/>
              </w:rPr>
              <w:t>Pembatasan Masalah</w:t>
            </w:r>
            <w:r w:rsidR="003D5CAC">
              <w:rPr>
                <w:noProof/>
                <w:webHidden/>
              </w:rPr>
              <w:tab/>
            </w:r>
            <w:r w:rsidR="003D5CAC">
              <w:rPr>
                <w:noProof/>
                <w:webHidden/>
              </w:rPr>
              <w:fldChar w:fldCharType="begin"/>
            </w:r>
            <w:r w:rsidR="003D5CAC">
              <w:rPr>
                <w:noProof/>
                <w:webHidden/>
              </w:rPr>
              <w:instrText xml:space="preserve"> PAGEREF _Toc132291461 \h </w:instrText>
            </w:r>
            <w:r w:rsidR="003D5CAC">
              <w:rPr>
                <w:noProof/>
                <w:webHidden/>
              </w:rPr>
            </w:r>
            <w:r w:rsidR="003D5CAC">
              <w:rPr>
                <w:noProof/>
                <w:webHidden/>
              </w:rPr>
              <w:fldChar w:fldCharType="separate"/>
            </w:r>
            <w:r w:rsidR="003D442F">
              <w:rPr>
                <w:noProof/>
                <w:webHidden/>
              </w:rPr>
              <w:t>8</w:t>
            </w:r>
            <w:r w:rsidR="003D5CAC">
              <w:rPr>
                <w:noProof/>
                <w:webHidden/>
              </w:rPr>
              <w:fldChar w:fldCharType="end"/>
            </w:r>
          </w:hyperlink>
        </w:p>
        <w:p w14:paraId="0488D7BA" w14:textId="57DF5A71"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462" w:history="1">
            <w:r w:rsidR="003D5CAC" w:rsidRPr="00AB556E">
              <w:rPr>
                <w:rStyle w:val="Hyperlink"/>
                <w:noProof/>
                <w:lang w:val="id-ID"/>
              </w:rPr>
              <w:t>D.</w:t>
            </w:r>
            <w:r w:rsidR="003D5CAC">
              <w:rPr>
                <w:rFonts w:asciiTheme="minorHAnsi" w:eastAsiaTheme="minorEastAsia" w:hAnsiTheme="minorHAnsi" w:cstheme="minorBidi"/>
                <w:noProof/>
                <w:lang w:val="en-ID" w:eastAsia="en-ID"/>
              </w:rPr>
              <w:tab/>
            </w:r>
            <w:r w:rsidR="003D5CAC" w:rsidRPr="00AB556E">
              <w:rPr>
                <w:rStyle w:val="Hyperlink"/>
                <w:noProof/>
                <w:lang w:val="id-ID"/>
              </w:rPr>
              <w:t>Rumusan Masalah</w:t>
            </w:r>
            <w:r w:rsidR="003D5CAC">
              <w:rPr>
                <w:noProof/>
                <w:webHidden/>
              </w:rPr>
              <w:tab/>
            </w:r>
            <w:r w:rsidR="003D5CAC">
              <w:rPr>
                <w:noProof/>
                <w:webHidden/>
              </w:rPr>
              <w:fldChar w:fldCharType="begin"/>
            </w:r>
            <w:r w:rsidR="003D5CAC">
              <w:rPr>
                <w:noProof/>
                <w:webHidden/>
              </w:rPr>
              <w:instrText xml:space="preserve"> PAGEREF _Toc132291462 \h </w:instrText>
            </w:r>
            <w:r w:rsidR="003D5CAC">
              <w:rPr>
                <w:noProof/>
                <w:webHidden/>
              </w:rPr>
            </w:r>
            <w:r w:rsidR="003D5CAC">
              <w:rPr>
                <w:noProof/>
                <w:webHidden/>
              </w:rPr>
              <w:fldChar w:fldCharType="separate"/>
            </w:r>
            <w:r w:rsidR="003D442F">
              <w:rPr>
                <w:noProof/>
                <w:webHidden/>
              </w:rPr>
              <w:t>8</w:t>
            </w:r>
            <w:r w:rsidR="003D5CAC">
              <w:rPr>
                <w:noProof/>
                <w:webHidden/>
              </w:rPr>
              <w:fldChar w:fldCharType="end"/>
            </w:r>
          </w:hyperlink>
        </w:p>
        <w:p w14:paraId="10C8BDC9" w14:textId="6CD073DB"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463" w:history="1">
            <w:r w:rsidR="003D5CAC" w:rsidRPr="00AB556E">
              <w:rPr>
                <w:rStyle w:val="Hyperlink"/>
                <w:noProof/>
                <w:lang w:val="id-ID"/>
              </w:rPr>
              <w:t>E.</w:t>
            </w:r>
            <w:r w:rsidR="003D5CAC">
              <w:rPr>
                <w:rFonts w:asciiTheme="minorHAnsi" w:eastAsiaTheme="minorEastAsia" w:hAnsiTheme="minorHAnsi" w:cstheme="minorBidi"/>
                <w:noProof/>
                <w:lang w:val="en-ID" w:eastAsia="en-ID"/>
              </w:rPr>
              <w:tab/>
            </w:r>
            <w:r w:rsidR="003D5CAC" w:rsidRPr="00AB556E">
              <w:rPr>
                <w:rStyle w:val="Hyperlink"/>
                <w:noProof/>
                <w:lang w:val="id-ID"/>
              </w:rPr>
              <w:t>Tujuan</w:t>
            </w:r>
            <w:r w:rsidR="003D5CAC">
              <w:rPr>
                <w:noProof/>
                <w:webHidden/>
              </w:rPr>
              <w:tab/>
            </w:r>
            <w:r w:rsidR="003D5CAC">
              <w:rPr>
                <w:noProof/>
                <w:webHidden/>
              </w:rPr>
              <w:fldChar w:fldCharType="begin"/>
            </w:r>
            <w:r w:rsidR="003D5CAC">
              <w:rPr>
                <w:noProof/>
                <w:webHidden/>
              </w:rPr>
              <w:instrText xml:space="preserve"> PAGEREF _Toc132291463 \h </w:instrText>
            </w:r>
            <w:r w:rsidR="003D5CAC">
              <w:rPr>
                <w:noProof/>
                <w:webHidden/>
              </w:rPr>
            </w:r>
            <w:r w:rsidR="003D5CAC">
              <w:rPr>
                <w:noProof/>
                <w:webHidden/>
              </w:rPr>
              <w:fldChar w:fldCharType="separate"/>
            </w:r>
            <w:r w:rsidR="003D442F">
              <w:rPr>
                <w:noProof/>
                <w:webHidden/>
              </w:rPr>
              <w:t>9</w:t>
            </w:r>
            <w:r w:rsidR="003D5CAC">
              <w:rPr>
                <w:noProof/>
                <w:webHidden/>
              </w:rPr>
              <w:fldChar w:fldCharType="end"/>
            </w:r>
          </w:hyperlink>
        </w:p>
        <w:p w14:paraId="002578E1" w14:textId="68974BE5"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464" w:history="1">
            <w:r w:rsidR="003D5CAC" w:rsidRPr="00AB556E">
              <w:rPr>
                <w:rStyle w:val="Hyperlink"/>
                <w:noProof/>
                <w:lang w:val="id-ID"/>
              </w:rPr>
              <w:t>F.</w:t>
            </w:r>
            <w:r w:rsidR="003D5CAC">
              <w:rPr>
                <w:rFonts w:asciiTheme="minorHAnsi" w:eastAsiaTheme="minorEastAsia" w:hAnsiTheme="minorHAnsi" w:cstheme="minorBidi"/>
                <w:noProof/>
                <w:lang w:val="en-ID" w:eastAsia="en-ID"/>
              </w:rPr>
              <w:tab/>
            </w:r>
            <w:r w:rsidR="003D5CAC" w:rsidRPr="00AB556E">
              <w:rPr>
                <w:rStyle w:val="Hyperlink"/>
                <w:noProof/>
                <w:lang w:val="id-ID"/>
              </w:rPr>
              <w:t>Manfaat</w:t>
            </w:r>
            <w:r w:rsidR="003D5CAC">
              <w:rPr>
                <w:noProof/>
                <w:webHidden/>
              </w:rPr>
              <w:tab/>
            </w:r>
            <w:r w:rsidR="003D5CAC">
              <w:rPr>
                <w:noProof/>
                <w:webHidden/>
              </w:rPr>
              <w:fldChar w:fldCharType="begin"/>
            </w:r>
            <w:r w:rsidR="003D5CAC">
              <w:rPr>
                <w:noProof/>
                <w:webHidden/>
              </w:rPr>
              <w:instrText xml:space="preserve"> PAGEREF _Toc132291464 \h </w:instrText>
            </w:r>
            <w:r w:rsidR="003D5CAC">
              <w:rPr>
                <w:noProof/>
                <w:webHidden/>
              </w:rPr>
            </w:r>
            <w:r w:rsidR="003D5CAC">
              <w:rPr>
                <w:noProof/>
                <w:webHidden/>
              </w:rPr>
              <w:fldChar w:fldCharType="separate"/>
            </w:r>
            <w:r w:rsidR="003D442F">
              <w:rPr>
                <w:noProof/>
                <w:webHidden/>
              </w:rPr>
              <w:t>9</w:t>
            </w:r>
            <w:r w:rsidR="003D5CAC">
              <w:rPr>
                <w:noProof/>
                <w:webHidden/>
              </w:rPr>
              <w:fldChar w:fldCharType="end"/>
            </w:r>
          </w:hyperlink>
        </w:p>
        <w:p w14:paraId="389AED56" w14:textId="46EE6AB3"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65" w:history="1">
            <w:r w:rsidR="003D5CAC" w:rsidRPr="00AB556E">
              <w:rPr>
                <w:rStyle w:val="Hyperlink"/>
                <w:noProof/>
                <w:lang w:val="id-ID"/>
              </w:rPr>
              <w:t>1.</w:t>
            </w:r>
            <w:r w:rsidR="003D5CAC">
              <w:rPr>
                <w:rFonts w:asciiTheme="minorHAnsi" w:eastAsiaTheme="minorEastAsia" w:hAnsiTheme="minorHAnsi" w:cstheme="minorBidi"/>
                <w:noProof/>
                <w:lang w:val="en-ID" w:eastAsia="en-ID"/>
              </w:rPr>
              <w:tab/>
            </w:r>
            <w:r w:rsidR="003D5CAC" w:rsidRPr="00AB556E">
              <w:rPr>
                <w:rStyle w:val="Hyperlink"/>
                <w:noProof/>
                <w:lang w:val="id-ID"/>
              </w:rPr>
              <w:t>Manfaat Bidang Ilmu</w:t>
            </w:r>
            <w:r w:rsidR="003D5CAC">
              <w:rPr>
                <w:noProof/>
                <w:webHidden/>
              </w:rPr>
              <w:tab/>
            </w:r>
            <w:r w:rsidR="003D5CAC">
              <w:rPr>
                <w:noProof/>
                <w:webHidden/>
              </w:rPr>
              <w:fldChar w:fldCharType="begin"/>
            </w:r>
            <w:r w:rsidR="003D5CAC">
              <w:rPr>
                <w:noProof/>
                <w:webHidden/>
              </w:rPr>
              <w:instrText xml:space="preserve"> PAGEREF _Toc132291465 \h </w:instrText>
            </w:r>
            <w:r w:rsidR="003D5CAC">
              <w:rPr>
                <w:noProof/>
                <w:webHidden/>
              </w:rPr>
            </w:r>
            <w:r w:rsidR="003D5CAC">
              <w:rPr>
                <w:noProof/>
                <w:webHidden/>
              </w:rPr>
              <w:fldChar w:fldCharType="separate"/>
            </w:r>
            <w:r w:rsidR="003D442F">
              <w:rPr>
                <w:noProof/>
                <w:webHidden/>
              </w:rPr>
              <w:t>9</w:t>
            </w:r>
            <w:r w:rsidR="003D5CAC">
              <w:rPr>
                <w:noProof/>
                <w:webHidden/>
              </w:rPr>
              <w:fldChar w:fldCharType="end"/>
            </w:r>
          </w:hyperlink>
        </w:p>
        <w:p w14:paraId="2A8FCC6B" w14:textId="29059BA4"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66" w:history="1">
            <w:r w:rsidR="003D5CAC" w:rsidRPr="00AB556E">
              <w:rPr>
                <w:rStyle w:val="Hyperlink"/>
                <w:noProof/>
                <w:lang w:val="id-ID"/>
              </w:rPr>
              <w:t>2.</w:t>
            </w:r>
            <w:r w:rsidR="003D5CAC">
              <w:rPr>
                <w:rFonts w:asciiTheme="minorHAnsi" w:eastAsiaTheme="minorEastAsia" w:hAnsiTheme="minorHAnsi" w:cstheme="minorBidi"/>
                <w:noProof/>
                <w:lang w:val="en-ID" w:eastAsia="en-ID"/>
              </w:rPr>
              <w:tab/>
            </w:r>
            <w:r w:rsidR="003D5CAC" w:rsidRPr="00AB556E">
              <w:rPr>
                <w:rStyle w:val="Hyperlink"/>
                <w:noProof/>
                <w:lang w:val="id-ID"/>
              </w:rPr>
              <w:t>Manfaat Praktis</w:t>
            </w:r>
            <w:r w:rsidR="003D5CAC">
              <w:rPr>
                <w:noProof/>
                <w:webHidden/>
              </w:rPr>
              <w:tab/>
            </w:r>
            <w:r w:rsidR="003D5CAC">
              <w:rPr>
                <w:noProof/>
                <w:webHidden/>
              </w:rPr>
              <w:fldChar w:fldCharType="begin"/>
            </w:r>
            <w:r w:rsidR="003D5CAC">
              <w:rPr>
                <w:noProof/>
                <w:webHidden/>
              </w:rPr>
              <w:instrText xml:space="preserve"> PAGEREF _Toc132291466 \h </w:instrText>
            </w:r>
            <w:r w:rsidR="003D5CAC">
              <w:rPr>
                <w:noProof/>
                <w:webHidden/>
              </w:rPr>
            </w:r>
            <w:r w:rsidR="003D5CAC">
              <w:rPr>
                <w:noProof/>
                <w:webHidden/>
              </w:rPr>
              <w:fldChar w:fldCharType="separate"/>
            </w:r>
            <w:r w:rsidR="003D442F">
              <w:rPr>
                <w:noProof/>
                <w:webHidden/>
              </w:rPr>
              <w:t>9</w:t>
            </w:r>
            <w:r w:rsidR="003D5CAC">
              <w:rPr>
                <w:noProof/>
                <w:webHidden/>
              </w:rPr>
              <w:fldChar w:fldCharType="end"/>
            </w:r>
          </w:hyperlink>
        </w:p>
        <w:p w14:paraId="0528AFA4" w14:textId="7EBA0017" w:rsidR="003D5CAC" w:rsidRPr="001827AF" w:rsidRDefault="00000000" w:rsidP="001827AF">
          <w:pPr>
            <w:pStyle w:val="TOC1"/>
            <w:rPr>
              <w:rFonts w:asciiTheme="minorHAnsi" w:eastAsiaTheme="minorEastAsia" w:hAnsiTheme="minorHAnsi" w:cstheme="minorBidi"/>
              <w:lang w:val="en-ID" w:eastAsia="en-ID"/>
            </w:rPr>
          </w:pPr>
          <w:hyperlink w:anchor="_Toc132291467" w:history="1">
            <w:r w:rsidR="003D5CAC" w:rsidRPr="001827AF">
              <w:rPr>
                <w:rStyle w:val="Hyperlink"/>
              </w:rPr>
              <w:t>BAB II</w:t>
            </w:r>
          </w:hyperlink>
          <w:r w:rsidR="003D5CAC" w:rsidRPr="001827AF">
            <w:rPr>
              <w:rFonts w:asciiTheme="minorHAnsi" w:eastAsiaTheme="minorEastAsia" w:hAnsiTheme="minorHAnsi" w:cstheme="minorBidi"/>
              <w:lang w:val="en-ID" w:eastAsia="en-ID"/>
            </w:rPr>
            <w:t xml:space="preserve"> </w:t>
          </w:r>
          <w:hyperlink w:anchor="_Toc132291468" w:history="1">
            <w:r w:rsidR="003D5CAC" w:rsidRPr="001827AF">
              <w:rPr>
                <w:rStyle w:val="Hyperlink"/>
              </w:rPr>
              <w:t>KAJIAN PUSTAKA</w:t>
            </w:r>
            <w:r w:rsidR="003D5CAC" w:rsidRPr="001827AF">
              <w:rPr>
                <w:webHidden/>
              </w:rPr>
              <w:tab/>
            </w:r>
            <w:r w:rsidR="003D5CAC" w:rsidRPr="001827AF">
              <w:rPr>
                <w:webHidden/>
              </w:rPr>
              <w:fldChar w:fldCharType="begin"/>
            </w:r>
            <w:r w:rsidR="003D5CAC" w:rsidRPr="001827AF">
              <w:rPr>
                <w:webHidden/>
              </w:rPr>
              <w:instrText xml:space="preserve"> PAGEREF _Toc132291468 \h </w:instrText>
            </w:r>
            <w:r w:rsidR="003D5CAC" w:rsidRPr="001827AF">
              <w:rPr>
                <w:webHidden/>
              </w:rPr>
            </w:r>
            <w:r w:rsidR="003D5CAC" w:rsidRPr="001827AF">
              <w:rPr>
                <w:webHidden/>
              </w:rPr>
              <w:fldChar w:fldCharType="separate"/>
            </w:r>
            <w:r w:rsidR="003D442F">
              <w:rPr>
                <w:webHidden/>
              </w:rPr>
              <w:t>11</w:t>
            </w:r>
            <w:r w:rsidR="003D5CAC" w:rsidRPr="001827AF">
              <w:rPr>
                <w:webHidden/>
              </w:rPr>
              <w:fldChar w:fldCharType="end"/>
            </w:r>
          </w:hyperlink>
        </w:p>
        <w:p w14:paraId="04E6D2DD" w14:textId="31DE1776"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469" w:history="1">
            <w:r w:rsidR="003D5CAC" w:rsidRPr="00AB556E">
              <w:rPr>
                <w:rStyle w:val="Hyperlink"/>
                <w:noProof/>
                <w:lang w:val="id-ID"/>
              </w:rPr>
              <w:t>A.</w:t>
            </w:r>
            <w:r w:rsidR="003D5CAC">
              <w:rPr>
                <w:rFonts w:asciiTheme="minorHAnsi" w:eastAsiaTheme="minorEastAsia" w:hAnsiTheme="minorHAnsi" w:cstheme="minorBidi"/>
                <w:noProof/>
                <w:lang w:val="en-ID" w:eastAsia="en-ID"/>
              </w:rPr>
              <w:tab/>
            </w:r>
            <w:r w:rsidR="003D5CAC" w:rsidRPr="00AB556E">
              <w:rPr>
                <w:rStyle w:val="Hyperlink"/>
                <w:noProof/>
                <w:lang w:val="id-ID"/>
              </w:rPr>
              <w:t>Kajian Teori</w:t>
            </w:r>
            <w:r w:rsidR="003D5CAC">
              <w:rPr>
                <w:noProof/>
                <w:webHidden/>
              </w:rPr>
              <w:tab/>
            </w:r>
            <w:r w:rsidR="003D5CAC">
              <w:rPr>
                <w:noProof/>
                <w:webHidden/>
              </w:rPr>
              <w:fldChar w:fldCharType="begin"/>
            </w:r>
            <w:r w:rsidR="003D5CAC">
              <w:rPr>
                <w:noProof/>
                <w:webHidden/>
              </w:rPr>
              <w:instrText xml:space="preserve"> PAGEREF _Toc132291469 \h </w:instrText>
            </w:r>
            <w:r w:rsidR="003D5CAC">
              <w:rPr>
                <w:noProof/>
                <w:webHidden/>
              </w:rPr>
            </w:r>
            <w:r w:rsidR="003D5CAC">
              <w:rPr>
                <w:noProof/>
                <w:webHidden/>
              </w:rPr>
              <w:fldChar w:fldCharType="separate"/>
            </w:r>
            <w:r w:rsidR="003D442F">
              <w:rPr>
                <w:noProof/>
                <w:webHidden/>
              </w:rPr>
              <w:t>11</w:t>
            </w:r>
            <w:r w:rsidR="003D5CAC">
              <w:rPr>
                <w:noProof/>
                <w:webHidden/>
              </w:rPr>
              <w:fldChar w:fldCharType="end"/>
            </w:r>
          </w:hyperlink>
        </w:p>
        <w:p w14:paraId="2634292D" w14:textId="41D0AAB3"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70" w:history="1">
            <w:r w:rsidR="003D5CAC" w:rsidRPr="00AB556E">
              <w:rPr>
                <w:rStyle w:val="Hyperlink"/>
                <w:noProof/>
                <w:lang w:val="id-ID"/>
              </w:rPr>
              <w:t>1.</w:t>
            </w:r>
            <w:r w:rsidR="003D5CAC">
              <w:rPr>
                <w:rFonts w:asciiTheme="minorHAnsi" w:eastAsiaTheme="minorEastAsia" w:hAnsiTheme="minorHAnsi" w:cstheme="minorBidi"/>
                <w:noProof/>
                <w:lang w:val="en-ID" w:eastAsia="en-ID"/>
              </w:rPr>
              <w:tab/>
            </w:r>
            <w:r w:rsidR="003D5CAC" w:rsidRPr="00AB556E">
              <w:rPr>
                <w:rStyle w:val="Hyperlink"/>
                <w:noProof/>
                <w:lang w:val="id-ID"/>
              </w:rPr>
              <w:t>Kegiatan PTSL</w:t>
            </w:r>
            <w:r w:rsidR="003D5CAC">
              <w:rPr>
                <w:noProof/>
                <w:webHidden/>
              </w:rPr>
              <w:tab/>
            </w:r>
            <w:r w:rsidR="003D5CAC">
              <w:rPr>
                <w:noProof/>
                <w:webHidden/>
              </w:rPr>
              <w:fldChar w:fldCharType="begin"/>
            </w:r>
            <w:r w:rsidR="003D5CAC">
              <w:rPr>
                <w:noProof/>
                <w:webHidden/>
              </w:rPr>
              <w:instrText xml:space="preserve"> PAGEREF _Toc132291470 \h </w:instrText>
            </w:r>
            <w:r w:rsidR="003D5CAC">
              <w:rPr>
                <w:noProof/>
                <w:webHidden/>
              </w:rPr>
            </w:r>
            <w:r w:rsidR="003D5CAC">
              <w:rPr>
                <w:noProof/>
                <w:webHidden/>
              </w:rPr>
              <w:fldChar w:fldCharType="separate"/>
            </w:r>
            <w:r w:rsidR="003D442F">
              <w:rPr>
                <w:noProof/>
                <w:webHidden/>
              </w:rPr>
              <w:t>11</w:t>
            </w:r>
            <w:r w:rsidR="003D5CAC">
              <w:rPr>
                <w:noProof/>
                <w:webHidden/>
              </w:rPr>
              <w:fldChar w:fldCharType="end"/>
            </w:r>
          </w:hyperlink>
        </w:p>
        <w:p w14:paraId="3A1C625D" w14:textId="69551066"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71" w:history="1">
            <w:r w:rsidR="003D5CAC" w:rsidRPr="00AB556E">
              <w:rPr>
                <w:rStyle w:val="Hyperlink"/>
                <w:noProof/>
                <w:lang w:val="id-ID"/>
              </w:rPr>
              <w:t>2.</w:t>
            </w:r>
            <w:r w:rsidR="003D5CAC">
              <w:rPr>
                <w:rFonts w:asciiTheme="minorHAnsi" w:eastAsiaTheme="minorEastAsia" w:hAnsiTheme="minorHAnsi" w:cstheme="minorBidi"/>
                <w:noProof/>
                <w:lang w:val="en-ID" w:eastAsia="en-ID"/>
              </w:rPr>
              <w:tab/>
            </w:r>
            <w:r w:rsidR="003D5CAC" w:rsidRPr="00AB556E">
              <w:rPr>
                <w:rStyle w:val="Hyperlink"/>
                <w:noProof/>
                <w:lang w:val="id-ID"/>
              </w:rPr>
              <w:t xml:space="preserve">Dokumen </w:t>
            </w:r>
            <w:r w:rsidR="003D5CAC" w:rsidRPr="00AB556E">
              <w:rPr>
                <w:rStyle w:val="Hyperlink"/>
                <w:noProof/>
              </w:rPr>
              <w:t>Pertanggungjawaban</w:t>
            </w:r>
            <w:r w:rsidR="003D5CAC">
              <w:rPr>
                <w:noProof/>
                <w:webHidden/>
              </w:rPr>
              <w:tab/>
            </w:r>
            <w:r w:rsidR="003D5CAC">
              <w:rPr>
                <w:noProof/>
                <w:webHidden/>
              </w:rPr>
              <w:fldChar w:fldCharType="begin"/>
            </w:r>
            <w:r w:rsidR="003D5CAC">
              <w:rPr>
                <w:noProof/>
                <w:webHidden/>
              </w:rPr>
              <w:instrText xml:space="preserve"> PAGEREF _Toc132291471 \h </w:instrText>
            </w:r>
            <w:r w:rsidR="003D5CAC">
              <w:rPr>
                <w:noProof/>
                <w:webHidden/>
              </w:rPr>
            </w:r>
            <w:r w:rsidR="003D5CAC">
              <w:rPr>
                <w:noProof/>
                <w:webHidden/>
              </w:rPr>
              <w:fldChar w:fldCharType="separate"/>
            </w:r>
            <w:r w:rsidR="003D442F">
              <w:rPr>
                <w:noProof/>
                <w:webHidden/>
              </w:rPr>
              <w:t>16</w:t>
            </w:r>
            <w:r w:rsidR="003D5CAC">
              <w:rPr>
                <w:noProof/>
                <w:webHidden/>
              </w:rPr>
              <w:fldChar w:fldCharType="end"/>
            </w:r>
          </w:hyperlink>
        </w:p>
        <w:p w14:paraId="6DF65A68" w14:textId="17934D3D"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72" w:history="1">
            <w:r w:rsidR="003D5CAC" w:rsidRPr="00AB556E">
              <w:rPr>
                <w:rStyle w:val="Hyperlink"/>
                <w:noProof/>
                <w:lang w:val="id-ID"/>
              </w:rPr>
              <w:t>3.</w:t>
            </w:r>
            <w:r w:rsidR="003D5CAC">
              <w:rPr>
                <w:rFonts w:asciiTheme="minorHAnsi" w:eastAsiaTheme="minorEastAsia" w:hAnsiTheme="minorHAnsi" w:cstheme="minorBidi"/>
                <w:noProof/>
                <w:lang w:val="en-ID" w:eastAsia="en-ID"/>
              </w:rPr>
              <w:tab/>
            </w:r>
            <w:r w:rsidR="003D5CAC" w:rsidRPr="00AB556E">
              <w:rPr>
                <w:rStyle w:val="Hyperlink"/>
                <w:noProof/>
              </w:rPr>
              <w:t xml:space="preserve">Sistem </w:t>
            </w:r>
            <w:r w:rsidR="003D5CAC" w:rsidRPr="00AB556E">
              <w:rPr>
                <w:rStyle w:val="Hyperlink"/>
                <w:noProof/>
                <w:lang w:val="id-ID"/>
              </w:rPr>
              <w:t>Pengelolaan Dokumen</w:t>
            </w:r>
            <w:r w:rsidR="003D5CAC">
              <w:rPr>
                <w:noProof/>
                <w:webHidden/>
              </w:rPr>
              <w:tab/>
            </w:r>
            <w:r w:rsidR="003D5CAC">
              <w:rPr>
                <w:noProof/>
                <w:webHidden/>
              </w:rPr>
              <w:fldChar w:fldCharType="begin"/>
            </w:r>
            <w:r w:rsidR="003D5CAC">
              <w:rPr>
                <w:noProof/>
                <w:webHidden/>
              </w:rPr>
              <w:instrText xml:space="preserve"> PAGEREF _Toc132291472 \h </w:instrText>
            </w:r>
            <w:r w:rsidR="003D5CAC">
              <w:rPr>
                <w:noProof/>
                <w:webHidden/>
              </w:rPr>
            </w:r>
            <w:r w:rsidR="003D5CAC">
              <w:rPr>
                <w:noProof/>
                <w:webHidden/>
              </w:rPr>
              <w:fldChar w:fldCharType="separate"/>
            </w:r>
            <w:r w:rsidR="003D442F">
              <w:rPr>
                <w:noProof/>
                <w:webHidden/>
              </w:rPr>
              <w:t>18</w:t>
            </w:r>
            <w:r w:rsidR="003D5CAC">
              <w:rPr>
                <w:noProof/>
                <w:webHidden/>
              </w:rPr>
              <w:fldChar w:fldCharType="end"/>
            </w:r>
          </w:hyperlink>
        </w:p>
        <w:p w14:paraId="1EF732B5" w14:textId="664DC593"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73" w:history="1">
            <w:r w:rsidR="003D5CAC" w:rsidRPr="00AB556E">
              <w:rPr>
                <w:rStyle w:val="Hyperlink"/>
                <w:noProof/>
                <w:lang w:val="id-ID"/>
              </w:rPr>
              <w:t>4.</w:t>
            </w:r>
            <w:r w:rsidR="003D5CAC">
              <w:rPr>
                <w:rFonts w:asciiTheme="minorHAnsi" w:eastAsiaTheme="minorEastAsia" w:hAnsiTheme="minorHAnsi" w:cstheme="minorBidi"/>
                <w:noProof/>
                <w:lang w:val="en-ID" w:eastAsia="en-ID"/>
              </w:rPr>
              <w:tab/>
            </w:r>
            <w:r w:rsidR="003D5CAC" w:rsidRPr="00AB556E">
              <w:rPr>
                <w:rStyle w:val="Hyperlink"/>
                <w:noProof/>
                <w:lang w:val="id-ID"/>
              </w:rPr>
              <w:t>Sistem Informasi</w:t>
            </w:r>
            <w:r w:rsidR="003D5CAC">
              <w:rPr>
                <w:noProof/>
                <w:webHidden/>
              </w:rPr>
              <w:tab/>
            </w:r>
            <w:r w:rsidR="003D5CAC">
              <w:rPr>
                <w:noProof/>
                <w:webHidden/>
              </w:rPr>
              <w:fldChar w:fldCharType="begin"/>
            </w:r>
            <w:r w:rsidR="003D5CAC">
              <w:rPr>
                <w:noProof/>
                <w:webHidden/>
              </w:rPr>
              <w:instrText xml:space="preserve"> PAGEREF _Toc132291473 \h </w:instrText>
            </w:r>
            <w:r w:rsidR="003D5CAC">
              <w:rPr>
                <w:noProof/>
                <w:webHidden/>
              </w:rPr>
            </w:r>
            <w:r w:rsidR="003D5CAC">
              <w:rPr>
                <w:noProof/>
                <w:webHidden/>
              </w:rPr>
              <w:fldChar w:fldCharType="separate"/>
            </w:r>
            <w:r w:rsidR="003D442F">
              <w:rPr>
                <w:noProof/>
                <w:webHidden/>
              </w:rPr>
              <w:t>22</w:t>
            </w:r>
            <w:r w:rsidR="003D5CAC">
              <w:rPr>
                <w:noProof/>
                <w:webHidden/>
              </w:rPr>
              <w:fldChar w:fldCharType="end"/>
            </w:r>
          </w:hyperlink>
        </w:p>
        <w:p w14:paraId="0C610507" w14:textId="5E1E3562"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74" w:history="1">
            <w:r w:rsidR="003D5CAC" w:rsidRPr="00AB556E">
              <w:rPr>
                <w:rStyle w:val="Hyperlink"/>
                <w:noProof/>
                <w:lang w:val="id-ID"/>
              </w:rPr>
              <w:t>5.</w:t>
            </w:r>
            <w:r w:rsidR="003D5CAC">
              <w:rPr>
                <w:rFonts w:asciiTheme="minorHAnsi" w:eastAsiaTheme="minorEastAsia" w:hAnsiTheme="minorHAnsi" w:cstheme="minorBidi"/>
                <w:noProof/>
                <w:lang w:val="en-ID" w:eastAsia="en-ID"/>
              </w:rPr>
              <w:tab/>
            </w:r>
            <w:r w:rsidR="003D5CAC" w:rsidRPr="00AB556E">
              <w:rPr>
                <w:rStyle w:val="Hyperlink"/>
                <w:i/>
                <w:iCs/>
                <w:noProof/>
                <w:lang w:val="id-ID"/>
              </w:rPr>
              <w:t>WEB</w:t>
            </w:r>
            <w:r w:rsidR="003D5CAC">
              <w:rPr>
                <w:noProof/>
                <w:webHidden/>
              </w:rPr>
              <w:tab/>
            </w:r>
            <w:r w:rsidR="003D5CAC">
              <w:rPr>
                <w:noProof/>
                <w:webHidden/>
              </w:rPr>
              <w:fldChar w:fldCharType="begin"/>
            </w:r>
            <w:r w:rsidR="003D5CAC">
              <w:rPr>
                <w:noProof/>
                <w:webHidden/>
              </w:rPr>
              <w:instrText xml:space="preserve"> PAGEREF _Toc132291474 \h </w:instrText>
            </w:r>
            <w:r w:rsidR="003D5CAC">
              <w:rPr>
                <w:noProof/>
                <w:webHidden/>
              </w:rPr>
            </w:r>
            <w:r w:rsidR="003D5CAC">
              <w:rPr>
                <w:noProof/>
                <w:webHidden/>
              </w:rPr>
              <w:fldChar w:fldCharType="separate"/>
            </w:r>
            <w:r w:rsidR="003D442F">
              <w:rPr>
                <w:noProof/>
                <w:webHidden/>
              </w:rPr>
              <w:t>24</w:t>
            </w:r>
            <w:r w:rsidR="003D5CAC">
              <w:rPr>
                <w:noProof/>
                <w:webHidden/>
              </w:rPr>
              <w:fldChar w:fldCharType="end"/>
            </w:r>
          </w:hyperlink>
        </w:p>
        <w:p w14:paraId="010A84A9" w14:textId="486FA12C"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75" w:history="1">
            <w:r w:rsidR="003D5CAC" w:rsidRPr="00AB556E">
              <w:rPr>
                <w:rStyle w:val="Hyperlink"/>
                <w:noProof/>
              </w:rPr>
              <w:t>6.</w:t>
            </w:r>
            <w:r w:rsidR="003D5CAC">
              <w:rPr>
                <w:rFonts w:asciiTheme="minorHAnsi" w:eastAsiaTheme="minorEastAsia" w:hAnsiTheme="minorHAnsi" w:cstheme="minorBidi"/>
                <w:noProof/>
                <w:lang w:val="en-ID" w:eastAsia="en-ID"/>
              </w:rPr>
              <w:tab/>
            </w:r>
            <w:r w:rsidR="003D5CAC" w:rsidRPr="00AB556E">
              <w:rPr>
                <w:rStyle w:val="Hyperlink"/>
                <w:i/>
                <w:iCs/>
                <w:noProof/>
              </w:rPr>
              <w:t>User Acceptance Test</w:t>
            </w:r>
            <w:r w:rsidR="003D5CAC" w:rsidRPr="00AB556E">
              <w:rPr>
                <w:rStyle w:val="Hyperlink"/>
                <w:noProof/>
              </w:rPr>
              <w:t xml:space="preserve"> (UAT)</w:t>
            </w:r>
            <w:r w:rsidR="003D5CAC">
              <w:rPr>
                <w:noProof/>
                <w:webHidden/>
              </w:rPr>
              <w:tab/>
            </w:r>
            <w:r w:rsidR="003D5CAC">
              <w:rPr>
                <w:noProof/>
                <w:webHidden/>
              </w:rPr>
              <w:fldChar w:fldCharType="begin"/>
            </w:r>
            <w:r w:rsidR="003D5CAC">
              <w:rPr>
                <w:noProof/>
                <w:webHidden/>
              </w:rPr>
              <w:instrText xml:space="preserve"> PAGEREF _Toc132291475 \h </w:instrText>
            </w:r>
            <w:r w:rsidR="003D5CAC">
              <w:rPr>
                <w:noProof/>
                <w:webHidden/>
              </w:rPr>
            </w:r>
            <w:r w:rsidR="003D5CAC">
              <w:rPr>
                <w:noProof/>
                <w:webHidden/>
              </w:rPr>
              <w:fldChar w:fldCharType="separate"/>
            </w:r>
            <w:r w:rsidR="003D442F">
              <w:rPr>
                <w:noProof/>
                <w:webHidden/>
              </w:rPr>
              <w:t>25</w:t>
            </w:r>
            <w:r w:rsidR="003D5CAC">
              <w:rPr>
                <w:noProof/>
                <w:webHidden/>
              </w:rPr>
              <w:fldChar w:fldCharType="end"/>
            </w:r>
          </w:hyperlink>
        </w:p>
        <w:p w14:paraId="0B8FF3D5" w14:textId="3ACA3A3E"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76" w:history="1">
            <w:r w:rsidR="003D5CAC" w:rsidRPr="00AB556E">
              <w:rPr>
                <w:rStyle w:val="Hyperlink"/>
                <w:noProof/>
              </w:rPr>
              <w:t>7.</w:t>
            </w:r>
            <w:r w:rsidR="003D5CAC">
              <w:rPr>
                <w:rFonts w:asciiTheme="minorHAnsi" w:eastAsiaTheme="minorEastAsia" w:hAnsiTheme="minorHAnsi" w:cstheme="minorBidi"/>
                <w:noProof/>
                <w:lang w:val="en-ID" w:eastAsia="en-ID"/>
              </w:rPr>
              <w:tab/>
            </w:r>
            <w:r w:rsidR="003D5CAC" w:rsidRPr="00AB556E">
              <w:rPr>
                <w:rStyle w:val="Hyperlink"/>
                <w:noProof/>
              </w:rPr>
              <w:t>Kriteria Penilaian Kualitas Sistem</w:t>
            </w:r>
            <w:r w:rsidR="003D5CAC">
              <w:rPr>
                <w:noProof/>
                <w:webHidden/>
              </w:rPr>
              <w:tab/>
            </w:r>
            <w:r w:rsidR="003D5CAC">
              <w:rPr>
                <w:noProof/>
                <w:webHidden/>
              </w:rPr>
              <w:fldChar w:fldCharType="begin"/>
            </w:r>
            <w:r w:rsidR="003D5CAC">
              <w:rPr>
                <w:noProof/>
                <w:webHidden/>
              </w:rPr>
              <w:instrText xml:space="preserve"> PAGEREF _Toc132291476 \h </w:instrText>
            </w:r>
            <w:r w:rsidR="003D5CAC">
              <w:rPr>
                <w:noProof/>
                <w:webHidden/>
              </w:rPr>
            </w:r>
            <w:r w:rsidR="003D5CAC">
              <w:rPr>
                <w:noProof/>
                <w:webHidden/>
              </w:rPr>
              <w:fldChar w:fldCharType="separate"/>
            </w:r>
            <w:r w:rsidR="003D442F">
              <w:rPr>
                <w:noProof/>
                <w:webHidden/>
              </w:rPr>
              <w:t>27</w:t>
            </w:r>
            <w:r w:rsidR="003D5CAC">
              <w:rPr>
                <w:noProof/>
                <w:webHidden/>
              </w:rPr>
              <w:fldChar w:fldCharType="end"/>
            </w:r>
          </w:hyperlink>
        </w:p>
        <w:p w14:paraId="2C89DAD8" w14:textId="74657E7E"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477" w:history="1">
            <w:r w:rsidR="003D5CAC" w:rsidRPr="00AB556E">
              <w:rPr>
                <w:rStyle w:val="Hyperlink"/>
                <w:noProof/>
                <w:lang w:val="id-ID"/>
              </w:rPr>
              <w:t>B.</w:t>
            </w:r>
            <w:r w:rsidR="003D5CAC">
              <w:rPr>
                <w:rFonts w:asciiTheme="minorHAnsi" w:eastAsiaTheme="minorEastAsia" w:hAnsiTheme="minorHAnsi" w:cstheme="minorBidi"/>
                <w:noProof/>
                <w:lang w:val="en-ID" w:eastAsia="en-ID"/>
              </w:rPr>
              <w:tab/>
            </w:r>
            <w:r w:rsidR="003D5CAC" w:rsidRPr="00AB556E">
              <w:rPr>
                <w:rStyle w:val="Hyperlink"/>
                <w:noProof/>
                <w:lang w:val="id-ID"/>
              </w:rPr>
              <w:t>Kajian Penelitian Yang Relevan</w:t>
            </w:r>
            <w:r w:rsidR="003D5CAC">
              <w:rPr>
                <w:noProof/>
                <w:webHidden/>
              </w:rPr>
              <w:tab/>
            </w:r>
            <w:r w:rsidR="003D5CAC">
              <w:rPr>
                <w:noProof/>
                <w:webHidden/>
              </w:rPr>
              <w:fldChar w:fldCharType="begin"/>
            </w:r>
            <w:r w:rsidR="003D5CAC">
              <w:rPr>
                <w:noProof/>
                <w:webHidden/>
              </w:rPr>
              <w:instrText xml:space="preserve"> PAGEREF _Toc132291477 \h </w:instrText>
            </w:r>
            <w:r w:rsidR="003D5CAC">
              <w:rPr>
                <w:noProof/>
                <w:webHidden/>
              </w:rPr>
            </w:r>
            <w:r w:rsidR="003D5CAC">
              <w:rPr>
                <w:noProof/>
                <w:webHidden/>
              </w:rPr>
              <w:fldChar w:fldCharType="separate"/>
            </w:r>
            <w:r w:rsidR="003D442F">
              <w:rPr>
                <w:noProof/>
                <w:webHidden/>
              </w:rPr>
              <w:t>31</w:t>
            </w:r>
            <w:r w:rsidR="003D5CAC">
              <w:rPr>
                <w:noProof/>
                <w:webHidden/>
              </w:rPr>
              <w:fldChar w:fldCharType="end"/>
            </w:r>
          </w:hyperlink>
        </w:p>
        <w:p w14:paraId="117C230C" w14:textId="03958293" w:rsidR="003D5CAC" w:rsidRDefault="00000000" w:rsidP="001827AF">
          <w:pPr>
            <w:pStyle w:val="TOC1"/>
            <w:rPr>
              <w:rFonts w:asciiTheme="minorHAnsi" w:eastAsiaTheme="minorEastAsia" w:hAnsiTheme="minorHAnsi" w:cstheme="minorBidi"/>
              <w:lang w:val="en-ID" w:eastAsia="en-ID"/>
            </w:rPr>
          </w:pPr>
          <w:hyperlink w:anchor="_Toc132291478" w:history="1">
            <w:r w:rsidR="003D5CAC" w:rsidRPr="00AB556E">
              <w:rPr>
                <w:rStyle w:val="Hyperlink"/>
              </w:rPr>
              <w:t>BAB III</w:t>
            </w:r>
          </w:hyperlink>
          <w:r w:rsidR="003D5CAC">
            <w:rPr>
              <w:rFonts w:asciiTheme="minorHAnsi" w:eastAsiaTheme="minorEastAsia" w:hAnsiTheme="minorHAnsi" w:cstheme="minorBidi"/>
              <w:lang w:val="en-ID" w:eastAsia="en-ID"/>
            </w:rPr>
            <w:t xml:space="preserve"> </w:t>
          </w:r>
          <w:hyperlink w:anchor="_Toc132291479" w:history="1">
            <w:r w:rsidR="003D5CAC" w:rsidRPr="00AB556E">
              <w:rPr>
                <w:rStyle w:val="Hyperlink"/>
              </w:rPr>
              <w:t>METODE PENELITIAN</w:t>
            </w:r>
            <w:r w:rsidR="003D5CAC">
              <w:rPr>
                <w:webHidden/>
              </w:rPr>
              <w:tab/>
            </w:r>
            <w:r w:rsidR="003D5CAC">
              <w:rPr>
                <w:webHidden/>
              </w:rPr>
              <w:fldChar w:fldCharType="begin"/>
            </w:r>
            <w:r w:rsidR="003D5CAC">
              <w:rPr>
                <w:webHidden/>
              </w:rPr>
              <w:instrText xml:space="preserve"> PAGEREF _Toc132291479 \h </w:instrText>
            </w:r>
            <w:r w:rsidR="003D5CAC">
              <w:rPr>
                <w:webHidden/>
              </w:rPr>
            </w:r>
            <w:r w:rsidR="003D5CAC">
              <w:rPr>
                <w:webHidden/>
              </w:rPr>
              <w:fldChar w:fldCharType="separate"/>
            </w:r>
            <w:r w:rsidR="003D442F">
              <w:rPr>
                <w:webHidden/>
              </w:rPr>
              <w:t>35</w:t>
            </w:r>
            <w:r w:rsidR="003D5CAC">
              <w:rPr>
                <w:webHidden/>
              </w:rPr>
              <w:fldChar w:fldCharType="end"/>
            </w:r>
          </w:hyperlink>
        </w:p>
        <w:p w14:paraId="62594140" w14:textId="4BA8C5B9"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480" w:history="1">
            <w:r w:rsidR="003D5CAC" w:rsidRPr="00AB556E">
              <w:rPr>
                <w:rStyle w:val="Hyperlink"/>
                <w:noProof/>
                <w:lang w:val="id-ID"/>
              </w:rPr>
              <w:t>A.</w:t>
            </w:r>
            <w:r w:rsidR="003D5CAC">
              <w:rPr>
                <w:rFonts w:asciiTheme="minorHAnsi" w:eastAsiaTheme="minorEastAsia" w:hAnsiTheme="minorHAnsi" w:cstheme="minorBidi"/>
                <w:noProof/>
                <w:lang w:val="en-ID" w:eastAsia="en-ID"/>
              </w:rPr>
              <w:tab/>
            </w:r>
            <w:r w:rsidR="003D5CAC" w:rsidRPr="00AB556E">
              <w:rPr>
                <w:rStyle w:val="Hyperlink"/>
                <w:noProof/>
                <w:lang w:val="id-ID"/>
              </w:rPr>
              <w:t>Metode Pengumpulan Data</w:t>
            </w:r>
            <w:r w:rsidR="003D5CAC">
              <w:rPr>
                <w:noProof/>
                <w:webHidden/>
              </w:rPr>
              <w:tab/>
            </w:r>
            <w:r w:rsidR="003D5CAC">
              <w:rPr>
                <w:noProof/>
                <w:webHidden/>
              </w:rPr>
              <w:fldChar w:fldCharType="begin"/>
            </w:r>
            <w:r w:rsidR="003D5CAC">
              <w:rPr>
                <w:noProof/>
                <w:webHidden/>
              </w:rPr>
              <w:instrText xml:space="preserve"> PAGEREF _Toc132291480 \h </w:instrText>
            </w:r>
            <w:r w:rsidR="003D5CAC">
              <w:rPr>
                <w:noProof/>
                <w:webHidden/>
              </w:rPr>
            </w:r>
            <w:r w:rsidR="003D5CAC">
              <w:rPr>
                <w:noProof/>
                <w:webHidden/>
              </w:rPr>
              <w:fldChar w:fldCharType="separate"/>
            </w:r>
            <w:r w:rsidR="003D442F">
              <w:rPr>
                <w:noProof/>
                <w:webHidden/>
              </w:rPr>
              <w:t>35</w:t>
            </w:r>
            <w:r w:rsidR="003D5CAC">
              <w:rPr>
                <w:noProof/>
                <w:webHidden/>
              </w:rPr>
              <w:fldChar w:fldCharType="end"/>
            </w:r>
          </w:hyperlink>
        </w:p>
        <w:p w14:paraId="15290F71" w14:textId="7B9FE5DF"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81" w:history="1">
            <w:r w:rsidR="003D5CAC" w:rsidRPr="00AB556E">
              <w:rPr>
                <w:rStyle w:val="Hyperlink"/>
                <w:noProof/>
                <w:lang w:val="id-ID"/>
              </w:rPr>
              <w:t>1.</w:t>
            </w:r>
            <w:r w:rsidR="003D5CAC">
              <w:rPr>
                <w:rFonts w:asciiTheme="minorHAnsi" w:eastAsiaTheme="minorEastAsia" w:hAnsiTheme="minorHAnsi" w:cstheme="minorBidi"/>
                <w:noProof/>
                <w:lang w:val="en-ID" w:eastAsia="en-ID"/>
              </w:rPr>
              <w:tab/>
            </w:r>
            <w:r w:rsidR="003D5CAC" w:rsidRPr="00AB556E">
              <w:rPr>
                <w:rStyle w:val="Hyperlink"/>
                <w:noProof/>
                <w:lang w:val="id-ID"/>
              </w:rPr>
              <w:t>Observasi</w:t>
            </w:r>
            <w:r w:rsidR="003D5CAC">
              <w:rPr>
                <w:noProof/>
                <w:webHidden/>
              </w:rPr>
              <w:tab/>
            </w:r>
            <w:r w:rsidR="003D5CAC">
              <w:rPr>
                <w:noProof/>
                <w:webHidden/>
              </w:rPr>
              <w:fldChar w:fldCharType="begin"/>
            </w:r>
            <w:r w:rsidR="003D5CAC">
              <w:rPr>
                <w:noProof/>
                <w:webHidden/>
              </w:rPr>
              <w:instrText xml:space="preserve"> PAGEREF _Toc132291481 \h </w:instrText>
            </w:r>
            <w:r w:rsidR="003D5CAC">
              <w:rPr>
                <w:noProof/>
                <w:webHidden/>
              </w:rPr>
            </w:r>
            <w:r w:rsidR="003D5CAC">
              <w:rPr>
                <w:noProof/>
                <w:webHidden/>
              </w:rPr>
              <w:fldChar w:fldCharType="separate"/>
            </w:r>
            <w:r w:rsidR="003D442F">
              <w:rPr>
                <w:noProof/>
                <w:webHidden/>
              </w:rPr>
              <w:t>35</w:t>
            </w:r>
            <w:r w:rsidR="003D5CAC">
              <w:rPr>
                <w:noProof/>
                <w:webHidden/>
              </w:rPr>
              <w:fldChar w:fldCharType="end"/>
            </w:r>
          </w:hyperlink>
        </w:p>
        <w:p w14:paraId="634217B3" w14:textId="55CEC2F8"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82" w:history="1">
            <w:r w:rsidR="003D5CAC" w:rsidRPr="00AB556E">
              <w:rPr>
                <w:rStyle w:val="Hyperlink"/>
                <w:noProof/>
                <w:lang w:val="id-ID"/>
              </w:rPr>
              <w:t>2.</w:t>
            </w:r>
            <w:r w:rsidR="003D5CAC">
              <w:rPr>
                <w:rFonts w:asciiTheme="minorHAnsi" w:eastAsiaTheme="minorEastAsia" w:hAnsiTheme="minorHAnsi" w:cstheme="minorBidi"/>
                <w:noProof/>
                <w:lang w:val="en-ID" w:eastAsia="en-ID"/>
              </w:rPr>
              <w:tab/>
            </w:r>
            <w:r w:rsidR="003D5CAC" w:rsidRPr="00AB556E">
              <w:rPr>
                <w:rStyle w:val="Hyperlink"/>
                <w:noProof/>
                <w:lang w:val="id-ID"/>
              </w:rPr>
              <w:t>Wawancara</w:t>
            </w:r>
            <w:r w:rsidR="003D5CAC">
              <w:rPr>
                <w:noProof/>
                <w:webHidden/>
              </w:rPr>
              <w:tab/>
            </w:r>
            <w:r w:rsidR="003D5CAC">
              <w:rPr>
                <w:noProof/>
                <w:webHidden/>
              </w:rPr>
              <w:fldChar w:fldCharType="begin"/>
            </w:r>
            <w:r w:rsidR="003D5CAC">
              <w:rPr>
                <w:noProof/>
                <w:webHidden/>
              </w:rPr>
              <w:instrText xml:space="preserve"> PAGEREF _Toc132291482 \h </w:instrText>
            </w:r>
            <w:r w:rsidR="003D5CAC">
              <w:rPr>
                <w:noProof/>
                <w:webHidden/>
              </w:rPr>
            </w:r>
            <w:r w:rsidR="003D5CAC">
              <w:rPr>
                <w:noProof/>
                <w:webHidden/>
              </w:rPr>
              <w:fldChar w:fldCharType="separate"/>
            </w:r>
            <w:r w:rsidR="003D442F">
              <w:rPr>
                <w:noProof/>
                <w:webHidden/>
              </w:rPr>
              <w:t>35</w:t>
            </w:r>
            <w:r w:rsidR="003D5CAC">
              <w:rPr>
                <w:noProof/>
                <w:webHidden/>
              </w:rPr>
              <w:fldChar w:fldCharType="end"/>
            </w:r>
          </w:hyperlink>
        </w:p>
        <w:p w14:paraId="799409F6" w14:textId="2C6F1F36"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83" w:history="1">
            <w:r w:rsidR="003D5CAC" w:rsidRPr="00AB556E">
              <w:rPr>
                <w:rStyle w:val="Hyperlink"/>
                <w:noProof/>
                <w:lang w:val="id-ID"/>
              </w:rPr>
              <w:t>3.</w:t>
            </w:r>
            <w:r w:rsidR="003D5CAC">
              <w:rPr>
                <w:rFonts w:asciiTheme="minorHAnsi" w:eastAsiaTheme="minorEastAsia" w:hAnsiTheme="minorHAnsi" w:cstheme="minorBidi"/>
                <w:noProof/>
                <w:lang w:val="en-ID" w:eastAsia="en-ID"/>
              </w:rPr>
              <w:tab/>
            </w:r>
            <w:r w:rsidR="003D5CAC" w:rsidRPr="00AB556E">
              <w:rPr>
                <w:rStyle w:val="Hyperlink"/>
                <w:noProof/>
                <w:lang w:val="id-ID"/>
              </w:rPr>
              <w:t>Studi Literatur</w:t>
            </w:r>
            <w:r w:rsidR="003D5CAC">
              <w:rPr>
                <w:noProof/>
                <w:webHidden/>
              </w:rPr>
              <w:tab/>
            </w:r>
            <w:r w:rsidR="003D5CAC">
              <w:rPr>
                <w:noProof/>
                <w:webHidden/>
              </w:rPr>
              <w:fldChar w:fldCharType="begin"/>
            </w:r>
            <w:r w:rsidR="003D5CAC">
              <w:rPr>
                <w:noProof/>
                <w:webHidden/>
              </w:rPr>
              <w:instrText xml:space="preserve"> PAGEREF _Toc132291483 \h </w:instrText>
            </w:r>
            <w:r w:rsidR="003D5CAC">
              <w:rPr>
                <w:noProof/>
                <w:webHidden/>
              </w:rPr>
            </w:r>
            <w:r w:rsidR="003D5CAC">
              <w:rPr>
                <w:noProof/>
                <w:webHidden/>
              </w:rPr>
              <w:fldChar w:fldCharType="separate"/>
            </w:r>
            <w:r w:rsidR="003D442F">
              <w:rPr>
                <w:noProof/>
                <w:webHidden/>
              </w:rPr>
              <w:t>38</w:t>
            </w:r>
            <w:r w:rsidR="003D5CAC">
              <w:rPr>
                <w:noProof/>
                <w:webHidden/>
              </w:rPr>
              <w:fldChar w:fldCharType="end"/>
            </w:r>
          </w:hyperlink>
        </w:p>
        <w:p w14:paraId="3F4F1DB3" w14:textId="1A660C67"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484" w:history="1">
            <w:r w:rsidR="003D5CAC" w:rsidRPr="00AB556E">
              <w:rPr>
                <w:rStyle w:val="Hyperlink"/>
                <w:noProof/>
                <w:lang w:val="id-ID"/>
              </w:rPr>
              <w:t>B.</w:t>
            </w:r>
            <w:r w:rsidR="003D5CAC">
              <w:rPr>
                <w:rFonts w:asciiTheme="minorHAnsi" w:eastAsiaTheme="minorEastAsia" w:hAnsiTheme="minorHAnsi" w:cstheme="minorBidi"/>
                <w:noProof/>
                <w:lang w:val="en-ID" w:eastAsia="en-ID"/>
              </w:rPr>
              <w:tab/>
            </w:r>
            <w:r w:rsidR="003D5CAC" w:rsidRPr="00AB556E">
              <w:rPr>
                <w:rStyle w:val="Hyperlink"/>
                <w:noProof/>
                <w:lang w:val="id-ID"/>
              </w:rPr>
              <w:t>Model Perancangan</w:t>
            </w:r>
            <w:r w:rsidR="003D5CAC">
              <w:rPr>
                <w:noProof/>
                <w:webHidden/>
              </w:rPr>
              <w:tab/>
            </w:r>
            <w:r w:rsidR="003D5CAC">
              <w:rPr>
                <w:noProof/>
                <w:webHidden/>
              </w:rPr>
              <w:fldChar w:fldCharType="begin"/>
            </w:r>
            <w:r w:rsidR="003D5CAC">
              <w:rPr>
                <w:noProof/>
                <w:webHidden/>
              </w:rPr>
              <w:instrText xml:space="preserve"> PAGEREF _Toc132291484 \h </w:instrText>
            </w:r>
            <w:r w:rsidR="003D5CAC">
              <w:rPr>
                <w:noProof/>
                <w:webHidden/>
              </w:rPr>
            </w:r>
            <w:r w:rsidR="003D5CAC">
              <w:rPr>
                <w:noProof/>
                <w:webHidden/>
              </w:rPr>
              <w:fldChar w:fldCharType="separate"/>
            </w:r>
            <w:r w:rsidR="003D442F">
              <w:rPr>
                <w:noProof/>
                <w:webHidden/>
              </w:rPr>
              <w:t>39</w:t>
            </w:r>
            <w:r w:rsidR="003D5CAC">
              <w:rPr>
                <w:noProof/>
                <w:webHidden/>
              </w:rPr>
              <w:fldChar w:fldCharType="end"/>
            </w:r>
          </w:hyperlink>
        </w:p>
        <w:p w14:paraId="59333544" w14:textId="2B0F3395"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485" w:history="1">
            <w:r w:rsidR="003D5CAC" w:rsidRPr="00AB556E">
              <w:rPr>
                <w:rStyle w:val="Hyperlink"/>
                <w:noProof/>
                <w:lang w:val="id-ID"/>
              </w:rPr>
              <w:t>C.</w:t>
            </w:r>
            <w:r w:rsidR="003D5CAC">
              <w:rPr>
                <w:rFonts w:asciiTheme="minorHAnsi" w:eastAsiaTheme="minorEastAsia" w:hAnsiTheme="minorHAnsi" w:cstheme="minorBidi"/>
                <w:noProof/>
                <w:lang w:val="en-ID" w:eastAsia="en-ID"/>
              </w:rPr>
              <w:tab/>
            </w:r>
            <w:r w:rsidR="003D5CAC" w:rsidRPr="00AB556E">
              <w:rPr>
                <w:rStyle w:val="Hyperlink"/>
                <w:noProof/>
                <w:lang w:val="id-ID"/>
              </w:rPr>
              <w:t>Prosedur Perancangan</w:t>
            </w:r>
            <w:r w:rsidR="003D5CAC">
              <w:rPr>
                <w:noProof/>
                <w:webHidden/>
              </w:rPr>
              <w:tab/>
            </w:r>
            <w:r w:rsidR="003D5CAC">
              <w:rPr>
                <w:noProof/>
                <w:webHidden/>
              </w:rPr>
              <w:fldChar w:fldCharType="begin"/>
            </w:r>
            <w:r w:rsidR="003D5CAC">
              <w:rPr>
                <w:noProof/>
                <w:webHidden/>
              </w:rPr>
              <w:instrText xml:space="preserve"> PAGEREF _Toc132291485 \h </w:instrText>
            </w:r>
            <w:r w:rsidR="003D5CAC">
              <w:rPr>
                <w:noProof/>
                <w:webHidden/>
              </w:rPr>
            </w:r>
            <w:r w:rsidR="003D5CAC">
              <w:rPr>
                <w:noProof/>
                <w:webHidden/>
              </w:rPr>
              <w:fldChar w:fldCharType="separate"/>
            </w:r>
            <w:r w:rsidR="003D442F">
              <w:rPr>
                <w:noProof/>
                <w:webHidden/>
              </w:rPr>
              <w:t>39</w:t>
            </w:r>
            <w:r w:rsidR="003D5CAC">
              <w:rPr>
                <w:noProof/>
                <w:webHidden/>
              </w:rPr>
              <w:fldChar w:fldCharType="end"/>
            </w:r>
          </w:hyperlink>
        </w:p>
        <w:p w14:paraId="1C8F585B" w14:textId="42B0B19D"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86" w:history="1">
            <w:r w:rsidR="003D5CAC" w:rsidRPr="00AB556E">
              <w:rPr>
                <w:rStyle w:val="Hyperlink"/>
                <w:noProof/>
                <w:lang w:val="id-ID"/>
              </w:rPr>
              <w:t>1.</w:t>
            </w:r>
            <w:r w:rsidR="003D5CAC">
              <w:rPr>
                <w:rFonts w:asciiTheme="minorHAnsi" w:eastAsiaTheme="minorEastAsia" w:hAnsiTheme="minorHAnsi" w:cstheme="minorBidi"/>
                <w:noProof/>
                <w:lang w:val="en-ID" w:eastAsia="en-ID"/>
              </w:rPr>
              <w:tab/>
            </w:r>
            <w:r w:rsidR="003D5CAC" w:rsidRPr="00AB556E">
              <w:rPr>
                <w:rStyle w:val="Hyperlink"/>
                <w:i/>
                <w:iCs/>
                <w:noProof/>
                <w:lang w:val="id-ID"/>
              </w:rPr>
              <w:t>Requirement</w:t>
            </w:r>
            <w:r w:rsidR="003D5CAC" w:rsidRPr="00AB556E">
              <w:rPr>
                <w:rStyle w:val="Hyperlink"/>
                <w:noProof/>
                <w:lang w:val="id-ID"/>
              </w:rPr>
              <w:t xml:space="preserve"> Analisis</w:t>
            </w:r>
            <w:r w:rsidR="003D5CAC">
              <w:rPr>
                <w:noProof/>
                <w:webHidden/>
              </w:rPr>
              <w:tab/>
            </w:r>
            <w:r w:rsidR="003D5CAC">
              <w:rPr>
                <w:noProof/>
                <w:webHidden/>
              </w:rPr>
              <w:fldChar w:fldCharType="begin"/>
            </w:r>
            <w:r w:rsidR="003D5CAC">
              <w:rPr>
                <w:noProof/>
                <w:webHidden/>
              </w:rPr>
              <w:instrText xml:space="preserve"> PAGEREF _Toc132291486 \h </w:instrText>
            </w:r>
            <w:r w:rsidR="003D5CAC">
              <w:rPr>
                <w:noProof/>
                <w:webHidden/>
              </w:rPr>
            </w:r>
            <w:r w:rsidR="003D5CAC">
              <w:rPr>
                <w:noProof/>
                <w:webHidden/>
              </w:rPr>
              <w:fldChar w:fldCharType="separate"/>
            </w:r>
            <w:r w:rsidR="003D442F">
              <w:rPr>
                <w:noProof/>
                <w:webHidden/>
              </w:rPr>
              <w:t>40</w:t>
            </w:r>
            <w:r w:rsidR="003D5CAC">
              <w:rPr>
                <w:noProof/>
                <w:webHidden/>
              </w:rPr>
              <w:fldChar w:fldCharType="end"/>
            </w:r>
          </w:hyperlink>
        </w:p>
        <w:p w14:paraId="423D6F0E" w14:textId="3AF953ED"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87" w:history="1">
            <w:r w:rsidR="003D5CAC" w:rsidRPr="00AB556E">
              <w:rPr>
                <w:rStyle w:val="Hyperlink"/>
                <w:noProof/>
                <w:lang w:val="id-ID"/>
              </w:rPr>
              <w:t>2.</w:t>
            </w:r>
            <w:r w:rsidR="003D5CAC">
              <w:rPr>
                <w:rFonts w:asciiTheme="minorHAnsi" w:eastAsiaTheme="minorEastAsia" w:hAnsiTheme="minorHAnsi" w:cstheme="minorBidi"/>
                <w:noProof/>
                <w:lang w:val="en-ID" w:eastAsia="en-ID"/>
              </w:rPr>
              <w:tab/>
            </w:r>
            <w:r w:rsidR="003D5CAC" w:rsidRPr="001827AF">
              <w:rPr>
                <w:rStyle w:val="Hyperlink"/>
                <w:i/>
                <w:iCs/>
                <w:noProof/>
                <w:lang w:val="id-ID"/>
              </w:rPr>
              <w:t>System Design</w:t>
            </w:r>
            <w:r w:rsidR="003D5CAC">
              <w:rPr>
                <w:noProof/>
                <w:webHidden/>
              </w:rPr>
              <w:tab/>
            </w:r>
            <w:r w:rsidR="003D5CAC">
              <w:rPr>
                <w:noProof/>
                <w:webHidden/>
              </w:rPr>
              <w:fldChar w:fldCharType="begin"/>
            </w:r>
            <w:r w:rsidR="003D5CAC">
              <w:rPr>
                <w:noProof/>
                <w:webHidden/>
              </w:rPr>
              <w:instrText xml:space="preserve"> PAGEREF _Toc132291487 \h </w:instrText>
            </w:r>
            <w:r w:rsidR="003D5CAC">
              <w:rPr>
                <w:noProof/>
                <w:webHidden/>
              </w:rPr>
            </w:r>
            <w:r w:rsidR="003D5CAC">
              <w:rPr>
                <w:noProof/>
                <w:webHidden/>
              </w:rPr>
              <w:fldChar w:fldCharType="separate"/>
            </w:r>
            <w:r w:rsidR="003D442F">
              <w:rPr>
                <w:noProof/>
                <w:webHidden/>
              </w:rPr>
              <w:t>48</w:t>
            </w:r>
            <w:r w:rsidR="003D5CAC">
              <w:rPr>
                <w:noProof/>
                <w:webHidden/>
              </w:rPr>
              <w:fldChar w:fldCharType="end"/>
            </w:r>
          </w:hyperlink>
        </w:p>
        <w:p w14:paraId="49DA3750" w14:textId="7720D6C7"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88" w:history="1">
            <w:r w:rsidR="003D5CAC" w:rsidRPr="00AB556E">
              <w:rPr>
                <w:rStyle w:val="Hyperlink"/>
                <w:noProof/>
                <w:lang w:val="id-ID"/>
              </w:rPr>
              <w:t>3.</w:t>
            </w:r>
            <w:r w:rsidR="003D5CAC">
              <w:rPr>
                <w:rFonts w:asciiTheme="minorHAnsi" w:eastAsiaTheme="minorEastAsia" w:hAnsiTheme="minorHAnsi" w:cstheme="minorBidi"/>
                <w:noProof/>
                <w:lang w:val="en-ID" w:eastAsia="en-ID"/>
              </w:rPr>
              <w:tab/>
            </w:r>
            <w:r w:rsidR="003D5CAC" w:rsidRPr="001827AF">
              <w:rPr>
                <w:rStyle w:val="Hyperlink"/>
                <w:i/>
                <w:iCs/>
                <w:noProof/>
                <w:lang w:val="id-ID"/>
              </w:rPr>
              <w:t>Implementation</w:t>
            </w:r>
            <w:r w:rsidR="003D5CAC">
              <w:rPr>
                <w:noProof/>
                <w:webHidden/>
              </w:rPr>
              <w:tab/>
            </w:r>
            <w:r w:rsidR="003D5CAC">
              <w:rPr>
                <w:noProof/>
                <w:webHidden/>
              </w:rPr>
              <w:fldChar w:fldCharType="begin"/>
            </w:r>
            <w:r w:rsidR="003D5CAC">
              <w:rPr>
                <w:noProof/>
                <w:webHidden/>
              </w:rPr>
              <w:instrText xml:space="preserve"> PAGEREF _Toc132291488 \h </w:instrText>
            </w:r>
            <w:r w:rsidR="003D5CAC">
              <w:rPr>
                <w:noProof/>
                <w:webHidden/>
              </w:rPr>
            </w:r>
            <w:r w:rsidR="003D5CAC">
              <w:rPr>
                <w:noProof/>
                <w:webHidden/>
              </w:rPr>
              <w:fldChar w:fldCharType="separate"/>
            </w:r>
            <w:r w:rsidR="003D442F">
              <w:rPr>
                <w:noProof/>
                <w:webHidden/>
              </w:rPr>
              <w:t>60</w:t>
            </w:r>
            <w:r w:rsidR="003D5CAC">
              <w:rPr>
                <w:noProof/>
                <w:webHidden/>
              </w:rPr>
              <w:fldChar w:fldCharType="end"/>
            </w:r>
          </w:hyperlink>
        </w:p>
        <w:p w14:paraId="5388DFFD" w14:textId="45470DD1"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89" w:history="1">
            <w:r w:rsidR="003D5CAC" w:rsidRPr="00AB556E">
              <w:rPr>
                <w:rStyle w:val="Hyperlink"/>
                <w:noProof/>
                <w:lang w:val="id-ID"/>
              </w:rPr>
              <w:t>4.</w:t>
            </w:r>
            <w:r w:rsidR="003D5CAC">
              <w:rPr>
                <w:rFonts w:asciiTheme="minorHAnsi" w:eastAsiaTheme="minorEastAsia" w:hAnsiTheme="minorHAnsi" w:cstheme="minorBidi"/>
                <w:noProof/>
                <w:lang w:val="en-ID" w:eastAsia="en-ID"/>
              </w:rPr>
              <w:tab/>
            </w:r>
            <w:r w:rsidR="003D5CAC" w:rsidRPr="00AB556E">
              <w:rPr>
                <w:rStyle w:val="Hyperlink"/>
                <w:i/>
                <w:iCs/>
                <w:noProof/>
                <w:lang w:val="id-ID"/>
              </w:rPr>
              <w:t>Integration &amp; Testing</w:t>
            </w:r>
            <w:r w:rsidR="003D5CAC">
              <w:rPr>
                <w:noProof/>
                <w:webHidden/>
              </w:rPr>
              <w:tab/>
            </w:r>
            <w:r w:rsidR="003D5CAC">
              <w:rPr>
                <w:noProof/>
                <w:webHidden/>
              </w:rPr>
              <w:fldChar w:fldCharType="begin"/>
            </w:r>
            <w:r w:rsidR="003D5CAC">
              <w:rPr>
                <w:noProof/>
                <w:webHidden/>
              </w:rPr>
              <w:instrText xml:space="preserve"> PAGEREF _Toc132291489 \h </w:instrText>
            </w:r>
            <w:r w:rsidR="003D5CAC">
              <w:rPr>
                <w:noProof/>
                <w:webHidden/>
              </w:rPr>
            </w:r>
            <w:r w:rsidR="003D5CAC">
              <w:rPr>
                <w:noProof/>
                <w:webHidden/>
              </w:rPr>
              <w:fldChar w:fldCharType="separate"/>
            </w:r>
            <w:r w:rsidR="003D442F">
              <w:rPr>
                <w:noProof/>
                <w:webHidden/>
              </w:rPr>
              <w:t>60</w:t>
            </w:r>
            <w:r w:rsidR="003D5CAC">
              <w:rPr>
                <w:noProof/>
                <w:webHidden/>
              </w:rPr>
              <w:fldChar w:fldCharType="end"/>
            </w:r>
          </w:hyperlink>
        </w:p>
        <w:p w14:paraId="2A470E46" w14:textId="16CE8FCC"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494" w:history="1">
            <w:r w:rsidR="003D5CAC" w:rsidRPr="00AB556E">
              <w:rPr>
                <w:rStyle w:val="Hyperlink"/>
                <w:noProof/>
                <w:lang w:val="id-ID"/>
              </w:rPr>
              <w:t>5.</w:t>
            </w:r>
            <w:r w:rsidR="003D5CAC">
              <w:rPr>
                <w:rFonts w:asciiTheme="minorHAnsi" w:eastAsiaTheme="minorEastAsia" w:hAnsiTheme="minorHAnsi" w:cstheme="minorBidi"/>
                <w:noProof/>
                <w:lang w:val="en-ID" w:eastAsia="en-ID"/>
              </w:rPr>
              <w:tab/>
            </w:r>
            <w:r w:rsidR="003D5CAC" w:rsidRPr="001827AF">
              <w:rPr>
                <w:rStyle w:val="Hyperlink"/>
                <w:i/>
                <w:iCs/>
                <w:noProof/>
                <w:lang w:val="id-ID"/>
              </w:rPr>
              <w:t>Operation and maintenance</w:t>
            </w:r>
            <w:r w:rsidR="003D5CAC">
              <w:rPr>
                <w:noProof/>
                <w:webHidden/>
              </w:rPr>
              <w:tab/>
            </w:r>
            <w:r w:rsidR="003D5CAC">
              <w:rPr>
                <w:noProof/>
                <w:webHidden/>
              </w:rPr>
              <w:fldChar w:fldCharType="begin"/>
            </w:r>
            <w:r w:rsidR="003D5CAC">
              <w:rPr>
                <w:noProof/>
                <w:webHidden/>
              </w:rPr>
              <w:instrText xml:space="preserve"> PAGEREF _Toc132291494 \h </w:instrText>
            </w:r>
            <w:r w:rsidR="003D5CAC">
              <w:rPr>
                <w:noProof/>
                <w:webHidden/>
              </w:rPr>
            </w:r>
            <w:r w:rsidR="003D5CAC">
              <w:rPr>
                <w:noProof/>
                <w:webHidden/>
              </w:rPr>
              <w:fldChar w:fldCharType="separate"/>
            </w:r>
            <w:r w:rsidR="003D442F">
              <w:rPr>
                <w:noProof/>
                <w:webHidden/>
              </w:rPr>
              <w:t>71</w:t>
            </w:r>
            <w:r w:rsidR="003D5CAC">
              <w:rPr>
                <w:noProof/>
                <w:webHidden/>
              </w:rPr>
              <w:fldChar w:fldCharType="end"/>
            </w:r>
          </w:hyperlink>
        </w:p>
        <w:p w14:paraId="7EF2ABE5" w14:textId="019AE47C" w:rsidR="003D5CAC" w:rsidRDefault="00000000" w:rsidP="001827AF">
          <w:pPr>
            <w:pStyle w:val="TOC1"/>
            <w:rPr>
              <w:rFonts w:asciiTheme="minorHAnsi" w:eastAsiaTheme="minorEastAsia" w:hAnsiTheme="minorHAnsi" w:cstheme="minorBidi"/>
              <w:lang w:val="en-ID" w:eastAsia="en-ID"/>
            </w:rPr>
          </w:pPr>
          <w:hyperlink w:anchor="_Toc132291495" w:history="1">
            <w:r w:rsidR="003D5CAC" w:rsidRPr="00AB556E">
              <w:rPr>
                <w:rStyle w:val="Hyperlink"/>
              </w:rPr>
              <w:t>BAB IV</w:t>
            </w:r>
          </w:hyperlink>
          <w:r w:rsidR="00060B50">
            <w:rPr>
              <w:rFonts w:asciiTheme="minorHAnsi" w:eastAsiaTheme="minorEastAsia" w:hAnsiTheme="minorHAnsi" w:cstheme="minorBidi"/>
              <w:lang w:val="en-ID" w:eastAsia="en-ID"/>
            </w:rPr>
            <w:t xml:space="preserve"> </w:t>
          </w:r>
          <w:hyperlink w:anchor="_Toc132291496" w:history="1">
            <w:r w:rsidR="003D5CAC" w:rsidRPr="00AB556E">
              <w:rPr>
                <w:rStyle w:val="Hyperlink"/>
              </w:rPr>
              <w:t>HASIL DAN PEMBAHASAN</w:t>
            </w:r>
            <w:r w:rsidR="003D5CAC">
              <w:rPr>
                <w:webHidden/>
              </w:rPr>
              <w:tab/>
            </w:r>
            <w:r w:rsidR="003D5CAC">
              <w:rPr>
                <w:webHidden/>
              </w:rPr>
              <w:fldChar w:fldCharType="begin"/>
            </w:r>
            <w:r w:rsidR="003D5CAC">
              <w:rPr>
                <w:webHidden/>
              </w:rPr>
              <w:instrText xml:space="preserve"> PAGEREF _Toc132291496 \h </w:instrText>
            </w:r>
            <w:r w:rsidR="003D5CAC">
              <w:rPr>
                <w:webHidden/>
              </w:rPr>
            </w:r>
            <w:r w:rsidR="003D5CAC">
              <w:rPr>
                <w:webHidden/>
              </w:rPr>
              <w:fldChar w:fldCharType="separate"/>
            </w:r>
            <w:r w:rsidR="003D442F">
              <w:rPr>
                <w:webHidden/>
              </w:rPr>
              <w:t>73</w:t>
            </w:r>
            <w:r w:rsidR="003D5CAC">
              <w:rPr>
                <w:webHidden/>
              </w:rPr>
              <w:fldChar w:fldCharType="end"/>
            </w:r>
          </w:hyperlink>
        </w:p>
        <w:p w14:paraId="3EB970B2" w14:textId="51394835"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497" w:history="1">
            <w:r w:rsidR="003D5CAC" w:rsidRPr="00AB556E">
              <w:rPr>
                <w:rStyle w:val="Hyperlink"/>
                <w:noProof/>
              </w:rPr>
              <w:t>A.</w:t>
            </w:r>
            <w:r w:rsidR="003D5CAC">
              <w:rPr>
                <w:rFonts w:asciiTheme="minorHAnsi" w:eastAsiaTheme="minorEastAsia" w:hAnsiTheme="minorHAnsi" w:cstheme="minorBidi"/>
                <w:noProof/>
                <w:lang w:val="en-ID" w:eastAsia="en-ID"/>
              </w:rPr>
              <w:tab/>
            </w:r>
            <w:r w:rsidR="003D5CAC" w:rsidRPr="00AB556E">
              <w:rPr>
                <w:rStyle w:val="Hyperlink"/>
                <w:noProof/>
              </w:rPr>
              <w:t>Implementasi Perangkat Lunak</w:t>
            </w:r>
            <w:r w:rsidR="003D5CAC">
              <w:rPr>
                <w:noProof/>
                <w:webHidden/>
              </w:rPr>
              <w:tab/>
            </w:r>
            <w:r w:rsidR="003D5CAC">
              <w:rPr>
                <w:noProof/>
                <w:webHidden/>
              </w:rPr>
              <w:fldChar w:fldCharType="begin"/>
            </w:r>
            <w:r w:rsidR="003D5CAC">
              <w:rPr>
                <w:noProof/>
                <w:webHidden/>
              </w:rPr>
              <w:instrText xml:space="preserve"> PAGEREF _Toc132291497 \h </w:instrText>
            </w:r>
            <w:r w:rsidR="003D5CAC">
              <w:rPr>
                <w:noProof/>
                <w:webHidden/>
              </w:rPr>
            </w:r>
            <w:r w:rsidR="003D5CAC">
              <w:rPr>
                <w:noProof/>
                <w:webHidden/>
              </w:rPr>
              <w:fldChar w:fldCharType="separate"/>
            </w:r>
            <w:r w:rsidR="003D442F">
              <w:rPr>
                <w:noProof/>
                <w:webHidden/>
              </w:rPr>
              <w:t>73</w:t>
            </w:r>
            <w:r w:rsidR="003D5CAC">
              <w:rPr>
                <w:noProof/>
                <w:webHidden/>
              </w:rPr>
              <w:fldChar w:fldCharType="end"/>
            </w:r>
          </w:hyperlink>
        </w:p>
        <w:p w14:paraId="6B253AD9" w14:textId="526CC40F"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498" w:history="1">
            <w:r w:rsidR="003D5CAC" w:rsidRPr="00AB556E">
              <w:rPr>
                <w:rStyle w:val="Hyperlink"/>
                <w:noProof/>
              </w:rPr>
              <w:t>B.</w:t>
            </w:r>
            <w:r w:rsidR="003D5CAC">
              <w:rPr>
                <w:rFonts w:asciiTheme="minorHAnsi" w:eastAsiaTheme="minorEastAsia" w:hAnsiTheme="minorHAnsi" w:cstheme="minorBidi"/>
                <w:noProof/>
                <w:lang w:val="en-ID" w:eastAsia="en-ID"/>
              </w:rPr>
              <w:tab/>
            </w:r>
            <w:r w:rsidR="003D5CAC" w:rsidRPr="00AB556E">
              <w:rPr>
                <w:rStyle w:val="Hyperlink"/>
                <w:noProof/>
              </w:rPr>
              <w:t>Implementasi Perangkat Keras</w:t>
            </w:r>
            <w:r w:rsidR="003D5CAC">
              <w:rPr>
                <w:noProof/>
                <w:webHidden/>
              </w:rPr>
              <w:tab/>
            </w:r>
            <w:r w:rsidR="003D5CAC">
              <w:rPr>
                <w:noProof/>
                <w:webHidden/>
              </w:rPr>
              <w:fldChar w:fldCharType="begin"/>
            </w:r>
            <w:r w:rsidR="003D5CAC">
              <w:rPr>
                <w:noProof/>
                <w:webHidden/>
              </w:rPr>
              <w:instrText xml:space="preserve"> PAGEREF _Toc132291498 \h </w:instrText>
            </w:r>
            <w:r w:rsidR="003D5CAC">
              <w:rPr>
                <w:noProof/>
                <w:webHidden/>
              </w:rPr>
            </w:r>
            <w:r w:rsidR="003D5CAC">
              <w:rPr>
                <w:noProof/>
                <w:webHidden/>
              </w:rPr>
              <w:fldChar w:fldCharType="separate"/>
            </w:r>
            <w:r w:rsidR="003D442F">
              <w:rPr>
                <w:noProof/>
                <w:webHidden/>
              </w:rPr>
              <w:t>73</w:t>
            </w:r>
            <w:r w:rsidR="003D5CAC">
              <w:rPr>
                <w:noProof/>
                <w:webHidden/>
              </w:rPr>
              <w:fldChar w:fldCharType="end"/>
            </w:r>
          </w:hyperlink>
        </w:p>
        <w:p w14:paraId="0E4F7D0A" w14:textId="70A57C0C"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499" w:history="1">
            <w:r w:rsidR="003D5CAC" w:rsidRPr="00AB556E">
              <w:rPr>
                <w:rStyle w:val="Hyperlink"/>
                <w:i/>
                <w:iCs/>
                <w:noProof/>
              </w:rPr>
              <w:t>C.</w:t>
            </w:r>
            <w:r w:rsidR="003D5CAC">
              <w:rPr>
                <w:rFonts w:asciiTheme="minorHAnsi" w:eastAsiaTheme="minorEastAsia" w:hAnsiTheme="minorHAnsi" w:cstheme="minorBidi"/>
                <w:noProof/>
                <w:lang w:val="en-ID" w:eastAsia="en-ID"/>
              </w:rPr>
              <w:tab/>
            </w:r>
            <w:r w:rsidR="003D5CAC" w:rsidRPr="00AB556E">
              <w:rPr>
                <w:rStyle w:val="Hyperlink"/>
                <w:noProof/>
              </w:rPr>
              <w:t xml:space="preserve">Hasil Implementasi </w:t>
            </w:r>
            <w:r w:rsidR="003D5CAC" w:rsidRPr="00AB556E">
              <w:rPr>
                <w:rStyle w:val="Hyperlink"/>
                <w:i/>
                <w:iCs/>
                <w:noProof/>
              </w:rPr>
              <w:t>Database</w:t>
            </w:r>
            <w:r w:rsidR="003D5CAC">
              <w:rPr>
                <w:noProof/>
                <w:webHidden/>
              </w:rPr>
              <w:tab/>
            </w:r>
            <w:r w:rsidR="003D5CAC">
              <w:rPr>
                <w:noProof/>
                <w:webHidden/>
              </w:rPr>
              <w:fldChar w:fldCharType="begin"/>
            </w:r>
            <w:r w:rsidR="003D5CAC">
              <w:rPr>
                <w:noProof/>
                <w:webHidden/>
              </w:rPr>
              <w:instrText xml:space="preserve"> PAGEREF _Toc132291499 \h </w:instrText>
            </w:r>
            <w:r w:rsidR="003D5CAC">
              <w:rPr>
                <w:noProof/>
                <w:webHidden/>
              </w:rPr>
            </w:r>
            <w:r w:rsidR="003D5CAC">
              <w:rPr>
                <w:noProof/>
                <w:webHidden/>
              </w:rPr>
              <w:fldChar w:fldCharType="separate"/>
            </w:r>
            <w:r w:rsidR="003D442F">
              <w:rPr>
                <w:noProof/>
                <w:webHidden/>
              </w:rPr>
              <w:t>74</w:t>
            </w:r>
            <w:r w:rsidR="003D5CAC">
              <w:rPr>
                <w:noProof/>
                <w:webHidden/>
              </w:rPr>
              <w:fldChar w:fldCharType="end"/>
            </w:r>
          </w:hyperlink>
        </w:p>
        <w:p w14:paraId="1A7C92D2" w14:textId="435368EC"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500" w:history="1">
            <w:r w:rsidR="003D5CAC" w:rsidRPr="00AB556E">
              <w:rPr>
                <w:rStyle w:val="Hyperlink"/>
                <w:noProof/>
              </w:rPr>
              <w:t>D.</w:t>
            </w:r>
            <w:r w:rsidR="003D5CAC">
              <w:rPr>
                <w:rFonts w:asciiTheme="minorHAnsi" w:eastAsiaTheme="minorEastAsia" w:hAnsiTheme="minorHAnsi" w:cstheme="minorBidi"/>
                <w:noProof/>
                <w:lang w:val="en-ID" w:eastAsia="en-ID"/>
              </w:rPr>
              <w:tab/>
            </w:r>
            <w:r w:rsidR="003D5CAC" w:rsidRPr="00AB556E">
              <w:rPr>
                <w:rStyle w:val="Hyperlink"/>
                <w:noProof/>
              </w:rPr>
              <w:t>Hasil Implementasi Sistem</w:t>
            </w:r>
            <w:r w:rsidR="003D5CAC">
              <w:rPr>
                <w:noProof/>
                <w:webHidden/>
              </w:rPr>
              <w:tab/>
            </w:r>
            <w:r w:rsidR="003D5CAC">
              <w:rPr>
                <w:noProof/>
                <w:webHidden/>
              </w:rPr>
              <w:fldChar w:fldCharType="begin"/>
            </w:r>
            <w:r w:rsidR="003D5CAC">
              <w:rPr>
                <w:noProof/>
                <w:webHidden/>
              </w:rPr>
              <w:instrText xml:space="preserve"> PAGEREF _Toc132291500 \h </w:instrText>
            </w:r>
            <w:r w:rsidR="003D5CAC">
              <w:rPr>
                <w:noProof/>
                <w:webHidden/>
              </w:rPr>
            </w:r>
            <w:r w:rsidR="003D5CAC">
              <w:rPr>
                <w:noProof/>
                <w:webHidden/>
              </w:rPr>
              <w:fldChar w:fldCharType="separate"/>
            </w:r>
            <w:r w:rsidR="003D442F">
              <w:rPr>
                <w:noProof/>
                <w:webHidden/>
              </w:rPr>
              <w:t>83</w:t>
            </w:r>
            <w:r w:rsidR="003D5CAC">
              <w:rPr>
                <w:noProof/>
                <w:webHidden/>
              </w:rPr>
              <w:fldChar w:fldCharType="end"/>
            </w:r>
          </w:hyperlink>
        </w:p>
        <w:p w14:paraId="38193FE2" w14:textId="2D320F46"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501" w:history="1">
            <w:r w:rsidR="003D5CAC" w:rsidRPr="00AB556E">
              <w:rPr>
                <w:rStyle w:val="Hyperlink"/>
                <w:noProof/>
              </w:rPr>
              <w:t>1.</w:t>
            </w:r>
            <w:r w:rsidR="003D5CAC">
              <w:rPr>
                <w:rFonts w:asciiTheme="minorHAnsi" w:eastAsiaTheme="minorEastAsia" w:hAnsiTheme="minorHAnsi" w:cstheme="minorBidi"/>
                <w:noProof/>
                <w:lang w:val="en-ID" w:eastAsia="en-ID"/>
              </w:rPr>
              <w:tab/>
            </w:r>
            <w:r w:rsidR="003D5CAC" w:rsidRPr="00AB556E">
              <w:rPr>
                <w:rStyle w:val="Hyperlink"/>
                <w:noProof/>
              </w:rPr>
              <w:t>Dashboard Ketua Tim</w:t>
            </w:r>
            <w:r w:rsidR="003D5CAC">
              <w:rPr>
                <w:noProof/>
                <w:webHidden/>
              </w:rPr>
              <w:tab/>
            </w:r>
            <w:r w:rsidR="003D5CAC">
              <w:rPr>
                <w:noProof/>
                <w:webHidden/>
              </w:rPr>
              <w:fldChar w:fldCharType="begin"/>
            </w:r>
            <w:r w:rsidR="003D5CAC">
              <w:rPr>
                <w:noProof/>
                <w:webHidden/>
              </w:rPr>
              <w:instrText xml:space="preserve"> PAGEREF _Toc132291501 \h </w:instrText>
            </w:r>
            <w:r w:rsidR="003D5CAC">
              <w:rPr>
                <w:noProof/>
                <w:webHidden/>
              </w:rPr>
            </w:r>
            <w:r w:rsidR="003D5CAC">
              <w:rPr>
                <w:noProof/>
                <w:webHidden/>
              </w:rPr>
              <w:fldChar w:fldCharType="separate"/>
            </w:r>
            <w:r w:rsidR="003D442F">
              <w:rPr>
                <w:noProof/>
                <w:webHidden/>
              </w:rPr>
              <w:t>83</w:t>
            </w:r>
            <w:r w:rsidR="003D5CAC">
              <w:rPr>
                <w:noProof/>
                <w:webHidden/>
              </w:rPr>
              <w:fldChar w:fldCharType="end"/>
            </w:r>
          </w:hyperlink>
        </w:p>
        <w:p w14:paraId="3BB4806B" w14:textId="0827F56B"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502" w:history="1">
            <w:r w:rsidR="003D5CAC" w:rsidRPr="00AB556E">
              <w:rPr>
                <w:rStyle w:val="Hyperlink"/>
                <w:noProof/>
              </w:rPr>
              <w:t>2.</w:t>
            </w:r>
            <w:r w:rsidR="003D5CAC">
              <w:rPr>
                <w:rFonts w:asciiTheme="minorHAnsi" w:eastAsiaTheme="minorEastAsia" w:hAnsiTheme="minorHAnsi" w:cstheme="minorBidi"/>
                <w:noProof/>
                <w:lang w:val="en-ID" w:eastAsia="en-ID"/>
              </w:rPr>
              <w:tab/>
            </w:r>
            <w:r w:rsidR="003D5CAC" w:rsidRPr="00AB556E">
              <w:rPr>
                <w:rStyle w:val="Hyperlink"/>
                <w:noProof/>
              </w:rPr>
              <w:t>Halaman Data Anggota Tim</w:t>
            </w:r>
            <w:r w:rsidR="003D5CAC">
              <w:rPr>
                <w:noProof/>
                <w:webHidden/>
              </w:rPr>
              <w:tab/>
            </w:r>
            <w:r w:rsidR="003D5CAC">
              <w:rPr>
                <w:noProof/>
                <w:webHidden/>
              </w:rPr>
              <w:fldChar w:fldCharType="begin"/>
            </w:r>
            <w:r w:rsidR="003D5CAC">
              <w:rPr>
                <w:noProof/>
                <w:webHidden/>
              </w:rPr>
              <w:instrText xml:space="preserve"> PAGEREF _Toc132291502 \h </w:instrText>
            </w:r>
            <w:r w:rsidR="003D5CAC">
              <w:rPr>
                <w:noProof/>
                <w:webHidden/>
              </w:rPr>
            </w:r>
            <w:r w:rsidR="003D5CAC">
              <w:rPr>
                <w:noProof/>
                <w:webHidden/>
              </w:rPr>
              <w:fldChar w:fldCharType="separate"/>
            </w:r>
            <w:r w:rsidR="003D442F">
              <w:rPr>
                <w:noProof/>
                <w:webHidden/>
              </w:rPr>
              <w:t>84</w:t>
            </w:r>
            <w:r w:rsidR="003D5CAC">
              <w:rPr>
                <w:noProof/>
                <w:webHidden/>
              </w:rPr>
              <w:fldChar w:fldCharType="end"/>
            </w:r>
          </w:hyperlink>
        </w:p>
        <w:p w14:paraId="16AF4F02" w14:textId="6D36B408"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503" w:history="1">
            <w:r w:rsidR="003D5CAC" w:rsidRPr="00AB556E">
              <w:rPr>
                <w:rStyle w:val="Hyperlink"/>
                <w:noProof/>
              </w:rPr>
              <w:t>3.</w:t>
            </w:r>
            <w:r w:rsidR="003D5CAC">
              <w:rPr>
                <w:rFonts w:asciiTheme="minorHAnsi" w:eastAsiaTheme="minorEastAsia" w:hAnsiTheme="minorHAnsi" w:cstheme="minorBidi"/>
                <w:noProof/>
                <w:lang w:val="en-ID" w:eastAsia="en-ID"/>
              </w:rPr>
              <w:tab/>
            </w:r>
            <w:r w:rsidR="003D5CAC" w:rsidRPr="00AB556E">
              <w:rPr>
                <w:rStyle w:val="Hyperlink"/>
                <w:noProof/>
              </w:rPr>
              <w:t>Halaman Menu Surat Tugas</w:t>
            </w:r>
            <w:r w:rsidR="003D5CAC">
              <w:rPr>
                <w:noProof/>
                <w:webHidden/>
              </w:rPr>
              <w:tab/>
            </w:r>
            <w:r w:rsidR="003D5CAC">
              <w:rPr>
                <w:noProof/>
                <w:webHidden/>
              </w:rPr>
              <w:fldChar w:fldCharType="begin"/>
            </w:r>
            <w:r w:rsidR="003D5CAC">
              <w:rPr>
                <w:noProof/>
                <w:webHidden/>
              </w:rPr>
              <w:instrText xml:space="preserve"> PAGEREF _Toc132291503 \h </w:instrText>
            </w:r>
            <w:r w:rsidR="003D5CAC">
              <w:rPr>
                <w:noProof/>
                <w:webHidden/>
              </w:rPr>
            </w:r>
            <w:r w:rsidR="003D5CAC">
              <w:rPr>
                <w:noProof/>
                <w:webHidden/>
              </w:rPr>
              <w:fldChar w:fldCharType="separate"/>
            </w:r>
            <w:r w:rsidR="003D442F">
              <w:rPr>
                <w:noProof/>
                <w:webHidden/>
              </w:rPr>
              <w:t>85</w:t>
            </w:r>
            <w:r w:rsidR="003D5CAC">
              <w:rPr>
                <w:noProof/>
                <w:webHidden/>
              </w:rPr>
              <w:fldChar w:fldCharType="end"/>
            </w:r>
          </w:hyperlink>
        </w:p>
        <w:p w14:paraId="5E76B3CD" w14:textId="793B6392"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504" w:history="1">
            <w:r w:rsidR="003D5CAC" w:rsidRPr="00AB556E">
              <w:rPr>
                <w:rStyle w:val="Hyperlink"/>
                <w:noProof/>
              </w:rPr>
              <w:t>4.</w:t>
            </w:r>
            <w:r w:rsidR="003D5CAC">
              <w:rPr>
                <w:rFonts w:asciiTheme="minorHAnsi" w:eastAsiaTheme="minorEastAsia" w:hAnsiTheme="minorHAnsi" w:cstheme="minorBidi"/>
                <w:noProof/>
                <w:lang w:val="en-ID" w:eastAsia="en-ID"/>
              </w:rPr>
              <w:tab/>
            </w:r>
            <w:r w:rsidR="003D5CAC" w:rsidRPr="00AB556E">
              <w:rPr>
                <w:rStyle w:val="Hyperlink"/>
                <w:noProof/>
              </w:rPr>
              <w:t>Halaman Pengelolaan Surat Tugas</w:t>
            </w:r>
            <w:r w:rsidR="003D5CAC">
              <w:rPr>
                <w:noProof/>
                <w:webHidden/>
              </w:rPr>
              <w:tab/>
            </w:r>
            <w:r w:rsidR="003D5CAC">
              <w:rPr>
                <w:noProof/>
                <w:webHidden/>
              </w:rPr>
              <w:fldChar w:fldCharType="begin"/>
            </w:r>
            <w:r w:rsidR="003D5CAC">
              <w:rPr>
                <w:noProof/>
                <w:webHidden/>
              </w:rPr>
              <w:instrText xml:space="preserve"> PAGEREF _Toc132291504 \h </w:instrText>
            </w:r>
            <w:r w:rsidR="003D5CAC">
              <w:rPr>
                <w:noProof/>
                <w:webHidden/>
              </w:rPr>
            </w:r>
            <w:r w:rsidR="003D5CAC">
              <w:rPr>
                <w:noProof/>
                <w:webHidden/>
              </w:rPr>
              <w:fldChar w:fldCharType="separate"/>
            </w:r>
            <w:r w:rsidR="003D442F">
              <w:rPr>
                <w:noProof/>
                <w:webHidden/>
              </w:rPr>
              <w:t>86</w:t>
            </w:r>
            <w:r w:rsidR="003D5CAC">
              <w:rPr>
                <w:noProof/>
                <w:webHidden/>
              </w:rPr>
              <w:fldChar w:fldCharType="end"/>
            </w:r>
          </w:hyperlink>
        </w:p>
        <w:p w14:paraId="0ADCA288" w14:textId="091631E4"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505" w:history="1">
            <w:r w:rsidR="003D5CAC" w:rsidRPr="00AB556E">
              <w:rPr>
                <w:rStyle w:val="Hyperlink"/>
                <w:noProof/>
              </w:rPr>
              <w:t>5.</w:t>
            </w:r>
            <w:r w:rsidR="003D5CAC">
              <w:rPr>
                <w:rFonts w:asciiTheme="minorHAnsi" w:eastAsiaTheme="minorEastAsia" w:hAnsiTheme="minorHAnsi" w:cstheme="minorBidi"/>
                <w:noProof/>
                <w:lang w:val="en-ID" w:eastAsia="en-ID"/>
              </w:rPr>
              <w:tab/>
            </w:r>
            <w:r w:rsidR="003D5CAC" w:rsidRPr="00AB556E">
              <w:rPr>
                <w:rStyle w:val="Hyperlink"/>
                <w:noProof/>
              </w:rPr>
              <w:t>Halaman Pengelolaan Berita Acara</w:t>
            </w:r>
            <w:r w:rsidR="003D5CAC">
              <w:rPr>
                <w:noProof/>
                <w:webHidden/>
              </w:rPr>
              <w:tab/>
            </w:r>
            <w:r w:rsidR="003D5CAC">
              <w:rPr>
                <w:noProof/>
                <w:webHidden/>
              </w:rPr>
              <w:fldChar w:fldCharType="begin"/>
            </w:r>
            <w:r w:rsidR="003D5CAC">
              <w:rPr>
                <w:noProof/>
                <w:webHidden/>
              </w:rPr>
              <w:instrText xml:space="preserve"> PAGEREF _Toc132291505 \h </w:instrText>
            </w:r>
            <w:r w:rsidR="003D5CAC">
              <w:rPr>
                <w:noProof/>
                <w:webHidden/>
              </w:rPr>
            </w:r>
            <w:r w:rsidR="003D5CAC">
              <w:rPr>
                <w:noProof/>
                <w:webHidden/>
              </w:rPr>
              <w:fldChar w:fldCharType="separate"/>
            </w:r>
            <w:r w:rsidR="003D442F">
              <w:rPr>
                <w:noProof/>
                <w:webHidden/>
              </w:rPr>
              <w:t>86</w:t>
            </w:r>
            <w:r w:rsidR="003D5CAC">
              <w:rPr>
                <w:noProof/>
                <w:webHidden/>
              </w:rPr>
              <w:fldChar w:fldCharType="end"/>
            </w:r>
          </w:hyperlink>
        </w:p>
        <w:p w14:paraId="4D53F3D4" w14:textId="05788C52"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506" w:history="1">
            <w:r w:rsidR="003D5CAC" w:rsidRPr="00AB556E">
              <w:rPr>
                <w:rStyle w:val="Hyperlink"/>
                <w:noProof/>
              </w:rPr>
              <w:t>6.</w:t>
            </w:r>
            <w:r w:rsidR="003D5CAC">
              <w:rPr>
                <w:rFonts w:asciiTheme="minorHAnsi" w:eastAsiaTheme="minorEastAsia" w:hAnsiTheme="minorHAnsi" w:cstheme="minorBidi"/>
                <w:noProof/>
                <w:lang w:val="en-ID" w:eastAsia="en-ID"/>
              </w:rPr>
              <w:tab/>
            </w:r>
            <w:r w:rsidR="003D5CAC" w:rsidRPr="00AB556E">
              <w:rPr>
                <w:rStyle w:val="Hyperlink"/>
                <w:noProof/>
              </w:rPr>
              <w:t>Halaman Dashboard Admin</w:t>
            </w:r>
            <w:r w:rsidR="003D5CAC">
              <w:rPr>
                <w:noProof/>
                <w:webHidden/>
              </w:rPr>
              <w:tab/>
            </w:r>
            <w:r w:rsidR="003D5CAC">
              <w:rPr>
                <w:noProof/>
                <w:webHidden/>
              </w:rPr>
              <w:fldChar w:fldCharType="begin"/>
            </w:r>
            <w:r w:rsidR="003D5CAC">
              <w:rPr>
                <w:noProof/>
                <w:webHidden/>
              </w:rPr>
              <w:instrText xml:space="preserve"> PAGEREF _Toc132291506 \h </w:instrText>
            </w:r>
            <w:r w:rsidR="003D5CAC">
              <w:rPr>
                <w:noProof/>
                <w:webHidden/>
              </w:rPr>
            </w:r>
            <w:r w:rsidR="003D5CAC">
              <w:rPr>
                <w:noProof/>
                <w:webHidden/>
              </w:rPr>
              <w:fldChar w:fldCharType="separate"/>
            </w:r>
            <w:r w:rsidR="003D442F">
              <w:rPr>
                <w:noProof/>
                <w:webHidden/>
              </w:rPr>
              <w:t>87</w:t>
            </w:r>
            <w:r w:rsidR="003D5CAC">
              <w:rPr>
                <w:noProof/>
                <w:webHidden/>
              </w:rPr>
              <w:fldChar w:fldCharType="end"/>
            </w:r>
          </w:hyperlink>
        </w:p>
        <w:p w14:paraId="28BDDD3D" w14:textId="6695A490"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507" w:history="1">
            <w:r w:rsidR="003D5CAC" w:rsidRPr="00AB556E">
              <w:rPr>
                <w:rStyle w:val="Hyperlink"/>
                <w:noProof/>
              </w:rPr>
              <w:t>7.</w:t>
            </w:r>
            <w:r w:rsidR="003D5CAC">
              <w:rPr>
                <w:rFonts w:asciiTheme="minorHAnsi" w:eastAsiaTheme="minorEastAsia" w:hAnsiTheme="minorHAnsi" w:cstheme="minorBidi"/>
                <w:noProof/>
                <w:lang w:val="en-ID" w:eastAsia="en-ID"/>
              </w:rPr>
              <w:tab/>
            </w:r>
            <w:r w:rsidR="003D5CAC" w:rsidRPr="00AB556E">
              <w:rPr>
                <w:rStyle w:val="Hyperlink"/>
                <w:noProof/>
              </w:rPr>
              <w:t>Halaman Pengelolaan Data Ketua Tim</w:t>
            </w:r>
            <w:r w:rsidR="003D5CAC">
              <w:rPr>
                <w:noProof/>
                <w:webHidden/>
              </w:rPr>
              <w:tab/>
            </w:r>
            <w:r w:rsidR="003D5CAC">
              <w:rPr>
                <w:noProof/>
                <w:webHidden/>
              </w:rPr>
              <w:fldChar w:fldCharType="begin"/>
            </w:r>
            <w:r w:rsidR="003D5CAC">
              <w:rPr>
                <w:noProof/>
                <w:webHidden/>
              </w:rPr>
              <w:instrText xml:space="preserve"> PAGEREF _Toc132291507 \h </w:instrText>
            </w:r>
            <w:r w:rsidR="003D5CAC">
              <w:rPr>
                <w:noProof/>
                <w:webHidden/>
              </w:rPr>
            </w:r>
            <w:r w:rsidR="003D5CAC">
              <w:rPr>
                <w:noProof/>
                <w:webHidden/>
              </w:rPr>
              <w:fldChar w:fldCharType="separate"/>
            </w:r>
            <w:r w:rsidR="003D442F">
              <w:rPr>
                <w:noProof/>
                <w:webHidden/>
              </w:rPr>
              <w:t>88</w:t>
            </w:r>
            <w:r w:rsidR="003D5CAC">
              <w:rPr>
                <w:noProof/>
                <w:webHidden/>
              </w:rPr>
              <w:fldChar w:fldCharType="end"/>
            </w:r>
          </w:hyperlink>
        </w:p>
        <w:p w14:paraId="16DD431B" w14:textId="79E9A53E"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508" w:history="1">
            <w:r w:rsidR="003D5CAC" w:rsidRPr="00AB556E">
              <w:rPr>
                <w:rStyle w:val="Hyperlink"/>
                <w:noProof/>
              </w:rPr>
              <w:t>8.</w:t>
            </w:r>
            <w:r w:rsidR="003D5CAC">
              <w:rPr>
                <w:rFonts w:asciiTheme="minorHAnsi" w:eastAsiaTheme="minorEastAsia" w:hAnsiTheme="minorHAnsi" w:cstheme="minorBidi"/>
                <w:noProof/>
                <w:lang w:val="en-ID" w:eastAsia="en-ID"/>
              </w:rPr>
              <w:tab/>
            </w:r>
            <w:r w:rsidR="003D5CAC" w:rsidRPr="00AB556E">
              <w:rPr>
                <w:rStyle w:val="Hyperlink"/>
                <w:noProof/>
              </w:rPr>
              <w:t>Halaman Pengelolaan Petugas Keuangan</w:t>
            </w:r>
            <w:r w:rsidR="003D5CAC">
              <w:rPr>
                <w:noProof/>
                <w:webHidden/>
              </w:rPr>
              <w:tab/>
            </w:r>
            <w:r w:rsidR="003D5CAC">
              <w:rPr>
                <w:noProof/>
                <w:webHidden/>
              </w:rPr>
              <w:fldChar w:fldCharType="begin"/>
            </w:r>
            <w:r w:rsidR="003D5CAC">
              <w:rPr>
                <w:noProof/>
                <w:webHidden/>
              </w:rPr>
              <w:instrText xml:space="preserve"> PAGEREF _Toc132291508 \h </w:instrText>
            </w:r>
            <w:r w:rsidR="003D5CAC">
              <w:rPr>
                <w:noProof/>
                <w:webHidden/>
              </w:rPr>
            </w:r>
            <w:r w:rsidR="003D5CAC">
              <w:rPr>
                <w:noProof/>
                <w:webHidden/>
              </w:rPr>
              <w:fldChar w:fldCharType="separate"/>
            </w:r>
            <w:r w:rsidR="003D442F">
              <w:rPr>
                <w:noProof/>
                <w:webHidden/>
              </w:rPr>
              <w:t>89</w:t>
            </w:r>
            <w:r w:rsidR="003D5CAC">
              <w:rPr>
                <w:noProof/>
                <w:webHidden/>
              </w:rPr>
              <w:fldChar w:fldCharType="end"/>
            </w:r>
          </w:hyperlink>
        </w:p>
        <w:p w14:paraId="41642366" w14:textId="137B6094"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509" w:history="1">
            <w:r w:rsidR="003D5CAC" w:rsidRPr="00AB556E">
              <w:rPr>
                <w:rStyle w:val="Hyperlink"/>
                <w:noProof/>
              </w:rPr>
              <w:t>9.</w:t>
            </w:r>
            <w:r w:rsidR="003D5CAC">
              <w:rPr>
                <w:rFonts w:asciiTheme="minorHAnsi" w:eastAsiaTheme="minorEastAsia" w:hAnsiTheme="minorHAnsi" w:cstheme="minorBidi"/>
                <w:noProof/>
                <w:lang w:val="en-ID" w:eastAsia="en-ID"/>
              </w:rPr>
              <w:tab/>
            </w:r>
            <w:r w:rsidR="003D5CAC" w:rsidRPr="00AB556E">
              <w:rPr>
                <w:rStyle w:val="Hyperlink"/>
                <w:noProof/>
              </w:rPr>
              <w:t xml:space="preserve">Halaman Menu Data </w:t>
            </w:r>
            <w:r w:rsidR="003D5CAC" w:rsidRPr="00AB556E">
              <w:rPr>
                <w:rStyle w:val="Hyperlink"/>
                <w:i/>
                <w:iCs/>
                <w:noProof/>
              </w:rPr>
              <w:t>Load</w:t>
            </w:r>
            <w:r w:rsidR="003D5CAC">
              <w:rPr>
                <w:noProof/>
                <w:webHidden/>
              </w:rPr>
              <w:tab/>
            </w:r>
            <w:r w:rsidR="003D5CAC">
              <w:rPr>
                <w:noProof/>
                <w:webHidden/>
              </w:rPr>
              <w:fldChar w:fldCharType="begin"/>
            </w:r>
            <w:r w:rsidR="003D5CAC">
              <w:rPr>
                <w:noProof/>
                <w:webHidden/>
              </w:rPr>
              <w:instrText xml:space="preserve"> PAGEREF _Toc132291509 \h </w:instrText>
            </w:r>
            <w:r w:rsidR="003D5CAC">
              <w:rPr>
                <w:noProof/>
                <w:webHidden/>
              </w:rPr>
            </w:r>
            <w:r w:rsidR="003D5CAC">
              <w:rPr>
                <w:noProof/>
                <w:webHidden/>
              </w:rPr>
              <w:fldChar w:fldCharType="separate"/>
            </w:r>
            <w:r w:rsidR="003D442F">
              <w:rPr>
                <w:noProof/>
                <w:webHidden/>
              </w:rPr>
              <w:t>90</w:t>
            </w:r>
            <w:r w:rsidR="003D5CAC">
              <w:rPr>
                <w:noProof/>
                <w:webHidden/>
              </w:rPr>
              <w:fldChar w:fldCharType="end"/>
            </w:r>
          </w:hyperlink>
        </w:p>
        <w:p w14:paraId="39AEC98F" w14:textId="281C7FB8"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510" w:history="1">
            <w:r w:rsidR="003D5CAC" w:rsidRPr="00AB556E">
              <w:rPr>
                <w:rStyle w:val="Hyperlink"/>
                <w:noProof/>
              </w:rPr>
              <w:t>10.</w:t>
            </w:r>
            <w:r w:rsidR="003D5CAC">
              <w:rPr>
                <w:rFonts w:asciiTheme="minorHAnsi" w:eastAsiaTheme="minorEastAsia" w:hAnsiTheme="minorHAnsi" w:cstheme="minorBidi"/>
                <w:noProof/>
                <w:lang w:val="en-ID" w:eastAsia="en-ID"/>
              </w:rPr>
              <w:tab/>
            </w:r>
            <w:r w:rsidR="003D5CAC" w:rsidRPr="00AB556E">
              <w:rPr>
                <w:rStyle w:val="Hyperlink"/>
                <w:noProof/>
              </w:rPr>
              <w:t xml:space="preserve">Halaman Pengelolaan Data </w:t>
            </w:r>
            <w:r w:rsidR="003D5CAC" w:rsidRPr="00AB556E">
              <w:rPr>
                <w:rStyle w:val="Hyperlink"/>
                <w:i/>
                <w:iCs/>
                <w:noProof/>
              </w:rPr>
              <w:t>Load</w:t>
            </w:r>
            <w:r w:rsidR="003D5CAC">
              <w:rPr>
                <w:noProof/>
                <w:webHidden/>
              </w:rPr>
              <w:tab/>
            </w:r>
            <w:r w:rsidR="003D5CAC">
              <w:rPr>
                <w:noProof/>
                <w:webHidden/>
              </w:rPr>
              <w:fldChar w:fldCharType="begin"/>
            </w:r>
            <w:r w:rsidR="003D5CAC">
              <w:rPr>
                <w:noProof/>
                <w:webHidden/>
              </w:rPr>
              <w:instrText xml:space="preserve"> PAGEREF _Toc132291510 \h </w:instrText>
            </w:r>
            <w:r w:rsidR="003D5CAC">
              <w:rPr>
                <w:noProof/>
                <w:webHidden/>
              </w:rPr>
            </w:r>
            <w:r w:rsidR="003D5CAC">
              <w:rPr>
                <w:noProof/>
                <w:webHidden/>
              </w:rPr>
              <w:fldChar w:fldCharType="separate"/>
            </w:r>
            <w:r w:rsidR="003D442F">
              <w:rPr>
                <w:noProof/>
                <w:webHidden/>
              </w:rPr>
              <w:t>91</w:t>
            </w:r>
            <w:r w:rsidR="003D5CAC">
              <w:rPr>
                <w:noProof/>
                <w:webHidden/>
              </w:rPr>
              <w:fldChar w:fldCharType="end"/>
            </w:r>
          </w:hyperlink>
        </w:p>
        <w:p w14:paraId="0177540F" w14:textId="410409A1"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511" w:history="1">
            <w:r w:rsidR="003D5CAC" w:rsidRPr="00AB556E">
              <w:rPr>
                <w:rStyle w:val="Hyperlink"/>
                <w:noProof/>
              </w:rPr>
              <w:t>11.</w:t>
            </w:r>
            <w:r w:rsidR="003D5CAC">
              <w:rPr>
                <w:rFonts w:asciiTheme="minorHAnsi" w:eastAsiaTheme="minorEastAsia" w:hAnsiTheme="minorHAnsi" w:cstheme="minorBidi"/>
                <w:noProof/>
                <w:lang w:val="en-ID" w:eastAsia="en-ID"/>
              </w:rPr>
              <w:tab/>
            </w:r>
            <w:r w:rsidR="003D5CAC" w:rsidRPr="00AB556E">
              <w:rPr>
                <w:rStyle w:val="Hyperlink"/>
                <w:noProof/>
              </w:rPr>
              <w:t>Halaman Dashboard Petugas Keuangan</w:t>
            </w:r>
            <w:r w:rsidR="003D5CAC">
              <w:rPr>
                <w:noProof/>
                <w:webHidden/>
              </w:rPr>
              <w:tab/>
            </w:r>
            <w:r w:rsidR="003D5CAC">
              <w:rPr>
                <w:noProof/>
                <w:webHidden/>
              </w:rPr>
              <w:fldChar w:fldCharType="begin"/>
            </w:r>
            <w:r w:rsidR="003D5CAC">
              <w:rPr>
                <w:noProof/>
                <w:webHidden/>
              </w:rPr>
              <w:instrText xml:space="preserve"> PAGEREF _Toc132291511 \h </w:instrText>
            </w:r>
            <w:r w:rsidR="003D5CAC">
              <w:rPr>
                <w:noProof/>
                <w:webHidden/>
              </w:rPr>
            </w:r>
            <w:r w:rsidR="003D5CAC">
              <w:rPr>
                <w:noProof/>
                <w:webHidden/>
              </w:rPr>
              <w:fldChar w:fldCharType="separate"/>
            </w:r>
            <w:r w:rsidR="003D442F">
              <w:rPr>
                <w:noProof/>
                <w:webHidden/>
              </w:rPr>
              <w:t>91</w:t>
            </w:r>
            <w:r w:rsidR="003D5CAC">
              <w:rPr>
                <w:noProof/>
                <w:webHidden/>
              </w:rPr>
              <w:fldChar w:fldCharType="end"/>
            </w:r>
          </w:hyperlink>
        </w:p>
        <w:p w14:paraId="59E08682" w14:textId="2F3E302D"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512" w:history="1">
            <w:r w:rsidR="003D5CAC" w:rsidRPr="00AB556E">
              <w:rPr>
                <w:rStyle w:val="Hyperlink"/>
                <w:noProof/>
              </w:rPr>
              <w:t>12.</w:t>
            </w:r>
            <w:r w:rsidR="003D5CAC">
              <w:rPr>
                <w:rFonts w:asciiTheme="minorHAnsi" w:eastAsiaTheme="minorEastAsia" w:hAnsiTheme="minorHAnsi" w:cstheme="minorBidi"/>
                <w:noProof/>
                <w:lang w:val="en-ID" w:eastAsia="en-ID"/>
              </w:rPr>
              <w:tab/>
            </w:r>
            <w:r w:rsidR="003D5CAC" w:rsidRPr="00AB556E">
              <w:rPr>
                <w:rStyle w:val="Hyperlink"/>
                <w:noProof/>
              </w:rPr>
              <w:t>Halaman Pengelolaan Kwitansi</w:t>
            </w:r>
            <w:r w:rsidR="003D5CAC">
              <w:rPr>
                <w:noProof/>
                <w:webHidden/>
              </w:rPr>
              <w:tab/>
            </w:r>
            <w:r w:rsidR="003D5CAC">
              <w:rPr>
                <w:noProof/>
                <w:webHidden/>
              </w:rPr>
              <w:fldChar w:fldCharType="begin"/>
            </w:r>
            <w:r w:rsidR="003D5CAC">
              <w:rPr>
                <w:noProof/>
                <w:webHidden/>
              </w:rPr>
              <w:instrText xml:space="preserve"> PAGEREF _Toc132291512 \h </w:instrText>
            </w:r>
            <w:r w:rsidR="003D5CAC">
              <w:rPr>
                <w:noProof/>
                <w:webHidden/>
              </w:rPr>
            </w:r>
            <w:r w:rsidR="003D5CAC">
              <w:rPr>
                <w:noProof/>
                <w:webHidden/>
              </w:rPr>
              <w:fldChar w:fldCharType="separate"/>
            </w:r>
            <w:r w:rsidR="003D442F">
              <w:rPr>
                <w:noProof/>
                <w:webHidden/>
              </w:rPr>
              <w:t>92</w:t>
            </w:r>
            <w:r w:rsidR="003D5CAC">
              <w:rPr>
                <w:noProof/>
                <w:webHidden/>
              </w:rPr>
              <w:fldChar w:fldCharType="end"/>
            </w:r>
          </w:hyperlink>
        </w:p>
        <w:p w14:paraId="159518E0" w14:textId="295C7E40"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513" w:history="1">
            <w:r w:rsidR="003D5CAC" w:rsidRPr="00AB556E">
              <w:rPr>
                <w:rStyle w:val="Hyperlink"/>
                <w:noProof/>
              </w:rPr>
              <w:t>13.</w:t>
            </w:r>
            <w:r w:rsidR="003D5CAC">
              <w:rPr>
                <w:rFonts w:asciiTheme="minorHAnsi" w:eastAsiaTheme="minorEastAsia" w:hAnsiTheme="minorHAnsi" w:cstheme="minorBidi"/>
                <w:noProof/>
                <w:lang w:val="en-ID" w:eastAsia="en-ID"/>
              </w:rPr>
              <w:tab/>
            </w:r>
            <w:r w:rsidR="003D5CAC" w:rsidRPr="00AB556E">
              <w:rPr>
                <w:rStyle w:val="Hyperlink"/>
                <w:noProof/>
              </w:rPr>
              <w:t>Halaman Laporan</w:t>
            </w:r>
            <w:r w:rsidR="003D5CAC">
              <w:rPr>
                <w:noProof/>
                <w:webHidden/>
              </w:rPr>
              <w:tab/>
            </w:r>
            <w:r w:rsidR="003D5CAC">
              <w:rPr>
                <w:noProof/>
                <w:webHidden/>
              </w:rPr>
              <w:fldChar w:fldCharType="begin"/>
            </w:r>
            <w:r w:rsidR="003D5CAC">
              <w:rPr>
                <w:noProof/>
                <w:webHidden/>
              </w:rPr>
              <w:instrText xml:space="preserve"> PAGEREF _Toc132291513 \h </w:instrText>
            </w:r>
            <w:r w:rsidR="003D5CAC">
              <w:rPr>
                <w:noProof/>
                <w:webHidden/>
              </w:rPr>
            </w:r>
            <w:r w:rsidR="003D5CAC">
              <w:rPr>
                <w:noProof/>
                <w:webHidden/>
              </w:rPr>
              <w:fldChar w:fldCharType="separate"/>
            </w:r>
            <w:r w:rsidR="003D442F">
              <w:rPr>
                <w:noProof/>
                <w:webHidden/>
              </w:rPr>
              <w:t>93</w:t>
            </w:r>
            <w:r w:rsidR="003D5CAC">
              <w:rPr>
                <w:noProof/>
                <w:webHidden/>
              </w:rPr>
              <w:fldChar w:fldCharType="end"/>
            </w:r>
          </w:hyperlink>
        </w:p>
        <w:p w14:paraId="13E7FAAE" w14:textId="0B014646"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514" w:history="1">
            <w:r w:rsidR="003D5CAC" w:rsidRPr="00AB556E">
              <w:rPr>
                <w:rStyle w:val="Hyperlink"/>
                <w:noProof/>
              </w:rPr>
              <w:t>E.</w:t>
            </w:r>
            <w:r w:rsidR="003D5CAC">
              <w:rPr>
                <w:rFonts w:asciiTheme="minorHAnsi" w:eastAsiaTheme="minorEastAsia" w:hAnsiTheme="minorHAnsi" w:cstheme="minorBidi"/>
                <w:noProof/>
                <w:lang w:val="en-ID" w:eastAsia="en-ID"/>
              </w:rPr>
              <w:tab/>
            </w:r>
            <w:r w:rsidR="003D5CAC" w:rsidRPr="00AB556E">
              <w:rPr>
                <w:rStyle w:val="Hyperlink"/>
                <w:noProof/>
              </w:rPr>
              <w:t>Hasil Pengujian Sistem</w:t>
            </w:r>
            <w:r w:rsidR="003D5CAC">
              <w:rPr>
                <w:noProof/>
                <w:webHidden/>
              </w:rPr>
              <w:tab/>
            </w:r>
            <w:r w:rsidR="003D5CAC">
              <w:rPr>
                <w:noProof/>
                <w:webHidden/>
              </w:rPr>
              <w:fldChar w:fldCharType="begin"/>
            </w:r>
            <w:r w:rsidR="003D5CAC">
              <w:rPr>
                <w:noProof/>
                <w:webHidden/>
              </w:rPr>
              <w:instrText xml:space="preserve"> PAGEREF _Toc132291514 \h </w:instrText>
            </w:r>
            <w:r w:rsidR="003D5CAC">
              <w:rPr>
                <w:noProof/>
                <w:webHidden/>
              </w:rPr>
            </w:r>
            <w:r w:rsidR="003D5CAC">
              <w:rPr>
                <w:noProof/>
                <w:webHidden/>
              </w:rPr>
              <w:fldChar w:fldCharType="separate"/>
            </w:r>
            <w:r w:rsidR="003D442F">
              <w:rPr>
                <w:noProof/>
                <w:webHidden/>
              </w:rPr>
              <w:t>94</w:t>
            </w:r>
            <w:r w:rsidR="003D5CAC">
              <w:rPr>
                <w:noProof/>
                <w:webHidden/>
              </w:rPr>
              <w:fldChar w:fldCharType="end"/>
            </w:r>
          </w:hyperlink>
        </w:p>
        <w:p w14:paraId="4588AC9E" w14:textId="326FBBB2"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515" w:history="1">
            <w:r w:rsidR="003D5CAC" w:rsidRPr="00AB556E">
              <w:rPr>
                <w:rStyle w:val="Hyperlink"/>
                <w:noProof/>
              </w:rPr>
              <w:t>1.</w:t>
            </w:r>
            <w:r w:rsidR="003D5CAC">
              <w:rPr>
                <w:rFonts w:asciiTheme="minorHAnsi" w:eastAsiaTheme="minorEastAsia" w:hAnsiTheme="minorHAnsi" w:cstheme="minorBidi"/>
                <w:noProof/>
                <w:lang w:val="en-ID" w:eastAsia="en-ID"/>
              </w:rPr>
              <w:tab/>
            </w:r>
            <w:r w:rsidR="003D5CAC" w:rsidRPr="00AB556E">
              <w:rPr>
                <w:rStyle w:val="Hyperlink"/>
                <w:i/>
                <w:iCs/>
                <w:noProof/>
              </w:rPr>
              <w:t>Functional Suitability</w:t>
            </w:r>
            <w:r w:rsidR="003D5CAC">
              <w:rPr>
                <w:noProof/>
                <w:webHidden/>
              </w:rPr>
              <w:tab/>
            </w:r>
            <w:r w:rsidR="003D5CAC">
              <w:rPr>
                <w:noProof/>
                <w:webHidden/>
              </w:rPr>
              <w:fldChar w:fldCharType="begin"/>
            </w:r>
            <w:r w:rsidR="003D5CAC">
              <w:rPr>
                <w:noProof/>
                <w:webHidden/>
              </w:rPr>
              <w:instrText xml:space="preserve"> PAGEREF _Toc132291515 \h </w:instrText>
            </w:r>
            <w:r w:rsidR="003D5CAC">
              <w:rPr>
                <w:noProof/>
                <w:webHidden/>
              </w:rPr>
            </w:r>
            <w:r w:rsidR="003D5CAC">
              <w:rPr>
                <w:noProof/>
                <w:webHidden/>
              </w:rPr>
              <w:fldChar w:fldCharType="separate"/>
            </w:r>
            <w:r w:rsidR="003D442F">
              <w:rPr>
                <w:noProof/>
                <w:webHidden/>
              </w:rPr>
              <w:t>94</w:t>
            </w:r>
            <w:r w:rsidR="003D5CAC">
              <w:rPr>
                <w:noProof/>
                <w:webHidden/>
              </w:rPr>
              <w:fldChar w:fldCharType="end"/>
            </w:r>
          </w:hyperlink>
        </w:p>
        <w:p w14:paraId="2B678E8A" w14:textId="70DB3689" w:rsidR="003D5CAC" w:rsidRDefault="00000000" w:rsidP="008C683D">
          <w:pPr>
            <w:pStyle w:val="TOC3"/>
            <w:spacing w:line="240" w:lineRule="auto"/>
            <w:rPr>
              <w:rFonts w:asciiTheme="minorHAnsi" w:eastAsiaTheme="minorEastAsia" w:hAnsiTheme="minorHAnsi" w:cstheme="minorBidi"/>
              <w:noProof/>
              <w:lang w:val="en-ID" w:eastAsia="en-ID"/>
            </w:rPr>
          </w:pPr>
          <w:hyperlink w:anchor="_Toc132291519" w:history="1">
            <w:r w:rsidR="003D5CAC" w:rsidRPr="00AB556E">
              <w:rPr>
                <w:rStyle w:val="Hyperlink"/>
                <w:noProof/>
              </w:rPr>
              <w:t>2.</w:t>
            </w:r>
            <w:r w:rsidR="003D5CAC">
              <w:rPr>
                <w:rFonts w:asciiTheme="minorHAnsi" w:eastAsiaTheme="minorEastAsia" w:hAnsiTheme="minorHAnsi" w:cstheme="minorBidi"/>
                <w:noProof/>
                <w:lang w:val="en-ID" w:eastAsia="en-ID"/>
              </w:rPr>
              <w:tab/>
            </w:r>
            <w:r w:rsidR="003D5CAC" w:rsidRPr="00AB556E">
              <w:rPr>
                <w:rStyle w:val="Hyperlink"/>
                <w:i/>
                <w:iCs/>
                <w:noProof/>
              </w:rPr>
              <w:t>Usability</w:t>
            </w:r>
            <w:r w:rsidR="003D5CAC">
              <w:rPr>
                <w:noProof/>
                <w:webHidden/>
              </w:rPr>
              <w:tab/>
            </w:r>
            <w:r w:rsidR="003D5CAC">
              <w:rPr>
                <w:noProof/>
                <w:webHidden/>
              </w:rPr>
              <w:fldChar w:fldCharType="begin"/>
            </w:r>
            <w:r w:rsidR="003D5CAC">
              <w:rPr>
                <w:noProof/>
                <w:webHidden/>
              </w:rPr>
              <w:instrText xml:space="preserve"> PAGEREF _Toc132291519 \h </w:instrText>
            </w:r>
            <w:r w:rsidR="003D5CAC">
              <w:rPr>
                <w:noProof/>
                <w:webHidden/>
              </w:rPr>
            </w:r>
            <w:r w:rsidR="003D5CAC">
              <w:rPr>
                <w:noProof/>
                <w:webHidden/>
              </w:rPr>
              <w:fldChar w:fldCharType="separate"/>
            </w:r>
            <w:r w:rsidR="003D442F">
              <w:rPr>
                <w:noProof/>
                <w:webHidden/>
              </w:rPr>
              <w:t>99</w:t>
            </w:r>
            <w:r w:rsidR="003D5CAC">
              <w:rPr>
                <w:noProof/>
                <w:webHidden/>
              </w:rPr>
              <w:fldChar w:fldCharType="end"/>
            </w:r>
          </w:hyperlink>
        </w:p>
        <w:p w14:paraId="693B7A63" w14:textId="2A3AF7AD" w:rsidR="003D5CAC" w:rsidRDefault="00000000" w:rsidP="001827AF">
          <w:pPr>
            <w:pStyle w:val="TOC1"/>
            <w:rPr>
              <w:rFonts w:asciiTheme="minorHAnsi" w:eastAsiaTheme="minorEastAsia" w:hAnsiTheme="minorHAnsi" w:cstheme="minorBidi"/>
              <w:lang w:val="en-ID" w:eastAsia="en-ID"/>
            </w:rPr>
          </w:pPr>
          <w:hyperlink w:anchor="_Toc132291520" w:history="1">
            <w:r w:rsidR="003D5CAC" w:rsidRPr="00AB556E">
              <w:rPr>
                <w:rStyle w:val="Hyperlink"/>
              </w:rPr>
              <w:t>BAB V</w:t>
            </w:r>
          </w:hyperlink>
          <w:r w:rsidR="00953487">
            <w:rPr>
              <w:rFonts w:asciiTheme="minorHAnsi" w:eastAsiaTheme="minorEastAsia" w:hAnsiTheme="minorHAnsi" w:cstheme="minorBidi"/>
              <w:lang w:val="en-ID" w:eastAsia="en-ID"/>
            </w:rPr>
            <w:t xml:space="preserve"> </w:t>
          </w:r>
          <w:hyperlink w:anchor="_Toc132291521" w:history="1">
            <w:r w:rsidR="003D5CAC" w:rsidRPr="00AB556E">
              <w:rPr>
                <w:rStyle w:val="Hyperlink"/>
              </w:rPr>
              <w:t>SIMPULAN DAN SARAN</w:t>
            </w:r>
            <w:r w:rsidR="003D5CAC">
              <w:rPr>
                <w:webHidden/>
              </w:rPr>
              <w:tab/>
            </w:r>
            <w:r w:rsidR="003D5CAC">
              <w:rPr>
                <w:webHidden/>
              </w:rPr>
              <w:fldChar w:fldCharType="begin"/>
            </w:r>
            <w:r w:rsidR="003D5CAC">
              <w:rPr>
                <w:webHidden/>
              </w:rPr>
              <w:instrText xml:space="preserve"> PAGEREF _Toc132291521 \h </w:instrText>
            </w:r>
            <w:r w:rsidR="003D5CAC">
              <w:rPr>
                <w:webHidden/>
              </w:rPr>
            </w:r>
            <w:r w:rsidR="003D5CAC">
              <w:rPr>
                <w:webHidden/>
              </w:rPr>
              <w:fldChar w:fldCharType="separate"/>
            </w:r>
            <w:r w:rsidR="003D442F">
              <w:rPr>
                <w:webHidden/>
              </w:rPr>
              <w:t>103</w:t>
            </w:r>
            <w:r w:rsidR="003D5CAC">
              <w:rPr>
                <w:webHidden/>
              </w:rPr>
              <w:fldChar w:fldCharType="end"/>
            </w:r>
          </w:hyperlink>
        </w:p>
        <w:p w14:paraId="29D31B48" w14:textId="3031922D"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522" w:history="1">
            <w:r w:rsidR="003D5CAC" w:rsidRPr="00AB556E">
              <w:rPr>
                <w:rStyle w:val="Hyperlink"/>
                <w:noProof/>
              </w:rPr>
              <w:t>A.</w:t>
            </w:r>
            <w:r w:rsidR="003D5CAC">
              <w:rPr>
                <w:rFonts w:asciiTheme="minorHAnsi" w:eastAsiaTheme="minorEastAsia" w:hAnsiTheme="minorHAnsi" w:cstheme="minorBidi"/>
                <w:noProof/>
                <w:lang w:val="en-ID" w:eastAsia="en-ID"/>
              </w:rPr>
              <w:tab/>
            </w:r>
            <w:r w:rsidR="003D5CAC" w:rsidRPr="00AB556E">
              <w:rPr>
                <w:rStyle w:val="Hyperlink"/>
                <w:noProof/>
              </w:rPr>
              <w:t>S</w:t>
            </w:r>
            <w:r w:rsidR="00FE0C97">
              <w:rPr>
                <w:rStyle w:val="Hyperlink"/>
                <w:noProof/>
              </w:rPr>
              <w:t>impulan</w:t>
            </w:r>
            <w:r w:rsidR="003D5CAC">
              <w:rPr>
                <w:noProof/>
                <w:webHidden/>
              </w:rPr>
              <w:tab/>
            </w:r>
            <w:r w:rsidR="003D5CAC">
              <w:rPr>
                <w:noProof/>
                <w:webHidden/>
              </w:rPr>
              <w:fldChar w:fldCharType="begin"/>
            </w:r>
            <w:r w:rsidR="003D5CAC">
              <w:rPr>
                <w:noProof/>
                <w:webHidden/>
              </w:rPr>
              <w:instrText xml:space="preserve"> PAGEREF _Toc132291522 \h </w:instrText>
            </w:r>
            <w:r w:rsidR="003D5CAC">
              <w:rPr>
                <w:noProof/>
                <w:webHidden/>
              </w:rPr>
            </w:r>
            <w:r w:rsidR="003D5CAC">
              <w:rPr>
                <w:noProof/>
                <w:webHidden/>
              </w:rPr>
              <w:fldChar w:fldCharType="separate"/>
            </w:r>
            <w:r w:rsidR="003D442F">
              <w:rPr>
                <w:noProof/>
                <w:webHidden/>
              </w:rPr>
              <w:t>103</w:t>
            </w:r>
            <w:r w:rsidR="003D5CAC">
              <w:rPr>
                <w:noProof/>
                <w:webHidden/>
              </w:rPr>
              <w:fldChar w:fldCharType="end"/>
            </w:r>
          </w:hyperlink>
        </w:p>
        <w:p w14:paraId="06D9B991" w14:textId="34C31C47" w:rsidR="003D5CAC" w:rsidRDefault="00000000" w:rsidP="008C683D">
          <w:pPr>
            <w:pStyle w:val="TOC2"/>
            <w:tabs>
              <w:tab w:val="left" w:pos="1100"/>
              <w:tab w:val="right" w:leader="dot" w:pos="5501"/>
            </w:tabs>
            <w:spacing w:line="240" w:lineRule="auto"/>
            <w:rPr>
              <w:rFonts w:asciiTheme="minorHAnsi" w:eastAsiaTheme="minorEastAsia" w:hAnsiTheme="minorHAnsi" w:cstheme="minorBidi"/>
              <w:noProof/>
              <w:lang w:val="en-ID" w:eastAsia="en-ID"/>
            </w:rPr>
          </w:pPr>
          <w:hyperlink w:anchor="_Toc132291525" w:history="1">
            <w:r w:rsidR="003D5CAC" w:rsidRPr="00AB556E">
              <w:rPr>
                <w:rStyle w:val="Hyperlink"/>
                <w:noProof/>
              </w:rPr>
              <w:t>B.</w:t>
            </w:r>
            <w:r w:rsidR="003D5CAC">
              <w:rPr>
                <w:rFonts w:asciiTheme="minorHAnsi" w:eastAsiaTheme="minorEastAsia" w:hAnsiTheme="minorHAnsi" w:cstheme="minorBidi"/>
                <w:noProof/>
                <w:lang w:val="en-ID" w:eastAsia="en-ID"/>
              </w:rPr>
              <w:tab/>
            </w:r>
            <w:r w:rsidR="003D5CAC" w:rsidRPr="00AB556E">
              <w:rPr>
                <w:rStyle w:val="Hyperlink"/>
                <w:noProof/>
              </w:rPr>
              <w:t>S</w:t>
            </w:r>
            <w:r w:rsidR="00FE0C97">
              <w:rPr>
                <w:rStyle w:val="Hyperlink"/>
                <w:noProof/>
              </w:rPr>
              <w:t>aran</w:t>
            </w:r>
            <w:r w:rsidR="003D5CAC">
              <w:rPr>
                <w:noProof/>
                <w:webHidden/>
              </w:rPr>
              <w:tab/>
            </w:r>
            <w:r w:rsidR="003D5CAC">
              <w:rPr>
                <w:noProof/>
                <w:webHidden/>
              </w:rPr>
              <w:fldChar w:fldCharType="begin"/>
            </w:r>
            <w:r w:rsidR="003D5CAC">
              <w:rPr>
                <w:noProof/>
                <w:webHidden/>
              </w:rPr>
              <w:instrText xml:space="preserve"> PAGEREF _Toc132291525 \h </w:instrText>
            </w:r>
            <w:r w:rsidR="003D5CAC">
              <w:rPr>
                <w:noProof/>
                <w:webHidden/>
              </w:rPr>
            </w:r>
            <w:r w:rsidR="003D5CAC">
              <w:rPr>
                <w:noProof/>
                <w:webHidden/>
              </w:rPr>
              <w:fldChar w:fldCharType="separate"/>
            </w:r>
            <w:r w:rsidR="003D442F">
              <w:rPr>
                <w:noProof/>
                <w:webHidden/>
              </w:rPr>
              <w:t>104</w:t>
            </w:r>
            <w:r w:rsidR="003D5CAC">
              <w:rPr>
                <w:noProof/>
                <w:webHidden/>
              </w:rPr>
              <w:fldChar w:fldCharType="end"/>
            </w:r>
          </w:hyperlink>
        </w:p>
        <w:p w14:paraId="69B0B355" w14:textId="4B66458B" w:rsidR="003D5CAC" w:rsidRDefault="00000000" w:rsidP="001827AF">
          <w:pPr>
            <w:pStyle w:val="TOC1"/>
            <w:rPr>
              <w:rFonts w:asciiTheme="minorHAnsi" w:eastAsiaTheme="minorEastAsia" w:hAnsiTheme="minorHAnsi" w:cstheme="minorBidi"/>
              <w:lang w:val="en-ID" w:eastAsia="en-ID"/>
            </w:rPr>
          </w:pPr>
          <w:hyperlink w:anchor="_Toc132291526" w:history="1">
            <w:r w:rsidR="003D5CAC" w:rsidRPr="00AB556E">
              <w:rPr>
                <w:rStyle w:val="Hyperlink"/>
              </w:rPr>
              <w:t>DAFTAR PUSTAKA</w:t>
            </w:r>
            <w:r w:rsidR="003D5CAC">
              <w:rPr>
                <w:webHidden/>
              </w:rPr>
              <w:tab/>
            </w:r>
            <w:r w:rsidR="003D5CAC">
              <w:rPr>
                <w:webHidden/>
              </w:rPr>
              <w:fldChar w:fldCharType="begin"/>
            </w:r>
            <w:r w:rsidR="003D5CAC">
              <w:rPr>
                <w:webHidden/>
              </w:rPr>
              <w:instrText xml:space="preserve"> PAGEREF _Toc132291526 \h </w:instrText>
            </w:r>
            <w:r w:rsidR="003D5CAC">
              <w:rPr>
                <w:webHidden/>
              </w:rPr>
            </w:r>
            <w:r w:rsidR="003D5CAC">
              <w:rPr>
                <w:webHidden/>
              </w:rPr>
              <w:fldChar w:fldCharType="separate"/>
            </w:r>
            <w:r w:rsidR="003D442F">
              <w:rPr>
                <w:webHidden/>
              </w:rPr>
              <w:t>105</w:t>
            </w:r>
            <w:r w:rsidR="003D5CAC">
              <w:rPr>
                <w:webHidden/>
              </w:rPr>
              <w:fldChar w:fldCharType="end"/>
            </w:r>
          </w:hyperlink>
        </w:p>
        <w:p w14:paraId="3ADCC4E8" w14:textId="2361AF32" w:rsidR="003D5CAC" w:rsidRDefault="00000000" w:rsidP="001827AF">
          <w:pPr>
            <w:pStyle w:val="TOC1"/>
            <w:rPr>
              <w:rFonts w:asciiTheme="minorHAnsi" w:eastAsiaTheme="minorEastAsia" w:hAnsiTheme="minorHAnsi" w:cstheme="minorBidi"/>
              <w:lang w:val="en-ID" w:eastAsia="en-ID"/>
            </w:rPr>
          </w:pPr>
          <w:hyperlink w:anchor="_Toc132291527" w:history="1">
            <w:r w:rsidR="003D5CAC" w:rsidRPr="00AB556E">
              <w:rPr>
                <w:rStyle w:val="Hyperlink"/>
              </w:rPr>
              <w:t>LAMPIRAN</w:t>
            </w:r>
            <w:r w:rsidR="003D5CAC">
              <w:rPr>
                <w:webHidden/>
              </w:rPr>
              <w:tab/>
            </w:r>
            <w:r w:rsidR="003D5CAC">
              <w:rPr>
                <w:webHidden/>
              </w:rPr>
              <w:fldChar w:fldCharType="begin"/>
            </w:r>
            <w:r w:rsidR="003D5CAC">
              <w:rPr>
                <w:webHidden/>
              </w:rPr>
              <w:instrText xml:space="preserve"> PAGEREF _Toc132291527 \h </w:instrText>
            </w:r>
            <w:r w:rsidR="003D5CAC">
              <w:rPr>
                <w:webHidden/>
              </w:rPr>
            </w:r>
            <w:r w:rsidR="003D5CAC">
              <w:rPr>
                <w:webHidden/>
              </w:rPr>
              <w:fldChar w:fldCharType="separate"/>
            </w:r>
            <w:r w:rsidR="003D442F">
              <w:rPr>
                <w:webHidden/>
              </w:rPr>
              <w:t>123</w:t>
            </w:r>
            <w:r w:rsidR="003D5CAC">
              <w:rPr>
                <w:webHidden/>
              </w:rPr>
              <w:fldChar w:fldCharType="end"/>
            </w:r>
          </w:hyperlink>
        </w:p>
        <w:p w14:paraId="2F29C557" w14:textId="39E745C3" w:rsidR="00604C2F" w:rsidRPr="008B4690" w:rsidRDefault="00604C2F" w:rsidP="008C683D">
          <w:pPr>
            <w:spacing w:line="240" w:lineRule="auto"/>
            <w:rPr>
              <w:lang w:val="id-ID"/>
            </w:rPr>
          </w:pPr>
          <w:r w:rsidRPr="008B4690">
            <w:rPr>
              <w:b/>
              <w:bCs/>
              <w:lang w:val="id-ID"/>
            </w:rPr>
            <w:fldChar w:fldCharType="end"/>
          </w:r>
        </w:p>
      </w:sdtContent>
    </w:sdt>
    <w:p w14:paraId="1C81498B" w14:textId="26EF13F1" w:rsidR="00604C2F" w:rsidRDefault="00604C2F" w:rsidP="00B04EBB">
      <w:pPr>
        <w:rPr>
          <w:lang w:val="id-ID"/>
        </w:rPr>
      </w:pPr>
    </w:p>
    <w:p w14:paraId="4DC8E948" w14:textId="77777777" w:rsidR="00FE29AD" w:rsidRDefault="00FE29AD" w:rsidP="00B04EBB">
      <w:pPr>
        <w:rPr>
          <w:lang w:val="id-ID"/>
        </w:rPr>
      </w:pPr>
    </w:p>
    <w:p w14:paraId="31356207" w14:textId="77777777" w:rsidR="00FE29AD" w:rsidRDefault="00FE29AD" w:rsidP="00B04EBB">
      <w:pPr>
        <w:rPr>
          <w:lang w:val="id-ID"/>
        </w:rPr>
      </w:pPr>
    </w:p>
    <w:p w14:paraId="2934FEE6" w14:textId="77777777" w:rsidR="00FE29AD" w:rsidRDefault="00FE29AD" w:rsidP="00B04EBB">
      <w:pPr>
        <w:rPr>
          <w:lang w:val="id-ID"/>
        </w:rPr>
      </w:pPr>
    </w:p>
    <w:p w14:paraId="4DB8D42A" w14:textId="77777777" w:rsidR="00103ED2" w:rsidRDefault="00103ED2" w:rsidP="00B04EBB">
      <w:pPr>
        <w:rPr>
          <w:lang w:val="id-ID"/>
        </w:rPr>
      </w:pPr>
    </w:p>
    <w:p w14:paraId="6E39C05B" w14:textId="77777777" w:rsidR="00103ED2" w:rsidRDefault="00103ED2" w:rsidP="00B04EBB">
      <w:pPr>
        <w:rPr>
          <w:lang w:val="id-ID"/>
        </w:rPr>
      </w:pPr>
    </w:p>
    <w:p w14:paraId="54E2E089" w14:textId="77777777" w:rsidR="00103ED2" w:rsidRDefault="00103ED2" w:rsidP="00B04EBB">
      <w:pPr>
        <w:rPr>
          <w:lang w:val="id-ID"/>
        </w:rPr>
      </w:pPr>
    </w:p>
    <w:p w14:paraId="322358B6" w14:textId="77777777" w:rsidR="00103ED2" w:rsidRDefault="00103ED2" w:rsidP="00B04EBB">
      <w:pPr>
        <w:rPr>
          <w:lang w:val="id-ID"/>
        </w:rPr>
      </w:pPr>
    </w:p>
    <w:p w14:paraId="0C2DB722" w14:textId="77777777" w:rsidR="00103ED2" w:rsidRDefault="00103ED2" w:rsidP="00B04EBB">
      <w:pPr>
        <w:rPr>
          <w:lang w:val="id-ID"/>
        </w:rPr>
      </w:pPr>
    </w:p>
    <w:p w14:paraId="71097F0D" w14:textId="77777777" w:rsidR="00103ED2" w:rsidRDefault="00103ED2" w:rsidP="00B04EBB">
      <w:pPr>
        <w:rPr>
          <w:lang w:val="id-ID"/>
        </w:rPr>
      </w:pPr>
    </w:p>
    <w:p w14:paraId="2A3268BF" w14:textId="77777777" w:rsidR="00103ED2" w:rsidRDefault="00103ED2" w:rsidP="00B04EBB">
      <w:pPr>
        <w:rPr>
          <w:lang w:val="id-ID"/>
        </w:rPr>
      </w:pPr>
    </w:p>
    <w:p w14:paraId="1102450C" w14:textId="77777777" w:rsidR="00103ED2" w:rsidRDefault="00103ED2" w:rsidP="00B04EBB">
      <w:pPr>
        <w:rPr>
          <w:lang w:val="id-ID"/>
        </w:rPr>
      </w:pPr>
    </w:p>
    <w:p w14:paraId="1B48D94B" w14:textId="77777777" w:rsidR="00103ED2" w:rsidRDefault="00103ED2" w:rsidP="00B04EBB">
      <w:pPr>
        <w:rPr>
          <w:lang w:val="id-ID"/>
        </w:rPr>
      </w:pPr>
    </w:p>
    <w:p w14:paraId="1D8B88BE" w14:textId="77777777" w:rsidR="00103ED2" w:rsidRDefault="00103ED2" w:rsidP="00B04EBB">
      <w:pPr>
        <w:rPr>
          <w:lang w:val="id-ID"/>
        </w:rPr>
      </w:pPr>
    </w:p>
    <w:p w14:paraId="4416FE39" w14:textId="77777777" w:rsidR="00103ED2" w:rsidRDefault="00103ED2" w:rsidP="00B04EBB">
      <w:pPr>
        <w:rPr>
          <w:lang w:val="id-ID"/>
        </w:rPr>
      </w:pPr>
    </w:p>
    <w:p w14:paraId="10978B6E" w14:textId="77777777" w:rsidR="00103ED2" w:rsidRDefault="00103ED2" w:rsidP="00B04EBB">
      <w:pPr>
        <w:rPr>
          <w:lang w:val="id-ID"/>
        </w:rPr>
      </w:pPr>
    </w:p>
    <w:p w14:paraId="69A87533" w14:textId="77777777" w:rsidR="00103ED2" w:rsidRDefault="00103ED2" w:rsidP="00B04EBB">
      <w:pPr>
        <w:rPr>
          <w:lang w:val="id-ID"/>
        </w:rPr>
      </w:pPr>
    </w:p>
    <w:p w14:paraId="1D5DEE5F" w14:textId="77777777" w:rsidR="00103ED2" w:rsidRDefault="00103ED2" w:rsidP="00B04EBB">
      <w:pPr>
        <w:rPr>
          <w:lang w:val="id-ID"/>
        </w:rPr>
      </w:pPr>
    </w:p>
    <w:p w14:paraId="6EFC54C9" w14:textId="77777777" w:rsidR="00103ED2" w:rsidRDefault="00103ED2" w:rsidP="00B04EBB">
      <w:pPr>
        <w:rPr>
          <w:lang w:val="id-ID"/>
        </w:rPr>
      </w:pPr>
    </w:p>
    <w:p w14:paraId="760386EC" w14:textId="77777777" w:rsidR="00103ED2" w:rsidRDefault="00103ED2" w:rsidP="00B04EBB">
      <w:pPr>
        <w:rPr>
          <w:lang w:val="id-ID"/>
        </w:rPr>
      </w:pPr>
    </w:p>
    <w:p w14:paraId="65D2ACE7" w14:textId="77777777" w:rsidR="00103ED2" w:rsidRDefault="00103ED2" w:rsidP="00B04EBB">
      <w:pPr>
        <w:rPr>
          <w:lang w:val="id-ID"/>
        </w:rPr>
      </w:pPr>
    </w:p>
    <w:p w14:paraId="577CCDC4" w14:textId="77777777" w:rsidR="00103ED2" w:rsidRDefault="00103ED2" w:rsidP="00B04EBB">
      <w:pPr>
        <w:rPr>
          <w:lang w:val="id-ID"/>
        </w:rPr>
      </w:pPr>
    </w:p>
    <w:p w14:paraId="09B711E0" w14:textId="77777777" w:rsidR="005122D7" w:rsidRDefault="005122D7" w:rsidP="00B04EBB">
      <w:pPr>
        <w:rPr>
          <w:lang w:val="id-ID"/>
        </w:rPr>
      </w:pPr>
    </w:p>
    <w:p w14:paraId="05B27BDA" w14:textId="77777777" w:rsidR="00103ED2" w:rsidRDefault="00103ED2" w:rsidP="00B04EBB">
      <w:pPr>
        <w:rPr>
          <w:lang w:val="id-ID"/>
        </w:rPr>
      </w:pPr>
    </w:p>
    <w:p w14:paraId="3A6A66F1" w14:textId="77777777" w:rsidR="00103ED2" w:rsidRDefault="00103ED2" w:rsidP="00093148">
      <w:pPr>
        <w:tabs>
          <w:tab w:val="left" w:pos="5245"/>
        </w:tabs>
        <w:ind w:left="0" w:right="-301" w:firstLine="0"/>
        <w:rPr>
          <w:w w:val="99"/>
          <w:lang w:val="id-ID"/>
        </w:rPr>
      </w:pPr>
      <w:bookmarkStart w:id="12" w:name="_Toc115090972"/>
    </w:p>
    <w:p w14:paraId="05C74903" w14:textId="6D1D772C" w:rsidR="00982375" w:rsidRDefault="00982375" w:rsidP="00B04EBB">
      <w:pPr>
        <w:pStyle w:val="Heading1"/>
        <w:spacing w:line="360" w:lineRule="auto"/>
        <w:rPr>
          <w:w w:val="99"/>
          <w:lang w:val="id-ID"/>
        </w:rPr>
      </w:pPr>
      <w:bookmarkStart w:id="13" w:name="_Toc115755046"/>
      <w:bookmarkStart w:id="14" w:name="_Toc132291455"/>
      <w:r w:rsidRPr="00D208C0">
        <w:rPr>
          <w:w w:val="99"/>
          <w:lang w:val="id-ID"/>
        </w:rPr>
        <w:lastRenderedPageBreak/>
        <w:t>DAFTAR TABEL</w:t>
      </w:r>
      <w:bookmarkEnd w:id="12"/>
      <w:bookmarkEnd w:id="13"/>
      <w:bookmarkEnd w:id="14"/>
    </w:p>
    <w:p w14:paraId="565066F7" w14:textId="77777777" w:rsidR="00A73F16" w:rsidRPr="00A73F16" w:rsidRDefault="00A73F16" w:rsidP="00A73F16">
      <w:pPr>
        <w:rPr>
          <w:lang w:val="id-ID"/>
        </w:rPr>
      </w:pPr>
    </w:p>
    <w:tbl>
      <w:tblPr>
        <w:tblStyle w:val="TableGrid"/>
        <w:tblW w:w="0" w:type="auto"/>
        <w:tblInd w:w="5" w:type="dxa"/>
        <w:tblLook w:val="04A0" w:firstRow="1" w:lastRow="0" w:firstColumn="1" w:lastColumn="0" w:noHBand="0" w:noVBand="1"/>
      </w:tblPr>
      <w:tblGrid>
        <w:gridCol w:w="1271"/>
        <w:gridCol w:w="3402"/>
        <w:gridCol w:w="909"/>
      </w:tblGrid>
      <w:tr w:rsidR="009965A1" w:rsidRPr="00CD38F8" w14:paraId="7A205B89" w14:textId="77777777" w:rsidTr="00A73F16">
        <w:tc>
          <w:tcPr>
            <w:tcW w:w="1271" w:type="dxa"/>
          </w:tcPr>
          <w:p w14:paraId="2E2FE32E" w14:textId="4C0D2BCC" w:rsidR="00CD38F8" w:rsidRPr="000B598D" w:rsidRDefault="00CD38F8" w:rsidP="009965A1">
            <w:pPr>
              <w:ind w:left="0" w:firstLine="0"/>
              <w:jc w:val="center"/>
              <w:rPr>
                <w:b/>
                <w:bCs/>
              </w:rPr>
            </w:pPr>
            <w:r w:rsidRPr="000B598D">
              <w:rPr>
                <w:b/>
                <w:bCs/>
              </w:rPr>
              <w:t>Tabel</w:t>
            </w:r>
          </w:p>
        </w:tc>
        <w:tc>
          <w:tcPr>
            <w:tcW w:w="3402" w:type="dxa"/>
          </w:tcPr>
          <w:p w14:paraId="7E2B2104" w14:textId="0AC635B7" w:rsidR="00CD38F8" w:rsidRPr="00CD38F8" w:rsidRDefault="00CD38F8" w:rsidP="009965A1">
            <w:pPr>
              <w:spacing w:line="240" w:lineRule="auto"/>
              <w:ind w:left="0" w:firstLine="0"/>
              <w:jc w:val="center"/>
              <w:rPr>
                <w:b/>
                <w:bCs/>
              </w:rPr>
            </w:pPr>
            <w:r w:rsidRPr="00CD38F8">
              <w:rPr>
                <w:b/>
                <w:bCs/>
              </w:rPr>
              <w:t>Judul</w:t>
            </w:r>
          </w:p>
        </w:tc>
        <w:tc>
          <w:tcPr>
            <w:tcW w:w="828" w:type="dxa"/>
            <w:vAlign w:val="bottom"/>
          </w:tcPr>
          <w:p w14:paraId="579E9754" w14:textId="0DF2395A" w:rsidR="00CD38F8" w:rsidRPr="00CD38F8" w:rsidRDefault="00CD38F8" w:rsidP="00A73F16">
            <w:pPr>
              <w:ind w:left="0" w:firstLine="0"/>
              <w:jc w:val="center"/>
              <w:rPr>
                <w:b/>
                <w:bCs/>
              </w:rPr>
            </w:pPr>
            <w:r w:rsidRPr="00CD38F8">
              <w:rPr>
                <w:b/>
                <w:bCs/>
              </w:rPr>
              <w:t>Halaman</w:t>
            </w:r>
          </w:p>
        </w:tc>
      </w:tr>
      <w:tr w:rsidR="009965A1" w14:paraId="6825FC79" w14:textId="77777777" w:rsidTr="00A73F16">
        <w:tc>
          <w:tcPr>
            <w:tcW w:w="1271" w:type="dxa"/>
          </w:tcPr>
          <w:p w14:paraId="466497CC" w14:textId="3E9B7C6B" w:rsidR="00CD38F8" w:rsidRPr="000B598D" w:rsidRDefault="00CD38F8" w:rsidP="002D1CFF">
            <w:pPr>
              <w:spacing w:line="240" w:lineRule="auto"/>
              <w:ind w:left="0" w:firstLine="0"/>
              <w:rPr>
                <w:b/>
                <w:bCs/>
              </w:rPr>
            </w:pPr>
            <w:r w:rsidRPr="000B598D">
              <w:rPr>
                <w:b/>
                <w:bCs/>
              </w:rPr>
              <w:t>Tabel</w:t>
            </w:r>
            <w:r w:rsidR="000B598D">
              <w:rPr>
                <w:b/>
                <w:bCs/>
              </w:rPr>
              <w:t xml:space="preserve"> </w:t>
            </w:r>
            <w:r w:rsidRPr="000B598D">
              <w:rPr>
                <w:b/>
                <w:bCs/>
              </w:rPr>
              <w:t>2.1</w:t>
            </w:r>
          </w:p>
        </w:tc>
        <w:tc>
          <w:tcPr>
            <w:tcW w:w="3402" w:type="dxa"/>
          </w:tcPr>
          <w:p w14:paraId="1C203EDC" w14:textId="64CB9D9F" w:rsidR="00CD38F8" w:rsidRPr="00CD38F8" w:rsidRDefault="00CD38F8" w:rsidP="009965A1">
            <w:pPr>
              <w:spacing w:line="240" w:lineRule="auto"/>
              <w:ind w:left="0" w:firstLine="0"/>
              <w:jc w:val="left"/>
            </w:pPr>
            <w:r>
              <w:t xml:space="preserve">Kajian Penelitian </w:t>
            </w:r>
            <w:r w:rsidR="002D1CFF">
              <w:t>y</w:t>
            </w:r>
            <w:r>
              <w:t>ang Relevan</w:t>
            </w:r>
          </w:p>
        </w:tc>
        <w:tc>
          <w:tcPr>
            <w:tcW w:w="828" w:type="dxa"/>
            <w:vAlign w:val="bottom"/>
          </w:tcPr>
          <w:p w14:paraId="1C1837EB" w14:textId="7BDD78C6" w:rsidR="00CD38F8" w:rsidRPr="002D1CFF" w:rsidRDefault="00AD36FC" w:rsidP="00A73F16">
            <w:pPr>
              <w:spacing w:line="240" w:lineRule="auto"/>
              <w:ind w:left="0" w:firstLine="0"/>
              <w:jc w:val="center"/>
            </w:pPr>
            <w:r>
              <w:t>31</w:t>
            </w:r>
          </w:p>
        </w:tc>
      </w:tr>
      <w:tr w:rsidR="009965A1" w14:paraId="381D554C" w14:textId="77777777" w:rsidTr="00A73F16">
        <w:tc>
          <w:tcPr>
            <w:tcW w:w="1271" w:type="dxa"/>
          </w:tcPr>
          <w:p w14:paraId="1453A073" w14:textId="462BC277" w:rsidR="00CD38F8" w:rsidRPr="000B598D" w:rsidRDefault="002D1CFF" w:rsidP="002D1CFF">
            <w:pPr>
              <w:spacing w:line="240" w:lineRule="auto"/>
              <w:ind w:left="0" w:firstLine="0"/>
              <w:rPr>
                <w:b/>
                <w:bCs/>
              </w:rPr>
            </w:pPr>
            <w:r w:rsidRPr="000B598D">
              <w:rPr>
                <w:b/>
                <w:bCs/>
              </w:rPr>
              <w:t>Tabel</w:t>
            </w:r>
            <w:r w:rsidR="000B598D">
              <w:rPr>
                <w:b/>
                <w:bCs/>
              </w:rPr>
              <w:t xml:space="preserve"> 3.1</w:t>
            </w:r>
          </w:p>
        </w:tc>
        <w:tc>
          <w:tcPr>
            <w:tcW w:w="3402" w:type="dxa"/>
          </w:tcPr>
          <w:p w14:paraId="673F243B" w14:textId="317D114B" w:rsidR="00CD38F8" w:rsidRDefault="000B598D" w:rsidP="009965A1">
            <w:pPr>
              <w:spacing w:line="240" w:lineRule="auto"/>
              <w:ind w:left="0" w:firstLine="0"/>
              <w:jc w:val="left"/>
              <w:rPr>
                <w:lang w:val="id-ID"/>
              </w:rPr>
            </w:pPr>
            <w:r w:rsidRPr="000B598D">
              <w:rPr>
                <w:lang w:val="id-ID"/>
              </w:rPr>
              <w:t>Analisis Kebutuhan Fungsional</w:t>
            </w:r>
          </w:p>
        </w:tc>
        <w:tc>
          <w:tcPr>
            <w:tcW w:w="828" w:type="dxa"/>
            <w:vAlign w:val="bottom"/>
          </w:tcPr>
          <w:p w14:paraId="7C5DDE12" w14:textId="1FAE5396" w:rsidR="00CD38F8" w:rsidRPr="009965A1" w:rsidRDefault="00AD36FC" w:rsidP="00A73F16">
            <w:pPr>
              <w:spacing w:line="240" w:lineRule="auto"/>
              <w:ind w:left="0" w:firstLine="0"/>
              <w:jc w:val="center"/>
            </w:pPr>
            <w:r>
              <w:t>41</w:t>
            </w:r>
          </w:p>
        </w:tc>
      </w:tr>
      <w:tr w:rsidR="009965A1" w14:paraId="5823D10B" w14:textId="77777777" w:rsidTr="00A73F16">
        <w:tc>
          <w:tcPr>
            <w:tcW w:w="1271" w:type="dxa"/>
          </w:tcPr>
          <w:p w14:paraId="585E08B8" w14:textId="2235B029" w:rsidR="00CD38F8" w:rsidRPr="000B598D" w:rsidRDefault="000B598D" w:rsidP="002D1CFF">
            <w:pPr>
              <w:spacing w:line="240" w:lineRule="auto"/>
              <w:ind w:left="0" w:firstLine="0"/>
              <w:rPr>
                <w:b/>
                <w:bCs/>
              </w:rPr>
            </w:pPr>
            <w:r>
              <w:rPr>
                <w:b/>
                <w:bCs/>
              </w:rPr>
              <w:t>Tabel 3.2</w:t>
            </w:r>
          </w:p>
        </w:tc>
        <w:tc>
          <w:tcPr>
            <w:tcW w:w="3402" w:type="dxa"/>
          </w:tcPr>
          <w:p w14:paraId="2A8158F5" w14:textId="0D68D02E" w:rsidR="00CD38F8" w:rsidRPr="000B598D" w:rsidRDefault="000B598D" w:rsidP="009965A1">
            <w:pPr>
              <w:spacing w:line="240" w:lineRule="auto"/>
              <w:ind w:left="0" w:firstLine="0"/>
              <w:jc w:val="left"/>
            </w:pPr>
            <w:r>
              <w:t>S</w:t>
            </w:r>
            <w:r w:rsidRPr="000B598D">
              <w:t>pesifikasi Perangkat Lunak</w:t>
            </w:r>
          </w:p>
        </w:tc>
        <w:tc>
          <w:tcPr>
            <w:tcW w:w="828" w:type="dxa"/>
            <w:vAlign w:val="bottom"/>
          </w:tcPr>
          <w:p w14:paraId="3F3E67E0" w14:textId="2F9F81D6" w:rsidR="00CD38F8" w:rsidRPr="009965A1" w:rsidRDefault="009965A1" w:rsidP="00A73F16">
            <w:pPr>
              <w:spacing w:line="240" w:lineRule="auto"/>
              <w:ind w:left="0" w:firstLine="0"/>
              <w:jc w:val="center"/>
            </w:pPr>
            <w:r>
              <w:t>4</w:t>
            </w:r>
            <w:r w:rsidR="00AD36FC">
              <w:t>4</w:t>
            </w:r>
          </w:p>
        </w:tc>
      </w:tr>
      <w:tr w:rsidR="000B598D" w14:paraId="24EA96B8" w14:textId="77777777" w:rsidTr="00A73F16">
        <w:tc>
          <w:tcPr>
            <w:tcW w:w="1271" w:type="dxa"/>
          </w:tcPr>
          <w:p w14:paraId="3D50E4FF" w14:textId="7CA5B952" w:rsidR="000B598D" w:rsidRDefault="000B598D" w:rsidP="002D1CFF">
            <w:pPr>
              <w:spacing w:line="240" w:lineRule="auto"/>
              <w:ind w:left="0" w:firstLine="0"/>
              <w:rPr>
                <w:b/>
                <w:bCs/>
              </w:rPr>
            </w:pPr>
            <w:r>
              <w:rPr>
                <w:b/>
                <w:bCs/>
              </w:rPr>
              <w:t>Tabel 3.3</w:t>
            </w:r>
          </w:p>
        </w:tc>
        <w:tc>
          <w:tcPr>
            <w:tcW w:w="3402" w:type="dxa"/>
          </w:tcPr>
          <w:p w14:paraId="636DD4C7" w14:textId="1ABD69F2" w:rsidR="000B598D" w:rsidRDefault="000B598D" w:rsidP="009965A1">
            <w:pPr>
              <w:spacing w:line="240" w:lineRule="auto"/>
              <w:ind w:left="0" w:firstLine="0"/>
              <w:jc w:val="left"/>
              <w:rPr>
                <w:lang w:val="id-ID"/>
              </w:rPr>
            </w:pPr>
            <w:r w:rsidRPr="000B598D">
              <w:rPr>
                <w:lang w:val="id-ID"/>
              </w:rPr>
              <w:t>Spesifikasi Perangkat Keras</w:t>
            </w:r>
          </w:p>
        </w:tc>
        <w:tc>
          <w:tcPr>
            <w:tcW w:w="828" w:type="dxa"/>
            <w:vAlign w:val="bottom"/>
          </w:tcPr>
          <w:p w14:paraId="0788C497" w14:textId="63EA3080" w:rsidR="000B598D" w:rsidRPr="009965A1" w:rsidRDefault="00AD36FC" w:rsidP="00A73F16">
            <w:pPr>
              <w:spacing w:line="240" w:lineRule="auto"/>
              <w:ind w:left="0" w:firstLine="0"/>
              <w:jc w:val="center"/>
            </w:pPr>
            <w:r>
              <w:t>47</w:t>
            </w:r>
          </w:p>
        </w:tc>
      </w:tr>
      <w:tr w:rsidR="000B598D" w14:paraId="5481489D" w14:textId="77777777" w:rsidTr="00A73F16">
        <w:tc>
          <w:tcPr>
            <w:tcW w:w="1271" w:type="dxa"/>
          </w:tcPr>
          <w:p w14:paraId="466955F0" w14:textId="7B5DC5F6" w:rsidR="000B598D" w:rsidRDefault="000B598D" w:rsidP="002D1CFF">
            <w:pPr>
              <w:spacing w:line="240" w:lineRule="auto"/>
              <w:ind w:left="0" w:firstLine="0"/>
              <w:rPr>
                <w:b/>
                <w:bCs/>
              </w:rPr>
            </w:pPr>
            <w:r w:rsidRPr="000B598D">
              <w:rPr>
                <w:b/>
                <w:bCs/>
              </w:rPr>
              <w:t>Tabel</w:t>
            </w:r>
            <w:r>
              <w:rPr>
                <w:b/>
                <w:bCs/>
              </w:rPr>
              <w:t xml:space="preserve"> 3.4</w:t>
            </w:r>
          </w:p>
        </w:tc>
        <w:tc>
          <w:tcPr>
            <w:tcW w:w="3402" w:type="dxa"/>
          </w:tcPr>
          <w:p w14:paraId="5212C5BB" w14:textId="1BF8A8AE" w:rsidR="000B598D" w:rsidRPr="000B598D" w:rsidRDefault="000B598D" w:rsidP="009965A1">
            <w:pPr>
              <w:spacing w:line="240" w:lineRule="auto"/>
              <w:ind w:left="0" w:firstLine="0"/>
              <w:jc w:val="left"/>
            </w:pPr>
            <w:r>
              <w:t>I</w:t>
            </w:r>
            <w:r w:rsidRPr="000B598D">
              <w:t xml:space="preserve">nstrumen Pengujian Dokumen Blackbox </w:t>
            </w:r>
            <w:r>
              <w:t>T</w:t>
            </w:r>
            <w:r w:rsidRPr="000B598D">
              <w:t>esting Subkarakteristik Functional Completenes dan Appropriatenes</w:t>
            </w:r>
          </w:p>
        </w:tc>
        <w:tc>
          <w:tcPr>
            <w:tcW w:w="828" w:type="dxa"/>
            <w:vAlign w:val="bottom"/>
          </w:tcPr>
          <w:p w14:paraId="35388634" w14:textId="14EAA403" w:rsidR="000B598D" w:rsidRPr="009965A1" w:rsidRDefault="00AD36FC" w:rsidP="00A73F16">
            <w:pPr>
              <w:spacing w:line="240" w:lineRule="auto"/>
              <w:ind w:left="0" w:firstLine="0"/>
              <w:jc w:val="center"/>
            </w:pPr>
            <w:r>
              <w:t>62</w:t>
            </w:r>
          </w:p>
        </w:tc>
      </w:tr>
      <w:tr w:rsidR="000B598D" w14:paraId="33BF2BAD" w14:textId="77777777" w:rsidTr="00A73F16">
        <w:tc>
          <w:tcPr>
            <w:tcW w:w="1271" w:type="dxa"/>
          </w:tcPr>
          <w:p w14:paraId="04CB9A17" w14:textId="57805CBC" w:rsidR="000B598D" w:rsidRDefault="000B598D" w:rsidP="002D1CFF">
            <w:pPr>
              <w:spacing w:line="240" w:lineRule="auto"/>
              <w:ind w:left="0" w:firstLine="0"/>
              <w:rPr>
                <w:b/>
                <w:bCs/>
              </w:rPr>
            </w:pPr>
            <w:r w:rsidRPr="000B598D">
              <w:rPr>
                <w:b/>
                <w:bCs/>
              </w:rPr>
              <w:t>Tabel</w:t>
            </w:r>
            <w:r>
              <w:rPr>
                <w:b/>
                <w:bCs/>
              </w:rPr>
              <w:t xml:space="preserve"> 3.5</w:t>
            </w:r>
          </w:p>
        </w:tc>
        <w:tc>
          <w:tcPr>
            <w:tcW w:w="3402" w:type="dxa"/>
          </w:tcPr>
          <w:p w14:paraId="11E31822" w14:textId="78ADA337" w:rsidR="000B598D" w:rsidRDefault="000B598D" w:rsidP="009965A1">
            <w:pPr>
              <w:spacing w:line="240" w:lineRule="auto"/>
              <w:ind w:left="0" w:firstLine="0"/>
              <w:jc w:val="left"/>
              <w:rPr>
                <w:lang w:val="id-ID"/>
              </w:rPr>
            </w:pPr>
            <w:r w:rsidRPr="000B598D">
              <w:rPr>
                <w:lang w:val="id-ID"/>
              </w:rPr>
              <w:t>Instrumen Pengujian Dokumen Blackbox Testing Karakteristik Functional Correctness</w:t>
            </w:r>
          </w:p>
        </w:tc>
        <w:tc>
          <w:tcPr>
            <w:tcW w:w="828" w:type="dxa"/>
            <w:vAlign w:val="bottom"/>
          </w:tcPr>
          <w:p w14:paraId="50219788" w14:textId="0F61E777" w:rsidR="000B598D" w:rsidRPr="009965A1" w:rsidRDefault="00AD36FC" w:rsidP="00A73F16">
            <w:pPr>
              <w:spacing w:line="240" w:lineRule="auto"/>
              <w:ind w:left="0" w:firstLine="0"/>
              <w:jc w:val="center"/>
            </w:pPr>
            <w:r>
              <w:t>64</w:t>
            </w:r>
          </w:p>
        </w:tc>
      </w:tr>
      <w:tr w:rsidR="000B598D" w14:paraId="4154ECF5" w14:textId="77777777" w:rsidTr="00A73F16">
        <w:tc>
          <w:tcPr>
            <w:tcW w:w="1271" w:type="dxa"/>
          </w:tcPr>
          <w:p w14:paraId="5698F6EC" w14:textId="72728790" w:rsidR="000B598D" w:rsidRDefault="000B598D" w:rsidP="002D1CFF">
            <w:pPr>
              <w:spacing w:line="240" w:lineRule="auto"/>
              <w:ind w:left="0" w:firstLine="0"/>
              <w:rPr>
                <w:b/>
                <w:bCs/>
              </w:rPr>
            </w:pPr>
            <w:r w:rsidRPr="000B598D">
              <w:rPr>
                <w:b/>
                <w:bCs/>
              </w:rPr>
              <w:t>Tabel</w:t>
            </w:r>
            <w:r>
              <w:rPr>
                <w:b/>
                <w:bCs/>
              </w:rPr>
              <w:t xml:space="preserve"> 3.6</w:t>
            </w:r>
          </w:p>
        </w:tc>
        <w:tc>
          <w:tcPr>
            <w:tcW w:w="3402" w:type="dxa"/>
          </w:tcPr>
          <w:p w14:paraId="4545A84E" w14:textId="29C53B4C" w:rsidR="000B598D" w:rsidRDefault="000B598D" w:rsidP="009965A1">
            <w:pPr>
              <w:spacing w:line="240" w:lineRule="auto"/>
              <w:ind w:left="0" w:firstLine="0"/>
              <w:jc w:val="left"/>
              <w:rPr>
                <w:lang w:val="id-ID"/>
              </w:rPr>
            </w:pPr>
            <w:r w:rsidRPr="000B598D">
              <w:rPr>
                <w:lang w:val="id-ID"/>
              </w:rPr>
              <w:t>Instrumen Pengujian Dokumen User Acceptance Test kariteria usability</w:t>
            </w:r>
          </w:p>
        </w:tc>
        <w:tc>
          <w:tcPr>
            <w:tcW w:w="828" w:type="dxa"/>
            <w:vAlign w:val="bottom"/>
          </w:tcPr>
          <w:p w14:paraId="1C5699BF" w14:textId="64ADF0B2" w:rsidR="000B598D" w:rsidRPr="009965A1" w:rsidRDefault="00AD36FC" w:rsidP="00A73F16">
            <w:pPr>
              <w:spacing w:line="240" w:lineRule="auto"/>
              <w:ind w:left="0" w:firstLine="0"/>
              <w:jc w:val="center"/>
            </w:pPr>
            <w:r>
              <w:t>67</w:t>
            </w:r>
          </w:p>
        </w:tc>
      </w:tr>
      <w:tr w:rsidR="000B598D" w14:paraId="7F01FF10" w14:textId="77777777" w:rsidTr="00A73F16">
        <w:tc>
          <w:tcPr>
            <w:tcW w:w="1271" w:type="dxa"/>
          </w:tcPr>
          <w:p w14:paraId="6837E1F7" w14:textId="2EC79567" w:rsidR="000B598D" w:rsidRDefault="000B598D" w:rsidP="002D1CFF">
            <w:pPr>
              <w:spacing w:line="240" w:lineRule="auto"/>
              <w:ind w:left="0" w:firstLine="0"/>
              <w:rPr>
                <w:b/>
                <w:bCs/>
              </w:rPr>
            </w:pPr>
            <w:r w:rsidRPr="000B598D">
              <w:rPr>
                <w:b/>
                <w:bCs/>
              </w:rPr>
              <w:t>Tabel</w:t>
            </w:r>
            <w:r>
              <w:rPr>
                <w:b/>
                <w:bCs/>
              </w:rPr>
              <w:t xml:space="preserve"> 3.7</w:t>
            </w:r>
          </w:p>
        </w:tc>
        <w:tc>
          <w:tcPr>
            <w:tcW w:w="3402" w:type="dxa"/>
          </w:tcPr>
          <w:p w14:paraId="42E4B22C" w14:textId="50910D69" w:rsidR="000B598D" w:rsidRDefault="000B598D" w:rsidP="009965A1">
            <w:pPr>
              <w:spacing w:line="240" w:lineRule="auto"/>
              <w:ind w:left="0" w:firstLine="0"/>
              <w:jc w:val="left"/>
              <w:rPr>
                <w:lang w:val="id-ID"/>
              </w:rPr>
            </w:pPr>
            <w:r w:rsidRPr="000B598D">
              <w:rPr>
                <w:lang w:val="id-ID"/>
              </w:rPr>
              <w:t>Konversi Jawaban</w:t>
            </w:r>
          </w:p>
        </w:tc>
        <w:tc>
          <w:tcPr>
            <w:tcW w:w="828" w:type="dxa"/>
            <w:vAlign w:val="bottom"/>
          </w:tcPr>
          <w:p w14:paraId="5A941BF9" w14:textId="56A3E30D" w:rsidR="000B598D" w:rsidRPr="009965A1" w:rsidRDefault="00AD36FC" w:rsidP="00A73F16">
            <w:pPr>
              <w:spacing w:line="240" w:lineRule="auto"/>
              <w:ind w:left="0" w:firstLine="0"/>
              <w:jc w:val="center"/>
            </w:pPr>
            <w:r>
              <w:t>69</w:t>
            </w:r>
          </w:p>
        </w:tc>
      </w:tr>
      <w:tr w:rsidR="000B598D" w14:paraId="4097C8E3" w14:textId="77777777" w:rsidTr="00A73F16">
        <w:tc>
          <w:tcPr>
            <w:tcW w:w="1271" w:type="dxa"/>
          </w:tcPr>
          <w:p w14:paraId="08B22033" w14:textId="39BB4E16" w:rsidR="000B598D" w:rsidRDefault="000B598D" w:rsidP="002D1CFF">
            <w:pPr>
              <w:spacing w:line="240" w:lineRule="auto"/>
              <w:ind w:left="0" w:firstLine="0"/>
              <w:rPr>
                <w:b/>
                <w:bCs/>
              </w:rPr>
            </w:pPr>
            <w:r w:rsidRPr="000B598D">
              <w:rPr>
                <w:b/>
                <w:bCs/>
              </w:rPr>
              <w:t>Tabel</w:t>
            </w:r>
            <w:r>
              <w:rPr>
                <w:b/>
                <w:bCs/>
              </w:rPr>
              <w:t xml:space="preserve"> 3.8</w:t>
            </w:r>
          </w:p>
        </w:tc>
        <w:tc>
          <w:tcPr>
            <w:tcW w:w="3402" w:type="dxa"/>
          </w:tcPr>
          <w:p w14:paraId="3489F3F6" w14:textId="5A4279D3" w:rsidR="000B598D" w:rsidRDefault="000B598D" w:rsidP="009965A1">
            <w:pPr>
              <w:spacing w:line="240" w:lineRule="auto"/>
              <w:ind w:left="0" w:firstLine="0"/>
              <w:jc w:val="left"/>
              <w:rPr>
                <w:lang w:val="id-ID"/>
              </w:rPr>
            </w:pPr>
            <w:r w:rsidRPr="000B598D">
              <w:rPr>
                <w:lang w:val="id-ID"/>
              </w:rPr>
              <w:t>Kategori Pengujian</w:t>
            </w:r>
          </w:p>
        </w:tc>
        <w:tc>
          <w:tcPr>
            <w:tcW w:w="828" w:type="dxa"/>
            <w:vAlign w:val="bottom"/>
          </w:tcPr>
          <w:p w14:paraId="2B60EE04" w14:textId="2C854AFB" w:rsidR="000B598D" w:rsidRPr="009965A1" w:rsidRDefault="00AD36FC" w:rsidP="00A73F16">
            <w:pPr>
              <w:spacing w:line="240" w:lineRule="auto"/>
              <w:ind w:left="0" w:firstLine="0"/>
              <w:jc w:val="center"/>
            </w:pPr>
            <w:r>
              <w:t>70</w:t>
            </w:r>
          </w:p>
        </w:tc>
      </w:tr>
      <w:tr w:rsidR="000B598D" w14:paraId="382B3EF9" w14:textId="77777777" w:rsidTr="00A73F16">
        <w:tc>
          <w:tcPr>
            <w:tcW w:w="1271" w:type="dxa"/>
          </w:tcPr>
          <w:p w14:paraId="6884CDEF" w14:textId="77389E66" w:rsidR="000B598D" w:rsidRDefault="000B598D" w:rsidP="002D1CFF">
            <w:pPr>
              <w:spacing w:line="240" w:lineRule="auto"/>
              <w:ind w:left="0" w:firstLine="0"/>
              <w:rPr>
                <w:b/>
                <w:bCs/>
              </w:rPr>
            </w:pPr>
            <w:r w:rsidRPr="000B598D">
              <w:rPr>
                <w:b/>
                <w:bCs/>
              </w:rPr>
              <w:t>Tabel</w:t>
            </w:r>
            <w:r>
              <w:rPr>
                <w:b/>
                <w:bCs/>
              </w:rPr>
              <w:t xml:space="preserve"> 4.1</w:t>
            </w:r>
          </w:p>
        </w:tc>
        <w:tc>
          <w:tcPr>
            <w:tcW w:w="3402" w:type="dxa"/>
          </w:tcPr>
          <w:p w14:paraId="49DD3DF6" w14:textId="07FB873E" w:rsidR="000B598D" w:rsidRDefault="000B598D" w:rsidP="009965A1">
            <w:pPr>
              <w:spacing w:line="240" w:lineRule="auto"/>
              <w:ind w:left="0" w:firstLine="0"/>
              <w:jc w:val="left"/>
              <w:rPr>
                <w:lang w:val="id-ID"/>
              </w:rPr>
            </w:pPr>
            <w:r w:rsidRPr="000B598D">
              <w:rPr>
                <w:lang w:val="id-ID"/>
              </w:rPr>
              <w:t>Daftar Software yang Digunakan</w:t>
            </w:r>
          </w:p>
        </w:tc>
        <w:tc>
          <w:tcPr>
            <w:tcW w:w="828" w:type="dxa"/>
            <w:vAlign w:val="bottom"/>
          </w:tcPr>
          <w:p w14:paraId="479EF509" w14:textId="26250D25" w:rsidR="000B598D" w:rsidRPr="009965A1" w:rsidRDefault="00AD36FC" w:rsidP="00A73F16">
            <w:pPr>
              <w:spacing w:line="240" w:lineRule="auto"/>
              <w:ind w:left="0" w:firstLine="0"/>
              <w:jc w:val="center"/>
            </w:pPr>
            <w:r>
              <w:t>73</w:t>
            </w:r>
          </w:p>
        </w:tc>
      </w:tr>
      <w:tr w:rsidR="000B598D" w14:paraId="6D23DE8B" w14:textId="77777777" w:rsidTr="00A73F16">
        <w:tc>
          <w:tcPr>
            <w:tcW w:w="1271" w:type="dxa"/>
          </w:tcPr>
          <w:p w14:paraId="77A4E8DF" w14:textId="5221B746" w:rsidR="000B598D" w:rsidRDefault="000B598D" w:rsidP="002D1CFF">
            <w:pPr>
              <w:spacing w:line="240" w:lineRule="auto"/>
              <w:ind w:left="0" w:firstLine="0"/>
              <w:rPr>
                <w:b/>
                <w:bCs/>
              </w:rPr>
            </w:pPr>
            <w:r w:rsidRPr="000B598D">
              <w:rPr>
                <w:b/>
                <w:bCs/>
              </w:rPr>
              <w:t>Tabel</w:t>
            </w:r>
            <w:r>
              <w:rPr>
                <w:b/>
                <w:bCs/>
              </w:rPr>
              <w:t xml:space="preserve"> 4.2</w:t>
            </w:r>
          </w:p>
        </w:tc>
        <w:tc>
          <w:tcPr>
            <w:tcW w:w="3402" w:type="dxa"/>
          </w:tcPr>
          <w:p w14:paraId="0C86A7D4" w14:textId="141816EF" w:rsidR="000B598D" w:rsidRDefault="000B598D" w:rsidP="009965A1">
            <w:pPr>
              <w:spacing w:line="240" w:lineRule="auto"/>
              <w:ind w:left="0" w:firstLine="0"/>
              <w:jc w:val="left"/>
              <w:rPr>
                <w:lang w:val="id-ID"/>
              </w:rPr>
            </w:pPr>
            <w:r w:rsidRPr="000B598D">
              <w:rPr>
                <w:lang w:val="id-ID"/>
              </w:rPr>
              <w:t>Daftar Perangkat Keras Yang Digunakan</w:t>
            </w:r>
          </w:p>
        </w:tc>
        <w:tc>
          <w:tcPr>
            <w:tcW w:w="828" w:type="dxa"/>
            <w:vAlign w:val="bottom"/>
          </w:tcPr>
          <w:p w14:paraId="24E12A63" w14:textId="70C43718" w:rsidR="000B598D" w:rsidRPr="009965A1" w:rsidRDefault="00AD36FC" w:rsidP="00A73F16">
            <w:pPr>
              <w:spacing w:line="240" w:lineRule="auto"/>
              <w:ind w:left="0" w:firstLine="0"/>
              <w:jc w:val="center"/>
            </w:pPr>
            <w:r>
              <w:t>74</w:t>
            </w:r>
          </w:p>
        </w:tc>
      </w:tr>
      <w:tr w:rsidR="000B598D" w14:paraId="5FE7F222" w14:textId="77777777" w:rsidTr="00A73F16">
        <w:tc>
          <w:tcPr>
            <w:tcW w:w="1271" w:type="dxa"/>
          </w:tcPr>
          <w:p w14:paraId="122250AF" w14:textId="7280DAF5" w:rsidR="000B598D" w:rsidRDefault="000B598D" w:rsidP="002D1CFF">
            <w:pPr>
              <w:spacing w:line="240" w:lineRule="auto"/>
              <w:ind w:left="0" w:firstLine="0"/>
              <w:rPr>
                <w:b/>
                <w:bCs/>
              </w:rPr>
            </w:pPr>
            <w:r w:rsidRPr="000B598D">
              <w:rPr>
                <w:b/>
                <w:bCs/>
              </w:rPr>
              <w:t>Tabel</w:t>
            </w:r>
            <w:r>
              <w:rPr>
                <w:b/>
                <w:bCs/>
              </w:rPr>
              <w:t xml:space="preserve"> 4.3</w:t>
            </w:r>
          </w:p>
        </w:tc>
        <w:tc>
          <w:tcPr>
            <w:tcW w:w="3402" w:type="dxa"/>
          </w:tcPr>
          <w:p w14:paraId="497E08AA" w14:textId="652F84AC" w:rsidR="000B598D" w:rsidRDefault="000B598D" w:rsidP="009965A1">
            <w:pPr>
              <w:spacing w:line="240" w:lineRule="auto"/>
              <w:ind w:left="0" w:firstLine="0"/>
              <w:jc w:val="left"/>
              <w:rPr>
                <w:lang w:val="id-ID"/>
              </w:rPr>
            </w:pPr>
            <w:r w:rsidRPr="000B598D">
              <w:rPr>
                <w:lang w:val="id-ID"/>
              </w:rPr>
              <w:t>Tabel User</w:t>
            </w:r>
          </w:p>
        </w:tc>
        <w:tc>
          <w:tcPr>
            <w:tcW w:w="828" w:type="dxa"/>
            <w:vAlign w:val="bottom"/>
          </w:tcPr>
          <w:p w14:paraId="031F395A" w14:textId="285E7FC6" w:rsidR="000B598D" w:rsidRPr="009965A1" w:rsidRDefault="00AD36FC" w:rsidP="00A73F16">
            <w:pPr>
              <w:spacing w:line="240" w:lineRule="auto"/>
              <w:ind w:left="0" w:firstLine="0"/>
              <w:jc w:val="center"/>
            </w:pPr>
            <w:r>
              <w:t>76</w:t>
            </w:r>
          </w:p>
        </w:tc>
      </w:tr>
      <w:tr w:rsidR="000B598D" w14:paraId="73A5CD41" w14:textId="77777777" w:rsidTr="00A73F16">
        <w:tc>
          <w:tcPr>
            <w:tcW w:w="1271" w:type="dxa"/>
          </w:tcPr>
          <w:p w14:paraId="7CA1ABAE" w14:textId="545CE3BC" w:rsidR="000B598D" w:rsidRDefault="000B598D" w:rsidP="002D1CFF">
            <w:pPr>
              <w:spacing w:line="240" w:lineRule="auto"/>
              <w:ind w:left="0" w:firstLine="0"/>
              <w:rPr>
                <w:b/>
                <w:bCs/>
              </w:rPr>
            </w:pPr>
            <w:r w:rsidRPr="000B598D">
              <w:rPr>
                <w:b/>
                <w:bCs/>
              </w:rPr>
              <w:t>Tabel</w:t>
            </w:r>
            <w:r>
              <w:rPr>
                <w:b/>
                <w:bCs/>
              </w:rPr>
              <w:t xml:space="preserve"> 4.4</w:t>
            </w:r>
          </w:p>
        </w:tc>
        <w:tc>
          <w:tcPr>
            <w:tcW w:w="3402" w:type="dxa"/>
          </w:tcPr>
          <w:p w14:paraId="614439C1" w14:textId="48D8B53E" w:rsidR="000B598D" w:rsidRDefault="000B598D" w:rsidP="009965A1">
            <w:pPr>
              <w:spacing w:line="240" w:lineRule="auto"/>
              <w:ind w:left="0" w:firstLine="0"/>
              <w:jc w:val="left"/>
              <w:rPr>
                <w:lang w:val="id-ID"/>
              </w:rPr>
            </w:pPr>
            <w:r w:rsidRPr="000B598D">
              <w:rPr>
                <w:lang w:val="id-ID"/>
              </w:rPr>
              <w:t>Tabel Tim</w:t>
            </w:r>
          </w:p>
        </w:tc>
        <w:tc>
          <w:tcPr>
            <w:tcW w:w="828" w:type="dxa"/>
            <w:vAlign w:val="bottom"/>
          </w:tcPr>
          <w:p w14:paraId="11689195" w14:textId="0A8FD176" w:rsidR="000B598D" w:rsidRPr="009965A1" w:rsidRDefault="00AD36FC" w:rsidP="00A73F16">
            <w:pPr>
              <w:spacing w:line="240" w:lineRule="auto"/>
              <w:ind w:left="0" w:firstLine="0"/>
              <w:jc w:val="center"/>
            </w:pPr>
            <w:r>
              <w:t>77</w:t>
            </w:r>
          </w:p>
        </w:tc>
      </w:tr>
      <w:tr w:rsidR="000B598D" w14:paraId="2A3DDD9D" w14:textId="77777777" w:rsidTr="00A73F16">
        <w:tc>
          <w:tcPr>
            <w:tcW w:w="1271" w:type="dxa"/>
          </w:tcPr>
          <w:p w14:paraId="5979D1E5" w14:textId="0A999185" w:rsidR="000B598D" w:rsidRDefault="000B598D" w:rsidP="002D1CFF">
            <w:pPr>
              <w:spacing w:line="240" w:lineRule="auto"/>
              <w:ind w:left="0" w:firstLine="0"/>
              <w:rPr>
                <w:b/>
                <w:bCs/>
              </w:rPr>
            </w:pPr>
            <w:r w:rsidRPr="000B598D">
              <w:rPr>
                <w:b/>
                <w:bCs/>
              </w:rPr>
              <w:t>Tabel</w:t>
            </w:r>
            <w:r>
              <w:rPr>
                <w:b/>
                <w:bCs/>
              </w:rPr>
              <w:t xml:space="preserve"> 4.5</w:t>
            </w:r>
          </w:p>
        </w:tc>
        <w:tc>
          <w:tcPr>
            <w:tcW w:w="3402" w:type="dxa"/>
          </w:tcPr>
          <w:p w14:paraId="31761D34" w14:textId="45494707" w:rsidR="000B598D" w:rsidRPr="000B598D" w:rsidRDefault="000B598D" w:rsidP="009965A1">
            <w:pPr>
              <w:spacing w:line="240" w:lineRule="auto"/>
              <w:ind w:left="0" w:firstLine="0"/>
              <w:jc w:val="left"/>
            </w:pPr>
            <w:r w:rsidRPr="000B598D">
              <w:rPr>
                <w:lang w:val="id-ID"/>
              </w:rPr>
              <w:t>Tabel Anggot</w:t>
            </w:r>
            <w:r>
              <w:t>a</w:t>
            </w:r>
          </w:p>
        </w:tc>
        <w:tc>
          <w:tcPr>
            <w:tcW w:w="828" w:type="dxa"/>
            <w:vAlign w:val="bottom"/>
          </w:tcPr>
          <w:p w14:paraId="1B4B13A8" w14:textId="5E643D97" w:rsidR="000B598D" w:rsidRPr="009965A1" w:rsidRDefault="00AD36FC" w:rsidP="00A73F16">
            <w:pPr>
              <w:spacing w:line="240" w:lineRule="auto"/>
              <w:ind w:left="0" w:firstLine="0"/>
              <w:jc w:val="center"/>
            </w:pPr>
            <w:r>
              <w:t>7</w:t>
            </w:r>
            <w:r w:rsidR="00681C20">
              <w:t>7</w:t>
            </w:r>
          </w:p>
        </w:tc>
      </w:tr>
      <w:tr w:rsidR="000B598D" w14:paraId="6B73B1FB" w14:textId="77777777" w:rsidTr="00A73F16">
        <w:tc>
          <w:tcPr>
            <w:tcW w:w="1271" w:type="dxa"/>
          </w:tcPr>
          <w:p w14:paraId="1DD439CF" w14:textId="40705636" w:rsidR="000B598D" w:rsidRDefault="000B598D" w:rsidP="002D1CFF">
            <w:pPr>
              <w:spacing w:line="240" w:lineRule="auto"/>
              <w:ind w:left="0" w:firstLine="0"/>
              <w:rPr>
                <w:b/>
                <w:bCs/>
              </w:rPr>
            </w:pPr>
            <w:r w:rsidRPr="000B598D">
              <w:rPr>
                <w:b/>
                <w:bCs/>
              </w:rPr>
              <w:t>Tabel</w:t>
            </w:r>
            <w:r>
              <w:rPr>
                <w:b/>
                <w:bCs/>
              </w:rPr>
              <w:t xml:space="preserve"> 4.6</w:t>
            </w:r>
          </w:p>
        </w:tc>
        <w:tc>
          <w:tcPr>
            <w:tcW w:w="3402" w:type="dxa"/>
          </w:tcPr>
          <w:p w14:paraId="71BA6E46" w14:textId="6E45409D" w:rsidR="000B598D" w:rsidRDefault="000B598D" w:rsidP="009965A1">
            <w:pPr>
              <w:spacing w:line="240" w:lineRule="auto"/>
              <w:ind w:left="0" w:firstLine="0"/>
              <w:jc w:val="left"/>
              <w:rPr>
                <w:lang w:val="id-ID"/>
              </w:rPr>
            </w:pPr>
            <w:r w:rsidRPr="000B598D">
              <w:rPr>
                <w:lang w:val="id-ID"/>
              </w:rPr>
              <w:t>Tabel Surat Tugas</w:t>
            </w:r>
          </w:p>
        </w:tc>
        <w:tc>
          <w:tcPr>
            <w:tcW w:w="828" w:type="dxa"/>
            <w:vAlign w:val="bottom"/>
          </w:tcPr>
          <w:p w14:paraId="1825567D" w14:textId="6016C4F7" w:rsidR="000B598D" w:rsidRPr="009965A1" w:rsidRDefault="00AD36FC" w:rsidP="00A73F16">
            <w:pPr>
              <w:spacing w:line="240" w:lineRule="auto"/>
              <w:ind w:left="0" w:firstLine="0"/>
              <w:jc w:val="center"/>
            </w:pPr>
            <w:r>
              <w:t>7</w:t>
            </w:r>
            <w:r w:rsidR="00681C20">
              <w:t>8</w:t>
            </w:r>
          </w:p>
        </w:tc>
      </w:tr>
      <w:tr w:rsidR="000B598D" w14:paraId="4F1147F4" w14:textId="77777777" w:rsidTr="00A73F16">
        <w:tc>
          <w:tcPr>
            <w:tcW w:w="1271" w:type="dxa"/>
          </w:tcPr>
          <w:p w14:paraId="058E32CE" w14:textId="30A8269E" w:rsidR="000B598D" w:rsidRDefault="000B598D" w:rsidP="002D1CFF">
            <w:pPr>
              <w:spacing w:line="240" w:lineRule="auto"/>
              <w:ind w:left="0" w:firstLine="0"/>
              <w:rPr>
                <w:b/>
                <w:bCs/>
              </w:rPr>
            </w:pPr>
            <w:r w:rsidRPr="000B598D">
              <w:rPr>
                <w:b/>
                <w:bCs/>
              </w:rPr>
              <w:t>Tabel</w:t>
            </w:r>
            <w:r>
              <w:rPr>
                <w:b/>
                <w:bCs/>
              </w:rPr>
              <w:t xml:space="preserve"> 4.7</w:t>
            </w:r>
          </w:p>
        </w:tc>
        <w:tc>
          <w:tcPr>
            <w:tcW w:w="3402" w:type="dxa"/>
          </w:tcPr>
          <w:p w14:paraId="3B3FC2FB" w14:textId="4AB52AA3" w:rsidR="000B598D" w:rsidRDefault="000B598D" w:rsidP="009965A1">
            <w:pPr>
              <w:spacing w:line="240" w:lineRule="auto"/>
              <w:ind w:left="0" w:firstLine="0"/>
              <w:jc w:val="left"/>
              <w:rPr>
                <w:lang w:val="id-ID"/>
              </w:rPr>
            </w:pPr>
            <w:r w:rsidRPr="000B598D">
              <w:rPr>
                <w:lang w:val="id-ID"/>
              </w:rPr>
              <w:t>Tabel Surat Tugas Detail</w:t>
            </w:r>
          </w:p>
        </w:tc>
        <w:tc>
          <w:tcPr>
            <w:tcW w:w="828" w:type="dxa"/>
            <w:vAlign w:val="bottom"/>
          </w:tcPr>
          <w:p w14:paraId="1827EF3A" w14:textId="420AF7CD" w:rsidR="000B598D" w:rsidRPr="009965A1" w:rsidRDefault="00681C20" w:rsidP="00A73F16">
            <w:pPr>
              <w:spacing w:line="240" w:lineRule="auto"/>
              <w:ind w:left="0" w:firstLine="0"/>
              <w:jc w:val="center"/>
            </w:pPr>
            <w:r>
              <w:t>79</w:t>
            </w:r>
          </w:p>
        </w:tc>
      </w:tr>
      <w:tr w:rsidR="000B598D" w14:paraId="1919A96E" w14:textId="77777777" w:rsidTr="00A73F16">
        <w:tc>
          <w:tcPr>
            <w:tcW w:w="1271" w:type="dxa"/>
          </w:tcPr>
          <w:p w14:paraId="779DF746" w14:textId="3DDE3C70" w:rsidR="000B598D" w:rsidRDefault="000B598D" w:rsidP="002D1CFF">
            <w:pPr>
              <w:spacing w:line="240" w:lineRule="auto"/>
              <w:ind w:left="0" w:firstLine="0"/>
              <w:rPr>
                <w:b/>
                <w:bCs/>
              </w:rPr>
            </w:pPr>
            <w:r w:rsidRPr="000B598D">
              <w:rPr>
                <w:b/>
                <w:bCs/>
              </w:rPr>
              <w:t>Tabel</w:t>
            </w:r>
            <w:r>
              <w:rPr>
                <w:b/>
                <w:bCs/>
              </w:rPr>
              <w:t xml:space="preserve"> 4.8</w:t>
            </w:r>
          </w:p>
        </w:tc>
        <w:tc>
          <w:tcPr>
            <w:tcW w:w="3402" w:type="dxa"/>
          </w:tcPr>
          <w:p w14:paraId="02243FC1" w14:textId="44DE9758" w:rsidR="000B598D" w:rsidRDefault="000B598D" w:rsidP="009965A1">
            <w:pPr>
              <w:spacing w:line="240" w:lineRule="auto"/>
              <w:ind w:left="0" w:firstLine="0"/>
              <w:jc w:val="left"/>
              <w:rPr>
                <w:lang w:val="id-ID"/>
              </w:rPr>
            </w:pPr>
            <w:r w:rsidRPr="000B598D">
              <w:rPr>
                <w:lang w:val="id-ID"/>
              </w:rPr>
              <w:t>Tabel Data Load</w:t>
            </w:r>
          </w:p>
        </w:tc>
        <w:tc>
          <w:tcPr>
            <w:tcW w:w="828" w:type="dxa"/>
            <w:vAlign w:val="bottom"/>
          </w:tcPr>
          <w:p w14:paraId="43AE8463" w14:textId="301F2A40" w:rsidR="000B598D" w:rsidRPr="009965A1" w:rsidRDefault="009965A1" w:rsidP="00A73F16">
            <w:pPr>
              <w:spacing w:line="240" w:lineRule="auto"/>
              <w:ind w:left="0" w:firstLine="0"/>
              <w:jc w:val="center"/>
            </w:pPr>
            <w:r>
              <w:t>8</w:t>
            </w:r>
            <w:r w:rsidR="00681C20">
              <w:t>0</w:t>
            </w:r>
          </w:p>
        </w:tc>
      </w:tr>
      <w:tr w:rsidR="000B598D" w14:paraId="3DB9E8BB" w14:textId="77777777" w:rsidTr="00A73F16">
        <w:tc>
          <w:tcPr>
            <w:tcW w:w="1271" w:type="dxa"/>
          </w:tcPr>
          <w:p w14:paraId="2553B151" w14:textId="11C161A4" w:rsidR="000B598D" w:rsidRDefault="000B598D" w:rsidP="002D1CFF">
            <w:pPr>
              <w:spacing w:line="240" w:lineRule="auto"/>
              <w:ind w:left="0" w:firstLine="0"/>
              <w:rPr>
                <w:b/>
                <w:bCs/>
              </w:rPr>
            </w:pPr>
            <w:r w:rsidRPr="000B598D">
              <w:rPr>
                <w:b/>
                <w:bCs/>
              </w:rPr>
              <w:t>Tabel</w:t>
            </w:r>
            <w:r>
              <w:rPr>
                <w:b/>
                <w:bCs/>
              </w:rPr>
              <w:t xml:space="preserve"> 4.9</w:t>
            </w:r>
          </w:p>
        </w:tc>
        <w:tc>
          <w:tcPr>
            <w:tcW w:w="3402" w:type="dxa"/>
          </w:tcPr>
          <w:p w14:paraId="16C641BA" w14:textId="66B17409" w:rsidR="000B598D" w:rsidRDefault="000B598D" w:rsidP="009965A1">
            <w:pPr>
              <w:spacing w:line="240" w:lineRule="auto"/>
              <w:ind w:left="0" w:firstLine="0"/>
              <w:jc w:val="left"/>
              <w:rPr>
                <w:lang w:val="id-ID"/>
              </w:rPr>
            </w:pPr>
            <w:r w:rsidRPr="000B598D">
              <w:rPr>
                <w:lang w:val="id-ID"/>
              </w:rPr>
              <w:t xml:space="preserve">Load </w:t>
            </w:r>
            <w:r>
              <w:t>D</w:t>
            </w:r>
            <w:r w:rsidRPr="000B598D">
              <w:rPr>
                <w:lang w:val="id-ID"/>
              </w:rPr>
              <w:t xml:space="preserve">ata </w:t>
            </w:r>
            <w:r>
              <w:t>K</w:t>
            </w:r>
            <w:r w:rsidRPr="000B598D">
              <w:rPr>
                <w:lang w:val="id-ID"/>
              </w:rPr>
              <w:t>egiatan</w:t>
            </w:r>
          </w:p>
        </w:tc>
        <w:tc>
          <w:tcPr>
            <w:tcW w:w="828" w:type="dxa"/>
            <w:vAlign w:val="bottom"/>
          </w:tcPr>
          <w:p w14:paraId="4ED4331E" w14:textId="6491AC64" w:rsidR="000B598D" w:rsidRPr="009965A1" w:rsidRDefault="009965A1" w:rsidP="00A73F16">
            <w:pPr>
              <w:spacing w:line="240" w:lineRule="auto"/>
              <w:ind w:left="0" w:firstLine="0"/>
              <w:jc w:val="center"/>
            </w:pPr>
            <w:r>
              <w:t>8</w:t>
            </w:r>
            <w:r w:rsidR="00681C20">
              <w:t>1</w:t>
            </w:r>
          </w:p>
        </w:tc>
      </w:tr>
      <w:tr w:rsidR="000B598D" w14:paraId="2093D401" w14:textId="77777777" w:rsidTr="00A73F16">
        <w:tc>
          <w:tcPr>
            <w:tcW w:w="1271" w:type="dxa"/>
          </w:tcPr>
          <w:p w14:paraId="1EADAD16" w14:textId="3B072872" w:rsidR="000B598D" w:rsidRDefault="000B598D" w:rsidP="002D1CFF">
            <w:pPr>
              <w:spacing w:line="240" w:lineRule="auto"/>
              <w:ind w:left="0" w:firstLine="0"/>
              <w:rPr>
                <w:b/>
                <w:bCs/>
              </w:rPr>
            </w:pPr>
            <w:r w:rsidRPr="000B598D">
              <w:rPr>
                <w:b/>
                <w:bCs/>
              </w:rPr>
              <w:t>Tabel</w:t>
            </w:r>
            <w:r>
              <w:rPr>
                <w:b/>
                <w:bCs/>
              </w:rPr>
              <w:t xml:space="preserve"> 4.10</w:t>
            </w:r>
          </w:p>
        </w:tc>
        <w:tc>
          <w:tcPr>
            <w:tcW w:w="3402" w:type="dxa"/>
          </w:tcPr>
          <w:p w14:paraId="07D5FA1D" w14:textId="51A9F887" w:rsidR="000B598D" w:rsidRDefault="000B598D" w:rsidP="009965A1">
            <w:pPr>
              <w:spacing w:line="240" w:lineRule="auto"/>
              <w:ind w:left="0" w:firstLine="0"/>
              <w:jc w:val="left"/>
              <w:rPr>
                <w:lang w:val="id-ID"/>
              </w:rPr>
            </w:pPr>
            <w:r w:rsidRPr="000B598D">
              <w:rPr>
                <w:lang w:val="id-ID"/>
              </w:rPr>
              <w:t>Tabel Detail Data Load Kegiatan</w:t>
            </w:r>
          </w:p>
        </w:tc>
        <w:tc>
          <w:tcPr>
            <w:tcW w:w="828" w:type="dxa"/>
            <w:vAlign w:val="bottom"/>
          </w:tcPr>
          <w:p w14:paraId="36E8EB33" w14:textId="00ED3784" w:rsidR="000B598D" w:rsidRPr="009965A1" w:rsidRDefault="00681C20" w:rsidP="00A73F16">
            <w:pPr>
              <w:spacing w:line="240" w:lineRule="auto"/>
              <w:ind w:left="0" w:firstLine="0"/>
              <w:jc w:val="center"/>
            </w:pPr>
            <w:r>
              <w:t>82</w:t>
            </w:r>
          </w:p>
        </w:tc>
      </w:tr>
      <w:tr w:rsidR="000B598D" w14:paraId="2B710D69" w14:textId="77777777" w:rsidTr="00A73F16">
        <w:tc>
          <w:tcPr>
            <w:tcW w:w="1271" w:type="dxa"/>
          </w:tcPr>
          <w:p w14:paraId="1624C154" w14:textId="5FB67FDD" w:rsidR="000B598D" w:rsidRDefault="000B598D" w:rsidP="002D1CFF">
            <w:pPr>
              <w:spacing w:line="240" w:lineRule="auto"/>
              <w:ind w:left="0" w:firstLine="0"/>
              <w:rPr>
                <w:b/>
                <w:bCs/>
              </w:rPr>
            </w:pPr>
            <w:r w:rsidRPr="000B598D">
              <w:rPr>
                <w:b/>
                <w:bCs/>
              </w:rPr>
              <w:t>Tabel</w:t>
            </w:r>
            <w:r>
              <w:rPr>
                <w:b/>
                <w:bCs/>
              </w:rPr>
              <w:t xml:space="preserve"> 4.11</w:t>
            </w:r>
          </w:p>
        </w:tc>
        <w:tc>
          <w:tcPr>
            <w:tcW w:w="3402" w:type="dxa"/>
          </w:tcPr>
          <w:p w14:paraId="1B196220" w14:textId="10A4F491" w:rsidR="000B598D" w:rsidRDefault="000B598D" w:rsidP="009965A1">
            <w:pPr>
              <w:spacing w:line="240" w:lineRule="auto"/>
              <w:ind w:left="0" w:firstLine="0"/>
              <w:jc w:val="left"/>
              <w:rPr>
                <w:lang w:val="id-ID"/>
              </w:rPr>
            </w:pPr>
            <w:r w:rsidRPr="000B598D">
              <w:rPr>
                <w:lang w:val="id-ID"/>
              </w:rPr>
              <w:t>Hasil Pengujian Dokumen Black Box Testing Subkarakteristik Functional Completeness dan Appropriatenes</w:t>
            </w:r>
          </w:p>
        </w:tc>
        <w:tc>
          <w:tcPr>
            <w:tcW w:w="828" w:type="dxa"/>
            <w:vAlign w:val="bottom"/>
          </w:tcPr>
          <w:p w14:paraId="37D6185A" w14:textId="2BB11B06" w:rsidR="000B598D" w:rsidRPr="009965A1" w:rsidRDefault="00AD36FC" w:rsidP="00A73F16">
            <w:pPr>
              <w:spacing w:line="240" w:lineRule="auto"/>
              <w:ind w:left="0" w:firstLine="0"/>
              <w:jc w:val="center"/>
            </w:pPr>
            <w:r>
              <w:t>9</w:t>
            </w:r>
            <w:r w:rsidR="00681C20">
              <w:t>5</w:t>
            </w:r>
          </w:p>
        </w:tc>
      </w:tr>
      <w:tr w:rsidR="000B598D" w14:paraId="78A1C770" w14:textId="77777777" w:rsidTr="00A73F16">
        <w:tc>
          <w:tcPr>
            <w:tcW w:w="1271" w:type="dxa"/>
          </w:tcPr>
          <w:p w14:paraId="68608B81" w14:textId="73E8C688" w:rsidR="000B598D" w:rsidRDefault="000B598D" w:rsidP="002D1CFF">
            <w:pPr>
              <w:spacing w:line="240" w:lineRule="auto"/>
              <w:ind w:left="0" w:firstLine="0"/>
              <w:rPr>
                <w:b/>
                <w:bCs/>
              </w:rPr>
            </w:pPr>
            <w:r w:rsidRPr="000B598D">
              <w:rPr>
                <w:b/>
                <w:bCs/>
              </w:rPr>
              <w:lastRenderedPageBreak/>
              <w:t>Tabel</w:t>
            </w:r>
            <w:r>
              <w:rPr>
                <w:b/>
                <w:bCs/>
              </w:rPr>
              <w:t xml:space="preserve"> 4.12</w:t>
            </w:r>
          </w:p>
        </w:tc>
        <w:tc>
          <w:tcPr>
            <w:tcW w:w="3402" w:type="dxa"/>
          </w:tcPr>
          <w:p w14:paraId="5AD4D3EA" w14:textId="24D9C239" w:rsidR="000B598D" w:rsidRDefault="000B598D" w:rsidP="009965A1">
            <w:pPr>
              <w:spacing w:line="240" w:lineRule="auto"/>
              <w:ind w:left="0" w:firstLine="0"/>
              <w:jc w:val="left"/>
              <w:rPr>
                <w:lang w:val="id-ID"/>
              </w:rPr>
            </w:pPr>
            <w:r w:rsidRPr="000B598D">
              <w:rPr>
                <w:lang w:val="id-ID"/>
              </w:rPr>
              <w:t>Hasil Pengujian Dokumen Black Box Testing Subkarakteristik Functional correctness</w:t>
            </w:r>
          </w:p>
        </w:tc>
        <w:tc>
          <w:tcPr>
            <w:tcW w:w="828" w:type="dxa"/>
            <w:vAlign w:val="bottom"/>
          </w:tcPr>
          <w:p w14:paraId="31D2A21C" w14:textId="651F66D2" w:rsidR="000B598D" w:rsidRPr="009965A1" w:rsidRDefault="00AD36FC" w:rsidP="00A73F16">
            <w:pPr>
              <w:spacing w:line="240" w:lineRule="auto"/>
              <w:ind w:left="0" w:firstLine="0"/>
              <w:jc w:val="center"/>
            </w:pPr>
            <w:r>
              <w:t>97</w:t>
            </w:r>
          </w:p>
        </w:tc>
      </w:tr>
      <w:tr w:rsidR="000B598D" w14:paraId="3EDED224" w14:textId="77777777" w:rsidTr="00A73F16">
        <w:tc>
          <w:tcPr>
            <w:tcW w:w="1271" w:type="dxa"/>
          </w:tcPr>
          <w:p w14:paraId="6C804090" w14:textId="7E73FE3F" w:rsidR="000B598D" w:rsidRDefault="000B598D" w:rsidP="002D1CFF">
            <w:pPr>
              <w:spacing w:line="240" w:lineRule="auto"/>
              <w:ind w:left="0" w:firstLine="0"/>
              <w:rPr>
                <w:b/>
                <w:bCs/>
              </w:rPr>
            </w:pPr>
            <w:r w:rsidRPr="000B598D">
              <w:rPr>
                <w:b/>
                <w:bCs/>
              </w:rPr>
              <w:t>Tabel</w:t>
            </w:r>
            <w:r>
              <w:rPr>
                <w:b/>
                <w:bCs/>
              </w:rPr>
              <w:t xml:space="preserve"> 4.13</w:t>
            </w:r>
          </w:p>
        </w:tc>
        <w:tc>
          <w:tcPr>
            <w:tcW w:w="3402" w:type="dxa"/>
          </w:tcPr>
          <w:p w14:paraId="0F39B69F" w14:textId="51862BCB" w:rsidR="000B598D" w:rsidRDefault="000B598D" w:rsidP="009965A1">
            <w:pPr>
              <w:spacing w:line="240" w:lineRule="auto"/>
              <w:ind w:left="0" w:firstLine="0"/>
              <w:jc w:val="left"/>
              <w:rPr>
                <w:lang w:val="id-ID"/>
              </w:rPr>
            </w:pPr>
            <w:r w:rsidRPr="000B598D">
              <w:rPr>
                <w:lang w:val="id-ID"/>
              </w:rPr>
              <w:t>Hasil Pengujian Usability</w:t>
            </w:r>
          </w:p>
        </w:tc>
        <w:tc>
          <w:tcPr>
            <w:tcW w:w="828" w:type="dxa"/>
            <w:vAlign w:val="bottom"/>
          </w:tcPr>
          <w:p w14:paraId="341FB13A" w14:textId="16DE6604" w:rsidR="000B598D" w:rsidRPr="009965A1" w:rsidRDefault="009965A1" w:rsidP="00A73F16">
            <w:pPr>
              <w:spacing w:line="240" w:lineRule="auto"/>
              <w:ind w:left="0" w:firstLine="0"/>
              <w:jc w:val="center"/>
            </w:pPr>
            <w:r>
              <w:t>1</w:t>
            </w:r>
            <w:r w:rsidR="00AD36FC">
              <w:t>00</w:t>
            </w:r>
          </w:p>
        </w:tc>
      </w:tr>
    </w:tbl>
    <w:p w14:paraId="0AE757E9" w14:textId="7F87E600" w:rsidR="008B5FD3" w:rsidRDefault="008B5FD3" w:rsidP="00103ED2">
      <w:pPr>
        <w:spacing w:line="240" w:lineRule="auto"/>
        <w:ind w:left="0" w:firstLine="0"/>
        <w:rPr>
          <w:rFonts w:eastAsia="Cambria"/>
          <w:w w:val="99"/>
          <w:lang w:val="id-ID"/>
        </w:rPr>
      </w:pPr>
    </w:p>
    <w:p w14:paraId="512046E4" w14:textId="5E4C6AF3" w:rsidR="008B5FD3" w:rsidRDefault="008B5FD3" w:rsidP="00B04EBB">
      <w:pPr>
        <w:rPr>
          <w:rFonts w:eastAsia="Cambria"/>
          <w:w w:val="99"/>
          <w:lang w:val="id-ID"/>
        </w:rPr>
      </w:pPr>
    </w:p>
    <w:p w14:paraId="34AFC91D" w14:textId="56C33965" w:rsidR="008B5FD3" w:rsidRDefault="008B5FD3" w:rsidP="00B04EBB">
      <w:pPr>
        <w:rPr>
          <w:rFonts w:eastAsia="Cambria"/>
          <w:w w:val="99"/>
          <w:lang w:val="id-ID"/>
        </w:rPr>
      </w:pPr>
    </w:p>
    <w:p w14:paraId="1A7DCC0F" w14:textId="670A124B" w:rsidR="008B5FD3" w:rsidRDefault="008B5FD3" w:rsidP="00B04EBB">
      <w:pPr>
        <w:rPr>
          <w:rFonts w:eastAsia="Cambria"/>
          <w:w w:val="99"/>
          <w:lang w:val="id-ID"/>
        </w:rPr>
      </w:pPr>
    </w:p>
    <w:p w14:paraId="086CC5F4" w14:textId="77777777" w:rsidR="008B5FD3" w:rsidRPr="008B4690" w:rsidRDefault="008B5FD3" w:rsidP="00B04EBB">
      <w:pPr>
        <w:rPr>
          <w:rFonts w:eastAsia="Cambria"/>
          <w:w w:val="99"/>
          <w:lang w:val="id-ID"/>
        </w:rPr>
      </w:pPr>
    </w:p>
    <w:p w14:paraId="7E05EB37" w14:textId="441D92FE" w:rsidR="00982375" w:rsidRPr="008B4690" w:rsidRDefault="00982375" w:rsidP="00B04EBB">
      <w:pPr>
        <w:rPr>
          <w:rFonts w:eastAsia="Cambria"/>
          <w:w w:val="99"/>
          <w:lang w:val="id-ID"/>
        </w:rPr>
      </w:pPr>
    </w:p>
    <w:p w14:paraId="3D9CF769" w14:textId="49CC4884" w:rsidR="00982375" w:rsidRPr="008B4690" w:rsidRDefault="00982375" w:rsidP="00B04EBB">
      <w:pPr>
        <w:rPr>
          <w:rFonts w:eastAsia="Cambria"/>
          <w:w w:val="99"/>
          <w:lang w:val="id-ID"/>
        </w:rPr>
      </w:pPr>
    </w:p>
    <w:p w14:paraId="3D06D3D5" w14:textId="49F97117" w:rsidR="00982375" w:rsidRPr="008B4690" w:rsidRDefault="00982375" w:rsidP="00B04EBB">
      <w:pPr>
        <w:rPr>
          <w:rFonts w:eastAsia="Cambria"/>
          <w:w w:val="99"/>
          <w:lang w:val="id-ID"/>
        </w:rPr>
      </w:pPr>
    </w:p>
    <w:p w14:paraId="0174499D" w14:textId="6538BFBC" w:rsidR="00982375" w:rsidRPr="008B4690" w:rsidRDefault="00982375" w:rsidP="00B04EBB">
      <w:pPr>
        <w:rPr>
          <w:rFonts w:eastAsia="Cambria"/>
          <w:w w:val="99"/>
          <w:lang w:val="id-ID"/>
        </w:rPr>
      </w:pPr>
    </w:p>
    <w:p w14:paraId="4D2075E0" w14:textId="7156EADD" w:rsidR="00982375" w:rsidRPr="008B4690" w:rsidRDefault="00982375" w:rsidP="00B04EBB">
      <w:pPr>
        <w:rPr>
          <w:rFonts w:eastAsia="Cambria"/>
          <w:w w:val="99"/>
          <w:lang w:val="id-ID"/>
        </w:rPr>
      </w:pPr>
    </w:p>
    <w:p w14:paraId="2E7D0DFB" w14:textId="0E8E2D07" w:rsidR="00982375" w:rsidRDefault="00982375" w:rsidP="00B04EBB">
      <w:pPr>
        <w:rPr>
          <w:rFonts w:eastAsia="Cambria"/>
          <w:w w:val="99"/>
          <w:lang w:val="id-ID"/>
        </w:rPr>
      </w:pPr>
    </w:p>
    <w:p w14:paraId="74597AA7" w14:textId="77777777" w:rsidR="0000413B" w:rsidRPr="008B4690" w:rsidRDefault="0000413B" w:rsidP="00B04EBB">
      <w:pPr>
        <w:rPr>
          <w:rFonts w:eastAsia="Cambria"/>
          <w:w w:val="99"/>
          <w:lang w:val="id-ID"/>
        </w:rPr>
      </w:pPr>
    </w:p>
    <w:p w14:paraId="7F622D05" w14:textId="746623F5" w:rsidR="00982375" w:rsidRDefault="00982375" w:rsidP="00B04EBB">
      <w:pPr>
        <w:rPr>
          <w:rFonts w:eastAsia="Cambria"/>
          <w:w w:val="99"/>
          <w:lang w:val="id-ID"/>
        </w:rPr>
      </w:pPr>
    </w:p>
    <w:p w14:paraId="19F9DFBE" w14:textId="77777777" w:rsidR="001C0087" w:rsidRDefault="001C0087" w:rsidP="00B04EBB">
      <w:pPr>
        <w:rPr>
          <w:rFonts w:eastAsia="Cambria"/>
          <w:w w:val="99"/>
          <w:lang w:val="id-ID"/>
        </w:rPr>
      </w:pPr>
    </w:p>
    <w:p w14:paraId="58CB8C81" w14:textId="77777777" w:rsidR="001C0087" w:rsidRDefault="001C0087" w:rsidP="00B04EBB">
      <w:pPr>
        <w:rPr>
          <w:rFonts w:eastAsia="Cambria"/>
          <w:w w:val="99"/>
          <w:lang w:val="id-ID"/>
        </w:rPr>
      </w:pPr>
    </w:p>
    <w:p w14:paraId="2E18D5BB" w14:textId="77777777" w:rsidR="001C0087" w:rsidRDefault="001C0087" w:rsidP="00B04EBB">
      <w:pPr>
        <w:rPr>
          <w:rFonts w:eastAsia="Cambria"/>
          <w:w w:val="99"/>
          <w:lang w:val="id-ID"/>
        </w:rPr>
      </w:pPr>
    </w:p>
    <w:p w14:paraId="772F1387" w14:textId="77777777" w:rsidR="001C0087" w:rsidRDefault="001C0087" w:rsidP="00B04EBB">
      <w:pPr>
        <w:rPr>
          <w:rFonts w:eastAsia="Cambria"/>
          <w:w w:val="99"/>
          <w:lang w:val="id-ID"/>
        </w:rPr>
      </w:pPr>
    </w:p>
    <w:p w14:paraId="65A88AE9" w14:textId="77777777" w:rsidR="001C0087" w:rsidRDefault="001C0087" w:rsidP="00B04EBB">
      <w:pPr>
        <w:rPr>
          <w:rFonts w:eastAsia="Cambria"/>
          <w:w w:val="99"/>
          <w:lang w:val="id-ID"/>
        </w:rPr>
      </w:pPr>
    </w:p>
    <w:p w14:paraId="6910F1C1" w14:textId="77777777" w:rsidR="005122D7" w:rsidRDefault="005122D7" w:rsidP="00B04EBB">
      <w:pPr>
        <w:rPr>
          <w:rFonts w:eastAsia="Cambria"/>
          <w:w w:val="99"/>
          <w:lang w:val="id-ID"/>
        </w:rPr>
      </w:pPr>
    </w:p>
    <w:p w14:paraId="7ED2C9E9" w14:textId="77777777" w:rsidR="005122D7" w:rsidRDefault="005122D7" w:rsidP="00B04EBB">
      <w:pPr>
        <w:rPr>
          <w:rFonts w:eastAsia="Cambria"/>
          <w:w w:val="99"/>
          <w:lang w:val="id-ID"/>
        </w:rPr>
      </w:pPr>
    </w:p>
    <w:p w14:paraId="490C4CBF" w14:textId="77777777" w:rsidR="00EA19BB" w:rsidRPr="008B4690" w:rsidRDefault="00EA19BB" w:rsidP="00B04EBB">
      <w:pPr>
        <w:ind w:left="0" w:firstLine="0"/>
        <w:rPr>
          <w:rFonts w:eastAsia="Cambria"/>
          <w:w w:val="99"/>
          <w:lang w:val="id-ID"/>
        </w:rPr>
      </w:pPr>
    </w:p>
    <w:p w14:paraId="3BDC86E4" w14:textId="1142495E" w:rsidR="00982375" w:rsidRDefault="00982375" w:rsidP="00B04EBB">
      <w:pPr>
        <w:pStyle w:val="Heading1"/>
        <w:spacing w:line="360" w:lineRule="auto"/>
        <w:rPr>
          <w:w w:val="99"/>
          <w:lang w:val="id-ID"/>
        </w:rPr>
      </w:pPr>
      <w:bookmarkStart w:id="15" w:name="_Toc115090973"/>
      <w:bookmarkStart w:id="16" w:name="_Toc115755047"/>
      <w:bookmarkStart w:id="17" w:name="_Toc132291456"/>
      <w:r w:rsidRPr="008B4690">
        <w:rPr>
          <w:w w:val="99"/>
          <w:lang w:val="id-ID"/>
        </w:rPr>
        <w:lastRenderedPageBreak/>
        <w:t>DAFTAR GAMBAR</w:t>
      </w:r>
      <w:bookmarkEnd w:id="15"/>
      <w:bookmarkEnd w:id="16"/>
      <w:bookmarkEnd w:id="17"/>
    </w:p>
    <w:tbl>
      <w:tblPr>
        <w:tblStyle w:val="TableGrid"/>
        <w:tblW w:w="0" w:type="auto"/>
        <w:tblInd w:w="5" w:type="dxa"/>
        <w:tblLook w:val="04A0" w:firstRow="1" w:lastRow="0" w:firstColumn="1" w:lastColumn="0" w:noHBand="0" w:noVBand="1"/>
      </w:tblPr>
      <w:tblGrid>
        <w:gridCol w:w="1555"/>
        <w:gridCol w:w="3118"/>
        <w:gridCol w:w="1125"/>
      </w:tblGrid>
      <w:tr w:rsidR="003607A9" w:rsidRPr="005728F4" w14:paraId="77871D65" w14:textId="77777777" w:rsidTr="0099415A">
        <w:tc>
          <w:tcPr>
            <w:tcW w:w="1555" w:type="dxa"/>
          </w:tcPr>
          <w:p w14:paraId="1B1322F1" w14:textId="7221D80E" w:rsidR="003607A9" w:rsidRPr="00405A4F" w:rsidRDefault="005728F4" w:rsidP="006C647D">
            <w:pPr>
              <w:ind w:left="0" w:firstLine="0"/>
              <w:jc w:val="center"/>
              <w:rPr>
                <w:b/>
                <w:bCs/>
              </w:rPr>
            </w:pPr>
            <w:r w:rsidRPr="00405A4F">
              <w:rPr>
                <w:b/>
                <w:bCs/>
              </w:rPr>
              <w:t xml:space="preserve">Gambar </w:t>
            </w:r>
          </w:p>
        </w:tc>
        <w:tc>
          <w:tcPr>
            <w:tcW w:w="3118" w:type="dxa"/>
          </w:tcPr>
          <w:p w14:paraId="48303EE2" w14:textId="77777777" w:rsidR="003607A9" w:rsidRPr="005728F4" w:rsidRDefault="003607A9" w:rsidP="006C647D">
            <w:pPr>
              <w:spacing w:line="240" w:lineRule="auto"/>
              <w:ind w:left="0" w:firstLine="0"/>
              <w:jc w:val="center"/>
              <w:rPr>
                <w:b/>
                <w:bCs/>
              </w:rPr>
            </w:pPr>
            <w:r w:rsidRPr="005728F4">
              <w:rPr>
                <w:b/>
                <w:bCs/>
              </w:rPr>
              <w:t>Judul</w:t>
            </w:r>
          </w:p>
        </w:tc>
        <w:tc>
          <w:tcPr>
            <w:tcW w:w="1125" w:type="dxa"/>
            <w:vAlign w:val="bottom"/>
          </w:tcPr>
          <w:p w14:paraId="7DE93AF1" w14:textId="77777777" w:rsidR="003607A9" w:rsidRPr="005728F4" w:rsidRDefault="003607A9" w:rsidP="0099415A">
            <w:pPr>
              <w:ind w:left="0" w:firstLine="0"/>
              <w:jc w:val="center"/>
              <w:rPr>
                <w:b/>
                <w:bCs/>
              </w:rPr>
            </w:pPr>
            <w:r w:rsidRPr="005728F4">
              <w:rPr>
                <w:b/>
                <w:bCs/>
              </w:rPr>
              <w:t>Halaman</w:t>
            </w:r>
          </w:p>
        </w:tc>
      </w:tr>
      <w:tr w:rsidR="003607A9" w14:paraId="2779DF29" w14:textId="77777777" w:rsidTr="0099415A">
        <w:tc>
          <w:tcPr>
            <w:tcW w:w="1555" w:type="dxa"/>
          </w:tcPr>
          <w:p w14:paraId="157F909F" w14:textId="6A8C84A7" w:rsidR="003607A9" w:rsidRPr="00405A4F" w:rsidRDefault="005728F4" w:rsidP="006C647D">
            <w:pPr>
              <w:spacing w:line="240" w:lineRule="auto"/>
              <w:ind w:left="0" w:firstLine="0"/>
              <w:rPr>
                <w:b/>
                <w:bCs/>
              </w:rPr>
            </w:pPr>
            <w:r w:rsidRPr="00405A4F">
              <w:rPr>
                <w:b/>
                <w:bCs/>
              </w:rPr>
              <w:t>Gambar 3.</w:t>
            </w:r>
            <w:r w:rsidR="00AA3520" w:rsidRPr="00405A4F">
              <w:rPr>
                <w:b/>
                <w:bCs/>
              </w:rPr>
              <w:t>1</w:t>
            </w:r>
          </w:p>
        </w:tc>
        <w:tc>
          <w:tcPr>
            <w:tcW w:w="3118" w:type="dxa"/>
          </w:tcPr>
          <w:p w14:paraId="59DBF103" w14:textId="628A9F69" w:rsidR="003607A9" w:rsidRPr="00CD38F8" w:rsidRDefault="00AA3520" w:rsidP="006C647D">
            <w:pPr>
              <w:spacing w:line="240" w:lineRule="auto"/>
              <w:ind w:left="0" w:firstLine="0"/>
              <w:jc w:val="left"/>
            </w:pPr>
            <w:r w:rsidRPr="00AA3520">
              <w:t>Proses Bisnis Yang Berjalan</w:t>
            </w:r>
          </w:p>
        </w:tc>
        <w:tc>
          <w:tcPr>
            <w:tcW w:w="1125" w:type="dxa"/>
            <w:vAlign w:val="bottom"/>
          </w:tcPr>
          <w:p w14:paraId="65B9E458" w14:textId="088A0158" w:rsidR="003607A9" w:rsidRPr="002D1CFF" w:rsidRDefault="008470DF" w:rsidP="0099415A">
            <w:pPr>
              <w:spacing w:line="240" w:lineRule="auto"/>
              <w:ind w:left="0" w:firstLine="0"/>
              <w:jc w:val="center"/>
            </w:pPr>
            <w:r>
              <w:t>37</w:t>
            </w:r>
          </w:p>
        </w:tc>
      </w:tr>
      <w:tr w:rsidR="003607A9" w14:paraId="63BFD255" w14:textId="77777777" w:rsidTr="0099415A">
        <w:tc>
          <w:tcPr>
            <w:tcW w:w="1555" w:type="dxa"/>
          </w:tcPr>
          <w:p w14:paraId="0972DD8C" w14:textId="5F71B24A" w:rsidR="003607A9" w:rsidRPr="00405A4F" w:rsidRDefault="005728F4" w:rsidP="006C647D">
            <w:pPr>
              <w:spacing w:line="240" w:lineRule="auto"/>
              <w:ind w:left="0" w:firstLine="0"/>
              <w:rPr>
                <w:b/>
                <w:bCs/>
              </w:rPr>
            </w:pPr>
            <w:r w:rsidRPr="00405A4F">
              <w:rPr>
                <w:b/>
                <w:bCs/>
              </w:rPr>
              <w:t>Gambar 3.</w:t>
            </w:r>
            <w:r w:rsidR="00AA3520" w:rsidRPr="00405A4F">
              <w:rPr>
                <w:b/>
                <w:bCs/>
              </w:rPr>
              <w:t>2</w:t>
            </w:r>
          </w:p>
        </w:tc>
        <w:tc>
          <w:tcPr>
            <w:tcW w:w="3118" w:type="dxa"/>
          </w:tcPr>
          <w:p w14:paraId="16A9F970" w14:textId="5DDF5AD6" w:rsidR="003607A9" w:rsidRDefault="00AA3520" w:rsidP="006C647D">
            <w:pPr>
              <w:spacing w:line="240" w:lineRule="auto"/>
              <w:ind w:left="0" w:firstLine="0"/>
              <w:jc w:val="left"/>
              <w:rPr>
                <w:lang w:val="id-ID"/>
              </w:rPr>
            </w:pPr>
            <w:r w:rsidRPr="00AA3520">
              <w:rPr>
                <w:lang w:val="id-ID"/>
              </w:rPr>
              <w:t>Proses Bisnis Yang Diusulkan</w:t>
            </w:r>
          </w:p>
        </w:tc>
        <w:tc>
          <w:tcPr>
            <w:tcW w:w="1125" w:type="dxa"/>
            <w:vAlign w:val="bottom"/>
          </w:tcPr>
          <w:p w14:paraId="11D2EC4C" w14:textId="7D8E7D9A" w:rsidR="003607A9" w:rsidRPr="009965A1" w:rsidRDefault="008470DF" w:rsidP="0099415A">
            <w:pPr>
              <w:spacing w:line="240" w:lineRule="auto"/>
              <w:ind w:left="0" w:firstLine="0"/>
              <w:jc w:val="center"/>
            </w:pPr>
            <w:r>
              <w:t>38</w:t>
            </w:r>
          </w:p>
        </w:tc>
      </w:tr>
      <w:tr w:rsidR="003607A9" w14:paraId="795513F7" w14:textId="77777777" w:rsidTr="0099415A">
        <w:tc>
          <w:tcPr>
            <w:tcW w:w="1555" w:type="dxa"/>
          </w:tcPr>
          <w:p w14:paraId="50F505F5" w14:textId="27D1B180" w:rsidR="003607A9" w:rsidRPr="00405A4F" w:rsidRDefault="005728F4" w:rsidP="006C647D">
            <w:pPr>
              <w:spacing w:line="240" w:lineRule="auto"/>
              <w:ind w:left="0" w:firstLine="0"/>
              <w:rPr>
                <w:b/>
                <w:bCs/>
              </w:rPr>
            </w:pPr>
            <w:r w:rsidRPr="00405A4F">
              <w:rPr>
                <w:b/>
                <w:bCs/>
              </w:rPr>
              <w:t>Gambar 3.</w:t>
            </w:r>
            <w:r w:rsidR="00AA3520" w:rsidRPr="00405A4F">
              <w:rPr>
                <w:b/>
                <w:bCs/>
              </w:rPr>
              <w:t>3</w:t>
            </w:r>
          </w:p>
        </w:tc>
        <w:tc>
          <w:tcPr>
            <w:tcW w:w="3118" w:type="dxa"/>
          </w:tcPr>
          <w:p w14:paraId="62F2643D" w14:textId="62B66E2C" w:rsidR="003607A9" w:rsidRPr="000B598D" w:rsidRDefault="00AA3520" w:rsidP="006C647D">
            <w:pPr>
              <w:spacing w:line="240" w:lineRule="auto"/>
              <w:ind w:left="0" w:firstLine="0"/>
              <w:jc w:val="left"/>
            </w:pPr>
            <w:r w:rsidRPr="00AA3520">
              <w:t>Tahapan Metode Waterfall</w:t>
            </w:r>
          </w:p>
        </w:tc>
        <w:tc>
          <w:tcPr>
            <w:tcW w:w="1125" w:type="dxa"/>
            <w:vAlign w:val="bottom"/>
          </w:tcPr>
          <w:p w14:paraId="07FC6902" w14:textId="2D4304CD" w:rsidR="003607A9" w:rsidRPr="009965A1" w:rsidRDefault="008470DF" w:rsidP="0099415A">
            <w:pPr>
              <w:spacing w:line="240" w:lineRule="auto"/>
              <w:ind w:left="0" w:firstLine="0"/>
              <w:jc w:val="center"/>
            </w:pPr>
            <w:r>
              <w:t>40</w:t>
            </w:r>
          </w:p>
        </w:tc>
      </w:tr>
      <w:tr w:rsidR="003607A9" w14:paraId="1CCE1B49" w14:textId="77777777" w:rsidTr="0099415A">
        <w:tc>
          <w:tcPr>
            <w:tcW w:w="1555" w:type="dxa"/>
          </w:tcPr>
          <w:p w14:paraId="4FEBEB4F" w14:textId="32935591" w:rsidR="003607A9" w:rsidRPr="00405A4F" w:rsidRDefault="005728F4" w:rsidP="006C647D">
            <w:pPr>
              <w:spacing w:line="240" w:lineRule="auto"/>
              <w:ind w:left="0" w:firstLine="0"/>
              <w:rPr>
                <w:b/>
                <w:bCs/>
              </w:rPr>
            </w:pPr>
            <w:r w:rsidRPr="00405A4F">
              <w:rPr>
                <w:b/>
                <w:bCs/>
              </w:rPr>
              <w:t>Gambar 3.</w:t>
            </w:r>
            <w:r w:rsidR="00AA3520" w:rsidRPr="00405A4F">
              <w:rPr>
                <w:b/>
                <w:bCs/>
              </w:rPr>
              <w:t>4</w:t>
            </w:r>
          </w:p>
        </w:tc>
        <w:tc>
          <w:tcPr>
            <w:tcW w:w="3118" w:type="dxa"/>
          </w:tcPr>
          <w:p w14:paraId="28AF03DA" w14:textId="062A22FD" w:rsidR="003607A9" w:rsidRDefault="00AA3520" w:rsidP="006C647D">
            <w:pPr>
              <w:spacing w:line="240" w:lineRule="auto"/>
              <w:ind w:left="0" w:firstLine="0"/>
              <w:jc w:val="left"/>
              <w:rPr>
                <w:lang w:val="id-ID"/>
              </w:rPr>
            </w:pPr>
            <w:r w:rsidRPr="00AA3520">
              <w:rPr>
                <w:lang w:val="id-ID"/>
              </w:rPr>
              <w:t>Data Flow Diagram Level 0</w:t>
            </w:r>
          </w:p>
        </w:tc>
        <w:tc>
          <w:tcPr>
            <w:tcW w:w="1125" w:type="dxa"/>
            <w:vAlign w:val="bottom"/>
          </w:tcPr>
          <w:p w14:paraId="5D3386FA" w14:textId="7A8DB08B" w:rsidR="003607A9" w:rsidRPr="009965A1" w:rsidRDefault="008470DF" w:rsidP="0099415A">
            <w:pPr>
              <w:spacing w:line="240" w:lineRule="auto"/>
              <w:ind w:left="0" w:firstLine="0"/>
              <w:jc w:val="center"/>
            </w:pPr>
            <w:r>
              <w:t>49</w:t>
            </w:r>
          </w:p>
        </w:tc>
      </w:tr>
      <w:tr w:rsidR="003607A9" w14:paraId="6B9894A0" w14:textId="77777777" w:rsidTr="0099415A">
        <w:tc>
          <w:tcPr>
            <w:tcW w:w="1555" w:type="dxa"/>
          </w:tcPr>
          <w:p w14:paraId="29F979AA" w14:textId="59465BE3" w:rsidR="003607A9" w:rsidRPr="00405A4F" w:rsidRDefault="005728F4" w:rsidP="006C647D">
            <w:pPr>
              <w:spacing w:line="240" w:lineRule="auto"/>
              <w:ind w:left="0" w:firstLine="0"/>
              <w:rPr>
                <w:b/>
                <w:bCs/>
              </w:rPr>
            </w:pPr>
            <w:r w:rsidRPr="00405A4F">
              <w:rPr>
                <w:b/>
                <w:bCs/>
              </w:rPr>
              <w:t>Gambar 3.</w:t>
            </w:r>
            <w:r w:rsidR="00AA3520" w:rsidRPr="00405A4F">
              <w:rPr>
                <w:b/>
                <w:bCs/>
              </w:rPr>
              <w:t>5</w:t>
            </w:r>
          </w:p>
        </w:tc>
        <w:tc>
          <w:tcPr>
            <w:tcW w:w="3118" w:type="dxa"/>
          </w:tcPr>
          <w:p w14:paraId="62BD46CC" w14:textId="3B166FBE" w:rsidR="003607A9" w:rsidRPr="000B598D" w:rsidRDefault="00AA3520" w:rsidP="006C647D">
            <w:pPr>
              <w:spacing w:line="240" w:lineRule="auto"/>
              <w:ind w:left="0" w:firstLine="0"/>
              <w:jc w:val="left"/>
            </w:pPr>
            <w:r w:rsidRPr="00AA3520">
              <w:t xml:space="preserve">Data Flow Diagram Level </w:t>
            </w:r>
            <w:r>
              <w:t>1</w:t>
            </w:r>
          </w:p>
        </w:tc>
        <w:tc>
          <w:tcPr>
            <w:tcW w:w="1125" w:type="dxa"/>
            <w:vAlign w:val="bottom"/>
          </w:tcPr>
          <w:p w14:paraId="1251EA5C" w14:textId="27BDD31A" w:rsidR="003607A9" w:rsidRPr="009965A1" w:rsidRDefault="008470DF" w:rsidP="0099415A">
            <w:pPr>
              <w:spacing w:line="240" w:lineRule="auto"/>
              <w:ind w:left="0" w:firstLine="0"/>
              <w:jc w:val="center"/>
            </w:pPr>
            <w:r>
              <w:t>50</w:t>
            </w:r>
          </w:p>
        </w:tc>
      </w:tr>
      <w:tr w:rsidR="003607A9" w14:paraId="34D66BA2" w14:textId="77777777" w:rsidTr="0099415A">
        <w:tc>
          <w:tcPr>
            <w:tcW w:w="1555" w:type="dxa"/>
          </w:tcPr>
          <w:p w14:paraId="578AA9B9" w14:textId="7B4006DA" w:rsidR="003607A9" w:rsidRPr="00405A4F" w:rsidRDefault="005728F4" w:rsidP="006C647D">
            <w:pPr>
              <w:spacing w:line="240" w:lineRule="auto"/>
              <w:ind w:left="0" w:firstLine="0"/>
              <w:rPr>
                <w:b/>
                <w:bCs/>
              </w:rPr>
            </w:pPr>
            <w:r w:rsidRPr="00405A4F">
              <w:rPr>
                <w:b/>
                <w:bCs/>
              </w:rPr>
              <w:t>Gambar 3.</w:t>
            </w:r>
            <w:r w:rsidR="00AA3520" w:rsidRPr="00405A4F">
              <w:rPr>
                <w:b/>
                <w:bCs/>
              </w:rPr>
              <w:t>6</w:t>
            </w:r>
          </w:p>
        </w:tc>
        <w:tc>
          <w:tcPr>
            <w:tcW w:w="3118" w:type="dxa"/>
          </w:tcPr>
          <w:p w14:paraId="7D9DF1C0" w14:textId="080D670F" w:rsidR="003607A9" w:rsidRDefault="00AA3520" w:rsidP="006C647D">
            <w:pPr>
              <w:spacing w:line="240" w:lineRule="auto"/>
              <w:ind w:left="0" w:firstLine="0"/>
              <w:jc w:val="left"/>
              <w:rPr>
                <w:lang w:val="id-ID"/>
              </w:rPr>
            </w:pPr>
            <w:r w:rsidRPr="00AA3520">
              <w:rPr>
                <w:lang w:val="id-ID"/>
              </w:rPr>
              <w:t>Desain Dashboard Ketua Tim</w:t>
            </w:r>
          </w:p>
        </w:tc>
        <w:tc>
          <w:tcPr>
            <w:tcW w:w="1125" w:type="dxa"/>
            <w:vAlign w:val="bottom"/>
          </w:tcPr>
          <w:p w14:paraId="2F5040E5" w14:textId="2DEC4326" w:rsidR="003607A9" w:rsidRPr="009965A1" w:rsidRDefault="00AA3520" w:rsidP="0099415A">
            <w:pPr>
              <w:spacing w:line="240" w:lineRule="auto"/>
              <w:ind w:left="0" w:firstLine="0"/>
              <w:jc w:val="center"/>
            </w:pPr>
            <w:r>
              <w:t>5</w:t>
            </w:r>
            <w:r w:rsidR="008470DF">
              <w:t>1</w:t>
            </w:r>
          </w:p>
        </w:tc>
      </w:tr>
      <w:tr w:rsidR="003607A9" w14:paraId="6278A32E" w14:textId="77777777" w:rsidTr="0099415A">
        <w:tc>
          <w:tcPr>
            <w:tcW w:w="1555" w:type="dxa"/>
          </w:tcPr>
          <w:p w14:paraId="20EBE28C" w14:textId="6253CEE8" w:rsidR="003607A9" w:rsidRPr="00405A4F" w:rsidRDefault="005728F4" w:rsidP="006C647D">
            <w:pPr>
              <w:spacing w:line="240" w:lineRule="auto"/>
              <w:ind w:left="0" w:firstLine="0"/>
              <w:rPr>
                <w:b/>
                <w:bCs/>
              </w:rPr>
            </w:pPr>
            <w:r w:rsidRPr="00405A4F">
              <w:rPr>
                <w:b/>
                <w:bCs/>
              </w:rPr>
              <w:t>Gambar 3.</w:t>
            </w:r>
            <w:r w:rsidR="00AA3520" w:rsidRPr="00405A4F">
              <w:rPr>
                <w:b/>
                <w:bCs/>
              </w:rPr>
              <w:t>7</w:t>
            </w:r>
          </w:p>
        </w:tc>
        <w:tc>
          <w:tcPr>
            <w:tcW w:w="3118" w:type="dxa"/>
          </w:tcPr>
          <w:p w14:paraId="145ECD49" w14:textId="75CAB12F" w:rsidR="003607A9" w:rsidRDefault="00AA3520" w:rsidP="006C647D">
            <w:pPr>
              <w:spacing w:line="240" w:lineRule="auto"/>
              <w:ind w:left="0" w:firstLine="0"/>
              <w:jc w:val="left"/>
              <w:rPr>
                <w:lang w:val="id-ID"/>
              </w:rPr>
            </w:pPr>
            <w:r w:rsidRPr="00AA3520">
              <w:rPr>
                <w:lang w:val="id-ID"/>
              </w:rPr>
              <w:t>Desain Halaman Pengelolaan Anggota</w:t>
            </w:r>
          </w:p>
        </w:tc>
        <w:tc>
          <w:tcPr>
            <w:tcW w:w="1125" w:type="dxa"/>
            <w:vAlign w:val="bottom"/>
          </w:tcPr>
          <w:p w14:paraId="13F61462" w14:textId="2687D323" w:rsidR="003607A9" w:rsidRPr="009965A1" w:rsidRDefault="00AA3520" w:rsidP="0099415A">
            <w:pPr>
              <w:spacing w:line="240" w:lineRule="auto"/>
              <w:ind w:left="0" w:firstLine="0"/>
              <w:jc w:val="center"/>
            </w:pPr>
            <w:r>
              <w:t>5</w:t>
            </w:r>
            <w:r w:rsidR="008470DF">
              <w:t>2</w:t>
            </w:r>
          </w:p>
        </w:tc>
      </w:tr>
      <w:tr w:rsidR="003607A9" w14:paraId="03E202D8" w14:textId="77777777" w:rsidTr="0099415A">
        <w:tc>
          <w:tcPr>
            <w:tcW w:w="1555" w:type="dxa"/>
          </w:tcPr>
          <w:p w14:paraId="491902AA" w14:textId="443581E8" w:rsidR="003607A9" w:rsidRPr="00405A4F" w:rsidRDefault="005728F4" w:rsidP="006C647D">
            <w:pPr>
              <w:spacing w:line="240" w:lineRule="auto"/>
              <w:ind w:left="0" w:firstLine="0"/>
              <w:rPr>
                <w:b/>
                <w:bCs/>
              </w:rPr>
            </w:pPr>
            <w:r w:rsidRPr="00405A4F">
              <w:rPr>
                <w:b/>
                <w:bCs/>
              </w:rPr>
              <w:t>Gambar 3.</w:t>
            </w:r>
            <w:r w:rsidR="00AA3520" w:rsidRPr="00405A4F">
              <w:rPr>
                <w:b/>
                <w:bCs/>
              </w:rPr>
              <w:t>8</w:t>
            </w:r>
          </w:p>
        </w:tc>
        <w:tc>
          <w:tcPr>
            <w:tcW w:w="3118" w:type="dxa"/>
          </w:tcPr>
          <w:p w14:paraId="5F87FD43" w14:textId="3FEBEFB2" w:rsidR="003607A9" w:rsidRDefault="00AA3520" w:rsidP="006C647D">
            <w:pPr>
              <w:spacing w:line="240" w:lineRule="auto"/>
              <w:ind w:left="0" w:firstLine="0"/>
              <w:jc w:val="left"/>
              <w:rPr>
                <w:lang w:val="id-ID"/>
              </w:rPr>
            </w:pPr>
            <w:r w:rsidRPr="00AA3520">
              <w:rPr>
                <w:lang w:val="id-ID"/>
              </w:rPr>
              <w:t>Desain Menu Surat Tugas</w:t>
            </w:r>
          </w:p>
        </w:tc>
        <w:tc>
          <w:tcPr>
            <w:tcW w:w="1125" w:type="dxa"/>
            <w:vAlign w:val="bottom"/>
          </w:tcPr>
          <w:p w14:paraId="7F0BD472" w14:textId="138B4974" w:rsidR="003607A9" w:rsidRPr="009965A1" w:rsidRDefault="00AA3520" w:rsidP="0099415A">
            <w:pPr>
              <w:spacing w:line="240" w:lineRule="auto"/>
              <w:ind w:left="0" w:firstLine="0"/>
              <w:jc w:val="center"/>
            </w:pPr>
            <w:r>
              <w:t>5</w:t>
            </w:r>
            <w:r w:rsidR="008470DF">
              <w:t>2</w:t>
            </w:r>
          </w:p>
        </w:tc>
      </w:tr>
      <w:tr w:rsidR="003607A9" w14:paraId="3B465AB8" w14:textId="77777777" w:rsidTr="0099415A">
        <w:tc>
          <w:tcPr>
            <w:tcW w:w="1555" w:type="dxa"/>
          </w:tcPr>
          <w:p w14:paraId="1093BB77" w14:textId="53C58323" w:rsidR="003607A9" w:rsidRPr="00405A4F" w:rsidRDefault="005728F4" w:rsidP="006C647D">
            <w:pPr>
              <w:spacing w:line="240" w:lineRule="auto"/>
              <w:ind w:left="0" w:firstLine="0"/>
              <w:rPr>
                <w:b/>
                <w:bCs/>
              </w:rPr>
            </w:pPr>
            <w:r w:rsidRPr="00405A4F">
              <w:rPr>
                <w:b/>
                <w:bCs/>
              </w:rPr>
              <w:t>Gambar 3.</w:t>
            </w:r>
            <w:r w:rsidR="00AA3520" w:rsidRPr="00405A4F">
              <w:rPr>
                <w:b/>
                <w:bCs/>
              </w:rPr>
              <w:t>9</w:t>
            </w:r>
          </w:p>
        </w:tc>
        <w:tc>
          <w:tcPr>
            <w:tcW w:w="3118" w:type="dxa"/>
          </w:tcPr>
          <w:p w14:paraId="0E8B710A" w14:textId="64BFCB92" w:rsidR="003607A9" w:rsidRDefault="00AA3520" w:rsidP="006C647D">
            <w:pPr>
              <w:spacing w:line="240" w:lineRule="auto"/>
              <w:ind w:left="0" w:firstLine="0"/>
              <w:jc w:val="left"/>
              <w:rPr>
                <w:lang w:val="id-ID"/>
              </w:rPr>
            </w:pPr>
            <w:r w:rsidRPr="00AA3520">
              <w:rPr>
                <w:lang w:val="id-ID"/>
              </w:rPr>
              <w:t>Desain Halaman Pengelolaan Surat Tugas</w:t>
            </w:r>
          </w:p>
        </w:tc>
        <w:tc>
          <w:tcPr>
            <w:tcW w:w="1125" w:type="dxa"/>
            <w:vAlign w:val="bottom"/>
          </w:tcPr>
          <w:p w14:paraId="167C57F0" w14:textId="1020F4B2" w:rsidR="003607A9" w:rsidRPr="009965A1" w:rsidRDefault="00AA3520" w:rsidP="0099415A">
            <w:pPr>
              <w:spacing w:line="240" w:lineRule="auto"/>
              <w:ind w:left="0" w:firstLine="0"/>
              <w:jc w:val="center"/>
            </w:pPr>
            <w:r>
              <w:t>5</w:t>
            </w:r>
            <w:r w:rsidR="008470DF">
              <w:t>3</w:t>
            </w:r>
          </w:p>
        </w:tc>
      </w:tr>
      <w:tr w:rsidR="003607A9" w14:paraId="0B86FB2E" w14:textId="77777777" w:rsidTr="0099415A">
        <w:tc>
          <w:tcPr>
            <w:tcW w:w="1555" w:type="dxa"/>
          </w:tcPr>
          <w:p w14:paraId="15131818" w14:textId="76575D83" w:rsidR="003607A9" w:rsidRPr="00405A4F" w:rsidRDefault="005728F4" w:rsidP="006C647D">
            <w:pPr>
              <w:spacing w:line="240" w:lineRule="auto"/>
              <w:ind w:left="0" w:firstLine="0"/>
              <w:rPr>
                <w:b/>
                <w:bCs/>
              </w:rPr>
            </w:pPr>
            <w:r w:rsidRPr="00405A4F">
              <w:rPr>
                <w:b/>
                <w:bCs/>
              </w:rPr>
              <w:t>Gambar 3.</w:t>
            </w:r>
            <w:r w:rsidR="00AA3520" w:rsidRPr="00405A4F">
              <w:rPr>
                <w:b/>
                <w:bCs/>
              </w:rPr>
              <w:t>10</w:t>
            </w:r>
          </w:p>
        </w:tc>
        <w:tc>
          <w:tcPr>
            <w:tcW w:w="3118" w:type="dxa"/>
          </w:tcPr>
          <w:p w14:paraId="188FFCA1" w14:textId="3C2E3F99" w:rsidR="003607A9" w:rsidRDefault="00AA3520" w:rsidP="006C647D">
            <w:pPr>
              <w:spacing w:line="240" w:lineRule="auto"/>
              <w:ind w:left="0" w:firstLine="0"/>
              <w:jc w:val="left"/>
              <w:rPr>
                <w:lang w:val="id-ID"/>
              </w:rPr>
            </w:pPr>
            <w:r w:rsidRPr="00AA3520">
              <w:rPr>
                <w:lang w:val="id-ID"/>
              </w:rPr>
              <w:t>Desain Halaman Pengelolaan Berita Acara</w:t>
            </w:r>
          </w:p>
        </w:tc>
        <w:tc>
          <w:tcPr>
            <w:tcW w:w="1125" w:type="dxa"/>
            <w:vAlign w:val="bottom"/>
          </w:tcPr>
          <w:p w14:paraId="66DB70E5" w14:textId="5A9DEB02" w:rsidR="003607A9" w:rsidRPr="009965A1" w:rsidRDefault="00AA3520" w:rsidP="0099415A">
            <w:pPr>
              <w:spacing w:line="240" w:lineRule="auto"/>
              <w:ind w:left="0" w:firstLine="0"/>
              <w:jc w:val="center"/>
            </w:pPr>
            <w:r>
              <w:t>5</w:t>
            </w:r>
            <w:r w:rsidR="008470DF">
              <w:t>3</w:t>
            </w:r>
          </w:p>
        </w:tc>
      </w:tr>
      <w:tr w:rsidR="003607A9" w14:paraId="0C164188" w14:textId="77777777" w:rsidTr="0099415A">
        <w:tc>
          <w:tcPr>
            <w:tcW w:w="1555" w:type="dxa"/>
          </w:tcPr>
          <w:p w14:paraId="545EBC19" w14:textId="19B15091" w:rsidR="003607A9" w:rsidRPr="00405A4F" w:rsidRDefault="005728F4" w:rsidP="006C647D">
            <w:pPr>
              <w:spacing w:line="240" w:lineRule="auto"/>
              <w:ind w:left="0" w:firstLine="0"/>
              <w:rPr>
                <w:b/>
                <w:bCs/>
              </w:rPr>
            </w:pPr>
            <w:r w:rsidRPr="00405A4F">
              <w:rPr>
                <w:b/>
                <w:bCs/>
              </w:rPr>
              <w:t>Gambar 3.</w:t>
            </w:r>
            <w:r w:rsidR="00AA3520" w:rsidRPr="00405A4F">
              <w:rPr>
                <w:b/>
                <w:bCs/>
              </w:rPr>
              <w:t>11</w:t>
            </w:r>
          </w:p>
        </w:tc>
        <w:tc>
          <w:tcPr>
            <w:tcW w:w="3118" w:type="dxa"/>
          </w:tcPr>
          <w:p w14:paraId="5162E140" w14:textId="74BA6EEF" w:rsidR="003607A9" w:rsidRDefault="00AA3520" w:rsidP="006C647D">
            <w:pPr>
              <w:spacing w:line="240" w:lineRule="auto"/>
              <w:ind w:left="0" w:firstLine="0"/>
              <w:jc w:val="left"/>
              <w:rPr>
                <w:lang w:val="id-ID"/>
              </w:rPr>
            </w:pPr>
            <w:r w:rsidRPr="00AA3520">
              <w:rPr>
                <w:lang w:val="id-ID"/>
              </w:rPr>
              <w:t>Desain Halaman Dashboard Admin</w:t>
            </w:r>
          </w:p>
        </w:tc>
        <w:tc>
          <w:tcPr>
            <w:tcW w:w="1125" w:type="dxa"/>
            <w:vAlign w:val="bottom"/>
          </w:tcPr>
          <w:p w14:paraId="596829BE" w14:textId="59027EA8" w:rsidR="003607A9" w:rsidRPr="009965A1" w:rsidRDefault="008470DF" w:rsidP="0099415A">
            <w:pPr>
              <w:spacing w:line="240" w:lineRule="auto"/>
              <w:ind w:left="0" w:firstLine="0"/>
              <w:jc w:val="center"/>
            </w:pPr>
            <w:r>
              <w:t>54</w:t>
            </w:r>
          </w:p>
        </w:tc>
      </w:tr>
      <w:tr w:rsidR="003607A9" w14:paraId="681E5BB9" w14:textId="77777777" w:rsidTr="0099415A">
        <w:tc>
          <w:tcPr>
            <w:tcW w:w="1555" w:type="dxa"/>
          </w:tcPr>
          <w:p w14:paraId="4CDCBA46" w14:textId="5932F8B0" w:rsidR="003607A9" w:rsidRPr="00405A4F" w:rsidRDefault="005728F4" w:rsidP="006C647D">
            <w:pPr>
              <w:spacing w:line="240" w:lineRule="auto"/>
              <w:ind w:left="0" w:firstLine="0"/>
              <w:rPr>
                <w:b/>
                <w:bCs/>
              </w:rPr>
            </w:pPr>
            <w:r w:rsidRPr="00405A4F">
              <w:rPr>
                <w:b/>
                <w:bCs/>
              </w:rPr>
              <w:t>Gambar 3.</w:t>
            </w:r>
            <w:r w:rsidR="00AA3520" w:rsidRPr="00405A4F">
              <w:rPr>
                <w:b/>
                <w:bCs/>
              </w:rPr>
              <w:t>12</w:t>
            </w:r>
          </w:p>
        </w:tc>
        <w:tc>
          <w:tcPr>
            <w:tcW w:w="3118" w:type="dxa"/>
          </w:tcPr>
          <w:p w14:paraId="4AE2EE4A" w14:textId="7C0A7384" w:rsidR="003607A9" w:rsidRDefault="00AA3520" w:rsidP="006C647D">
            <w:pPr>
              <w:spacing w:line="240" w:lineRule="auto"/>
              <w:ind w:left="0" w:firstLine="0"/>
              <w:jc w:val="left"/>
              <w:rPr>
                <w:lang w:val="id-ID"/>
              </w:rPr>
            </w:pPr>
            <w:r w:rsidRPr="00AA3520">
              <w:rPr>
                <w:lang w:val="id-ID"/>
              </w:rPr>
              <w:t>Desain Halaman Pengelolaan Ketua Tim</w:t>
            </w:r>
          </w:p>
        </w:tc>
        <w:tc>
          <w:tcPr>
            <w:tcW w:w="1125" w:type="dxa"/>
            <w:vAlign w:val="bottom"/>
          </w:tcPr>
          <w:p w14:paraId="7EDC6512" w14:textId="6F1A105C" w:rsidR="003607A9" w:rsidRPr="009965A1" w:rsidRDefault="008470DF" w:rsidP="0099415A">
            <w:pPr>
              <w:spacing w:line="240" w:lineRule="auto"/>
              <w:ind w:left="0" w:firstLine="0"/>
              <w:jc w:val="center"/>
            </w:pPr>
            <w:r>
              <w:t>54</w:t>
            </w:r>
          </w:p>
        </w:tc>
      </w:tr>
      <w:tr w:rsidR="003607A9" w14:paraId="3CD0EA13" w14:textId="77777777" w:rsidTr="0099415A">
        <w:tc>
          <w:tcPr>
            <w:tcW w:w="1555" w:type="dxa"/>
          </w:tcPr>
          <w:p w14:paraId="6FB1AF88" w14:textId="015B3EA9" w:rsidR="003607A9" w:rsidRPr="00405A4F" w:rsidRDefault="005728F4" w:rsidP="006C647D">
            <w:pPr>
              <w:spacing w:line="240" w:lineRule="auto"/>
              <w:ind w:left="0" w:firstLine="0"/>
              <w:rPr>
                <w:b/>
                <w:bCs/>
              </w:rPr>
            </w:pPr>
            <w:r w:rsidRPr="00405A4F">
              <w:rPr>
                <w:b/>
                <w:bCs/>
              </w:rPr>
              <w:t>Gambar 3.</w:t>
            </w:r>
            <w:r w:rsidR="00AA3520" w:rsidRPr="00405A4F">
              <w:rPr>
                <w:b/>
                <w:bCs/>
              </w:rPr>
              <w:t>13</w:t>
            </w:r>
          </w:p>
        </w:tc>
        <w:tc>
          <w:tcPr>
            <w:tcW w:w="3118" w:type="dxa"/>
          </w:tcPr>
          <w:p w14:paraId="0EA7E0C2" w14:textId="4D0D3A88" w:rsidR="003607A9" w:rsidRDefault="00AA3520" w:rsidP="006C647D">
            <w:pPr>
              <w:spacing w:line="240" w:lineRule="auto"/>
              <w:ind w:left="0" w:firstLine="0"/>
              <w:jc w:val="left"/>
              <w:rPr>
                <w:lang w:val="id-ID"/>
              </w:rPr>
            </w:pPr>
            <w:r w:rsidRPr="00AA3520">
              <w:rPr>
                <w:lang w:val="id-ID"/>
              </w:rPr>
              <w:t>Desain Halaman Pengelolaan petugas keuangan</w:t>
            </w:r>
          </w:p>
        </w:tc>
        <w:tc>
          <w:tcPr>
            <w:tcW w:w="1125" w:type="dxa"/>
            <w:vAlign w:val="bottom"/>
          </w:tcPr>
          <w:p w14:paraId="596618C4" w14:textId="6C848EA3" w:rsidR="003607A9" w:rsidRPr="009965A1" w:rsidRDefault="008470DF" w:rsidP="0099415A">
            <w:pPr>
              <w:spacing w:line="240" w:lineRule="auto"/>
              <w:ind w:left="0" w:firstLine="0"/>
              <w:jc w:val="center"/>
            </w:pPr>
            <w:r>
              <w:t>55</w:t>
            </w:r>
          </w:p>
        </w:tc>
      </w:tr>
      <w:tr w:rsidR="003607A9" w14:paraId="1E56485D" w14:textId="77777777" w:rsidTr="0099415A">
        <w:tc>
          <w:tcPr>
            <w:tcW w:w="1555" w:type="dxa"/>
          </w:tcPr>
          <w:p w14:paraId="35B0B0B2" w14:textId="4D742B5D" w:rsidR="003607A9" w:rsidRPr="00405A4F" w:rsidRDefault="005728F4" w:rsidP="006C647D">
            <w:pPr>
              <w:spacing w:line="240" w:lineRule="auto"/>
              <w:ind w:left="0" w:firstLine="0"/>
              <w:rPr>
                <w:b/>
                <w:bCs/>
              </w:rPr>
            </w:pPr>
            <w:r w:rsidRPr="00405A4F">
              <w:rPr>
                <w:b/>
                <w:bCs/>
              </w:rPr>
              <w:t>Gambar 3.</w:t>
            </w:r>
            <w:r w:rsidR="00AA3520" w:rsidRPr="00405A4F">
              <w:rPr>
                <w:b/>
                <w:bCs/>
              </w:rPr>
              <w:t>14</w:t>
            </w:r>
          </w:p>
        </w:tc>
        <w:tc>
          <w:tcPr>
            <w:tcW w:w="3118" w:type="dxa"/>
          </w:tcPr>
          <w:p w14:paraId="567775AE" w14:textId="147FDD9D" w:rsidR="003607A9" w:rsidRPr="000B598D" w:rsidRDefault="00AA3520" w:rsidP="006C647D">
            <w:pPr>
              <w:spacing w:line="240" w:lineRule="auto"/>
              <w:ind w:left="0" w:firstLine="0"/>
              <w:jc w:val="left"/>
            </w:pPr>
            <w:r>
              <w:t>D</w:t>
            </w:r>
            <w:r w:rsidRPr="00AA3520">
              <w:t>esain Halaman Menu Data Load</w:t>
            </w:r>
          </w:p>
        </w:tc>
        <w:tc>
          <w:tcPr>
            <w:tcW w:w="1125" w:type="dxa"/>
            <w:vAlign w:val="bottom"/>
          </w:tcPr>
          <w:p w14:paraId="3FEA65F5" w14:textId="00A6DD60" w:rsidR="003607A9" w:rsidRPr="009965A1" w:rsidRDefault="008470DF" w:rsidP="0099415A">
            <w:pPr>
              <w:spacing w:line="240" w:lineRule="auto"/>
              <w:ind w:left="0" w:firstLine="0"/>
              <w:jc w:val="center"/>
            </w:pPr>
            <w:r>
              <w:t>55</w:t>
            </w:r>
          </w:p>
        </w:tc>
      </w:tr>
      <w:tr w:rsidR="003607A9" w14:paraId="40E72925" w14:textId="77777777" w:rsidTr="0099415A">
        <w:tc>
          <w:tcPr>
            <w:tcW w:w="1555" w:type="dxa"/>
          </w:tcPr>
          <w:p w14:paraId="6F22E1E3" w14:textId="17F3B4F4" w:rsidR="003607A9" w:rsidRPr="00405A4F" w:rsidRDefault="005728F4" w:rsidP="006C647D">
            <w:pPr>
              <w:spacing w:line="240" w:lineRule="auto"/>
              <w:ind w:left="0" w:firstLine="0"/>
              <w:rPr>
                <w:b/>
                <w:bCs/>
              </w:rPr>
            </w:pPr>
            <w:r w:rsidRPr="00405A4F">
              <w:rPr>
                <w:b/>
                <w:bCs/>
              </w:rPr>
              <w:t>Gambar 3.</w:t>
            </w:r>
            <w:r w:rsidR="00AA3520" w:rsidRPr="00405A4F">
              <w:rPr>
                <w:b/>
                <w:bCs/>
              </w:rPr>
              <w:t>15</w:t>
            </w:r>
          </w:p>
        </w:tc>
        <w:tc>
          <w:tcPr>
            <w:tcW w:w="3118" w:type="dxa"/>
          </w:tcPr>
          <w:p w14:paraId="2840B3F5" w14:textId="7D4C9977" w:rsidR="003607A9" w:rsidRDefault="00AA3520" w:rsidP="006C647D">
            <w:pPr>
              <w:spacing w:line="240" w:lineRule="auto"/>
              <w:ind w:left="0" w:firstLine="0"/>
              <w:jc w:val="left"/>
              <w:rPr>
                <w:lang w:val="id-ID"/>
              </w:rPr>
            </w:pPr>
            <w:r w:rsidRPr="00AA3520">
              <w:rPr>
                <w:lang w:val="id-ID"/>
              </w:rPr>
              <w:t>Desain Halaman Pengelolaan Data Load</w:t>
            </w:r>
          </w:p>
        </w:tc>
        <w:tc>
          <w:tcPr>
            <w:tcW w:w="1125" w:type="dxa"/>
            <w:vAlign w:val="bottom"/>
          </w:tcPr>
          <w:p w14:paraId="55448675" w14:textId="3822082D" w:rsidR="003607A9" w:rsidRPr="009965A1" w:rsidRDefault="008470DF" w:rsidP="0099415A">
            <w:pPr>
              <w:spacing w:line="240" w:lineRule="auto"/>
              <w:ind w:left="0" w:firstLine="0"/>
              <w:jc w:val="center"/>
            </w:pPr>
            <w:r>
              <w:t>56</w:t>
            </w:r>
          </w:p>
        </w:tc>
      </w:tr>
      <w:tr w:rsidR="003607A9" w14:paraId="1D8285AE" w14:textId="77777777" w:rsidTr="0099415A">
        <w:tc>
          <w:tcPr>
            <w:tcW w:w="1555" w:type="dxa"/>
          </w:tcPr>
          <w:p w14:paraId="7F2246D5" w14:textId="55C0B0BD" w:rsidR="003607A9" w:rsidRPr="00405A4F" w:rsidRDefault="005728F4" w:rsidP="006C647D">
            <w:pPr>
              <w:spacing w:line="240" w:lineRule="auto"/>
              <w:ind w:left="0" w:firstLine="0"/>
              <w:rPr>
                <w:b/>
                <w:bCs/>
              </w:rPr>
            </w:pPr>
            <w:r w:rsidRPr="00405A4F">
              <w:rPr>
                <w:b/>
                <w:bCs/>
              </w:rPr>
              <w:t>Gambar 3.</w:t>
            </w:r>
            <w:r w:rsidR="00AA3520" w:rsidRPr="00405A4F">
              <w:rPr>
                <w:b/>
                <w:bCs/>
              </w:rPr>
              <w:t>16</w:t>
            </w:r>
          </w:p>
        </w:tc>
        <w:tc>
          <w:tcPr>
            <w:tcW w:w="3118" w:type="dxa"/>
          </w:tcPr>
          <w:p w14:paraId="610443C6" w14:textId="10AD6E9B" w:rsidR="003607A9" w:rsidRDefault="00AA3520" w:rsidP="006C647D">
            <w:pPr>
              <w:spacing w:line="240" w:lineRule="auto"/>
              <w:ind w:left="0" w:firstLine="0"/>
              <w:jc w:val="left"/>
              <w:rPr>
                <w:lang w:val="id-ID"/>
              </w:rPr>
            </w:pPr>
            <w:r w:rsidRPr="00AA3520">
              <w:rPr>
                <w:lang w:val="id-ID"/>
              </w:rPr>
              <w:t>Desain Dashboard Petugas Keuangan</w:t>
            </w:r>
          </w:p>
        </w:tc>
        <w:tc>
          <w:tcPr>
            <w:tcW w:w="1125" w:type="dxa"/>
            <w:vAlign w:val="bottom"/>
          </w:tcPr>
          <w:p w14:paraId="7BA9006E" w14:textId="2A5F9193" w:rsidR="003607A9" w:rsidRPr="009965A1" w:rsidRDefault="008470DF" w:rsidP="0099415A">
            <w:pPr>
              <w:spacing w:line="240" w:lineRule="auto"/>
              <w:ind w:left="0" w:firstLine="0"/>
              <w:jc w:val="center"/>
            </w:pPr>
            <w:r>
              <w:t>56</w:t>
            </w:r>
          </w:p>
        </w:tc>
      </w:tr>
      <w:tr w:rsidR="003607A9" w14:paraId="12740B42" w14:textId="77777777" w:rsidTr="0099415A">
        <w:tc>
          <w:tcPr>
            <w:tcW w:w="1555" w:type="dxa"/>
          </w:tcPr>
          <w:p w14:paraId="334F38A8" w14:textId="7B4D3260" w:rsidR="003607A9" w:rsidRPr="00405A4F" w:rsidRDefault="005728F4" w:rsidP="006C647D">
            <w:pPr>
              <w:spacing w:line="240" w:lineRule="auto"/>
              <w:ind w:left="0" w:firstLine="0"/>
              <w:rPr>
                <w:b/>
                <w:bCs/>
              </w:rPr>
            </w:pPr>
            <w:r w:rsidRPr="00405A4F">
              <w:rPr>
                <w:b/>
                <w:bCs/>
              </w:rPr>
              <w:t>Gambar 3.</w:t>
            </w:r>
            <w:r w:rsidR="00AA3520" w:rsidRPr="00405A4F">
              <w:rPr>
                <w:b/>
                <w:bCs/>
              </w:rPr>
              <w:t>17</w:t>
            </w:r>
          </w:p>
        </w:tc>
        <w:tc>
          <w:tcPr>
            <w:tcW w:w="3118" w:type="dxa"/>
          </w:tcPr>
          <w:p w14:paraId="013D53B6" w14:textId="60EB119E" w:rsidR="003607A9" w:rsidRDefault="00AA3520" w:rsidP="006C647D">
            <w:pPr>
              <w:spacing w:line="240" w:lineRule="auto"/>
              <w:ind w:left="0" w:firstLine="0"/>
              <w:jc w:val="left"/>
              <w:rPr>
                <w:lang w:val="id-ID"/>
              </w:rPr>
            </w:pPr>
            <w:r w:rsidRPr="00AA3520">
              <w:rPr>
                <w:lang w:val="id-ID"/>
              </w:rPr>
              <w:t>Desain Pengelolaan Kwitansi</w:t>
            </w:r>
          </w:p>
        </w:tc>
        <w:tc>
          <w:tcPr>
            <w:tcW w:w="1125" w:type="dxa"/>
            <w:vAlign w:val="bottom"/>
          </w:tcPr>
          <w:p w14:paraId="28C115F4" w14:textId="65681C07" w:rsidR="003607A9" w:rsidRPr="009965A1" w:rsidRDefault="008470DF" w:rsidP="0099415A">
            <w:pPr>
              <w:spacing w:line="240" w:lineRule="auto"/>
              <w:ind w:left="0" w:firstLine="0"/>
              <w:jc w:val="center"/>
            </w:pPr>
            <w:r>
              <w:t>57</w:t>
            </w:r>
          </w:p>
        </w:tc>
      </w:tr>
      <w:tr w:rsidR="003607A9" w14:paraId="3CEFBC22" w14:textId="77777777" w:rsidTr="0099415A">
        <w:tc>
          <w:tcPr>
            <w:tcW w:w="1555" w:type="dxa"/>
          </w:tcPr>
          <w:p w14:paraId="08E0AB40" w14:textId="210FC072" w:rsidR="003607A9" w:rsidRPr="00405A4F" w:rsidRDefault="005728F4" w:rsidP="006C647D">
            <w:pPr>
              <w:spacing w:line="240" w:lineRule="auto"/>
              <w:ind w:left="0" w:firstLine="0"/>
              <w:rPr>
                <w:b/>
                <w:bCs/>
              </w:rPr>
            </w:pPr>
            <w:r w:rsidRPr="00405A4F">
              <w:rPr>
                <w:b/>
                <w:bCs/>
              </w:rPr>
              <w:t>Gambar 3.</w:t>
            </w:r>
            <w:r w:rsidR="00AA3520" w:rsidRPr="00405A4F">
              <w:rPr>
                <w:b/>
                <w:bCs/>
              </w:rPr>
              <w:t>18</w:t>
            </w:r>
          </w:p>
        </w:tc>
        <w:tc>
          <w:tcPr>
            <w:tcW w:w="3118" w:type="dxa"/>
          </w:tcPr>
          <w:p w14:paraId="2E165DED" w14:textId="67E80FA4" w:rsidR="003607A9" w:rsidRDefault="00AA3520" w:rsidP="006C647D">
            <w:pPr>
              <w:spacing w:line="240" w:lineRule="auto"/>
              <w:ind w:left="0" w:firstLine="0"/>
              <w:jc w:val="left"/>
              <w:rPr>
                <w:lang w:val="id-ID"/>
              </w:rPr>
            </w:pPr>
            <w:r w:rsidRPr="00AA3520">
              <w:rPr>
                <w:lang w:val="id-ID"/>
              </w:rPr>
              <w:t>Desain Halaman Laporan</w:t>
            </w:r>
          </w:p>
        </w:tc>
        <w:tc>
          <w:tcPr>
            <w:tcW w:w="1125" w:type="dxa"/>
            <w:vAlign w:val="bottom"/>
          </w:tcPr>
          <w:p w14:paraId="2B1E1A9D" w14:textId="51E494FD" w:rsidR="003607A9" w:rsidRPr="009965A1" w:rsidRDefault="008470DF" w:rsidP="0099415A">
            <w:pPr>
              <w:spacing w:line="240" w:lineRule="auto"/>
              <w:ind w:left="0" w:firstLine="0"/>
              <w:jc w:val="center"/>
            </w:pPr>
            <w:r>
              <w:t>57</w:t>
            </w:r>
          </w:p>
        </w:tc>
      </w:tr>
      <w:tr w:rsidR="008470DF" w14:paraId="46E58A84" w14:textId="77777777" w:rsidTr="0099415A">
        <w:tc>
          <w:tcPr>
            <w:tcW w:w="1555" w:type="dxa"/>
          </w:tcPr>
          <w:p w14:paraId="6533E034" w14:textId="22CCC7A0" w:rsidR="008470DF" w:rsidRPr="00405A4F" w:rsidRDefault="008470DF" w:rsidP="006C647D">
            <w:pPr>
              <w:spacing w:line="240" w:lineRule="auto"/>
              <w:ind w:left="0" w:firstLine="0"/>
              <w:rPr>
                <w:b/>
                <w:bCs/>
              </w:rPr>
            </w:pPr>
            <w:r>
              <w:rPr>
                <w:b/>
                <w:bCs/>
              </w:rPr>
              <w:t xml:space="preserve">Gambar 3.19 </w:t>
            </w:r>
          </w:p>
        </w:tc>
        <w:tc>
          <w:tcPr>
            <w:tcW w:w="3118" w:type="dxa"/>
          </w:tcPr>
          <w:p w14:paraId="122D0FD2" w14:textId="30BF8A80" w:rsidR="008470DF" w:rsidRPr="00AA3520" w:rsidRDefault="008470DF" w:rsidP="006C647D">
            <w:pPr>
              <w:spacing w:line="240" w:lineRule="auto"/>
              <w:ind w:left="0" w:firstLine="0"/>
              <w:jc w:val="left"/>
              <w:rPr>
                <w:lang w:val="id-ID"/>
              </w:rPr>
            </w:pPr>
            <w:r w:rsidRPr="009061FF">
              <w:t xml:space="preserve">ERD Sistem Informasi Pengelolaan Dokumen </w:t>
            </w:r>
            <w:r>
              <w:t>Pertanggungjawaban</w:t>
            </w:r>
          </w:p>
        </w:tc>
        <w:tc>
          <w:tcPr>
            <w:tcW w:w="1125" w:type="dxa"/>
            <w:vAlign w:val="bottom"/>
          </w:tcPr>
          <w:p w14:paraId="65C4B877" w14:textId="5AEA6C05" w:rsidR="008470DF" w:rsidRDefault="008470DF" w:rsidP="0099415A">
            <w:pPr>
              <w:spacing w:line="240" w:lineRule="auto"/>
              <w:ind w:left="0" w:firstLine="0"/>
              <w:jc w:val="center"/>
            </w:pPr>
            <w:r>
              <w:t>59</w:t>
            </w:r>
          </w:p>
        </w:tc>
      </w:tr>
      <w:tr w:rsidR="003607A9" w14:paraId="056B7808" w14:textId="77777777" w:rsidTr="0099415A">
        <w:tc>
          <w:tcPr>
            <w:tcW w:w="1555" w:type="dxa"/>
          </w:tcPr>
          <w:p w14:paraId="5411444C" w14:textId="0B516B21" w:rsidR="003607A9" w:rsidRPr="00405A4F" w:rsidRDefault="005728F4" w:rsidP="006C647D">
            <w:pPr>
              <w:spacing w:line="240" w:lineRule="auto"/>
              <w:ind w:left="0" w:firstLine="0"/>
              <w:rPr>
                <w:b/>
                <w:bCs/>
              </w:rPr>
            </w:pPr>
            <w:r w:rsidRPr="00405A4F">
              <w:rPr>
                <w:b/>
                <w:bCs/>
              </w:rPr>
              <w:t>Gambar 4.</w:t>
            </w:r>
            <w:r w:rsidR="00AA3520" w:rsidRPr="00405A4F">
              <w:rPr>
                <w:b/>
                <w:bCs/>
              </w:rPr>
              <w:t>1</w:t>
            </w:r>
          </w:p>
        </w:tc>
        <w:tc>
          <w:tcPr>
            <w:tcW w:w="3118" w:type="dxa"/>
          </w:tcPr>
          <w:p w14:paraId="3575F4F9" w14:textId="31984B76" w:rsidR="003607A9" w:rsidRDefault="00AA3520" w:rsidP="006C647D">
            <w:pPr>
              <w:spacing w:line="240" w:lineRule="auto"/>
              <w:ind w:left="0" w:firstLine="0"/>
              <w:jc w:val="left"/>
              <w:rPr>
                <w:lang w:val="id-ID"/>
              </w:rPr>
            </w:pPr>
            <w:r w:rsidRPr="00AA3520">
              <w:rPr>
                <w:lang w:val="id-ID"/>
              </w:rPr>
              <w:t>Implementasi Database</w:t>
            </w:r>
          </w:p>
        </w:tc>
        <w:tc>
          <w:tcPr>
            <w:tcW w:w="1125" w:type="dxa"/>
            <w:vAlign w:val="bottom"/>
          </w:tcPr>
          <w:p w14:paraId="0943B460" w14:textId="19960008" w:rsidR="003607A9" w:rsidRPr="009965A1" w:rsidRDefault="008470DF" w:rsidP="0099415A">
            <w:pPr>
              <w:spacing w:line="240" w:lineRule="auto"/>
              <w:ind w:left="0" w:firstLine="0"/>
              <w:jc w:val="center"/>
            </w:pPr>
            <w:r>
              <w:t>75</w:t>
            </w:r>
          </w:p>
        </w:tc>
      </w:tr>
      <w:tr w:rsidR="003607A9" w14:paraId="661353BC" w14:textId="77777777" w:rsidTr="0099415A">
        <w:tc>
          <w:tcPr>
            <w:tcW w:w="1555" w:type="dxa"/>
          </w:tcPr>
          <w:p w14:paraId="06E88461" w14:textId="406A56AF" w:rsidR="003607A9" w:rsidRPr="00405A4F" w:rsidRDefault="00AA3520" w:rsidP="006C647D">
            <w:pPr>
              <w:spacing w:line="240" w:lineRule="auto"/>
              <w:ind w:left="0" w:firstLine="0"/>
              <w:rPr>
                <w:b/>
                <w:bCs/>
              </w:rPr>
            </w:pPr>
            <w:r w:rsidRPr="00405A4F">
              <w:rPr>
                <w:b/>
                <w:bCs/>
              </w:rPr>
              <w:t>Gambar 4.2</w:t>
            </w:r>
          </w:p>
        </w:tc>
        <w:tc>
          <w:tcPr>
            <w:tcW w:w="3118" w:type="dxa"/>
          </w:tcPr>
          <w:p w14:paraId="212B3CEE" w14:textId="09CC3FBE" w:rsidR="003607A9" w:rsidRDefault="00AA3520" w:rsidP="006C647D">
            <w:pPr>
              <w:spacing w:line="240" w:lineRule="auto"/>
              <w:ind w:left="0" w:firstLine="0"/>
              <w:jc w:val="left"/>
              <w:rPr>
                <w:lang w:val="id-ID"/>
              </w:rPr>
            </w:pPr>
            <w:r w:rsidRPr="00AA3520">
              <w:rPr>
                <w:lang w:val="id-ID"/>
              </w:rPr>
              <w:t>Tampilan Dashboard Ketua Tim</w:t>
            </w:r>
          </w:p>
        </w:tc>
        <w:tc>
          <w:tcPr>
            <w:tcW w:w="1125" w:type="dxa"/>
            <w:vAlign w:val="bottom"/>
          </w:tcPr>
          <w:p w14:paraId="12CD3913" w14:textId="4BCCF824" w:rsidR="003607A9" w:rsidRPr="009965A1" w:rsidRDefault="008470DF" w:rsidP="0099415A">
            <w:pPr>
              <w:spacing w:line="240" w:lineRule="auto"/>
              <w:ind w:left="0" w:firstLine="0"/>
              <w:jc w:val="center"/>
            </w:pPr>
            <w:r>
              <w:t>84</w:t>
            </w:r>
          </w:p>
        </w:tc>
      </w:tr>
      <w:tr w:rsidR="003607A9" w14:paraId="01E8D34C" w14:textId="77777777" w:rsidTr="0099415A">
        <w:tc>
          <w:tcPr>
            <w:tcW w:w="1555" w:type="dxa"/>
          </w:tcPr>
          <w:p w14:paraId="0E80383B" w14:textId="329140EE" w:rsidR="003607A9" w:rsidRPr="00405A4F" w:rsidRDefault="00AA3520" w:rsidP="006C647D">
            <w:pPr>
              <w:spacing w:line="240" w:lineRule="auto"/>
              <w:ind w:left="0" w:firstLine="0"/>
              <w:rPr>
                <w:b/>
                <w:bCs/>
              </w:rPr>
            </w:pPr>
            <w:r w:rsidRPr="00405A4F">
              <w:rPr>
                <w:b/>
                <w:bCs/>
              </w:rPr>
              <w:lastRenderedPageBreak/>
              <w:t>Gambar 4.3</w:t>
            </w:r>
          </w:p>
        </w:tc>
        <w:tc>
          <w:tcPr>
            <w:tcW w:w="3118" w:type="dxa"/>
          </w:tcPr>
          <w:p w14:paraId="67F9D63F" w14:textId="18861A62" w:rsidR="003607A9" w:rsidRDefault="00AA3520" w:rsidP="006C647D">
            <w:pPr>
              <w:spacing w:line="240" w:lineRule="auto"/>
              <w:ind w:left="0" w:firstLine="0"/>
              <w:jc w:val="left"/>
              <w:rPr>
                <w:lang w:val="id-ID"/>
              </w:rPr>
            </w:pPr>
            <w:r w:rsidRPr="00AA3520">
              <w:rPr>
                <w:lang w:val="id-ID"/>
              </w:rPr>
              <w:t>Tampilan Data Anggota Tim Pelaksana</w:t>
            </w:r>
          </w:p>
        </w:tc>
        <w:tc>
          <w:tcPr>
            <w:tcW w:w="1125" w:type="dxa"/>
            <w:vAlign w:val="bottom"/>
          </w:tcPr>
          <w:p w14:paraId="769D0C2B" w14:textId="11D14975" w:rsidR="003607A9" w:rsidRPr="009965A1" w:rsidRDefault="008470DF" w:rsidP="0099415A">
            <w:pPr>
              <w:spacing w:line="240" w:lineRule="auto"/>
              <w:ind w:left="0" w:firstLine="0"/>
              <w:jc w:val="center"/>
            </w:pPr>
            <w:r>
              <w:t>85</w:t>
            </w:r>
          </w:p>
        </w:tc>
      </w:tr>
      <w:tr w:rsidR="003607A9" w14:paraId="2D641F32" w14:textId="77777777" w:rsidTr="0099415A">
        <w:tc>
          <w:tcPr>
            <w:tcW w:w="1555" w:type="dxa"/>
          </w:tcPr>
          <w:p w14:paraId="5BFEBFE2" w14:textId="0974AB94" w:rsidR="003607A9" w:rsidRPr="00405A4F" w:rsidRDefault="00AA3520" w:rsidP="006C647D">
            <w:pPr>
              <w:spacing w:line="240" w:lineRule="auto"/>
              <w:ind w:left="0" w:firstLine="0"/>
              <w:rPr>
                <w:b/>
                <w:bCs/>
              </w:rPr>
            </w:pPr>
            <w:r w:rsidRPr="00405A4F">
              <w:rPr>
                <w:b/>
                <w:bCs/>
              </w:rPr>
              <w:t>Gambar 4.4</w:t>
            </w:r>
          </w:p>
        </w:tc>
        <w:tc>
          <w:tcPr>
            <w:tcW w:w="3118" w:type="dxa"/>
          </w:tcPr>
          <w:p w14:paraId="57142090" w14:textId="291ED3DA" w:rsidR="003607A9" w:rsidRDefault="00D130C7" w:rsidP="006C647D">
            <w:pPr>
              <w:spacing w:line="240" w:lineRule="auto"/>
              <w:ind w:left="0" w:firstLine="0"/>
              <w:jc w:val="left"/>
              <w:rPr>
                <w:lang w:val="id-ID"/>
              </w:rPr>
            </w:pPr>
            <w:r w:rsidRPr="00D130C7">
              <w:rPr>
                <w:lang w:val="id-ID"/>
              </w:rPr>
              <w:t>Tampilan Menu Surat Tugas</w:t>
            </w:r>
          </w:p>
        </w:tc>
        <w:tc>
          <w:tcPr>
            <w:tcW w:w="1125" w:type="dxa"/>
            <w:vAlign w:val="bottom"/>
          </w:tcPr>
          <w:p w14:paraId="3A320E87" w14:textId="7C52FF60" w:rsidR="003607A9" w:rsidRPr="009965A1" w:rsidRDefault="008470DF" w:rsidP="0099415A">
            <w:pPr>
              <w:spacing w:line="240" w:lineRule="auto"/>
              <w:ind w:left="0" w:firstLine="0"/>
              <w:jc w:val="center"/>
            </w:pPr>
            <w:r>
              <w:t>85</w:t>
            </w:r>
          </w:p>
        </w:tc>
      </w:tr>
      <w:tr w:rsidR="00AA3520" w14:paraId="02F4B4E5" w14:textId="77777777" w:rsidTr="0099415A">
        <w:tc>
          <w:tcPr>
            <w:tcW w:w="1555" w:type="dxa"/>
          </w:tcPr>
          <w:p w14:paraId="27A9CAC0" w14:textId="5BE6FA52" w:rsidR="00AA3520" w:rsidRPr="00405A4F" w:rsidRDefault="00AA3520" w:rsidP="006C647D">
            <w:pPr>
              <w:spacing w:line="240" w:lineRule="auto"/>
              <w:ind w:left="0" w:firstLine="0"/>
              <w:rPr>
                <w:b/>
                <w:bCs/>
              </w:rPr>
            </w:pPr>
            <w:r w:rsidRPr="00405A4F">
              <w:rPr>
                <w:b/>
                <w:bCs/>
              </w:rPr>
              <w:t>Gambar 4.5</w:t>
            </w:r>
          </w:p>
        </w:tc>
        <w:tc>
          <w:tcPr>
            <w:tcW w:w="3118" w:type="dxa"/>
          </w:tcPr>
          <w:p w14:paraId="37D3EAA9" w14:textId="06BC8421" w:rsidR="00AA3520" w:rsidRDefault="00D130C7" w:rsidP="006C647D">
            <w:pPr>
              <w:spacing w:line="240" w:lineRule="auto"/>
              <w:ind w:left="0" w:firstLine="0"/>
              <w:jc w:val="left"/>
              <w:rPr>
                <w:lang w:val="id-ID"/>
              </w:rPr>
            </w:pPr>
            <w:r w:rsidRPr="00D130C7">
              <w:rPr>
                <w:lang w:val="id-ID"/>
              </w:rPr>
              <w:t>Tampilan Pengelolaan Surat Tugas</w:t>
            </w:r>
          </w:p>
        </w:tc>
        <w:tc>
          <w:tcPr>
            <w:tcW w:w="1125" w:type="dxa"/>
            <w:vAlign w:val="bottom"/>
          </w:tcPr>
          <w:p w14:paraId="57DE371A" w14:textId="6E6FE53C" w:rsidR="00AA3520" w:rsidRPr="009965A1" w:rsidRDefault="008470DF" w:rsidP="0099415A">
            <w:pPr>
              <w:spacing w:line="240" w:lineRule="auto"/>
              <w:ind w:left="0" w:firstLine="0"/>
              <w:jc w:val="center"/>
            </w:pPr>
            <w:r>
              <w:t>86</w:t>
            </w:r>
          </w:p>
        </w:tc>
      </w:tr>
      <w:tr w:rsidR="00AA3520" w14:paraId="62838F21" w14:textId="77777777" w:rsidTr="0099415A">
        <w:tc>
          <w:tcPr>
            <w:tcW w:w="1555" w:type="dxa"/>
          </w:tcPr>
          <w:p w14:paraId="1676CF19" w14:textId="471E0669" w:rsidR="00AA3520" w:rsidRPr="00405A4F" w:rsidRDefault="00AA3520" w:rsidP="006C647D">
            <w:pPr>
              <w:spacing w:line="240" w:lineRule="auto"/>
              <w:ind w:left="0" w:firstLine="0"/>
              <w:rPr>
                <w:b/>
                <w:bCs/>
              </w:rPr>
            </w:pPr>
            <w:r w:rsidRPr="00405A4F">
              <w:rPr>
                <w:b/>
                <w:bCs/>
              </w:rPr>
              <w:t>Gambar 4.6</w:t>
            </w:r>
          </w:p>
        </w:tc>
        <w:tc>
          <w:tcPr>
            <w:tcW w:w="3118" w:type="dxa"/>
          </w:tcPr>
          <w:p w14:paraId="66F3B763" w14:textId="735B6877" w:rsidR="00AA3520" w:rsidRDefault="00D130C7" w:rsidP="006C647D">
            <w:pPr>
              <w:spacing w:line="240" w:lineRule="auto"/>
              <w:ind w:left="0" w:firstLine="0"/>
              <w:jc w:val="left"/>
              <w:rPr>
                <w:lang w:val="id-ID"/>
              </w:rPr>
            </w:pPr>
            <w:r>
              <w:t>T</w:t>
            </w:r>
            <w:r w:rsidRPr="00D130C7">
              <w:rPr>
                <w:lang w:val="id-ID"/>
              </w:rPr>
              <w:t>ampilan Pengelolaan Berita Acara</w:t>
            </w:r>
          </w:p>
        </w:tc>
        <w:tc>
          <w:tcPr>
            <w:tcW w:w="1125" w:type="dxa"/>
            <w:vAlign w:val="bottom"/>
          </w:tcPr>
          <w:p w14:paraId="2ECF51D8" w14:textId="107057C2" w:rsidR="00AA3520" w:rsidRPr="009965A1" w:rsidRDefault="008470DF" w:rsidP="0099415A">
            <w:pPr>
              <w:spacing w:line="240" w:lineRule="auto"/>
              <w:ind w:left="0" w:firstLine="0"/>
              <w:jc w:val="center"/>
            </w:pPr>
            <w:r>
              <w:t>87</w:t>
            </w:r>
          </w:p>
        </w:tc>
      </w:tr>
      <w:tr w:rsidR="00AA3520" w14:paraId="1D5C3873" w14:textId="77777777" w:rsidTr="0099415A">
        <w:tc>
          <w:tcPr>
            <w:tcW w:w="1555" w:type="dxa"/>
          </w:tcPr>
          <w:p w14:paraId="12DF10AB" w14:textId="65E8D630" w:rsidR="00AA3520" w:rsidRPr="00405A4F" w:rsidRDefault="00AA3520" w:rsidP="006C647D">
            <w:pPr>
              <w:spacing w:line="240" w:lineRule="auto"/>
              <w:ind w:left="0" w:firstLine="0"/>
              <w:rPr>
                <w:b/>
                <w:bCs/>
              </w:rPr>
            </w:pPr>
            <w:r w:rsidRPr="00405A4F">
              <w:rPr>
                <w:b/>
                <w:bCs/>
              </w:rPr>
              <w:t>Gambar 4.7</w:t>
            </w:r>
          </w:p>
        </w:tc>
        <w:tc>
          <w:tcPr>
            <w:tcW w:w="3118" w:type="dxa"/>
          </w:tcPr>
          <w:p w14:paraId="128F31B0" w14:textId="3753C65E" w:rsidR="00AA3520" w:rsidRDefault="00D130C7" w:rsidP="006C647D">
            <w:pPr>
              <w:spacing w:line="240" w:lineRule="auto"/>
              <w:ind w:left="0" w:firstLine="0"/>
              <w:jc w:val="left"/>
              <w:rPr>
                <w:lang w:val="id-ID"/>
              </w:rPr>
            </w:pPr>
            <w:r w:rsidRPr="00D130C7">
              <w:rPr>
                <w:lang w:val="id-ID"/>
              </w:rPr>
              <w:t>Dashboard Admin</w:t>
            </w:r>
          </w:p>
        </w:tc>
        <w:tc>
          <w:tcPr>
            <w:tcW w:w="1125" w:type="dxa"/>
            <w:vAlign w:val="bottom"/>
          </w:tcPr>
          <w:p w14:paraId="1A71DDF1" w14:textId="0C535FF2" w:rsidR="00AA3520" w:rsidRPr="009965A1" w:rsidRDefault="008470DF" w:rsidP="0099415A">
            <w:pPr>
              <w:spacing w:line="240" w:lineRule="auto"/>
              <w:ind w:left="0" w:firstLine="0"/>
              <w:jc w:val="center"/>
            </w:pPr>
            <w:r>
              <w:t>88</w:t>
            </w:r>
          </w:p>
        </w:tc>
      </w:tr>
      <w:tr w:rsidR="00AA3520" w14:paraId="281031ED" w14:textId="77777777" w:rsidTr="0099415A">
        <w:tc>
          <w:tcPr>
            <w:tcW w:w="1555" w:type="dxa"/>
          </w:tcPr>
          <w:p w14:paraId="7FA8C803" w14:textId="306DECCB" w:rsidR="00AA3520" w:rsidRPr="00405A4F" w:rsidRDefault="00AA3520" w:rsidP="006C647D">
            <w:pPr>
              <w:spacing w:line="240" w:lineRule="auto"/>
              <w:ind w:left="0" w:firstLine="0"/>
              <w:rPr>
                <w:b/>
                <w:bCs/>
              </w:rPr>
            </w:pPr>
            <w:r w:rsidRPr="00405A4F">
              <w:rPr>
                <w:b/>
                <w:bCs/>
              </w:rPr>
              <w:t>Gambar 4.8</w:t>
            </w:r>
          </w:p>
        </w:tc>
        <w:tc>
          <w:tcPr>
            <w:tcW w:w="3118" w:type="dxa"/>
          </w:tcPr>
          <w:p w14:paraId="090E1F1E" w14:textId="6ABCB8D3" w:rsidR="00AA3520" w:rsidRDefault="00D130C7" w:rsidP="006C647D">
            <w:pPr>
              <w:spacing w:line="240" w:lineRule="auto"/>
              <w:ind w:left="0" w:firstLine="0"/>
              <w:jc w:val="left"/>
              <w:rPr>
                <w:lang w:val="id-ID"/>
              </w:rPr>
            </w:pPr>
            <w:r w:rsidRPr="00D130C7">
              <w:rPr>
                <w:lang w:val="id-ID"/>
              </w:rPr>
              <w:t>Halaman pengelolaan Data Ketua Tim</w:t>
            </w:r>
          </w:p>
        </w:tc>
        <w:tc>
          <w:tcPr>
            <w:tcW w:w="1125" w:type="dxa"/>
            <w:vAlign w:val="bottom"/>
          </w:tcPr>
          <w:p w14:paraId="7DCC7778" w14:textId="258F9686" w:rsidR="00AA3520" w:rsidRPr="009965A1" w:rsidRDefault="008470DF" w:rsidP="0099415A">
            <w:pPr>
              <w:spacing w:line="240" w:lineRule="auto"/>
              <w:ind w:left="0" w:firstLine="0"/>
              <w:jc w:val="center"/>
            </w:pPr>
            <w:r>
              <w:t>89</w:t>
            </w:r>
          </w:p>
        </w:tc>
      </w:tr>
      <w:tr w:rsidR="00AA3520" w14:paraId="3CF860EE" w14:textId="77777777" w:rsidTr="0099415A">
        <w:tc>
          <w:tcPr>
            <w:tcW w:w="1555" w:type="dxa"/>
          </w:tcPr>
          <w:p w14:paraId="16DE1EA5" w14:textId="0421FD2B" w:rsidR="00AA3520" w:rsidRPr="00405A4F" w:rsidRDefault="00AA3520" w:rsidP="006C647D">
            <w:pPr>
              <w:spacing w:line="240" w:lineRule="auto"/>
              <w:ind w:left="0" w:firstLine="0"/>
              <w:rPr>
                <w:b/>
                <w:bCs/>
              </w:rPr>
            </w:pPr>
            <w:r w:rsidRPr="00405A4F">
              <w:rPr>
                <w:b/>
                <w:bCs/>
              </w:rPr>
              <w:t>Gambar 4.9</w:t>
            </w:r>
          </w:p>
        </w:tc>
        <w:tc>
          <w:tcPr>
            <w:tcW w:w="3118" w:type="dxa"/>
          </w:tcPr>
          <w:p w14:paraId="624A67F2" w14:textId="44E81737" w:rsidR="00AA3520" w:rsidRDefault="00D130C7" w:rsidP="006C647D">
            <w:pPr>
              <w:spacing w:line="240" w:lineRule="auto"/>
              <w:ind w:left="0" w:firstLine="0"/>
              <w:jc w:val="left"/>
              <w:rPr>
                <w:lang w:val="id-ID"/>
              </w:rPr>
            </w:pPr>
            <w:r w:rsidRPr="00D130C7">
              <w:rPr>
                <w:lang w:val="id-ID"/>
              </w:rPr>
              <w:t>Halaman Pengelolaan Petugas Keuangan</w:t>
            </w:r>
          </w:p>
        </w:tc>
        <w:tc>
          <w:tcPr>
            <w:tcW w:w="1125" w:type="dxa"/>
            <w:vAlign w:val="bottom"/>
          </w:tcPr>
          <w:p w14:paraId="5B829E1B" w14:textId="126DFAD4" w:rsidR="00AA3520" w:rsidRPr="009965A1" w:rsidRDefault="008470DF" w:rsidP="0099415A">
            <w:pPr>
              <w:spacing w:line="240" w:lineRule="auto"/>
              <w:ind w:left="0" w:firstLine="0"/>
              <w:jc w:val="center"/>
            </w:pPr>
            <w:r>
              <w:t>90</w:t>
            </w:r>
          </w:p>
        </w:tc>
      </w:tr>
      <w:tr w:rsidR="00AA3520" w14:paraId="05A06C7F" w14:textId="77777777" w:rsidTr="0099415A">
        <w:tc>
          <w:tcPr>
            <w:tcW w:w="1555" w:type="dxa"/>
          </w:tcPr>
          <w:p w14:paraId="1ACBA656" w14:textId="62632219" w:rsidR="00AA3520" w:rsidRPr="00405A4F" w:rsidRDefault="00AA3520" w:rsidP="006C647D">
            <w:pPr>
              <w:spacing w:line="240" w:lineRule="auto"/>
              <w:ind w:left="0" w:firstLine="0"/>
              <w:rPr>
                <w:b/>
                <w:bCs/>
              </w:rPr>
            </w:pPr>
            <w:r w:rsidRPr="00405A4F">
              <w:rPr>
                <w:b/>
                <w:bCs/>
              </w:rPr>
              <w:t>Gambar 4.10</w:t>
            </w:r>
          </w:p>
        </w:tc>
        <w:tc>
          <w:tcPr>
            <w:tcW w:w="3118" w:type="dxa"/>
          </w:tcPr>
          <w:p w14:paraId="11B8F462" w14:textId="019237D4" w:rsidR="00AA3520" w:rsidRDefault="00D130C7" w:rsidP="006C647D">
            <w:pPr>
              <w:spacing w:line="240" w:lineRule="auto"/>
              <w:ind w:left="0" w:firstLine="0"/>
              <w:jc w:val="left"/>
              <w:rPr>
                <w:lang w:val="id-ID"/>
              </w:rPr>
            </w:pPr>
            <w:r w:rsidRPr="00D130C7">
              <w:rPr>
                <w:lang w:val="id-ID"/>
              </w:rPr>
              <w:t>Halaman Menu Data Load</w:t>
            </w:r>
          </w:p>
        </w:tc>
        <w:tc>
          <w:tcPr>
            <w:tcW w:w="1125" w:type="dxa"/>
            <w:vAlign w:val="bottom"/>
          </w:tcPr>
          <w:p w14:paraId="7F83FD7C" w14:textId="58AE433B" w:rsidR="00AA3520" w:rsidRPr="009965A1" w:rsidRDefault="008470DF" w:rsidP="0099415A">
            <w:pPr>
              <w:spacing w:line="240" w:lineRule="auto"/>
              <w:ind w:left="0" w:firstLine="0"/>
              <w:jc w:val="center"/>
            </w:pPr>
            <w:r>
              <w:t>90</w:t>
            </w:r>
          </w:p>
        </w:tc>
      </w:tr>
      <w:tr w:rsidR="00AA3520" w14:paraId="5C51749A" w14:textId="77777777" w:rsidTr="0099415A">
        <w:tc>
          <w:tcPr>
            <w:tcW w:w="1555" w:type="dxa"/>
          </w:tcPr>
          <w:p w14:paraId="372BF5B7" w14:textId="35695164" w:rsidR="00AA3520" w:rsidRPr="00405A4F" w:rsidRDefault="00AA3520" w:rsidP="006C647D">
            <w:pPr>
              <w:spacing w:line="240" w:lineRule="auto"/>
              <w:ind w:left="0" w:firstLine="0"/>
              <w:rPr>
                <w:b/>
                <w:bCs/>
              </w:rPr>
            </w:pPr>
            <w:r w:rsidRPr="00405A4F">
              <w:rPr>
                <w:b/>
                <w:bCs/>
              </w:rPr>
              <w:t>Gambar 4.11</w:t>
            </w:r>
          </w:p>
        </w:tc>
        <w:tc>
          <w:tcPr>
            <w:tcW w:w="3118" w:type="dxa"/>
          </w:tcPr>
          <w:p w14:paraId="2C7E2BAC" w14:textId="3BCCFC07" w:rsidR="00AA3520" w:rsidRDefault="00D130C7" w:rsidP="006C647D">
            <w:pPr>
              <w:spacing w:line="240" w:lineRule="auto"/>
              <w:ind w:left="0" w:firstLine="0"/>
              <w:jc w:val="left"/>
              <w:rPr>
                <w:lang w:val="id-ID"/>
              </w:rPr>
            </w:pPr>
            <w:r w:rsidRPr="00D130C7">
              <w:rPr>
                <w:lang w:val="id-ID"/>
              </w:rPr>
              <w:t>Halaman Pengelolaan Data Load</w:t>
            </w:r>
          </w:p>
        </w:tc>
        <w:tc>
          <w:tcPr>
            <w:tcW w:w="1125" w:type="dxa"/>
            <w:vAlign w:val="bottom"/>
          </w:tcPr>
          <w:p w14:paraId="7F5E362E" w14:textId="60303502" w:rsidR="00AA3520" w:rsidRPr="009965A1" w:rsidRDefault="008470DF" w:rsidP="0099415A">
            <w:pPr>
              <w:spacing w:line="240" w:lineRule="auto"/>
              <w:ind w:left="0" w:firstLine="0"/>
              <w:jc w:val="center"/>
            </w:pPr>
            <w:r>
              <w:t>91</w:t>
            </w:r>
          </w:p>
        </w:tc>
      </w:tr>
      <w:tr w:rsidR="00AA3520" w14:paraId="74A419A6" w14:textId="77777777" w:rsidTr="0099415A">
        <w:tc>
          <w:tcPr>
            <w:tcW w:w="1555" w:type="dxa"/>
          </w:tcPr>
          <w:p w14:paraId="791613F1" w14:textId="3194C6C8" w:rsidR="00AA3520" w:rsidRPr="00405A4F" w:rsidRDefault="00AA3520" w:rsidP="006C647D">
            <w:pPr>
              <w:spacing w:line="240" w:lineRule="auto"/>
              <w:ind w:left="0" w:firstLine="0"/>
              <w:rPr>
                <w:b/>
                <w:bCs/>
              </w:rPr>
            </w:pPr>
            <w:r w:rsidRPr="00405A4F">
              <w:rPr>
                <w:b/>
                <w:bCs/>
              </w:rPr>
              <w:t>Gambar 4.12</w:t>
            </w:r>
          </w:p>
        </w:tc>
        <w:tc>
          <w:tcPr>
            <w:tcW w:w="3118" w:type="dxa"/>
          </w:tcPr>
          <w:p w14:paraId="5F0801C1" w14:textId="49BD554B" w:rsidR="00AA3520" w:rsidRDefault="00D130C7" w:rsidP="006C647D">
            <w:pPr>
              <w:spacing w:line="240" w:lineRule="auto"/>
              <w:ind w:left="0" w:firstLine="0"/>
              <w:jc w:val="left"/>
              <w:rPr>
                <w:lang w:val="id-ID"/>
              </w:rPr>
            </w:pPr>
            <w:r w:rsidRPr="00D130C7">
              <w:rPr>
                <w:lang w:val="id-ID"/>
              </w:rPr>
              <w:t>Dashboard Petugas Keuangan</w:t>
            </w:r>
          </w:p>
        </w:tc>
        <w:tc>
          <w:tcPr>
            <w:tcW w:w="1125" w:type="dxa"/>
            <w:vAlign w:val="bottom"/>
          </w:tcPr>
          <w:p w14:paraId="51383708" w14:textId="677A3631" w:rsidR="00AA3520" w:rsidRPr="009965A1" w:rsidRDefault="008470DF" w:rsidP="0099415A">
            <w:pPr>
              <w:spacing w:line="240" w:lineRule="auto"/>
              <w:ind w:left="0" w:firstLine="0"/>
              <w:jc w:val="center"/>
            </w:pPr>
            <w:r>
              <w:t>92</w:t>
            </w:r>
          </w:p>
        </w:tc>
      </w:tr>
      <w:tr w:rsidR="00AA3520" w14:paraId="67DB146E" w14:textId="77777777" w:rsidTr="0099415A">
        <w:tc>
          <w:tcPr>
            <w:tcW w:w="1555" w:type="dxa"/>
          </w:tcPr>
          <w:p w14:paraId="6CE96F8D" w14:textId="52815DB0" w:rsidR="00AA3520" w:rsidRPr="00405A4F" w:rsidRDefault="00AA3520" w:rsidP="006C647D">
            <w:pPr>
              <w:spacing w:line="240" w:lineRule="auto"/>
              <w:ind w:left="0" w:firstLine="0"/>
              <w:rPr>
                <w:b/>
                <w:bCs/>
              </w:rPr>
            </w:pPr>
            <w:r w:rsidRPr="00405A4F">
              <w:rPr>
                <w:b/>
                <w:bCs/>
              </w:rPr>
              <w:t>Gambar 4.13</w:t>
            </w:r>
          </w:p>
        </w:tc>
        <w:tc>
          <w:tcPr>
            <w:tcW w:w="3118" w:type="dxa"/>
          </w:tcPr>
          <w:p w14:paraId="526974F3" w14:textId="01B7ECAF" w:rsidR="00AA3520" w:rsidRDefault="00D130C7" w:rsidP="006C647D">
            <w:pPr>
              <w:spacing w:line="240" w:lineRule="auto"/>
              <w:ind w:left="0" w:firstLine="0"/>
              <w:jc w:val="left"/>
              <w:rPr>
                <w:lang w:val="id-ID"/>
              </w:rPr>
            </w:pPr>
            <w:r w:rsidRPr="00D130C7">
              <w:rPr>
                <w:lang w:val="id-ID"/>
              </w:rPr>
              <w:t>Halaman Pengelolaan kwitansi</w:t>
            </w:r>
          </w:p>
        </w:tc>
        <w:tc>
          <w:tcPr>
            <w:tcW w:w="1125" w:type="dxa"/>
            <w:vAlign w:val="bottom"/>
          </w:tcPr>
          <w:p w14:paraId="32B86A84" w14:textId="367936E3" w:rsidR="00AA3520" w:rsidRPr="009965A1" w:rsidRDefault="008470DF" w:rsidP="0099415A">
            <w:pPr>
              <w:spacing w:line="240" w:lineRule="auto"/>
              <w:ind w:left="0" w:firstLine="0"/>
              <w:jc w:val="center"/>
            </w:pPr>
            <w:r>
              <w:t>93</w:t>
            </w:r>
          </w:p>
        </w:tc>
      </w:tr>
      <w:tr w:rsidR="00AA3520" w14:paraId="5006208D" w14:textId="77777777" w:rsidTr="0099415A">
        <w:tc>
          <w:tcPr>
            <w:tcW w:w="1555" w:type="dxa"/>
          </w:tcPr>
          <w:p w14:paraId="66C13241" w14:textId="7851CFFF" w:rsidR="00AA3520" w:rsidRPr="00405A4F" w:rsidRDefault="00AA3520" w:rsidP="006C647D">
            <w:pPr>
              <w:spacing w:line="240" w:lineRule="auto"/>
              <w:ind w:left="0" w:firstLine="0"/>
              <w:rPr>
                <w:b/>
                <w:bCs/>
              </w:rPr>
            </w:pPr>
            <w:r w:rsidRPr="00405A4F">
              <w:rPr>
                <w:b/>
                <w:bCs/>
              </w:rPr>
              <w:t>Gambar 4.14</w:t>
            </w:r>
          </w:p>
        </w:tc>
        <w:tc>
          <w:tcPr>
            <w:tcW w:w="3118" w:type="dxa"/>
          </w:tcPr>
          <w:p w14:paraId="1CB1CCB2" w14:textId="38FFF490" w:rsidR="00AA3520" w:rsidRDefault="00D130C7" w:rsidP="006C647D">
            <w:pPr>
              <w:spacing w:line="240" w:lineRule="auto"/>
              <w:ind w:left="0" w:firstLine="0"/>
              <w:jc w:val="left"/>
              <w:rPr>
                <w:lang w:val="id-ID"/>
              </w:rPr>
            </w:pPr>
            <w:r w:rsidRPr="00D130C7">
              <w:rPr>
                <w:lang w:val="id-ID"/>
              </w:rPr>
              <w:t>Halaman Pengelolaan laporan</w:t>
            </w:r>
          </w:p>
        </w:tc>
        <w:tc>
          <w:tcPr>
            <w:tcW w:w="1125" w:type="dxa"/>
            <w:vAlign w:val="bottom"/>
          </w:tcPr>
          <w:p w14:paraId="6C067D69" w14:textId="71F216FB" w:rsidR="00AA3520" w:rsidRPr="009965A1" w:rsidRDefault="008470DF" w:rsidP="0099415A">
            <w:pPr>
              <w:spacing w:line="240" w:lineRule="auto"/>
              <w:ind w:left="0" w:firstLine="0"/>
              <w:jc w:val="center"/>
            </w:pPr>
            <w:r>
              <w:t>94</w:t>
            </w:r>
          </w:p>
        </w:tc>
      </w:tr>
    </w:tbl>
    <w:p w14:paraId="22D88B61" w14:textId="77777777" w:rsidR="003607A9" w:rsidRPr="003607A9" w:rsidRDefault="003607A9" w:rsidP="00AA3520">
      <w:pPr>
        <w:ind w:left="0" w:firstLine="0"/>
        <w:rPr>
          <w:lang w:val="id-ID"/>
        </w:rPr>
      </w:pPr>
    </w:p>
    <w:p w14:paraId="59C49AF6" w14:textId="3656D9D8" w:rsidR="00982375" w:rsidRDefault="00982375" w:rsidP="00B04EBB">
      <w:pPr>
        <w:ind w:left="0" w:firstLine="0"/>
        <w:rPr>
          <w:lang w:val="id-ID"/>
        </w:rPr>
      </w:pPr>
    </w:p>
    <w:p w14:paraId="03DCD918" w14:textId="4A81101C" w:rsidR="008E4551" w:rsidRDefault="008E4551" w:rsidP="00B04EBB">
      <w:pPr>
        <w:rPr>
          <w:lang w:val="id-ID"/>
        </w:rPr>
      </w:pPr>
    </w:p>
    <w:p w14:paraId="5453EA52" w14:textId="32513810" w:rsidR="008E4551" w:rsidRDefault="008E4551" w:rsidP="00B04EBB">
      <w:pPr>
        <w:rPr>
          <w:lang w:val="id-ID"/>
        </w:rPr>
      </w:pPr>
    </w:p>
    <w:p w14:paraId="3BACC107" w14:textId="17A2CE56" w:rsidR="00004DA9" w:rsidRDefault="00004DA9" w:rsidP="00B04EBB">
      <w:pPr>
        <w:ind w:left="0" w:firstLine="0"/>
        <w:rPr>
          <w:lang w:val="id-ID"/>
        </w:rPr>
      </w:pPr>
    </w:p>
    <w:p w14:paraId="5BD266CC" w14:textId="31BE8ABC" w:rsidR="00440B3B" w:rsidRDefault="00440B3B" w:rsidP="00B04EBB">
      <w:pPr>
        <w:ind w:left="0" w:firstLine="0"/>
        <w:rPr>
          <w:lang w:val="id-ID"/>
        </w:rPr>
      </w:pPr>
    </w:p>
    <w:p w14:paraId="75DD13FA" w14:textId="2C85F59D" w:rsidR="00440B3B" w:rsidRDefault="00440B3B" w:rsidP="00B04EBB">
      <w:pPr>
        <w:ind w:left="0" w:firstLine="0"/>
        <w:rPr>
          <w:lang w:val="id-ID"/>
        </w:rPr>
      </w:pPr>
    </w:p>
    <w:p w14:paraId="22872F39" w14:textId="77777777" w:rsidR="002949F0" w:rsidRDefault="002949F0" w:rsidP="00B04EBB">
      <w:pPr>
        <w:ind w:left="0" w:firstLine="0"/>
        <w:rPr>
          <w:lang w:val="id-ID"/>
        </w:rPr>
      </w:pPr>
    </w:p>
    <w:p w14:paraId="1D394577" w14:textId="77777777" w:rsidR="002949F0" w:rsidRDefault="002949F0" w:rsidP="00B04EBB">
      <w:pPr>
        <w:ind w:left="0" w:firstLine="0"/>
        <w:rPr>
          <w:lang w:val="id-ID"/>
        </w:rPr>
      </w:pPr>
    </w:p>
    <w:p w14:paraId="350972E4" w14:textId="77777777" w:rsidR="002949F0" w:rsidRDefault="002949F0" w:rsidP="00B04EBB">
      <w:pPr>
        <w:ind w:left="0" w:firstLine="0"/>
        <w:rPr>
          <w:lang w:val="id-ID"/>
        </w:rPr>
      </w:pPr>
    </w:p>
    <w:p w14:paraId="1F08E315" w14:textId="77777777" w:rsidR="002949F0" w:rsidRDefault="002949F0" w:rsidP="00B04EBB">
      <w:pPr>
        <w:ind w:left="0" w:firstLine="0"/>
        <w:rPr>
          <w:lang w:val="id-ID"/>
        </w:rPr>
      </w:pPr>
    </w:p>
    <w:p w14:paraId="185CE229" w14:textId="77777777" w:rsidR="002949F0" w:rsidRDefault="002949F0" w:rsidP="00B04EBB">
      <w:pPr>
        <w:ind w:left="0" w:firstLine="0"/>
        <w:rPr>
          <w:lang w:val="id-ID"/>
        </w:rPr>
      </w:pPr>
    </w:p>
    <w:p w14:paraId="01BB3183" w14:textId="2F1F9F40" w:rsidR="002B1707" w:rsidRPr="008B4690" w:rsidRDefault="002B1707" w:rsidP="00B04EBB">
      <w:pPr>
        <w:ind w:left="0" w:firstLine="0"/>
        <w:rPr>
          <w:lang w:val="id-ID"/>
        </w:rPr>
        <w:sectPr w:rsidR="002B1707" w:rsidRPr="008B4690" w:rsidSect="007D01A1">
          <w:type w:val="continuous"/>
          <w:pgSz w:w="8391" w:h="11906" w:code="11"/>
          <w:pgMar w:top="1134" w:right="1134" w:bottom="1134" w:left="1418" w:header="708" w:footer="850" w:gutter="0"/>
          <w:pgNumType w:fmt="lowerRoman" w:start="19"/>
          <w:cols w:space="708"/>
          <w:docGrid w:linePitch="360"/>
        </w:sectPr>
      </w:pPr>
    </w:p>
    <w:p w14:paraId="1DD19009" w14:textId="77777777" w:rsidR="00A8010B" w:rsidRDefault="00A8010B" w:rsidP="002B1707">
      <w:pPr>
        <w:pStyle w:val="Heading1"/>
        <w:spacing w:line="360" w:lineRule="auto"/>
        <w:ind w:left="0" w:firstLine="0"/>
        <w:jc w:val="both"/>
        <w:rPr>
          <w:lang w:val="id-ID"/>
        </w:rPr>
      </w:pPr>
      <w:bookmarkStart w:id="18" w:name="_Toc115090975"/>
      <w:bookmarkStart w:id="19" w:name="_Toc115755049"/>
      <w:bookmarkStart w:id="20" w:name="_Toc132291457"/>
    </w:p>
    <w:p w14:paraId="014120A2" w14:textId="456CC65D" w:rsidR="008E4551" w:rsidRPr="00F04B2A" w:rsidRDefault="006F3089" w:rsidP="00B04EBB">
      <w:pPr>
        <w:pStyle w:val="Heading1"/>
        <w:spacing w:line="360" w:lineRule="auto"/>
      </w:pPr>
      <w:r w:rsidRPr="008B4690">
        <w:rPr>
          <w:lang w:val="id-ID"/>
        </w:rPr>
        <w:t>BAB</w:t>
      </w:r>
      <w:r w:rsidR="000C2810">
        <w:t xml:space="preserve"> </w:t>
      </w:r>
      <w:r w:rsidRPr="008B4690">
        <w:rPr>
          <w:lang w:val="id-ID"/>
        </w:rPr>
        <w:t>I</w:t>
      </w:r>
      <w:bookmarkEnd w:id="18"/>
      <w:bookmarkEnd w:id="19"/>
      <w:bookmarkEnd w:id="20"/>
      <w:r w:rsidR="00F04B2A">
        <w:t xml:space="preserve">   </w:t>
      </w:r>
    </w:p>
    <w:p w14:paraId="502BED35" w14:textId="58B36112" w:rsidR="00961886" w:rsidRPr="00961886" w:rsidRDefault="00CA4B21" w:rsidP="00B04EBB">
      <w:pPr>
        <w:pStyle w:val="Heading1"/>
        <w:spacing w:line="360" w:lineRule="auto"/>
        <w:rPr>
          <w:lang w:val="id-ID"/>
        </w:rPr>
      </w:pPr>
      <w:bookmarkStart w:id="21" w:name="_Toc115090976"/>
      <w:bookmarkStart w:id="22" w:name="_Toc115755050"/>
      <w:bookmarkStart w:id="23" w:name="_Toc132291458"/>
      <w:r w:rsidRPr="008B4690">
        <w:rPr>
          <w:lang w:val="id-ID"/>
        </w:rPr>
        <w:t>PENDAHULUAN</w:t>
      </w:r>
      <w:bookmarkEnd w:id="21"/>
      <w:bookmarkEnd w:id="22"/>
      <w:bookmarkEnd w:id="23"/>
    </w:p>
    <w:p w14:paraId="0B6EB894" w14:textId="7D0FB0DC" w:rsidR="00776E0E" w:rsidRDefault="008212C4" w:rsidP="00B04EBB">
      <w:pPr>
        <w:pStyle w:val="Heading2"/>
        <w:spacing w:line="360" w:lineRule="auto"/>
        <w:rPr>
          <w:lang w:val="id-ID"/>
        </w:rPr>
      </w:pPr>
      <w:bookmarkStart w:id="24" w:name="_Toc132291459"/>
      <w:bookmarkStart w:id="25" w:name="_Toc115090977"/>
      <w:bookmarkStart w:id="26" w:name="_Toc115755051"/>
      <w:r w:rsidRPr="008B4690">
        <w:rPr>
          <w:lang w:val="id-ID"/>
        </w:rPr>
        <w:t>Latar Belakang</w:t>
      </w:r>
      <w:bookmarkEnd w:id="24"/>
      <w:r w:rsidRPr="008B4690">
        <w:rPr>
          <w:lang w:val="id-ID"/>
        </w:rPr>
        <w:t xml:space="preserve"> </w:t>
      </w:r>
      <w:bookmarkEnd w:id="25"/>
      <w:bookmarkEnd w:id="26"/>
    </w:p>
    <w:p w14:paraId="0CCA66B9" w14:textId="35249CD9" w:rsidR="00E6149E" w:rsidRDefault="000912AD" w:rsidP="00CA1A50">
      <w:pPr>
        <w:ind w:firstLine="349"/>
      </w:pPr>
      <w:r>
        <w:t>Dokumen yang dikelola secara digital dapat mempermudah pengguna dalam melakukan pencarian, pengarsipan dan pendisposisian</w:t>
      </w:r>
      <w:r w:rsidR="00631E17">
        <w:t xml:space="preserve"> </w:t>
      </w:r>
      <w:r w:rsidR="00E82E20" w:rsidRPr="00E82E20">
        <w:rPr>
          <w:lang w:val="id-ID"/>
        </w:rPr>
        <w:t>(Muhtadin, 2020)</w:t>
      </w:r>
      <w:r w:rsidR="00E82E20" w:rsidRPr="00E82E20">
        <w:t>.</w:t>
      </w:r>
      <w:r w:rsidR="00983797" w:rsidRPr="00983797">
        <w:t xml:space="preserve"> </w:t>
      </w:r>
      <w:r w:rsidR="00CA1A50">
        <w:t xml:space="preserve">Dalam sebuah institusi pengelolaan dokumen menjadi sangat penting </w:t>
      </w:r>
      <w:r w:rsidR="0005761F">
        <w:t>karena</w:t>
      </w:r>
      <w:r w:rsidR="00CA1A50">
        <w:t xml:space="preserve"> </w:t>
      </w:r>
      <w:r w:rsidR="00BC3CBA">
        <w:t xml:space="preserve">dapat </w:t>
      </w:r>
      <w:r w:rsidR="00CA1A50">
        <w:t>memudahkan ketika melakukan pencarian kembali dokumen tersebut</w:t>
      </w:r>
      <w:r w:rsidR="003C40E4">
        <w:t xml:space="preserve"> </w:t>
      </w:r>
      <w:r w:rsidR="00983797">
        <w:fldChar w:fldCharType="begin"/>
      </w:r>
      <w:r w:rsidR="00983797">
        <w:instrText xml:space="preserve"> ADDIN ZOTERO_ITEM CSL_CITATION {"citationID":"AMXWnWQm","properties":{"formattedCitation":"(Qisty, 2021)","plainCitation":"(Qisty, 2021)","noteIndex":0},"citationItems":[{"id":686,"uris":["http://zotero.org/users/local/vVJDaCwC/items/SNUFAHDY"],"itemData":{"id":686,"type":"article-journal","abstract":"With the development of information technology, document management is now done digitally and paperless. Document management is also carried out as an implementation of knowledge sharing activities in an organization. Document management as a part of knowledge sharing activities is one of which is carried out by Bina Nusantara University (Binus). This article is compiled to find out how document management is an implementation of knowledge sharing in the Binus University environment. The method used is descriptive method of conducting interviews and literature review. From the research conducted, Binus University developed the Binus portal as a forum for employees to carry out knowledge sharing activities as well as manage documents in the organization. The managed documents include institutional documents such as organizational structure documents, business processes, duties and functions of each directorate, training materials, references in carrying out assignments, sharing expertise, case studies, case-based reasoning, as well as documents in the form of ideas, innovations, and opinions written in popular form by employees at Binus.","container-title":"Informatio: Journal of Library and Information Science","DOI":"10.24198/inf.v1i2.34055","ISSN":"2775-0043","issue":"2","language":"id","license":"Copyright (c) 2021 Informatio: Journal of Library and Information Science","note":"number: 2","page":"167-180","source":"journal.unpad.ac.id","title":"Penerapan knowledge sharing dengan media Portal Binus di Bina Nusantara University","volume":"1","author":[{"family":"Qisty","given":"Syifa Naufal"}],"issued":{"date-parts":[["2021",7,7]]}}}],"schema":"https://github.com/citation-style-language/schema/raw/master/csl-citation.json"} </w:instrText>
      </w:r>
      <w:r w:rsidR="00983797">
        <w:fldChar w:fldCharType="separate"/>
      </w:r>
      <w:r w:rsidR="00983797" w:rsidRPr="00983797">
        <w:t>(Qisty, 2021)</w:t>
      </w:r>
      <w:r w:rsidR="00983797">
        <w:fldChar w:fldCharType="end"/>
      </w:r>
      <w:r w:rsidR="00363685">
        <w:t>.</w:t>
      </w:r>
    </w:p>
    <w:p w14:paraId="2B1769BC" w14:textId="4F752A32" w:rsidR="00363685" w:rsidRPr="00E6149E" w:rsidRDefault="00EB685B" w:rsidP="00E6149E">
      <w:pPr>
        <w:ind w:firstLine="349"/>
      </w:pPr>
      <w:r>
        <w:t xml:space="preserve">Ayat </w:t>
      </w:r>
      <w:r w:rsidR="00E82E20" w:rsidRPr="00E82E20">
        <w:rPr>
          <w:lang w:val="id-ID"/>
        </w:rPr>
        <w:t>Al-Quran yang berkaitan dengan pengelolaan</w:t>
      </w:r>
      <w:r w:rsidR="0087604F">
        <w:t xml:space="preserve"> ada</w:t>
      </w:r>
      <w:r w:rsidR="00E82E20" w:rsidRPr="00E82E20">
        <w:rPr>
          <w:lang w:val="id-ID"/>
        </w:rPr>
        <w:t xml:space="preserve"> dalam QS ash-Shaff/61:4, sebagai berikut:</w:t>
      </w:r>
    </w:p>
    <w:p w14:paraId="499949DD" w14:textId="0467B387" w:rsidR="00363685" w:rsidRDefault="00363685" w:rsidP="00B04EBB">
      <w:pPr>
        <w:ind w:left="0"/>
        <w:jc w:val="right"/>
        <w:rPr>
          <w:rFonts w:ascii="Times New Roman" w:hAnsi="Times New Roman"/>
          <w:lang w:val="id-ID"/>
        </w:rPr>
      </w:pPr>
      <w:r w:rsidRPr="002A6916">
        <w:rPr>
          <w:rFonts w:ascii="Times New Roman" w:hAnsi="Times New Roman"/>
          <w:sz w:val="24"/>
          <w:szCs w:val="24"/>
          <w:lang w:val="id-ID"/>
        </w:rPr>
        <w:t>إِنَّ</w:t>
      </w:r>
      <w:r w:rsidRPr="002A6916">
        <w:rPr>
          <w:sz w:val="24"/>
          <w:szCs w:val="24"/>
          <w:lang w:val="id-ID"/>
        </w:rPr>
        <w:t xml:space="preserve"> </w:t>
      </w:r>
      <w:r w:rsidRPr="002A6916">
        <w:rPr>
          <w:rFonts w:ascii="Times New Roman" w:hAnsi="Times New Roman"/>
          <w:sz w:val="24"/>
          <w:szCs w:val="24"/>
          <w:lang w:val="id-ID"/>
        </w:rPr>
        <w:t>ٱللَّهَ</w:t>
      </w:r>
      <w:r w:rsidRPr="002A6916">
        <w:rPr>
          <w:sz w:val="24"/>
          <w:szCs w:val="24"/>
          <w:lang w:val="id-ID"/>
        </w:rPr>
        <w:t xml:space="preserve"> </w:t>
      </w:r>
      <w:r w:rsidRPr="002A6916">
        <w:rPr>
          <w:rFonts w:ascii="Times New Roman" w:hAnsi="Times New Roman"/>
          <w:sz w:val="24"/>
          <w:szCs w:val="24"/>
          <w:lang w:val="id-ID"/>
        </w:rPr>
        <w:t>يُحِبُّ</w:t>
      </w:r>
      <w:r w:rsidRPr="002A6916">
        <w:rPr>
          <w:sz w:val="24"/>
          <w:szCs w:val="24"/>
          <w:lang w:val="id-ID"/>
        </w:rPr>
        <w:t xml:space="preserve"> </w:t>
      </w:r>
      <w:r w:rsidRPr="002A6916">
        <w:rPr>
          <w:rFonts w:ascii="Times New Roman" w:hAnsi="Times New Roman"/>
          <w:sz w:val="24"/>
          <w:szCs w:val="24"/>
          <w:lang w:val="id-ID"/>
        </w:rPr>
        <w:t>ٱلَّذِينَ</w:t>
      </w:r>
      <w:r w:rsidRPr="002A6916">
        <w:rPr>
          <w:sz w:val="24"/>
          <w:szCs w:val="24"/>
          <w:lang w:val="id-ID"/>
        </w:rPr>
        <w:t xml:space="preserve"> </w:t>
      </w:r>
      <w:r w:rsidRPr="002A6916">
        <w:rPr>
          <w:rFonts w:ascii="Times New Roman" w:hAnsi="Times New Roman"/>
          <w:sz w:val="24"/>
          <w:szCs w:val="24"/>
          <w:lang w:val="id-ID"/>
        </w:rPr>
        <w:t>يُقَٰتِلُونَ</w:t>
      </w:r>
      <w:r w:rsidRPr="002A6916">
        <w:rPr>
          <w:sz w:val="24"/>
          <w:szCs w:val="24"/>
          <w:lang w:val="id-ID"/>
        </w:rPr>
        <w:t xml:space="preserve"> </w:t>
      </w:r>
      <w:r w:rsidRPr="002A6916">
        <w:rPr>
          <w:rFonts w:ascii="Times New Roman" w:hAnsi="Times New Roman"/>
          <w:sz w:val="24"/>
          <w:szCs w:val="24"/>
          <w:lang w:val="id-ID"/>
        </w:rPr>
        <w:t>فِى</w:t>
      </w:r>
      <w:r w:rsidRPr="002A6916">
        <w:rPr>
          <w:sz w:val="24"/>
          <w:szCs w:val="24"/>
          <w:lang w:val="id-ID"/>
        </w:rPr>
        <w:t xml:space="preserve"> </w:t>
      </w:r>
      <w:r w:rsidRPr="002A6916">
        <w:rPr>
          <w:rFonts w:ascii="Times New Roman" w:hAnsi="Times New Roman"/>
          <w:sz w:val="24"/>
          <w:szCs w:val="24"/>
          <w:lang w:val="id-ID"/>
        </w:rPr>
        <w:t>سَبِيلِهِۦ</w:t>
      </w:r>
      <w:r w:rsidRPr="002A6916">
        <w:rPr>
          <w:sz w:val="24"/>
          <w:szCs w:val="24"/>
          <w:lang w:val="id-ID"/>
        </w:rPr>
        <w:t xml:space="preserve"> </w:t>
      </w:r>
      <w:r w:rsidRPr="002A6916">
        <w:rPr>
          <w:rFonts w:ascii="Times New Roman" w:hAnsi="Times New Roman"/>
          <w:sz w:val="24"/>
          <w:szCs w:val="24"/>
          <w:lang w:val="id-ID"/>
        </w:rPr>
        <w:t>صَفًّا</w:t>
      </w:r>
      <w:r w:rsidRPr="002A6916">
        <w:rPr>
          <w:sz w:val="24"/>
          <w:szCs w:val="24"/>
          <w:lang w:val="id-ID"/>
        </w:rPr>
        <w:t xml:space="preserve"> </w:t>
      </w:r>
      <w:r w:rsidRPr="002A6916">
        <w:rPr>
          <w:rFonts w:ascii="Times New Roman" w:hAnsi="Times New Roman"/>
          <w:sz w:val="24"/>
          <w:szCs w:val="24"/>
          <w:lang w:val="id-ID"/>
        </w:rPr>
        <w:t>كَأَنَّهُم</w:t>
      </w:r>
      <w:r w:rsidRPr="002A6916">
        <w:rPr>
          <w:sz w:val="24"/>
          <w:szCs w:val="24"/>
          <w:lang w:val="id-ID"/>
        </w:rPr>
        <w:t xml:space="preserve"> </w:t>
      </w:r>
      <w:r w:rsidRPr="002A6916">
        <w:rPr>
          <w:rFonts w:ascii="Times New Roman" w:hAnsi="Times New Roman"/>
          <w:sz w:val="24"/>
          <w:szCs w:val="24"/>
          <w:lang w:val="id-ID"/>
        </w:rPr>
        <w:t>بُنْيَٰنٌ</w:t>
      </w:r>
      <w:r w:rsidRPr="002A6916">
        <w:rPr>
          <w:sz w:val="24"/>
          <w:szCs w:val="24"/>
          <w:lang w:val="id-ID"/>
        </w:rPr>
        <w:t xml:space="preserve"> </w:t>
      </w:r>
      <w:r w:rsidRPr="002A6916">
        <w:rPr>
          <w:rFonts w:ascii="Times New Roman" w:hAnsi="Times New Roman"/>
          <w:sz w:val="24"/>
          <w:szCs w:val="24"/>
          <w:lang w:val="id-ID"/>
        </w:rPr>
        <w:t>مَّرْصُوصٌ</w:t>
      </w:r>
    </w:p>
    <w:p w14:paraId="195F05DB" w14:textId="3A77578D" w:rsidR="00363685" w:rsidRDefault="00363685" w:rsidP="00E6149E">
      <w:pPr>
        <w:ind w:left="0"/>
        <w:jc w:val="left"/>
        <w:rPr>
          <w:rFonts w:ascii="Times New Roman" w:hAnsi="Times New Roman"/>
        </w:rPr>
      </w:pPr>
      <w:r>
        <w:rPr>
          <w:rFonts w:ascii="Times New Roman" w:hAnsi="Times New Roman"/>
        </w:rPr>
        <w:t>Terjemahan:</w:t>
      </w:r>
    </w:p>
    <w:p w14:paraId="40FAF784" w14:textId="1C51A801" w:rsidR="00D6794E" w:rsidRDefault="00363685" w:rsidP="005A72BA">
      <w:pPr>
        <w:spacing w:line="240" w:lineRule="auto"/>
      </w:pPr>
      <w:r>
        <w:t>Sesungguhnya Allah menyukai orang yang berperang dijalan-Nya dalam barisan yang teratur seakan-akan mereka seperti suatu bangunan yang tersusun kokoh</w:t>
      </w:r>
      <w:r w:rsidR="00F56EE2">
        <w:t xml:space="preserve"> </w:t>
      </w:r>
      <w:r w:rsidR="004B3EE3">
        <w:fldChar w:fldCharType="begin"/>
      </w:r>
      <w:r w:rsidR="001C27B1">
        <w:instrText xml:space="preserve"> ADDIN ZOTERO_ITEM CSL_CITATION {"citationID":"GtrlE39s","properties":{"formattedCitation":"(\\uc0\\u8220{}Al-Quran Online Ash-Shaff Terjemah dan Tafsir Bahasa Indonesia | NU Online,\\uc0\\u8221{} n.d.)","plainCitation":"(“Al-Quran Online Ash-Shaff Terjemah dan Tafsir Bahasa Indonesia | NU Online,” n.d.)","noteIndex":0},"citationItems":[{"id":771,"uris":["http://zotero.org/users/local/vVJDaCwC/items/PSW2Z396"],"itemData":{"id":771,"type":"webpage","abstract":"Bacaan Al-Quran Online Surat Ash-Shaff dengan terjemah dan tafsir Bahasa Indonesia versi desktop dan mobile, lebih mudah, ringan dan Lengkap di NU Online","container-title":"nu.or.id","language":"id-id","title":"Al-Quran Online Ash-Shaff Terjemah dan Tafsir Bahasa Indonesia | NU Online","URL":"https://quran.nu.or.id/ash-shaff/4","accessed":{"date-parts":[["2023",4,12]]}}}],"schema":"https://github.com/citation-style-language/schema/raw/master/csl-citation.json"} </w:instrText>
      </w:r>
      <w:r w:rsidR="004B3EE3">
        <w:fldChar w:fldCharType="separate"/>
      </w:r>
      <w:r w:rsidR="001C27B1" w:rsidRPr="001C27B1">
        <w:rPr>
          <w:szCs w:val="24"/>
        </w:rPr>
        <w:t>(“Al-Quran Online Ash-Shaff Terjemah dan Tafsir Bahasa Indonesia | NU Online,” n.d.)</w:t>
      </w:r>
      <w:r w:rsidR="004B3EE3">
        <w:fldChar w:fldCharType="end"/>
      </w:r>
      <w:r>
        <w:t>.</w:t>
      </w:r>
    </w:p>
    <w:p w14:paraId="1EC8EBE7" w14:textId="312D3BCE" w:rsidR="001C27B1" w:rsidRDefault="001C27B1" w:rsidP="00D6794E">
      <w:r w:rsidRPr="001C27B1">
        <w:t>Segala sesuatu harus dikerjakan dengan baik, teratur dan benar. Prosedur yang telah ditetapkan harus diikuti secara benar dan sesuatu tidak bisa dikerjakan secara sembarangan</w:t>
      </w:r>
      <w:r w:rsidR="00E35CC9">
        <w:fldChar w:fldCharType="begin"/>
      </w:r>
      <w:r w:rsidR="00E35CC9">
        <w:instrText xml:space="preserve"> ADDIN ZOTERO_ITEM CSL_CITATION {"citationID":"VrGJCWm5","properties":{"formattedCitation":"(Muhtadin, 2020)","plainCitation":"(Muhtadin, 2020)","noteIndex":0},"citationItems":[{"id":387,"uris":["http://zotero.org/users/local/vVJDaCwC/items/E5HYXW89"],"itemData":{"id":387,"type":"thesis","abstract":"Dari penelitian ini menghasilkan perancangan aplikasi sistem informasi pengelolaan dokumen berbasis web pada Sub Bidang PT. PLN(Persero) Wilayah Sulselrabar yang  dapat mencetak surat serta menyimpan data arsip surat.","genre":"diploma","language":"id","number-of-pages":"60","publisher":"Universitas Islam Negeri Alauddin Makassar","source":"repositori.uin-alauddin.ac.id","title":"Rancang Bangun Sistem Informasi Manajemen Dokumen pada Bidang Komunikasi PT. PLN (Persero) Wilayah Sulselrabar","URL":"https://repositori.uin-alauddin.ac.id/18181/","author":[{"family":"Muhtadin","given":"Ahmad"}],"accessed":{"date-parts":[["2022",9,20]]},"issued":{"date-parts":[["2020"]]}}}],"schema":"https://github.com/citation-style-language/schema/raw/master/csl-citation.json"} </w:instrText>
      </w:r>
      <w:r w:rsidR="00E35CC9">
        <w:fldChar w:fldCharType="separate"/>
      </w:r>
      <w:r w:rsidR="00E35CC9" w:rsidRPr="00E35CC9">
        <w:t>(Muhtadin, 2020)</w:t>
      </w:r>
      <w:r w:rsidR="00E35CC9">
        <w:fldChar w:fldCharType="end"/>
      </w:r>
      <w:r>
        <w:t>.</w:t>
      </w:r>
      <w:r w:rsidR="00E35CC9">
        <w:t xml:space="preserve"> Sama halnya dengan mengatur </w:t>
      </w:r>
      <w:r w:rsidR="00BB31A0">
        <w:t xml:space="preserve">atau mengelola suatu unit kerja Badan </w:t>
      </w:r>
      <w:r w:rsidR="00BB31A0">
        <w:lastRenderedPageBreak/>
        <w:t>Pertanahan Nasional di kota Semarang</w:t>
      </w:r>
      <w:r w:rsidR="00C33977">
        <w:t xml:space="preserve"> yaitu Kantor Pertanahan Kota Semarang</w:t>
      </w:r>
      <w:r w:rsidR="00E35CC9">
        <w:t>.</w:t>
      </w:r>
    </w:p>
    <w:p w14:paraId="49D92CBD" w14:textId="52FE8870" w:rsidR="00D6794E" w:rsidRDefault="00E82E20" w:rsidP="00D6794E">
      <w:r w:rsidRPr="00E82E20">
        <w:t>D</w:t>
      </w:r>
      <w:r w:rsidRPr="00E82E20">
        <w:rPr>
          <w:lang w:val="id-ID"/>
        </w:rPr>
        <w:t xml:space="preserve">alam pasal </w:t>
      </w:r>
      <w:r w:rsidRPr="00E82E20">
        <w:t xml:space="preserve">nomor 33 tahun 2016 Tentang Organisasi Dan Tata Kerja Kantor Wilayah Badan Pertanahan Nasional Dan Kantor Pertanahan. Kantor pertanahan terdiri atas berbagai subbagian diantaranya adalah subbagian tata usaha yang mempunyai tugas melakukan pemberian dukungan administrasi kepada seluruh unit organisasi </w:t>
      </w:r>
      <w:r w:rsidR="00782312" w:rsidRPr="00E82E20">
        <w:t>kantor pertanahan</w:t>
      </w:r>
      <w:r w:rsidR="007A2B4B">
        <w:fldChar w:fldCharType="begin"/>
      </w:r>
      <w:r w:rsidR="007A2B4B">
        <w:instrText xml:space="preserve"> ADDIN ZOTERO_ITEM CSL_CITATION {"citationID":"qKvwQpyS","properties":{"formattedCitation":"(\\uc0\\u8220{}Permen Agraria/Kepala BPN No. 38 Tahun 2016 tentang Organisasi Dan Tata Kerja Kantor Wilayah Badan Pertanahan Nasional Dan Kantor Pertanahan [JDIH BPK RI],\\uc0\\u8221{} n.d.)","plainCitation":"(“Permen Agraria/Kepala BPN No. 38 Tahun 2016 tentang Organisasi Dan Tata Kerja Kantor Wilayah Badan Pertanahan Nasional Dan Kantor Pertanahan [JDIH BPK RI],” n.d.)","noteIndex":0},"citationItems":[{"id":773,"uris":["http://zotero.org/users/local/vVJDaCwC/items/A7LAXPIE"],"itemData":{"id":773,"type":"webpage","title":"Permen Agraria/Kepala BPN No. 38 Tahun 2016 tentang Organisasi Dan Tata Kerja Kantor Wilayah Badan Pertanahan Nasional Dan Kantor Pertanahan [JDIH BPK RI]","URL":"https://peraturan.bpk.go.id/Home/Details/104050/permen-agrariakepala-bpn-no-38-tahun-2016","accessed":{"date-parts":[["2023",4,12]]}}}],"schema":"https://github.com/citation-style-language/schema/raw/master/csl-citation.json"} </w:instrText>
      </w:r>
      <w:r w:rsidR="007A2B4B">
        <w:fldChar w:fldCharType="separate"/>
      </w:r>
      <w:r w:rsidR="007A2B4B" w:rsidRPr="007A2B4B">
        <w:rPr>
          <w:szCs w:val="24"/>
        </w:rPr>
        <w:t>(“Permen Agraria/Kepala BPN No. 38 Tahun 2016 tentang Organisasi Dan Tata Kerja Kantor Wilayah Badan Pertanahan Nasional Dan Kantor Pertanahan [JDIH BPK RI],” n.d.)</w:t>
      </w:r>
      <w:r w:rsidR="007A2B4B">
        <w:fldChar w:fldCharType="end"/>
      </w:r>
      <w:r w:rsidRPr="00E82E20">
        <w:t xml:space="preserve">. </w:t>
      </w:r>
    </w:p>
    <w:p w14:paraId="5D5F9F36" w14:textId="7EC0BE77" w:rsidR="00D6794E" w:rsidRDefault="008C2F94" w:rsidP="00D6794E">
      <w:r>
        <w:t xml:space="preserve">Kegiatan </w:t>
      </w:r>
      <w:r w:rsidR="006F3616" w:rsidRPr="008E4551">
        <w:rPr>
          <w:lang w:val="id-ID"/>
        </w:rPr>
        <w:t xml:space="preserve">Pendaftaran Tanah Sistematis Lengkap </w:t>
      </w:r>
      <w:r>
        <w:t xml:space="preserve">(PTSL) </w:t>
      </w:r>
      <w:r w:rsidR="006F3616" w:rsidRPr="008E4551">
        <w:rPr>
          <w:lang w:val="id-ID"/>
        </w:rPr>
        <w:t xml:space="preserve">dalam Pasal 1 ayat (2) Peraturan Menteri Agraria dan Tata Ruang/Kepala Badan Pertanahan Nasional Republik Indonesia No. 6 Tahun 2018, memiliki pengertian Pendaftaran Tanah Sistematis Lengkap yang selanjutnya disingkat PTSL adalah kegiatan Pendaftaran Tanah untuk pertama kali yang dilakukan secara serentak bagi semua objek Pendaftaran Tanah di seluruh wilayah Republik Indonesia dalam satu wilayah desa/kelurahan atau nama lainnya yang setingkat dengan itu, yang meliputi pengumpulan data fisik dan data yuridis mengenai satu </w:t>
      </w:r>
      <w:r w:rsidR="006F3616" w:rsidRPr="008E4551">
        <w:rPr>
          <w:lang w:val="id-ID"/>
        </w:rPr>
        <w:lastRenderedPageBreak/>
        <w:t>atau beberapa objek Pendaftaran Tanah untuk keperluan pendaftarannya</w:t>
      </w:r>
      <w:r w:rsidR="007A2B4B">
        <w:rPr>
          <w:lang w:val="id-ID"/>
        </w:rPr>
        <w:fldChar w:fldCharType="begin"/>
      </w:r>
      <w:r w:rsidR="007A2B4B">
        <w:rPr>
          <w:lang w:val="id-ID"/>
        </w:rPr>
        <w:instrText xml:space="preserve"> ADDIN ZOTERO_ITEM CSL_CITATION {"citationID":"AgFlv1B4","properties":{"formattedCitation":"(\\uc0\\u8220{}Permen Agraria/Kepala BPN No. 6 Tahun 2018 tentang Pendaftaran Tanah Sistematis Lengkap [JDIH BPK RI],\\uc0\\u8221{} n.d.)","plainCitation":"(“Permen Agraria/Kepala BPN No. 6 Tahun 2018 tentang Pendaftaran Tanah Sistematis Lengkap [JDIH BPK RI],” n.d.)","noteIndex":0},"citationItems":[{"id":777,"uris":["http://zotero.org/users/local/vVJDaCwC/items/LSAFRX3W"],"itemData":{"id":777,"type":"webpage","title":"Permen Agraria/Kepala BPN No. 6 Tahun 2018 tentang Pendaftaran Tanah Sistematis Lengkap [JDIH BPK RI]","URL":"https://peraturan.bpk.go.id/Home/Details/103713/permen-agrariakepala-bpn-no-6-tahun-2018","accessed":{"date-parts":[["2023",4,12]]}}}],"schema":"https://github.com/citation-style-language/schema/raw/master/csl-citation.json"} </w:instrText>
      </w:r>
      <w:r w:rsidR="007A2B4B">
        <w:rPr>
          <w:lang w:val="id-ID"/>
        </w:rPr>
        <w:fldChar w:fldCharType="separate"/>
      </w:r>
      <w:r w:rsidR="007A2B4B" w:rsidRPr="007A2B4B">
        <w:rPr>
          <w:szCs w:val="24"/>
        </w:rPr>
        <w:t>(“Permen Agraria/Kepala BPN No. 6 Tahun 2018 tentang Pendaftaran Tanah Sistematis Lengkap [JDIH BPK RI],” n.d.)</w:t>
      </w:r>
      <w:r w:rsidR="007A2B4B">
        <w:rPr>
          <w:lang w:val="id-ID"/>
        </w:rPr>
        <w:fldChar w:fldCharType="end"/>
      </w:r>
      <w:r w:rsidR="006F3616" w:rsidRPr="008E4551">
        <w:rPr>
          <w:lang w:val="id-ID"/>
        </w:rPr>
        <w:t>.</w:t>
      </w:r>
    </w:p>
    <w:p w14:paraId="1029EDEE" w14:textId="2975301F" w:rsidR="00D6794E" w:rsidRDefault="00487312" w:rsidP="00D6794E">
      <w:r>
        <w:t xml:space="preserve">Pada kegiatan PTSL </w:t>
      </w:r>
      <w:r w:rsidR="00491BE6">
        <w:t>yang dilaksanakan di Kantor Pertanahan Kota Semarang</w:t>
      </w:r>
      <w:r w:rsidR="000B1269">
        <w:t>.</w:t>
      </w:r>
      <w:r w:rsidR="00491BE6">
        <w:t xml:space="preserve">  </w:t>
      </w:r>
      <w:r w:rsidR="000B1269">
        <w:t>S</w:t>
      </w:r>
      <w:r w:rsidR="004345FC">
        <w:t xml:space="preserve">taf tata usaha </w:t>
      </w:r>
      <w:r w:rsidR="001E6E09">
        <w:t xml:space="preserve">bagian keuangan </w:t>
      </w:r>
      <w:r w:rsidR="00B0750C">
        <w:t xml:space="preserve">bertugas </w:t>
      </w:r>
      <w:r w:rsidR="00207B03">
        <w:t xml:space="preserve">dalam </w:t>
      </w:r>
      <w:r w:rsidR="00FA7078">
        <w:t xml:space="preserve">mengelola dokumen </w:t>
      </w:r>
      <w:r w:rsidR="00E96875" w:rsidRPr="001502B3">
        <w:t>pertanggungjawaban</w:t>
      </w:r>
      <w:r w:rsidR="00B80C7F">
        <w:rPr>
          <w:i/>
          <w:iCs/>
        </w:rPr>
        <w:t xml:space="preserve"> </w:t>
      </w:r>
      <w:r w:rsidR="00B80C7F">
        <w:t>kegiatan PTSL</w:t>
      </w:r>
      <w:r w:rsidR="00835A40">
        <w:t>.</w:t>
      </w:r>
      <w:r w:rsidR="004345FC">
        <w:t xml:space="preserve"> </w:t>
      </w:r>
      <w:r w:rsidR="00410C38" w:rsidRPr="002C6DDD">
        <w:rPr>
          <w:lang w:val="id-ID"/>
        </w:rPr>
        <w:t xml:space="preserve">Menurut </w:t>
      </w:r>
      <w:r w:rsidR="00410C38" w:rsidRPr="008B4690">
        <w:rPr>
          <w:lang w:val="id-ID"/>
        </w:rPr>
        <w:t>Agustanti Tias Setiyoni, S.ST koordinator kelompok substansi keuangan dan BMN</w:t>
      </w:r>
      <w:r w:rsidR="00410C38" w:rsidRPr="002C6DDD">
        <w:rPr>
          <w:lang w:val="id-ID"/>
        </w:rPr>
        <w:t xml:space="preserve"> </w:t>
      </w:r>
      <w:r w:rsidR="00410C38">
        <w:t xml:space="preserve">di Kantor Pertanahan Kota Semarang </w:t>
      </w:r>
      <w:r w:rsidR="00410C38" w:rsidRPr="002C6DDD">
        <w:rPr>
          <w:lang w:val="id-ID"/>
        </w:rPr>
        <w:t>(Wawancara 09 Februar</w:t>
      </w:r>
      <w:r w:rsidR="00410C38">
        <w:t>i</w:t>
      </w:r>
      <w:r w:rsidR="00410C38" w:rsidRPr="002C6DDD">
        <w:rPr>
          <w:lang w:val="id-ID"/>
        </w:rPr>
        <w:t xml:space="preserve"> 2022) </w:t>
      </w:r>
      <w:r w:rsidR="00835A40">
        <w:t>T</w:t>
      </w:r>
      <w:r w:rsidR="009F0746">
        <w:t>ahapan kegiatan</w:t>
      </w:r>
      <w:r w:rsidR="008572D6" w:rsidRPr="002C6DDD">
        <w:rPr>
          <w:lang w:val="id-ID"/>
        </w:rPr>
        <w:t xml:space="preserve"> yang </w:t>
      </w:r>
      <w:r w:rsidR="007A2B4B">
        <w:t xml:space="preserve">memiliki honor dan </w:t>
      </w:r>
      <w:r w:rsidR="005F5D3E">
        <w:t>memerlukan dokumen pertanggungjaw</w:t>
      </w:r>
      <w:r w:rsidR="00995B35">
        <w:t>b</w:t>
      </w:r>
      <w:r w:rsidR="005F5D3E">
        <w:t xml:space="preserve">an </w:t>
      </w:r>
      <w:r w:rsidR="008572D6" w:rsidRPr="002C6DDD">
        <w:rPr>
          <w:lang w:val="id-ID"/>
        </w:rPr>
        <w:t xml:space="preserve">yaitu kegiatan pengukuran, </w:t>
      </w:r>
      <w:r w:rsidR="00FC22CF">
        <w:t xml:space="preserve">pengumpulan data </w:t>
      </w:r>
      <w:r w:rsidR="00AA41A5">
        <w:t>yuridis</w:t>
      </w:r>
      <w:r w:rsidR="008572D6" w:rsidRPr="002C6DDD">
        <w:rPr>
          <w:lang w:val="id-ID"/>
        </w:rPr>
        <w:t xml:space="preserve">, panitia </w:t>
      </w:r>
      <w:r w:rsidR="00C10F48">
        <w:t>ajudikasi</w:t>
      </w:r>
      <w:r w:rsidR="008572D6" w:rsidRPr="002C6DDD">
        <w:rPr>
          <w:lang w:val="id-ID"/>
        </w:rPr>
        <w:t xml:space="preserve"> </w:t>
      </w:r>
      <w:r w:rsidR="001F2FDD">
        <w:t>serta</w:t>
      </w:r>
      <w:r w:rsidR="00D33F0B">
        <w:t xml:space="preserve"> pemeriksaan tanah</w:t>
      </w:r>
      <w:r w:rsidR="008572D6" w:rsidRPr="002C6DDD">
        <w:rPr>
          <w:lang w:val="id-ID"/>
        </w:rPr>
        <w:t>,</w:t>
      </w:r>
      <w:r w:rsidR="00830310">
        <w:t xml:space="preserve"> </w:t>
      </w:r>
      <w:r w:rsidR="008572D6" w:rsidRPr="002C6DDD">
        <w:rPr>
          <w:lang w:val="id-ID"/>
        </w:rPr>
        <w:t>kegiatan</w:t>
      </w:r>
      <w:r w:rsidR="00153F6A">
        <w:t xml:space="preserve"> peningkatan kualitas bidang data yuridis pertanahan(</w:t>
      </w:r>
      <w:r w:rsidR="008572D6" w:rsidRPr="002C6DDD">
        <w:rPr>
          <w:lang w:val="id-ID"/>
        </w:rPr>
        <w:t>K4</w:t>
      </w:r>
      <w:r w:rsidR="00153F6A">
        <w:t>)</w:t>
      </w:r>
      <w:r w:rsidR="001F2FDD">
        <w:t xml:space="preserve">, dan kegiatan </w:t>
      </w:r>
      <w:r w:rsidR="00153F6A">
        <w:t>peningkatan kualitas bidang data fisik pertanahan(K4)</w:t>
      </w:r>
      <w:r w:rsidR="008572D6" w:rsidRPr="002C6DDD">
        <w:rPr>
          <w:lang w:val="id-ID"/>
        </w:rPr>
        <w:t xml:space="preserve">. </w:t>
      </w:r>
    </w:p>
    <w:p w14:paraId="0D7D7320" w14:textId="0FB992C9" w:rsidR="00D6794E" w:rsidRDefault="00C3491C" w:rsidP="00D6794E">
      <w:r w:rsidRPr="002C6DDD">
        <w:rPr>
          <w:lang w:val="id-ID"/>
        </w:rPr>
        <w:t xml:space="preserve">Menurut </w:t>
      </w:r>
      <w:r w:rsidRPr="008B4690">
        <w:rPr>
          <w:lang w:val="id-ID"/>
        </w:rPr>
        <w:t>Agustanti Tias Setiyoni, S.ST koordinator kelompok substansi keuangan dan BMN</w:t>
      </w:r>
      <w:r w:rsidRPr="002C6DDD">
        <w:rPr>
          <w:lang w:val="id-ID"/>
        </w:rPr>
        <w:t xml:space="preserve"> </w:t>
      </w:r>
      <w:r>
        <w:t xml:space="preserve">di Kantor Pertanahan Kota Semarang </w:t>
      </w:r>
      <w:r w:rsidRPr="002C6DDD">
        <w:rPr>
          <w:lang w:val="id-ID"/>
        </w:rPr>
        <w:t>(Wawancara 09 Februar</w:t>
      </w:r>
      <w:r>
        <w:t>i</w:t>
      </w:r>
      <w:r w:rsidRPr="002C6DDD">
        <w:rPr>
          <w:lang w:val="id-ID"/>
        </w:rPr>
        <w:t xml:space="preserve"> 2022) </w:t>
      </w:r>
      <w:r>
        <w:t>d</w:t>
      </w:r>
      <w:r w:rsidR="00BB59AA">
        <w:t xml:space="preserve">alam </w:t>
      </w:r>
      <w:r w:rsidR="005178D8">
        <w:t>pembuatan dan p</w:t>
      </w:r>
      <w:r w:rsidR="00BB59AA">
        <w:t>engelola</w:t>
      </w:r>
      <w:r w:rsidR="005178D8">
        <w:t>an</w:t>
      </w:r>
      <w:r w:rsidR="00BB59AA">
        <w:t xml:space="preserve"> dokumen </w:t>
      </w:r>
      <w:r w:rsidR="0099033B">
        <w:t>pertanggungjawaban</w:t>
      </w:r>
      <w:r w:rsidR="0092103E">
        <w:t xml:space="preserve"> </w:t>
      </w:r>
      <w:r w:rsidR="00CC1F0B">
        <w:t>s</w:t>
      </w:r>
      <w:r w:rsidR="0078191D">
        <w:t xml:space="preserve">taf tata usaha pada kantor pertanahan kota Semarang </w:t>
      </w:r>
      <w:r w:rsidR="009F0746">
        <w:t>terbagi menjadi beberapa tim</w:t>
      </w:r>
      <w:r w:rsidR="00BB59AA">
        <w:t xml:space="preserve">. </w:t>
      </w:r>
      <w:r w:rsidR="00BB59AA">
        <w:lastRenderedPageBreak/>
        <w:t>Di</w:t>
      </w:r>
      <w:r w:rsidR="00237A8B">
        <w:t xml:space="preserve"> </w:t>
      </w:r>
      <w:r w:rsidR="00BB59AA">
        <w:t>antaranya yaitu t</w:t>
      </w:r>
      <w:r w:rsidR="009F0746">
        <w:t xml:space="preserve">im </w:t>
      </w:r>
      <w:r w:rsidR="009F0746" w:rsidRPr="00BB59AA">
        <w:rPr>
          <w:i/>
          <w:iCs/>
        </w:rPr>
        <w:t>load</w:t>
      </w:r>
      <w:r w:rsidR="009F0746">
        <w:t xml:space="preserve"> ukur</w:t>
      </w:r>
      <w:r w:rsidR="00BB59AA">
        <w:t xml:space="preserve">, </w:t>
      </w:r>
      <w:r w:rsidR="009F0746">
        <w:t xml:space="preserve">Tim </w:t>
      </w:r>
      <w:r w:rsidR="009F0746" w:rsidRPr="00BB59AA">
        <w:rPr>
          <w:i/>
          <w:iCs/>
        </w:rPr>
        <w:t>load</w:t>
      </w:r>
      <w:r w:rsidR="009F0746">
        <w:t xml:space="preserve"> kegiatan </w:t>
      </w:r>
      <w:r w:rsidR="00831748">
        <w:t>pengumpulan data yuridis</w:t>
      </w:r>
      <w:r w:rsidR="00BB59AA">
        <w:t xml:space="preserve">, </w:t>
      </w:r>
      <w:r w:rsidR="009F0746">
        <w:t xml:space="preserve">Tim </w:t>
      </w:r>
      <w:r w:rsidR="009F0746" w:rsidRPr="00BB59AA">
        <w:rPr>
          <w:i/>
          <w:iCs/>
        </w:rPr>
        <w:t>load</w:t>
      </w:r>
      <w:r w:rsidR="009F0746">
        <w:t xml:space="preserve"> kegiatan panitia </w:t>
      </w:r>
      <w:r w:rsidR="00782312">
        <w:t>ajudikasi</w:t>
      </w:r>
      <w:r w:rsidR="009F0746">
        <w:t xml:space="preserve"> </w:t>
      </w:r>
      <w:r w:rsidR="00D33F0B">
        <w:t>serta</w:t>
      </w:r>
      <w:r w:rsidR="009F0746">
        <w:t xml:space="preserve"> pemeriksaan tanah</w:t>
      </w:r>
      <w:r w:rsidR="00BB59AA">
        <w:t>,</w:t>
      </w:r>
      <w:r w:rsidR="00D33F0B">
        <w:t xml:space="preserve"> </w:t>
      </w:r>
      <w:r w:rsidR="009F0746">
        <w:t xml:space="preserve">Tim </w:t>
      </w:r>
      <w:r w:rsidR="009F0746" w:rsidRPr="00BB59AA">
        <w:rPr>
          <w:i/>
          <w:iCs/>
        </w:rPr>
        <w:t>load</w:t>
      </w:r>
      <w:r w:rsidR="009F0746">
        <w:t xml:space="preserve"> kegiatan </w:t>
      </w:r>
      <w:r w:rsidR="00224DDD">
        <w:t>peningkatan kualitas bidang data yuridis pertanahan(</w:t>
      </w:r>
      <w:r w:rsidR="00224DDD" w:rsidRPr="002C6DDD">
        <w:rPr>
          <w:lang w:val="id-ID"/>
        </w:rPr>
        <w:t>K4</w:t>
      </w:r>
      <w:r w:rsidR="00224DDD">
        <w:t>)</w:t>
      </w:r>
      <w:r w:rsidR="001E183B">
        <w:t xml:space="preserve"> serta</w:t>
      </w:r>
      <w:r w:rsidR="00224DDD">
        <w:t xml:space="preserve"> Tim </w:t>
      </w:r>
      <w:r w:rsidR="00224DDD" w:rsidRPr="00BB59AA">
        <w:rPr>
          <w:i/>
          <w:iCs/>
        </w:rPr>
        <w:t>load</w:t>
      </w:r>
      <w:r w:rsidR="00224DDD">
        <w:t xml:space="preserve"> kegiatan peningkatan kualitas bidang data fisik pertanahan(K4)</w:t>
      </w:r>
      <w:r w:rsidR="00BB59AA">
        <w:t xml:space="preserve">. </w:t>
      </w:r>
      <w:r w:rsidR="009F0746">
        <w:t xml:space="preserve">Masing masing </w:t>
      </w:r>
      <w:r w:rsidR="00BB59AA">
        <w:t xml:space="preserve">tim tersebut </w:t>
      </w:r>
      <w:r w:rsidR="009F0746">
        <w:t xml:space="preserve">memiliki tugas untuk </w:t>
      </w:r>
      <w:r w:rsidR="009F0746" w:rsidRPr="00BB59AA">
        <w:rPr>
          <w:i/>
          <w:iCs/>
        </w:rPr>
        <w:t>load</w:t>
      </w:r>
      <w:r w:rsidR="009F0746">
        <w:t xml:space="preserve"> </w:t>
      </w:r>
      <w:r w:rsidR="00BB59AA">
        <w:t xml:space="preserve">atau mengambil data </w:t>
      </w:r>
      <w:r w:rsidR="00BB59AA" w:rsidRPr="002C6DDD">
        <w:rPr>
          <w:lang w:val="id-ID"/>
        </w:rPr>
        <w:t xml:space="preserve">dari </w:t>
      </w:r>
      <w:r w:rsidR="00BB59AA" w:rsidRPr="00521022">
        <w:rPr>
          <w:i/>
          <w:iCs/>
        </w:rPr>
        <w:t>dashboard</w:t>
      </w:r>
      <w:r w:rsidR="00BB59AA">
        <w:t xml:space="preserve"> </w:t>
      </w:r>
      <w:r w:rsidR="00BB59AA" w:rsidRPr="002C6DDD">
        <w:rPr>
          <w:lang w:val="id-ID"/>
        </w:rPr>
        <w:t>aplikasi</w:t>
      </w:r>
      <w:r w:rsidR="00BB59AA">
        <w:t xml:space="preserve"> </w:t>
      </w:r>
      <w:r w:rsidR="00BB59AA" w:rsidRPr="002C6DDD">
        <w:rPr>
          <w:lang w:val="id-ID"/>
        </w:rPr>
        <w:t xml:space="preserve"> KKP PTSL</w:t>
      </w:r>
      <w:r w:rsidR="00BB59AA">
        <w:t xml:space="preserve">. </w:t>
      </w:r>
      <w:r w:rsidR="009F0746">
        <w:t xml:space="preserve">Saat di </w:t>
      </w:r>
      <w:r w:rsidR="009F0746" w:rsidRPr="00BB59AA">
        <w:rPr>
          <w:i/>
          <w:iCs/>
        </w:rPr>
        <w:t>load</w:t>
      </w:r>
      <w:r w:rsidR="009F0746">
        <w:t xml:space="preserve"> </w:t>
      </w:r>
      <w:r w:rsidR="00BB59AA">
        <w:t xml:space="preserve">data </w:t>
      </w:r>
      <w:r w:rsidR="009F0746">
        <w:t xml:space="preserve">masih </w:t>
      </w:r>
      <w:r w:rsidR="004C09FE">
        <w:t>tercampur</w:t>
      </w:r>
      <w:r w:rsidR="009F0746">
        <w:t xml:space="preserve"> kemudian di</w:t>
      </w:r>
      <w:r w:rsidR="00FA100D">
        <w:t xml:space="preserve">pisahkan </w:t>
      </w:r>
      <w:r w:rsidR="009F0746">
        <w:t>per kelurahan</w:t>
      </w:r>
      <w:r w:rsidR="00BB59AA">
        <w:t xml:space="preserve">. </w:t>
      </w:r>
      <w:r w:rsidR="009F0746">
        <w:t>Jumlah</w:t>
      </w:r>
      <w:r w:rsidR="00BB59AA">
        <w:t xml:space="preserve"> akhir data yang di</w:t>
      </w:r>
      <w:r w:rsidR="00FA100D">
        <w:t xml:space="preserve">pisahkan </w:t>
      </w:r>
      <w:r w:rsidR="009F0746">
        <w:t xml:space="preserve">harus sesuai dengan jumlah </w:t>
      </w:r>
      <w:r w:rsidR="009F0746" w:rsidRPr="00BB59AA">
        <w:rPr>
          <w:i/>
          <w:iCs/>
        </w:rPr>
        <w:t>load</w:t>
      </w:r>
      <w:r w:rsidR="009F0746">
        <w:t xml:space="preserve"> keseluruhan dengan apa yang di </w:t>
      </w:r>
      <w:r w:rsidR="009F0746" w:rsidRPr="00BB59AA">
        <w:rPr>
          <w:i/>
          <w:iCs/>
        </w:rPr>
        <w:t>load</w:t>
      </w:r>
      <w:r w:rsidR="009F0746">
        <w:t xml:space="preserve"> di awal</w:t>
      </w:r>
      <w:r w:rsidR="00BB59AA">
        <w:t xml:space="preserve">. </w:t>
      </w:r>
      <w:r w:rsidR="009F0746">
        <w:t>Ketika sudah sesuai maka akan dituangkan ke</w:t>
      </w:r>
      <w:r w:rsidR="00FA100D">
        <w:t xml:space="preserve"> </w:t>
      </w:r>
      <w:r w:rsidR="00BB59AA">
        <w:t xml:space="preserve">dalam </w:t>
      </w:r>
      <w:r w:rsidR="009F0746">
        <w:t>kwitansi</w:t>
      </w:r>
      <w:r w:rsidR="00BB59AA">
        <w:t xml:space="preserve"> dengan didasari pada </w:t>
      </w:r>
      <w:r w:rsidR="009F0746">
        <w:t xml:space="preserve">surat tugas. Surat tugas tersebut </w:t>
      </w:r>
      <w:r w:rsidR="00D33F0B">
        <w:t xml:space="preserve">berasal dari setiap tim pelaksana kegiatan yang </w:t>
      </w:r>
      <w:r w:rsidR="009F0746">
        <w:t>menyebutkan siapa pelaksananya</w:t>
      </w:r>
      <w:r w:rsidR="00BB59AA">
        <w:t xml:space="preserve">. Untuk besaran </w:t>
      </w:r>
      <w:r w:rsidR="00C0276D">
        <w:t xml:space="preserve">honor </w:t>
      </w:r>
      <w:r w:rsidR="00BB59AA">
        <w:t xml:space="preserve">disesuaikan dengan standar biaya khusus yang </w:t>
      </w:r>
      <w:r w:rsidR="00D33F0B">
        <w:t xml:space="preserve">telah </w:t>
      </w:r>
      <w:r w:rsidR="00BB59AA">
        <w:t>ditetapkan.</w:t>
      </w:r>
      <w:r w:rsidR="00892D98">
        <w:t xml:space="preserve"> </w:t>
      </w:r>
      <w:r w:rsidR="00EB727B">
        <w:t>Setelah semuanya selesai maka dibuatlah berita acara</w:t>
      </w:r>
      <w:r w:rsidR="00D33F0B">
        <w:t xml:space="preserve"> untuk melengkapi dokumen </w:t>
      </w:r>
      <w:r w:rsidR="00547046">
        <w:t xml:space="preserve">pertanggungjawaban </w:t>
      </w:r>
      <w:r w:rsidR="00D33F0B">
        <w:t>tersebut</w:t>
      </w:r>
      <w:r w:rsidR="00D52757">
        <w:t>.</w:t>
      </w:r>
    </w:p>
    <w:p w14:paraId="2081D0C2" w14:textId="77777777" w:rsidR="00171394" w:rsidRDefault="00077F08" w:rsidP="00D6794E">
      <w:r w:rsidRPr="00857A13">
        <w:rPr>
          <w:lang w:val="id-ID"/>
        </w:rPr>
        <w:t xml:space="preserve">Menurut </w:t>
      </w:r>
      <w:r w:rsidR="001A4954" w:rsidRPr="00857A13">
        <w:t>Mohammad Abbedan Syakuro</w:t>
      </w:r>
      <w:r w:rsidR="001A4954" w:rsidRPr="00857A13">
        <w:rPr>
          <w:lang w:val="id-ID"/>
        </w:rPr>
        <w:t xml:space="preserve"> </w:t>
      </w:r>
      <w:r w:rsidRPr="00857A13">
        <w:rPr>
          <w:lang w:val="id-ID"/>
        </w:rPr>
        <w:t>(Wawancara 0</w:t>
      </w:r>
      <w:r w:rsidR="00857A13">
        <w:t>7</w:t>
      </w:r>
      <w:r w:rsidRPr="00857A13">
        <w:rPr>
          <w:lang w:val="id-ID"/>
        </w:rPr>
        <w:t xml:space="preserve"> Februar</w:t>
      </w:r>
      <w:r w:rsidRPr="00857A13">
        <w:t>i</w:t>
      </w:r>
      <w:r w:rsidRPr="00857A13">
        <w:rPr>
          <w:lang w:val="id-ID"/>
        </w:rPr>
        <w:t xml:space="preserve"> 2022) </w:t>
      </w:r>
      <w:r w:rsidRPr="00857A13">
        <w:t>s</w:t>
      </w:r>
      <w:r w:rsidR="0061438D" w:rsidRPr="00857A13">
        <w:rPr>
          <w:lang w:val="id-ID"/>
        </w:rPr>
        <w:t xml:space="preserve">aat ini </w:t>
      </w:r>
      <w:r w:rsidR="00D87605" w:rsidRPr="00857A13">
        <w:t xml:space="preserve">Staf tata usaha pada kantor pertanahan kota semarang dalam </w:t>
      </w:r>
      <w:r w:rsidR="005E65C9" w:rsidRPr="00857A13">
        <w:t>pembuatan maupun</w:t>
      </w:r>
      <w:r w:rsidR="005E65C9">
        <w:t xml:space="preserve"> pengelolaan </w:t>
      </w:r>
      <w:r w:rsidR="0061438D" w:rsidRPr="008B4690">
        <w:rPr>
          <w:lang w:val="id-ID"/>
        </w:rPr>
        <w:t xml:space="preserve">dokumen </w:t>
      </w:r>
      <w:r w:rsidR="00586263">
        <w:rPr>
          <w:iCs/>
        </w:rPr>
        <w:t xml:space="preserve">pertanggungjawaban </w:t>
      </w:r>
      <w:r w:rsidR="00D87605">
        <w:t xml:space="preserve">kegiatan PTSL </w:t>
      </w:r>
      <w:r w:rsidR="00C43A94">
        <w:t xml:space="preserve">yang terdiri </w:t>
      </w:r>
      <w:r w:rsidR="00AA30BB">
        <w:t xml:space="preserve">dari </w:t>
      </w:r>
      <w:r w:rsidR="00C43A94">
        <w:t xml:space="preserve">kwitansi </w:t>
      </w:r>
      <w:r w:rsidR="00C43A94" w:rsidRPr="002C6DDD">
        <w:rPr>
          <w:lang w:val="id-ID"/>
        </w:rPr>
        <w:t xml:space="preserve"> yang didasari data </w:t>
      </w:r>
      <w:r w:rsidR="00C04A22">
        <w:rPr>
          <w:i/>
          <w:iCs/>
        </w:rPr>
        <w:t>load</w:t>
      </w:r>
      <w:r w:rsidR="00C43A94" w:rsidRPr="002C6DDD">
        <w:rPr>
          <w:lang w:val="id-ID"/>
        </w:rPr>
        <w:t xml:space="preserve"> dari </w:t>
      </w:r>
      <w:r w:rsidR="00C43A94" w:rsidRPr="002C6DDD">
        <w:rPr>
          <w:lang w:val="id-ID"/>
        </w:rPr>
        <w:lastRenderedPageBreak/>
        <w:t>aplikasi KKP PTSL</w:t>
      </w:r>
      <w:r w:rsidR="00AA30BB">
        <w:t xml:space="preserve"> dan surat tugas serta </w:t>
      </w:r>
      <w:r w:rsidR="00C43A94" w:rsidRPr="002C6DDD">
        <w:rPr>
          <w:lang w:val="id-ID"/>
        </w:rPr>
        <w:t>berita acara kegiatan</w:t>
      </w:r>
      <w:r w:rsidR="00C43A94">
        <w:t xml:space="preserve"> </w:t>
      </w:r>
      <w:r w:rsidR="0061438D" w:rsidRPr="008B4690">
        <w:rPr>
          <w:lang w:val="id-ID"/>
        </w:rPr>
        <w:t xml:space="preserve">masih dilakukan secara manual menggunakan </w:t>
      </w:r>
      <w:r w:rsidR="0061438D" w:rsidRPr="008B4690">
        <w:rPr>
          <w:i/>
          <w:lang w:val="id-ID"/>
        </w:rPr>
        <w:t xml:space="preserve">software </w:t>
      </w:r>
      <w:r w:rsidR="0061438D" w:rsidRPr="008B4690">
        <w:rPr>
          <w:lang w:val="id-ID"/>
        </w:rPr>
        <w:t xml:space="preserve">umum yaitu menggunakan microsoft </w:t>
      </w:r>
      <w:r w:rsidR="0061438D" w:rsidRPr="008B4690">
        <w:rPr>
          <w:i/>
          <w:lang w:val="id-ID"/>
        </w:rPr>
        <w:t>word</w:t>
      </w:r>
      <w:r w:rsidR="0061438D" w:rsidRPr="008B4690">
        <w:rPr>
          <w:lang w:val="id-ID"/>
        </w:rPr>
        <w:t xml:space="preserve"> dan </w:t>
      </w:r>
      <w:r w:rsidR="0061438D" w:rsidRPr="008B4690">
        <w:rPr>
          <w:i/>
          <w:lang w:val="id-ID"/>
        </w:rPr>
        <w:t>excel</w:t>
      </w:r>
      <w:r w:rsidR="00B67918">
        <w:t>.</w:t>
      </w:r>
    </w:p>
    <w:p w14:paraId="11C3174D" w14:textId="41F2F3DA" w:rsidR="00D6794E" w:rsidRDefault="00B67918" w:rsidP="00D6794E">
      <w:r>
        <w:t xml:space="preserve">Banyaknya </w:t>
      </w:r>
      <w:r w:rsidR="00EE4131">
        <w:t>dokumen</w:t>
      </w:r>
      <w:r>
        <w:t xml:space="preserve"> </w:t>
      </w:r>
      <w:r w:rsidR="00EE4131">
        <w:t>yang ada</w:t>
      </w:r>
      <w:r w:rsidR="00D87605">
        <w:t xml:space="preserve"> di</w:t>
      </w:r>
      <w:r w:rsidR="003D4D1B">
        <w:t xml:space="preserve"> </w:t>
      </w:r>
      <w:r w:rsidR="00D87605">
        <w:t xml:space="preserve">mana </w:t>
      </w:r>
      <w:r w:rsidR="00B50A1B">
        <w:t xml:space="preserve">setiap dokumen tersebut dibuat berdasarkan kegiatan dan jumlah desa yang ada di kota semarang </w:t>
      </w:r>
      <w:r>
        <w:t>menyebabkan</w:t>
      </w:r>
      <w:r w:rsidR="0061438D" w:rsidRPr="008B4690">
        <w:rPr>
          <w:lang w:val="id-ID"/>
        </w:rPr>
        <w:t xml:space="preserve"> waktu yang relatif lama </w:t>
      </w:r>
      <w:r w:rsidR="001A7264">
        <w:t xml:space="preserve">dalam </w:t>
      </w:r>
      <w:r w:rsidR="00AD75AE">
        <w:t>pembuatannya</w:t>
      </w:r>
      <w:r w:rsidR="00B50A1B">
        <w:t>. Banyaknya dokumen yang dibuat secara manual juga menimbulkan</w:t>
      </w:r>
      <w:r w:rsidR="0061438D" w:rsidRPr="008B4690">
        <w:rPr>
          <w:lang w:val="id-ID"/>
        </w:rPr>
        <w:t xml:space="preserve"> banyak kendala seperti kesalahan maupun ketidaksesuaian antar dokumen</w:t>
      </w:r>
      <w:r w:rsidR="00B746E1">
        <w:t>.</w:t>
      </w:r>
      <w:r w:rsidR="007A455C">
        <w:t xml:space="preserve"> </w:t>
      </w:r>
      <w:r w:rsidR="007A455C" w:rsidRPr="007A455C">
        <w:t xml:space="preserve">Kemudian </w:t>
      </w:r>
      <w:r w:rsidR="003C3FC9">
        <w:t>pengelolaan dokumen</w:t>
      </w:r>
      <w:r w:rsidR="007A455C" w:rsidRPr="007A455C">
        <w:t xml:space="preserve"> </w:t>
      </w:r>
      <w:r w:rsidR="007A455C">
        <w:t>yang tidak teratur dan p</w:t>
      </w:r>
      <w:r w:rsidR="007A455C" w:rsidRPr="007A455C">
        <w:t xml:space="preserve">engarsipan </w:t>
      </w:r>
      <w:r w:rsidR="007A455C">
        <w:t xml:space="preserve">dokumen </w:t>
      </w:r>
      <w:r w:rsidR="00547046">
        <w:t xml:space="preserve">pertanggungjawaban </w:t>
      </w:r>
      <w:r w:rsidR="007A455C">
        <w:t xml:space="preserve">yang </w:t>
      </w:r>
      <w:r w:rsidR="007A455C" w:rsidRPr="007A455C">
        <w:t xml:space="preserve">masih </w:t>
      </w:r>
      <w:r w:rsidR="007A455C">
        <w:t xml:space="preserve">dalam </w:t>
      </w:r>
      <w:r w:rsidR="007A455C" w:rsidRPr="007A455C">
        <w:t xml:space="preserve">bentuk </w:t>
      </w:r>
      <w:r w:rsidR="007A455C" w:rsidRPr="007A455C">
        <w:rPr>
          <w:i/>
          <w:iCs/>
        </w:rPr>
        <w:t>hardcopy</w:t>
      </w:r>
      <w:r w:rsidR="007A455C" w:rsidRPr="007A455C">
        <w:t xml:space="preserve"> </w:t>
      </w:r>
      <w:r w:rsidR="007A455C">
        <w:t xml:space="preserve">dapat </w:t>
      </w:r>
      <w:r w:rsidR="007A455C" w:rsidRPr="007A455C">
        <w:t xml:space="preserve">memungkinkan terjadinya kehilangan </w:t>
      </w:r>
      <w:r w:rsidR="007A455C">
        <w:t>dokumen</w:t>
      </w:r>
      <w:r w:rsidR="009B32C8">
        <w:t xml:space="preserve"> dan sulitnya pencarian dokumen ketika dibutuhkan</w:t>
      </w:r>
      <w:r w:rsidR="007A455C" w:rsidRPr="007A455C">
        <w:t xml:space="preserve">. </w:t>
      </w:r>
    </w:p>
    <w:p w14:paraId="19BD41AA" w14:textId="6F95B08D" w:rsidR="00DF5565" w:rsidRPr="008E7A9D" w:rsidRDefault="00DF5565" w:rsidP="00777AC4">
      <w:r>
        <w:t>Dengan perkembangan teknologi dan tingkat kebutuhan terhadap teknologi yang semakin meningkat sehingga banyak munc</w:t>
      </w:r>
      <w:r w:rsidR="00C6687E">
        <w:t>u</w:t>
      </w:r>
      <w:r>
        <w:t xml:space="preserve">l inovasi baru untuk dapat memberikan manfaat yang positif bagi manusia. </w:t>
      </w:r>
      <w:r w:rsidR="00777AC4">
        <w:t xml:space="preserve">Sistem informasi yang tepat dan akurat dapat digunakan untuk meningkatkan kinerja yang lebih efisien dan kecepatan operasional suatu perusahaan </w:t>
      </w:r>
      <w:r w:rsidR="004363CB">
        <w:fldChar w:fldCharType="begin"/>
      </w:r>
      <w:r w:rsidR="004363CB">
        <w:instrText xml:space="preserve"> ADDIN ZOTERO_ITEM CSL_CITATION {"citationID":"BufrtYKQ","properties":{"formattedCitation":"(Winarni, 2019)","plainCitation":"(Winarni, 2019)","noteIndex":0},"citationItems":[{"id":779,"uris":["http://zotero.org/users/local/vVJDaCwC/items/WE24VZ4D"],"itemData":{"id":779,"type":"article-journal","abstract":"Jurnal Bangkit Indonesia fokus penelitian namun tidak terbatas pada bidang Big Data, Data Science, Information System, dan Smart City. Terbit secara berkala dua kali dalam satu tahun","container-title":"Jurnal Bangkit Indonesia","DOI":"10.52771/bangkitindonesia.v8i1.92","ISSN":"2776-9267","issue":"1","journalAbbreviation":"1","language":"en-US","page":"33-33","source":"journal.sttindonesia.ac.id","title":"Sistem Informasi Penilaian Improvement Activity (Kaizen) Menggunakan Metode Topsis Pada Pt. Yoshikawa Electronics Bintan","volume":"8","author":[{"family":"Winarni","given":"Ade"}],"issued":{"date-parts":[["2019",5,24]]}}}],"schema":"https://github.com/citation-style-language/schema/raw/master/csl-citation.json"} </w:instrText>
      </w:r>
      <w:r w:rsidR="004363CB">
        <w:fldChar w:fldCharType="separate"/>
      </w:r>
      <w:r w:rsidR="004363CB" w:rsidRPr="004363CB">
        <w:t>(Winarni, 2019)</w:t>
      </w:r>
      <w:r w:rsidR="004363CB">
        <w:fldChar w:fldCharType="end"/>
      </w:r>
      <w:r w:rsidR="00130C0D">
        <w:t xml:space="preserve">. </w:t>
      </w:r>
      <w:r w:rsidR="004363CB">
        <w:t>Salah satunya adalah yang berkaitan dengan pengelolaan</w:t>
      </w:r>
      <w:r w:rsidR="004363CB" w:rsidRPr="00FA568D">
        <w:t xml:space="preserve"> </w:t>
      </w:r>
      <w:r w:rsidR="004363CB">
        <w:lastRenderedPageBreak/>
        <w:t xml:space="preserve">dokumen. </w:t>
      </w:r>
      <w:r w:rsidR="00130C0D">
        <w:t>Sesuai dengan firman Allah swt dalam QS. Yunus/10: 101, yang berbunyi:</w:t>
      </w:r>
    </w:p>
    <w:p w14:paraId="56F74302" w14:textId="77777777" w:rsidR="00307A3B" w:rsidRPr="008E7A9D" w:rsidRDefault="00307A3B" w:rsidP="00B04EBB">
      <w:pPr>
        <w:ind w:left="0"/>
        <w:jc w:val="right"/>
        <w:rPr>
          <w:sz w:val="24"/>
          <w:szCs w:val="24"/>
          <w:lang w:val="id-ID"/>
        </w:rPr>
      </w:pPr>
      <w:r w:rsidRPr="008E7A9D">
        <w:rPr>
          <w:rFonts w:ascii="Times New Roman" w:hAnsi="Times New Roman"/>
          <w:sz w:val="24"/>
          <w:szCs w:val="24"/>
          <w:lang w:val="id-ID"/>
        </w:rPr>
        <w:t>قُلِ</w:t>
      </w:r>
      <w:r w:rsidRPr="008E7A9D">
        <w:rPr>
          <w:sz w:val="24"/>
          <w:szCs w:val="24"/>
          <w:lang w:val="id-ID"/>
        </w:rPr>
        <w:t xml:space="preserve"> </w:t>
      </w:r>
      <w:r w:rsidRPr="008E7A9D">
        <w:rPr>
          <w:rFonts w:ascii="Times New Roman" w:hAnsi="Times New Roman"/>
          <w:sz w:val="24"/>
          <w:szCs w:val="24"/>
          <w:lang w:val="id-ID"/>
        </w:rPr>
        <w:t>ٱنظُرُوا۟</w:t>
      </w:r>
      <w:r w:rsidRPr="008E7A9D">
        <w:rPr>
          <w:sz w:val="24"/>
          <w:szCs w:val="24"/>
          <w:lang w:val="id-ID"/>
        </w:rPr>
        <w:t xml:space="preserve"> </w:t>
      </w:r>
      <w:r w:rsidRPr="008E7A9D">
        <w:rPr>
          <w:rFonts w:ascii="Times New Roman" w:hAnsi="Times New Roman"/>
          <w:sz w:val="24"/>
          <w:szCs w:val="24"/>
          <w:lang w:val="id-ID"/>
        </w:rPr>
        <w:t>مَاذَا</w:t>
      </w:r>
      <w:r w:rsidRPr="008E7A9D">
        <w:rPr>
          <w:sz w:val="24"/>
          <w:szCs w:val="24"/>
          <w:lang w:val="id-ID"/>
        </w:rPr>
        <w:t xml:space="preserve"> </w:t>
      </w:r>
      <w:r w:rsidRPr="008E7A9D">
        <w:rPr>
          <w:rFonts w:ascii="Times New Roman" w:hAnsi="Times New Roman"/>
          <w:sz w:val="24"/>
          <w:szCs w:val="24"/>
          <w:lang w:val="id-ID"/>
        </w:rPr>
        <w:t>فِى</w:t>
      </w:r>
      <w:r w:rsidRPr="008E7A9D">
        <w:rPr>
          <w:sz w:val="24"/>
          <w:szCs w:val="24"/>
          <w:lang w:val="id-ID"/>
        </w:rPr>
        <w:t xml:space="preserve"> </w:t>
      </w:r>
      <w:r w:rsidRPr="008E7A9D">
        <w:rPr>
          <w:rFonts w:ascii="Times New Roman" w:hAnsi="Times New Roman"/>
          <w:sz w:val="24"/>
          <w:szCs w:val="24"/>
          <w:lang w:val="id-ID"/>
        </w:rPr>
        <w:t>ٱلسَّمَٰوَٰتِ</w:t>
      </w:r>
      <w:r w:rsidRPr="008E7A9D">
        <w:rPr>
          <w:sz w:val="24"/>
          <w:szCs w:val="24"/>
          <w:lang w:val="id-ID"/>
        </w:rPr>
        <w:t xml:space="preserve"> </w:t>
      </w:r>
      <w:r w:rsidRPr="008E7A9D">
        <w:rPr>
          <w:rFonts w:ascii="Times New Roman" w:hAnsi="Times New Roman"/>
          <w:sz w:val="24"/>
          <w:szCs w:val="24"/>
          <w:lang w:val="id-ID"/>
        </w:rPr>
        <w:t>وَٱلْأَرْضِ</w:t>
      </w:r>
      <w:r w:rsidRPr="008E7A9D">
        <w:rPr>
          <w:sz w:val="24"/>
          <w:szCs w:val="24"/>
          <w:lang w:val="id-ID"/>
        </w:rPr>
        <w:t xml:space="preserve"> </w:t>
      </w:r>
      <w:r w:rsidRPr="008E7A9D">
        <w:rPr>
          <w:rFonts w:ascii="Times New Roman" w:hAnsi="Times New Roman"/>
          <w:sz w:val="24"/>
          <w:szCs w:val="24"/>
          <w:lang w:val="id-ID"/>
        </w:rPr>
        <w:t>ۚ</w:t>
      </w:r>
      <w:r w:rsidRPr="008E7A9D">
        <w:rPr>
          <w:sz w:val="24"/>
          <w:szCs w:val="24"/>
          <w:lang w:val="id-ID"/>
        </w:rPr>
        <w:t xml:space="preserve"> </w:t>
      </w:r>
      <w:r w:rsidRPr="008E7A9D">
        <w:rPr>
          <w:rFonts w:ascii="Times New Roman" w:hAnsi="Times New Roman"/>
          <w:sz w:val="24"/>
          <w:szCs w:val="24"/>
          <w:lang w:val="id-ID"/>
        </w:rPr>
        <w:t>وَمَا</w:t>
      </w:r>
      <w:r w:rsidRPr="008E7A9D">
        <w:rPr>
          <w:sz w:val="24"/>
          <w:szCs w:val="24"/>
          <w:lang w:val="id-ID"/>
        </w:rPr>
        <w:t xml:space="preserve"> </w:t>
      </w:r>
      <w:r w:rsidRPr="008E7A9D">
        <w:rPr>
          <w:rFonts w:ascii="Times New Roman" w:hAnsi="Times New Roman"/>
          <w:sz w:val="24"/>
          <w:szCs w:val="24"/>
          <w:lang w:val="id-ID"/>
        </w:rPr>
        <w:t>تُغْنِى</w:t>
      </w:r>
      <w:r w:rsidRPr="008E7A9D">
        <w:rPr>
          <w:sz w:val="24"/>
          <w:szCs w:val="24"/>
          <w:lang w:val="id-ID"/>
        </w:rPr>
        <w:t xml:space="preserve"> </w:t>
      </w:r>
      <w:r w:rsidRPr="008E7A9D">
        <w:rPr>
          <w:rFonts w:ascii="Times New Roman" w:hAnsi="Times New Roman"/>
          <w:sz w:val="24"/>
          <w:szCs w:val="24"/>
          <w:lang w:val="id-ID"/>
        </w:rPr>
        <w:t>ٱلْءَايَٰتُ</w:t>
      </w:r>
      <w:r w:rsidRPr="008E7A9D">
        <w:rPr>
          <w:sz w:val="24"/>
          <w:szCs w:val="24"/>
          <w:lang w:val="id-ID"/>
        </w:rPr>
        <w:t xml:space="preserve"> </w:t>
      </w:r>
      <w:r w:rsidRPr="008E7A9D">
        <w:rPr>
          <w:rFonts w:ascii="Times New Roman" w:hAnsi="Times New Roman"/>
          <w:sz w:val="24"/>
          <w:szCs w:val="24"/>
          <w:lang w:val="id-ID"/>
        </w:rPr>
        <w:t>وَٱلنُّذُرُ</w:t>
      </w:r>
      <w:r w:rsidRPr="008E7A9D">
        <w:rPr>
          <w:sz w:val="24"/>
          <w:szCs w:val="24"/>
          <w:lang w:val="id-ID"/>
        </w:rPr>
        <w:t xml:space="preserve"> </w:t>
      </w:r>
      <w:r w:rsidRPr="008E7A9D">
        <w:rPr>
          <w:rFonts w:ascii="Times New Roman" w:hAnsi="Times New Roman"/>
          <w:sz w:val="24"/>
          <w:szCs w:val="24"/>
          <w:lang w:val="id-ID"/>
        </w:rPr>
        <w:t>عَن</w:t>
      </w:r>
      <w:r w:rsidRPr="008E7A9D">
        <w:rPr>
          <w:sz w:val="24"/>
          <w:szCs w:val="24"/>
          <w:lang w:val="id-ID"/>
        </w:rPr>
        <w:t xml:space="preserve"> </w:t>
      </w:r>
      <w:r w:rsidRPr="008E7A9D">
        <w:rPr>
          <w:rFonts w:ascii="Times New Roman" w:hAnsi="Times New Roman"/>
          <w:sz w:val="24"/>
          <w:szCs w:val="24"/>
          <w:lang w:val="id-ID"/>
        </w:rPr>
        <w:t>قَوْمٍ</w:t>
      </w:r>
      <w:r w:rsidRPr="008E7A9D">
        <w:rPr>
          <w:sz w:val="24"/>
          <w:szCs w:val="24"/>
          <w:lang w:val="id-ID"/>
        </w:rPr>
        <w:t xml:space="preserve"> </w:t>
      </w:r>
      <w:r w:rsidRPr="008E7A9D">
        <w:rPr>
          <w:rFonts w:ascii="Times New Roman" w:hAnsi="Times New Roman"/>
          <w:sz w:val="24"/>
          <w:szCs w:val="24"/>
          <w:lang w:val="id-ID"/>
        </w:rPr>
        <w:t>لَّا</w:t>
      </w:r>
      <w:r w:rsidRPr="008E7A9D">
        <w:rPr>
          <w:sz w:val="24"/>
          <w:szCs w:val="24"/>
          <w:lang w:val="id-ID"/>
        </w:rPr>
        <w:t xml:space="preserve"> </w:t>
      </w:r>
      <w:r w:rsidRPr="008E7A9D">
        <w:rPr>
          <w:rFonts w:ascii="Times New Roman" w:hAnsi="Times New Roman"/>
          <w:sz w:val="24"/>
          <w:szCs w:val="24"/>
          <w:lang w:val="id-ID"/>
        </w:rPr>
        <w:t>يُؤْمِنُونَ</w:t>
      </w:r>
    </w:p>
    <w:p w14:paraId="79A37482" w14:textId="7011561B" w:rsidR="003B682F" w:rsidRPr="008E7A9D" w:rsidRDefault="00307A3B" w:rsidP="00D6794E">
      <w:pPr>
        <w:ind w:left="0"/>
      </w:pPr>
      <w:r w:rsidRPr="008E7A9D">
        <w:t>Terjemahan:</w:t>
      </w:r>
    </w:p>
    <w:p w14:paraId="29D5B380" w14:textId="77777777" w:rsidR="00307A3B" w:rsidRDefault="00307A3B" w:rsidP="005A72BA">
      <w:pPr>
        <w:spacing w:line="240" w:lineRule="auto"/>
        <w:ind w:firstLine="0"/>
      </w:pPr>
      <w:r>
        <w:t>Katakanlah: "Perhatikanlah apa yaag ada di langit dan di bumi. Tidaklah bermanfaat tanda kekuasaan Allah dan rasul-rasul yang memberi peringatan bagi orang-orang yang tidak beriman".</w:t>
      </w:r>
    </w:p>
    <w:p w14:paraId="38153609" w14:textId="77777777" w:rsidR="00D6794E" w:rsidRDefault="003B682F" w:rsidP="00D6794E">
      <w:pPr>
        <w:rPr>
          <w:lang w:val="id-ID"/>
        </w:rPr>
      </w:pPr>
      <w:r>
        <w:t>A</w:t>
      </w:r>
      <w:r w:rsidRPr="003B682F">
        <w:rPr>
          <w:lang w:val="id-ID"/>
        </w:rPr>
        <w:t xml:space="preserve">yat </w:t>
      </w:r>
      <w:r w:rsidR="0009359D">
        <w:t>tersebut</w:t>
      </w:r>
      <w:r w:rsidRPr="003B682F">
        <w:rPr>
          <w:lang w:val="id-ID"/>
        </w:rPr>
        <w:t>, mendorong umat manusia untuk mengembangkan ilmu pengetahuan melalui kontemplasi, eksperimentasi dan pengamatan</w:t>
      </w:r>
      <w:r>
        <w:rPr>
          <w:lang w:val="id-ID"/>
        </w:rPr>
        <w:fldChar w:fldCharType="begin"/>
      </w:r>
      <w:r>
        <w:rPr>
          <w:lang w:val="id-ID"/>
        </w:rPr>
        <w:instrText xml:space="preserve"> ADDIN ZOTERO_ITEM CSL_CITATION {"citationID":"6JFOvNbA","properties":{"formattedCitation":"(\\uc0\\u8220{}Surat Yunus Ayat 101,\\uc0\\u8221{} n.d.)","plainCitation":"(“Surat Yunus Ayat 101,” n.d.)","noteIndex":0},"citationItems":[{"id":562,"uris":["http://zotero.org/users/local/vVJDaCwC/items/9M7I3SBU"],"itemData":{"id":562,"type":"webpage","abstract":"Katakanlah: \"Perhatikanlah apa yaag ada di langit dan di bumi. Tidaklah bermanfaat tanda kekuasaan Allah dan rasul-rasul yang memberi peringatan bagi orang-orang yang tidak beriman\".","container-title":"Tafsir AlQuran Online","language":"en","title":"Surat Yunus Ayat 101","URL":"https://tafsirq.com/permalink/ayat/1465","accessed":{"date-parts":[["2022",10,19]]}}}],"schema":"https://github.com/citation-style-language/schema/raw/master/csl-citation.json"} </w:instrText>
      </w:r>
      <w:r>
        <w:rPr>
          <w:lang w:val="id-ID"/>
        </w:rPr>
        <w:fldChar w:fldCharType="separate"/>
      </w:r>
      <w:r w:rsidRPr="003B682F">
        <w:rPr>
          <w:szCs w:val="24"/>
        </w:rPr>
        <w:t>(“Surat Yunus Ayat 101,” n.d.)</w:t>
      </w:r>
      <w:r>
        <w:rPr>
          <w:lang w:val="id-ID"/>
        </w:rPr>
        <w:fldChar w:fldCharType="end"/>
      </w:r>
      <w:r w:rsidR="0009359D">
        <w:t>.</w:t>
      </w:r>
      <w:r w:rsidRPr="003B682F">
        <w:rPr>
          <w:lang w:val="id-ID"/>
        </w:rPr>
        <w:t xml:space="preserve"> </w:t>
      </w:r>
    </w:p>
    <w:p w14:paraId="5179C231" w14:textId="5B8272F0" w:rsidR="00D6794E" w:rsidRDefault="0061438D" w:rsidP="00665987">
      <w:pPr>
        <w:rPr>
          <w:lang w:val="id-ID"/>
        </w:rPr>
      </w:pPr>
      <w:r w:rsidRPr="008B4690">
        <w:rPr>
          <w:lang w:val="id-ID"/>
        </w:rPr>
        <w:t xml:space="preserve">Berdasarkan latar belakang tersebut, penulis mencoba memecahkan permasalahan dengan merancang sistem </w:t>
      </w:r>
      <w:r w:rsidR="00260962">
        <w:t xml:space="preserve">informasi </w:t>
      </w:r>
      <w:r w:rsidRPr="008B4690">
        <w:rPr>
          <w:lang w:val="id-ID"/>
        </w:rPr>
        <w:t xml:space="preserve">pengelolaan dokumen </w:t>
      </w:r>
      <w:r w:rsidR="00AE38E0">
        <w:rPr>
          <w:iCs/>
        </w:rPr>
        <w:t xml:space="preserve">pertanggungjawban </w:t>
      </w:r>
      <w:r w:rsidRPr="008B4690">
        <w:rPr>
          <w:lang w:val="id-ID"/>
        </w:rPr>
        <w:t xml:space="preserve">pada kegiatan PTSL </w:t>
      </w:r>
      <w:r w:rsidR="00260962">
        <w:t xml:space="preserve">di </w:t>
      </w:r>
      <w:r w:rsidRPr="008B4690">
        <w:rPr>
          <w:lang w:val="id-ID"/>
        </w:rPr>
        <w:t>Kantor Pertanahan Kota Semarang. Diharapkan dengan dikembangkannya sistem informasi tersebut dapat membantu kinerja pegawai khususnya staf tata usaha</w:t>
      </w:r>
      <w:r w:rsidR="0009359D">
        <w:t xml:space="preserve"> dalam pembuatan dokumen maupun pengelolaan dokumen </w:t>
      </w:r>
      <w:r w:rsidR="004952F2">
        <w:t xml:space="preserve">pertanggungjawaban </w:t>
      </w:r>
      <w:r w:rsidRPr="008B4690">
        <w:rPr>
          <w:lang w:val="id-ID"/>
        </w:rPr>
        <w:t xml:space="preserve">pada kegiatan PTSL </w:t>
      </w:r>
      <w:r w:rsidR="00E636E9">
        <w:t>di</w:t>
      </w:r>
      <w:r w:rsidRPr="008B4690">
        <w:rPr>
          <w:lang w:val="id-ID"/>
        </w:rPr>
        <w:t xml:space="preserve"> Kantor Pertanahan Kota Semarang.</w:t>
      </w:r>
    </w:p>
    <w:p w14:paraId="044606A6" w14:textId="77777777" w:rsidR="00044A39" w:rsidRDefault="00044A39" w:rsidP="00665987">
      <w:pPr>
        <w:rPr>
          <w:lang w:val="id-ID"/>
        </w:rPr>
      </w:pPr>
    </w:p>
    <w:p w14:paraId="56977457" w14:textId="77777777" w:rsidR="00044A39" w:rsidRDefault="00044A39" w:rsidP="00665987">
      <w:pPr>
        <w:rPr>
          <w:lang w:val="id-ID"/>
        </w:rPr>
      </w:pPr>
    </w:p>
    <w:p w14:paraId="7FA327F0" w14:textId="77777777" w:rsidR="00044A39" w:rsidRDefault="00044A39" w:rsidP="00665987">
      <w:pPr>
        <w:rPr>
          <w:lang w:val="id-ID"/>
        </w:rPr>
      </w:pPr>
    </w:p>
    <w:p w14:paraId="45D338D1" w14:textId="77777777" w:rsidR="001F00A7" w:rsidRPr="008B4690" w:rsidRDefault="008212C4" w:rsidP="00B04EBB">
      <w:pPr>
        <w:pStyle w:val="Heading2"/>
        <w:spacing w:line="360" w:lineRule="auto"/>
        <w:rPr>
          <w:lang w:val="id-ID"/>
        </w:rPr>
      </w:pPr>
      <w:bookmarkStart w:id="27" w:name="_Toc115090978"/>
      <w:bookmarkStart w:id="28" w:name="_Toc115755052"/>
      <w:bookmarkStart w:id="29" w:name="_Toc132291460"/>
      <w:r w:rsidRPr="008B4690">
        <w:rPr>
          <w:lang w:val="id-ID"/>
        </w:rPr>
        <w:lastRenderedPageBreak/>
        <w:t>Identifikasi Masalah</w:t>
      </w:r>
      <w:bookmarkEnd w:id="27"/>
      <w:bookmarkEnd w:id="28"/>
      <w:bookmarkEnd w:id="29"/>
    </w:p>
    <w:p w14:paraId="144CE8BB" w14:textId="047B4CE4" w:rsidR="00DE2DA5" w:rsidRPr="005723AF" w:rsidRDefault="001F00A7" w:rsidP="004377B6">
      <w:pPr>
        <w:rPr>
          <w:lang w:val="id-ID"/>
        </w:rPr>
      </w:pPr>
      <w:r w:rsidRPr="005723AF">
        <w:rPr>
          <w:lang w:val="id-ID"/>
        </w:rPr>
        <w:t xml:space="preserve">Berdasarkan uraian dari latar belakang di atas, terdapat beberapa permasalahan yang dapat diidentifikasi, yaitu: </w:t>
      </w:r>
    </w:p>
    <w:p w14:paraId="51C04A63" w14:textId="3F60532A" w:rsidR="00A6546E" w:rsidRPr="005723AF" w:rsidRDefault="00016193" w:rsidP="00B04EBB">
      <w:pPr>
        <w:pStyle w:val="ListParagraph"/>
        <w:numPr>
          <w:ilvl w:val="0"/>
          <w:numId w:val="5"/>
        </w:numPr>
        <w:spacing w:line="360" w:lineRule="auto"/>
        <w:rPr>
          <w:rFonts w:ascii="Cambria" w:hAnsi="Cambria"/>
        </w:rPr>
      </w:pPr>
      <w:r w:rsidRPr="00001181">
        <w:rPr>
          <w:rFonts w:ascii="Cambria" w:hAnsi="Cambria"/>
        </w:rPr>
        <w:t xml:space="preserve">Staf tata usaha pada kantor pertanahan kota semarang dalam pembuatan maupun pengelolaan </w:t>
      </w:r>
      <w:r w:rsidRPr="00001181">
        <w:rPr>
          <w:rFonts w:ascii="Cambria" w:hAnsi="Cambria"/>
          <w:lang w:val="id-ID"/>
        </w:rPr>
        <w:t xml:space="preserve">dokumen </w:t>
      </w:r>
      <w:r w:rsidR="004D445B" w:rsidRPr="004D445B">
        <w:rPr>
          <w:rFonts w:ascii="Cambria" w:hAnsi="Cambria"/>
        </w:rPr>
        <w:t xml:space="preserve">pertanggungjawaban </w:t>
      </w:r>
      <w:r w:rsidRPr="004D445B">
        <w:rPr>
          <w:rFonts w:ascii="Cambria" w:hAnsi="Cambria"/>
        </w:rPr>
        <w:t>kegiatan</w:t>
      </w:r>
      <w:r w:rsidRPr="00001181">
        <w:rPr>
          <w:rFonts w:ascii="Cambria" w:hAnsi="Cambria"/>
        </w:rPr>
        <w:t xml:space="preserve"> PTSL yang terdiri dari </w:t>
      </w:r>
      <w:r w:rsidR="007F701E" w:rsidRPr="00001181">
        <w:rPr>
          <w:rFonts w:ascii="Cambria" w:hAnsi="Cambria"/>
        </w:rPr>
        <w:t xml:space="preserve">kwitansi </w:t>
      </w:r>
      <w:r w:rsidR="007F701E" w:rsidRPr="00001181">
        <w:rPr>
          <w:rFonts w:ascii="Cambria" w:hAnsi="Cambria"/>
          <w:lang w:val="id-ID"/>
        </w:rPr>
        <w:t xml:space="preserve">didasari data </w:t>
      </w:r>
      <w:r w:rsidR="007F701E" w:rsidRPr="00001181">
        <w:rPr>
          <w:rFonts w:ascii="Cambria" w:hAnsi="Cambria"/>
          <w:i/>
          <w:iCs/>
        </w:rPr>
        <w:t>load</w:t>
      </w:r>
      <w:r w:rsidR="007F701E" w:rsidRPr="00001181">
        <w:rPr>
          <w:rFonts w:ascii="Cambria" w:hAnsi="Cambria"/>
          <w:lang w:val="id-ID"/>
        </w:rPr>
        <w:t xml:space="preserve"> dari aplikasi KKP PTSL</w:t>
      </w:r>
      <w:r w:rsidR="007F701E" w:rsidRPr="00001181">
        <w:rPr>
          <w:rFonts w:ascii="Cambria" w:hAnsi="Cambria"/>
        </w:rPr>
        <w:t xml:space="preserve"> dan surat tugas serta </w:t>
      </w:r>
      <w:r w:rsidR="007F701E" w:rsidRPr="00001181">
        <w:rPr>
          <w:rFonts w:ascii="Cambria" w:hAnsi="Cambria"/>
          <w:lang w:val="id-ID"/>
        </w:rPr>
        <w:t>berita acara kegiatan</w:t>
      </w:r>
      <w:r w:rsidRPr="00001181">
        <w:rPr>
          <w:rFonts w:ascii="Cambria" w:hAnsi="Cambria"/>
        </w:rPr>
        <w:t xml:space="preserve"> </w:t>
      </w:r>
      <w:r w:rsidRPr="00001181">
        <w:rPr>
          <w:rFonts w:ascii="Cambria" w:hAnsi="Cambria"/>
          <w:lang w:val="id-ID"/>
        </w:rPr>
        <w:t>masih dilakukan</w:t>
      </w:r>
      <w:r w:rsidRPr="005723AF">
        <w:rPr>
          <w:rFonts w:ascii="Cambria" w:hAnsi="Cambria"/>
          <w:lang w:val="id-ID"/>
        </w:rPr>
        <w:t xml:space="preserve"> secara manual menggunakan </w:t>
      </w:r>
      <w:r w:rsidRPr="005723AF">
        <w:rPr>
          <w:rFonts w:ascii="Cambria" w:hAnsi="Cambria"/>
          <w:i/>
          <w:lang w:val="id-ID"/>
        </w:rPr>
        <w:t xml:space="preserve">software </w:t>
      </w:r>
      <w:r w:rsidRPr="005723AF">
        <w:rPr>
          <w:rFonts w:ascii="Cambria" w:hAnsi="Cambria"/>
          <w:lang w:val="id-ID"/>
        </w:rPr>
        <w:t xml:space="preserve">umum </w:t>
      </w:r>
      <w:r w:rsidRPr="00FE3437">
        <w:rPr>
          <w:rFonts w:ascii="Cambria" w:hAnsi="Cambria"/>
          <w:i/>
          <w:iCs/>
          <w:lang w:val="id-ID"/>
        </w:rPr>
        <w:t>microsoft</w:t>
      </w:r>
      <w:r w:rsidRPr="005723AF">
        <w:rPr>
          <w:rFonts w:ascii="Cambria" w:hAnsi="Cambria"/>
          <w:lang w:val="id-ID"/>
        </w:rPr>
        <w:t xml:space="preserve"> </w:t>
      </w:r>
      <w:r w:rsidRPr="005723AF">
        <w:rPr>
          <w:rFonts w:ascii="Cambria" w:hAnsi="Cambria"/>
          <w:i/>
          <w:lang w:val="id-ID"/>
        </w:rPr>
        <w:t>word</w:t>
      </w:r>
      <w:r w:rsidRPr="005723AF">
        <w:rPr>
          <w:rFonts w:ascii="Cambria" w:hAnsi="Cambria"/>
          <w:lang w:val="id-ID"/>
        </w:rPr>
        <w:t xml:space="preserve"> dan </w:t>
      </w:r>
      <w:r w:rsidRPr="005723AF">
        <w:rPr>
          <w:rFonts w:ascii="Cambria" w:hAnsi="Cambria"/>
          <w:i/>
          <w:lang w:val="id-ID"/>
        </w:rPr>
        <w:t>excel</w:t>
      </w:r>
      <w:r w:rsidRPr="005723AF">
        <w:rPr>
          <w:rFonts w:ascii="Cambria" w:hAnsi="Cambria"/>
        </w:rPr>
        <w:t xml:space="preserve">. </w:t>
      </w:r>
      <w:r w:rsidR="00A6546E" w:rsidRPr="005723AF">
        <w:rPr>
          <w:rFonts w:ascii="Cambria" w:hAnsi="Cambria"/>
        </w:rPr>
        <w:t xml:space="preserve"> </w:t>
      </w:r>
    </w:p>
    <w:p w14:paraId="38631F3F" w14:textId="66892BB6" w:rsidR="00016193" w:rsidRPr="005723AF" w:rsidRDefault="00016193" w:rsidP="00B04EBB">
      <w:pPr>
        <w:pStyle w:val="ListParagraph"/>
        <w:numPr>
          <w:ilvl w:val="0"/>
          <w:numId w:val="5"/>
        </w:numPr>
        <w:spacing w:line="360" w:lineRule="auto"/>
        <w:rPr>
          <w:rFonts w:ascii="Cambria" w:hAnsi="Cambria"/>
        </w:rPr>
      </w:pPr>
      <w:r w:rsidRPr="005723AF">
        <w:rPr>
          <w:rFonts w:ascii="Cambria" w:hAnsi="Cambria"/>
        </w:rPr>
        <w:t>Banyaknya dokumen yang ada di</w:t>
      </w:r>
      <w:r w:rsidR="003D4D1B">
        <w:rPr>
          <w:rFonts w:ascii="Cambria" w:hAnsi="Cambria"/>
        </w:rPr>
        <w:t xml:space="preserve"> </w:t>
      </w:r>
      <w:r w:rsidRPr="005723AF">
        <w:rPr>
          <w:rFonts w:ascii="Cambria" w:hAnsi="Cambria"/>
        </w:rPr>
        <w:t>mana setiap dokumen tersebut dibuat berdasarkan kegiatan dan jumlah desa yang ada di kota semarang menyebabkan</w:t>
      </w:r>
      <w:r w:rsidRPr="005723AF">
        <w:rPr>
          <w:rFonts w:ascii="Cambria" w:hAnsi="Cambria"/>
          <w:lang w:val="id-ID"/>
        </w:rPr>
        <w:t xml:space="preserve"> waktu yang lama </w:t>
      </w:r>
      <w:r w:rsidRPr="005723AF">
        <w:rPr>
          <w:rFonts w:ascii="Cambria" w:hAnsi="Cambria"/>
        </w:rPr>
        <w:t>dalam pembuatan maupun pengelolaannya.</w:t>
      </w:r>
    </w:p>
    <w:p w14:paraId="533FDAF1" w14:textId="77777777" w:rsidR="004147AC" w:rsidRPr="005723AF" w:rsidRDefault="00016193" w:rsidP="00B04EBB">
      <w:pPr>
        <w:pStyle w:val="ListParagraph"/>
        <w:numPr>
          <w:ilvl w:val="0"/>
          <w:numId w:val="5"/>
        </w:numPr>
        <w:spacing w:line="360" w:lineRule="auto"/>
        <w:rPr>
          <w:rFonts w:ascii="Cambria" w:hAnsi="Cambria"/>
        </w:rPr>
      </w:pPr>
      <w:r w:rsidRPr="005723AF">
        <w:rPr>
          <w:rFonts w:ascii="Cambria" w:hAnsi="Cambria"/>
        </w:rPr>
        <w:t>Banyaknya dokumen yang dibuat secara manual juga menimbulkan</w:t>
      </w:r>
      <w:r w:rsidRPr="005723AF">
        <w:rPr>
          <w:rFonts w:ascii="Cambria" w:hAnsi="Cambria"/>
          <w:lang w:val="id-ID"/>
        </w:rPr>
        <w:t xml:space="preserve"> banyak kendala seperti kesalahan maupun ketidaksesuaian antar dokumen</w:t>
      </w:r>
      <w:r w:rsidRPr="005723AF">
        <w:rPr>
          <w:rFonts w:ascii="Cambria" w:hAnsi="Cambria"/>
        </w:rPr>
        <w:t xml:space="preserve">. </w:t>
      </w:r>
    </w:p>
    <w:p w14:paraId="753C53C9" w14:textId="52BE311C" w:rsidR="00AE19CC" w:rsidRPr="00AC5381" w:rsidRDefault="004147AC" w:rsidP="00B04EBB">
      <w:pPr>
        <w:pStyle w:val="ListParagraph"/>
        <w:numPr>
          <w:ilvl w:val="0"/>
          <w:numId w:val="5"/>
        </w:numPr>
        <w:spacing w:line="360" w:lineRule="auto"/>
        <w:rPr>
          <w:rFonts w:ascii="Cambria" w:hAnsi="Cambria"/>
        </w:rPr>
      </w:pPr>
      <w:r w:rsidRPr="00F21C9F">
        <w:rPr>
          <w:rFonts w:ascii="Cambria" w:hAnsi="Cambria"/>
        </w:rPr>
        <w:t>P</w:t>
      </w:r>
      <w:r w:rsidR="00016193" w:rsidRPr="00F21C9F">
        <w:rPr>
          <w:rFonts w:ascii="Cambria" w:hAnsi="Cambria"/>
        </w:rPr>
        <w:t xml:space="preserve">enyimpanan data yang tidak teratur dan pengarsipan dokumen </w:t>
      </w:r>
      <w:r w:rsidR="004D445B" w:rsidRPr="00F21C9F">
        <w:rPr>
          <w:rFonts w:ascii="Cambria" w:hAnsi="Cambria"/>
        </w:rPr>
        <w:t xml:space="preserve">pertanggungjawaban </w:t>
      </w:r>
      <w:r w:rsidR="00016193" w:rsidRPr="00F21C9F">
        <w:rPr>
          <w:rFonts w:ascii="Cambria" w:hAnsi="Cambria"/>
        </w:rPr>
        <w:t xml:space="preserve">yang masih dalam bentuk </w:t>
      </w:r>
      <w:r w:rsidR="00016193" w:rsidRPr="00F21C9F">
        <w:rPr>
          <w:rFonts w:ascii="Cambria" w:hAnsi="Cambria"/>
          <w:i/>
          <w:iCs/>
        </w:rPr>
        <w:t>hardcopy</w:t>
      </w:r>
      <w:r w:rsidR="00016193" w:rsidRPr="00F21C9F">
        <w:rPr>
          <w:rFonts w:ascii="Cambria" w:hAnsi="Cambria"/>
        </w:rPr>
        <w:t xml:space="preserve"> dapat memungkinkan terjadinya </w:t>
      </w:r>
      <w:r w:rsidR="00016193" w:rsidRPr="00F21C9F">
        <w:rPr>
          <w:rFonts w:ascii="Cambria" w:hAnsi="Cambria"/>
        </w:rPr>
        <w:lastRenderedPageBreak/>
        <w:t>kehilangan dokumen</w:t>
      </w:r>
      <w:r w:rsidR="005723AF" w:rsidRPr="00F21C9F">
        <w:rPr>
          <w:rFonts w:ascii="Cambria" w:hAnsi="Cambria"/>
        </w:rPr>
        <w:t xml:space="preserve"> dan sulitnya pencarian dokumen ketika dibutuhkan</w:t>
      </w:r>
      <w:r w:rsidR="00016193" w:rsidRPr="005723AF">
        <w:rPr>
          <w:rFonts w:ascii="Cambria" w:hAnsi="Cambria"/>
        </w:rPr>
        <w:t>.</w:t>
      </w:r>
    </w:p>
    <w:p w14:paraId="68ED5283" w14:textId="5485BF5E" w:rsidR="008212C4" w:rsidRPr="008B4690" w:rsidRDefault="008212C4" w:rsidP="00B04EBB">
      <w:pPr>
        <w:pStyle w:val="Heading2"/>
        <w:spacing w:line="360" w:lineRule="auto"/>
        <w:rPr>
          <w:lang w:val="id-ID"/>
        </w:rPr>
      </w:pPr>
      <w:bookmarkStart w:id="30" w:name="_Toc115090979"/>
      <w:bookmarkStart w:id="31" w:name="_Toc115755053"/>
      <w:bookmarkStart w:id="32" w:name="_Toc132291461"/>
      <w:r w:rsidRPr="008B4690">
        <w:rPr>
          <w:lang w:val="id-ID"/>
        </w:rPr>
        <w:t>Pembatasan Masalah</w:t>
      </w:r>
      <w:bookmarkEnd w:id="30"/>
      <w:bookmarkEnd w:id="31"/>
      <w:bookmarkEnd w:id="32"/>
    </w:p>
    <w:p w14:paraId="62F0B085" w14:textId="2EFC254C" w:rsidR="00F472B4" w:rsidRPr="008B4690" w:rsidRDefault="003A774B" w:rsidP="00C85E57">
      <w:pPr>
        <w:rPr>
          <w:lang w:val="id-ID"/>
        </w:rPr>
      </w:pPr>
      <w:r>
        <w:t xml:space="preserve">Pembatasan </w:t>
      </w:r>
      <w:r w:rsidR="00C9269D" w:rsidRPr="008B4690">
        <w:rPr>
          <w:lang w:val="id-ID"/>
        </w:rPr>
        <w:t xml:space="preserve">masalah yang akan dibahas adalah sebagai berikut : </w:t>
      </w:r>
    </w:p>
    <w:p w14:paraId="362B3092" w14:textId="1C4F9EA1" w:rsidR="004147AC" w:rsidRPr="00F975A4" w:rsidRDefault="00881037" w:rsidP="00B04EBB">
      <w:pPr>
        <w:pStyle w:val="ListParagraph"/>
        <w:numPr>
          <w:ilvl w:val="0"/>
          <w:numId w:val="11"/>
        </w:numPr>
        <w:spacing w:line="360" w:lineRule="auto"/>
        <w:rPr>
          <w:rFonts w:ascii="Cambria" w:hAnsi="Cambria"/>
          <w:lang w:val="id-ID"/>
        </w:rPr>
      </w:pPr>
      <w:r w:rsidRPr="00F975A4">
        <w:rPr>
          <w:rFonts w:ascii="Cambria" w:hAnsi="Cambria"/>
          <w:lang w:val="id-ID"/>
        </w:rPr>
        <w:t xml:space="preserve">Sistem ini hanya digunakan untuk membantu staf tata usaha </w:t>
      </w:r>
      <w:r w:rsidR="004147AC" w:rsidRPr="00F975A4">
        <w:rPr>
          <w:rFonts w:ascii="Cambria" w:hAnsi="Cambria"/>
        </w:rPr>
        <w:t xml:space="preserve"> </w:t>
      </w:r>
      <w:r w:rsidRPr="00F975A4">
        <w:rPr>
          <w:rFonts w:ascii="Cambria" w:hAnsi="Cambria"/>
          <w:lang w:val="id-ID"/>
        </w:rPr>
        <w:t xml:space="preserve">dalam </w:t>
      </w:r>
      <w:r w:rsidR="004147AC" w:rsidRPr="00F975A4">
        <w:rPr>
          <w:rFonts w:ascii="Cambria" w:hAnsi="Cambria"/>
        </w:rPr>
        <w:t xml:space="preserve">pembuatan dan pengelolaan </w:t>
      </w:r>
      <w:r w:rsidRPr="00F975A4">
        <w:rPr>
          <w:rFonts w:ascii="Cambria" w:hAnsi="Cambria"/>
          <w:lang w:val="id-ID"/>
        </w:rPr>
        <w:t xml:space="preserve">dokumen </w:t>
      </w:r>
      <w:r w:rsidR="00B24BFF" w:rsidRPr="00F975A4">
        <w:rPr>
          <w:rFonts w:ascii="Cambria" w:hAnsi="Cambria"/>
        </w:rPr>
        <w:t xml:space="preserve">pertanggungjawaban </w:t>
      </w:r>
      <w:r w:rsidRPr="00F975A4">
        <w:rPr>
          <w:rFonts w:ascii="Cambria" w:hAnsi="Cambria"/>
          <w:lang w:val="id-ID"/>
        </w:rPr>
        <w:t>pada kegiatan PTSL</w:t>
      </w:r>
      <w:r w:rsidR="003D0822">
        <w:rPr>
          <w:rFonts w:ascii="Cambria" w:hAnsi="Cambria"/>
        </w:rPr>
        <w:t xml:space="preserve"> tahun 2022</w:t>
      </w:r>
      <w:r w:rsidRPr="00F975A4">
        <w:rPr>
          <w:rFonts w:ascii="Cambria" w:hAnsi="Cambria"/>
          <w:lang w:val="id-ID"/>
        </w:rPr>
        <w:t xml:space="preserve"> </w:t>
      </w:r>
      <w:r w:rsidR="004147AC" w:rsidRPr="00F975A4">
        <w:rPr>
          <w:rFonts w:ascii="Cambria" w:hAnsi="Cambria"/>
        </w:rPr>
        <w:t>di</w:t>
      </w:r>
      <w:r w:rsidRPr="00F975A4">
        <w:rPr>
          <w:rFonts w:ascii="Cambria" w:hAnsi="Cambria"/>
          <w:lang w:val="id-ID"/>
        </w:rPr>
        <w:t xml:space="preserve"> Kantor Pertanahan kota Semarang.</w:t>
      </w:r>
    </w:p>
    <w:p w14:paraId="29278B0D" w14:textId="36805A1F" w:rsidR="004147AC" w:rsidRPr="008B4690" w:rsidRDefault="004147AC" w:rsidP="00B04EBB">
      <w:pPr>
        <w:pStyle w:val="ListParagraph"/>
        <w:numPr>
          <w:ilvl w:val="0"/>
          <w:numId w:val="11"/>
        </w:numPr>
        <w:spacing w:line="360" w:lineRule="auto"/>
        <w:rPr>
          <w:rFonts w:ascii="Cambria" w:hAnsi="Cambria"/>
          <w:lang w:val="id-ID"/>
        </w:rPr>
      </w:pPr>
      <w:r>
        <w:rPr>
          <w:rFonts w:ascii="Cambria" w:hAnsi="Cambria"/>
        </w:rPr>
        <w:t xml:space="preserve">Output sistem berupa surat tugas, kwitansi, data hasil </w:t>
      </w:r>
      <w:r w:rsidRPr="00A86FBE">
        <w:rPr>
          <w:rFonts w:ascii="Cambria" w:hAnsi="Cambria"/>
          <w:i/>
          <w:iCs/>
        </w:rPr>
        <w:t>load</w:t>
      </w:r>
      <w:r>
        <w:rPr>
          <w:rFonts w:ascii="Cambria" w:hAnsi="Cambria"/>
        </w:rPr>
        <w:t xml:space="preserve"> yang telah di</w:t>
      </w:r>
      <w:r w:rsidR="00FA100D">
        <w:rPr>
          <w:rFonts w:ascii="Cambria" w:hAnsi="Cambria"/>
        </w:rPr>
        <w:t xml:space="preserve">pisahkan </w:t>
      </w:r>
      <w:r>
        <w:rPr>
          <w:rFonts w:ascii="Cambria" w:hAnsi="Cambria"/>
        </w:rPr>
        <w:t>per desa, dan berita acara.</w:t>
      </w:r>
    </w:p>
    <w:p w14:paraId="2F0EF953" w14:textId="60CDD231" w:rsidR="004147AC" w:rsidRDefault="004147AC" w:rsidP="00B04EBB">
      <w:pPr>
        <w:pStyle w:val="ListParagraph"/>
        <w:numPr>
          <w:ilvl w:val="0"/>
          <w:numId w:val="11"/>
        </w:numPr>
        <w:spacing w:line="360" w:lineRule="auto"/>
        <w:rPr>
          <w:rFonts w:ascii="Cambria" w:hAnsi="Cambria"/>
          <w:lang w:val="id-ID"/>
        </w:rPr>
      </w:pPr>
      <w:r>
        <w:rPr>
          <w:rFonts w:ascii="Cambria" w:hAnsi="Cambria"/>
        </w:rPr>
        <w:t xml:space="preserve">Dokumen yang </w:t>
      </w:r>
      <w:r w:rsidR="003A774B">
        <w:rPr>
          <w:rFonts w:ascii="Cambria" w:hAnsi="Cambria"/>
        </w:rPr>
        <w:t xml:space="preserve">dikelola dan </w:t>
      </w:r>
      <w:r>
        <w:rPr>
          <w:rFonts w:ascii="Cambria" w:hAnsi="Cambria"/>
        </w:rPr>
        <w:t>diarsipkan</w:t>
      </w:r>
      <w:r w:rsidR="003A774B">
        <w:rPr>
          <w:rFonts w:ascii="Cambria" w:hAnsi="Cambria"/>
        </w:rPr>
        <w:t xml:space="preserve"> hanya</w:t>
      </w:r>
      <w:r>
        <w:rPr>
          <w:rFonts w:ascii="Cambria" w:hAnsi="Cambria"/>
        </w:rPr>
        <w:t xml:space="preserve"> dalam bentuk pdf.</w:t>
      </w:r>
    </w:p>
    <w:p w14:paraId="4D8FEFF8" w14:textId="32941C58" w:rsidR="00BB35DA" w:rsidRPr="009322DE" w:rsidRDefault="00881037" w:rsidP="00B04EBB">
      <w:pPr>
        <w:pStyle w:val="ListParagraph"/>
        <w:numPr>
          <w:ilvl w:val="0"/>
          <w:numId w:val="11"/>
        </w:numPr>
        <w:spacing w:line="360" w:lineRule="auto"/>
        <w:rPr>
          <w:rFonts w:ascii="Cambria" w:hAnsi="Cambria" w:cs="Times New Roman"/>
          <w:lang w:val="id-ID"/>
        </w:rPr>
      </w:pPr>
      <w:r w:rsidRPr="009322DE">
        <w:rPr>
          <w:rFonts w:ascii="Cambria" w:hAnsi="Cambria" w:cs="Times New Roman"/>
          <w:lang w:val="id-ID"/>
        </w:rPr>
        <w:t>Metode pengujian</w:t>
      </w:r>
      <w:r w:rsidR="00E943EC" w:rsidRPr="009322DE">
        <w:rPr>
          <w:rFonts w:ascii="Cambria" w:hAnsi="Cambria" w:cs="Times New Roman"/>
        </w:rPr>
        <w:t xml:space="preserve"> sistem</w:t>
      </w:r>
      <w:r w:rsidRPr="009322DE">
        <w:rPr>
          <w:rFonts w:ascii="Cambria" w:hAnsi="Cambria" w:cs="Times New Roman"/>
          <w:lang w:val="id-ID"/>
        </w:rPr>
        <w:t xml:space="preserve"> yang digunakan adalah metode </w:t>
      </w:r>
      <w:r w:rsidRPr="009322DE">
        <w:rPr>
          <w:rFonts w:ascii="Cambria" w:hAnsi="Cambria" w:cs="Times New Roman"/>
          <w:i/>
          <w:iCs/>
          <w:lang w:val="id-ID"/>
        </w:rPr>
        <w:t>black box testing</w:t>
      </w:r>
      <w:r w:rsidR="00D7287A" w:rsidRPr="009322DE">
        <w:rPr>
          <w:rFonts w:ascii="Cambria" w:hAnsi="Cambria" w:cs="Times New Roman"/>
          <w:i/>
          <w:iCs/>
        </w:rPr>
        <w:t xml:space="preserve"> </w:t>
      </w:r>
      <w:r w:rsidR="00D7287A" w:rsidRPr="009322DE">
        <w:rPr>
          <w:rFonts w:ascii="Cambria" w:hAnsi="Cambria" w:cs="Times New Roman"/>
        </w:rPr>
        <w:t xml:space="preserve">dan </w:t>
      </w:r>
      <w:r w:rsidR="00D7287A" w:rsidRPr="009322DE">
        <w:rPr>
          <w:rFonts w:ascii="Cambria" w:hAnsi="Cambria"/>
          <w:i/>
          <w:iCs/>
        </w:rPr>
        <w:t>User Acceptance Test</w:t>
      </w:r>
      <w:r w:rsidR="00D7287A" w:rsidRPr="009322DE">
        <w:rPr>
          <w:rFonts w:ascii="Cambria" w:hAnsi="Cambria"/>
        </w:rPr>
        <w:t xml:space="preserve">  (UAT)</w:t>
      </w:r>
      <w:r w:rsidR="0025280E" w:rsidRPr="009322DE">
        <w:rPr>
          <w:rFonts w:ascii="Cambria" w:hAnsi="Cambria" w:cs="Times New Roman"/>
          <w:i/>
          <w:iCs/>
        </w:rPr>
        <w:t>.</w:t>
      </w:r>
    </w:p>
    <w:p w14:paraId="60A6A833" w14:textId="04F2E850" w:rsidR="00673292" w:rsidRPr="009257BA" w:rsidRDefault="007A2E92" w:rsidP="00B04EBB">
      <w:pPr>
        <w:pStyle w:val="ListParagraph"/>
        <w:numPr>
          <w:ilvl w:val="0"/>
          <w:numId w:val="11"/>
        </w:numPr>
        <w:spacing w:line="360" w:lineRule="auto"/>
        <w:rPr>
          <w:rFonts w:ascii="Cambria" w:hAnsi="Cambria"/>
          <w:lang w:val="id-ID"/>
        </w:rPr>
      </w:pPr>
      <w:r w:rsidRPr="008B4690">
        <w:rPr>
          <w:rFonts w:ascii="Cambria" w:hAnsi="Cambria"/>
          <w:lang w:val="id-ID"/>
        </w:rPr>
        <w:t>Sistem yang dibangun menggunakan bahasa pemrograman PHP dengan database MySQL.</w:t>
      </w:r>
      <w:r w:rsidR="00C9269D" w:rsidRPr="008B4690">
        <w:rPr>
          <w:rFonts w:ascii="Cambria" w:hAnsi="Cambria"/>
          <w:lang w:val="id-ID"/>
        </w:rPr>
        <w:t xml:space="preserve"> </w:t>
      </w:r>
    </w:p>
    <w:p w14:paraId="242583FA" w14:textId="5AD3044C" w:rsidR="00E66E8B" w:rsidRPr="008B4690" w:rsidRDefault="008212C4" w:rsidP="00B04EBB">
      <w:pPr>
        <w:pStyle w:val="Heading2"/>
        <w:spacing w:line="360" w:lineRule="auto"/>
        <w:rPr>
          <w:lang w:val="id-ID"/>
        </w:rPr>
      </w:pPr>
      <w:bookmarkStart w:id="33" w:name="_Toc115090980"/>
      <w:bookmarkStart w:id="34" w:name="_Toc115755054"/>
      <w:bookmarkStart w:id="35" w:name="_Toc132291462"/>
      <w:r w:rsidRPr="008B4690">
        <w:rPr>
          <w:lang w:val="id-ID"/>
        </w:rPr>
        <w:t>Rumusan Masalah</w:t>
      </w:r>
      <w:bookmarkEnd w:id="33"/>
      <w:bookmarkEnd w:id="34"/>
      <w:bookmarkEnd w:id="35"/>
    </w:p>
    <w:p w14:paraId="41D470B5" w14:textId="01E83751" w:rsidR="00332C93" w:rsidRPr="008B4690" w:rsidRDefault="00884F00" w:rsidP="00581F89">
      <w:pPr>
        <w:rPr>
          <w:lang w:val="id-ID"/>
        </w:rPr>
      </w:pPr>
      <w:r w:rsidRPr="008B4690">
        <w:rPr>
          <w:lang w:val="id-ID"/>
        </w:rPr>
        <w:t>Berdasarkan identifikasi masalah dengan tetap mengacu pada batasan masalah, dir</w:t>
      </w:r>
      <w:r w:rsidR="00183D55" w:rsidRPr="008B4690">
        <w:rPr>
          <w:lang w:val="id-ID"/>
        </w:rPr>
        <w:t>u</w:t>
      </w:r>
      <w:r w:rsidRPr="008B4690">
        <w:rPr>
          <w:lang w:val="id-ID"/>
        </w:rPr>
        <w:t xml:space="preserve">muskan permasalahan </w:t>
      </w:r>
      <w:r w:rsidR="004B015B" w:rsidRPr="008B4690">
        <w:rPr>
          <w:lang w:val="id-ID"/>
        </w:rPr>
        <w:t>yaitu b</w:t>
      </w:r>
      <w:r w:rsidR="00E66E8B" w:rsidRPr="008B4690">
        <w:rPr>
          <w:lang w:val="id-ID"/>
        </w:rPr>
        <w:t xml:space="preserve">agaimana </w:t>
      </w:r>
      <w:r w:rsidR="00706A7A">
        <w:t xml:space="preserve">menganalisis dan </w:t>
      </w:r>
      <w:r w:rsidR="00E66E8B" w:rsidRPr="008B4690">
        <w:rPr>
          <w:lang w:val="id-ID"/>
        </w:rPr>
        <w:lastRenderedPageBreak/>
        <w:t xml:space="preserve">merancang sistem </w:t>
      </w:r>
      <w:r w:rsidR="004147AC">
        <w:t xml:space="preserve">informasi </w:t>
      </w:r>
      <w:r w:rsidR="00E66E8B" w:rsidRPr="008B4690">
        <w:rPr>
          <w:lang w:val="id-ID"/>
        </w:rPr>
        <w:t>pengelolaan</w:t>
      </w:r>
      <w:r w:rsidR="009257BA">
        <w:t xml:space="preserve"> dokumen</w:t>
      </w:r>
      <w:r w:rsidR="00E66E8B" w:rsidRPr="008B4690">
        <w:rPr>
          <w:lang w:val="id-ID"/>
        </w:rPr>
        <w:t xml:space="preserve"> </w:t>
      </w:r>
      <w:r w:rsidR="00F975A4">
        <w:t xml:space="preserve">pertanggungjawaban </w:t>
      </w:r>
      <w:r w:rsidR="00E66E8B" w:rsidRPr="008B4690">
        <w:rPr>
          <w:lang w:val="id-ID"/>
        </w:rPr>
        <w:t xml:space="preserve">kegiatan PTSL </w:t>
      </w:r>
      <w:r w:rsidR="004147AC">
        <w:t>di</w:t>
      </w:r>
      <w:r w:rsidR="00E66E8B" w:rsidRPr="008B4690">
        <w:rPr>
          <w:lang w:val="id-ID"/>
        </w:rPr>
        <w:t xml:space="preserve"> kantor Pertanahan kota semarang?</w:t>
      </w:r>
    </w:p>
    <w:p w14:paraId="098CDC5A" w14:textId="77777777" w:rsidR="00ED6DAA" w:rsidRPr="008B4690" w:rsidRDefault="008212C4" w:rsidP="00B04EBB">
      <w:pPr>
        <w:pStyle w:val="Heading2"/>
        <w:spacing w:line="360" w:lineRule="auto"/>
        <w:rPr>
          <w:lang w:val="id-ID"/>
        </w:rPr>
      </w:pPr>
      <w:bookmarkStart w:id="36" w:name="_Toc115090981"/>
      <w:bookmarkStart w:id="37" w:name="_Toc115755055"/>
      <w:bookmarkStart w:id="38" w:name="_Toc132291463"/>
      <w:r w:rsidRPr="008B4690">
        <w:rPr>
          <w:lang w:val="id-ID"/>
        </w:rPr>
        <w:t>Tujuan</w:t>
      </w:r>
      <w:bookmarkEnd w:id="36"/>
      <w:bookmarkEnd w:id="37"/>
      <w:bookmarkEnd w:id="38"/>
      <w:r w:rsidRPr="008B4690">
        <w:rPr>
          <w:lang w:val="id-ID"/>
        </w:rPr>
        <w:t xml:space="preserve"> </w:t>
      </w:r>
    </w:p>
    <w:p w14:paraId="1B550C18" w14:textId="41E6CA42" w:rsidR="005B470C" w:rsidRPr="008B4690" w:rsidRDefault="00E66E8B" w:rsidP="005C6F4D">
      <w:pPr>
        <w:rPr>
          <w:lang w:val="id-ID"/>
        </w:rPr>
      </w:pPr>
      <w:r w:rsidRPr="008B4690">
        <w:rPr>
          <w:lang w:val="id-ID"/>
        </w:rPr>
        <w:t>Tujuan dari penelitian ini adalah</w:t>
      </w:r>
      <w:r w:rsidR="00D51930" w:rsidRPr="008B4690">
        <w:rPr>
          <w:lang w:val="id-ID"/>
        </w:rPr>
        <w:t xml:space="preserve"> </w:t>
      </w:r>
      <w:r w:rsidR="0027727B">
        <w:t>meng</w:t>
      </w:r>
      <w:r w:rsidR="000F1D13">
        <w:t xml:space="preserve">analisis dan </w:t>
      </w:r>
      <w:r w:rsidR="0027727B">
        <w:t>merancang</w:t>
      </w:r>
      <w:r w:rsidRPr="008B4690">
        <w:rPr>
          <w:lang w:val="id-ID"/>
        </w:rPr>
        <w:t xml:space="preserve"> sistem </w:t>
      </w:r>
      <w:r w:rsidR="004147AC">
        <w:t xml:space="preserve">informasi </w:t>
      </w:r>
      <w:r w:rsidRPr="008B4690">
        <w:rPr>
          <w:lang w:val="id-ID"/>
        </w:rPr>
        <w:t xml:space="preserve">pengelolaan dokumen </w:t>
      </w:r>
      <w:r w:rsidR="00A243B6">
        <w:t xml:space="preserve">pertanggungjawaban </w:t>
      </w:r>
      <w:r w:rsidRPr="008B4690">
        <w:rPr>
          <w:lang w:val="id-ID"/>
        </w:rPr>
        <w:t xml:space="preserve">kegiatan PTSL </w:t>
      </w:r>
      <w:r w:rsidR="004147AC">
        <w:t>di</w:t>
      </w:r>
      <w:r w:rsidRPr="008B4690">
        <w:rPr>
          <w:lang w:val="id-ID"/>
        </w:rPr>
        <w:t xml:space="preserve"> kantor pertanahan kota semarang.</w:t>
      </w:r>
    </w:p>
    <w:p w14:paraId="658541B0" w14:textId="38573AB3" w:rsidR="00E66E8B" w:rsidRPr="008B4690" w:rsidRDefault="008212C4" w:rsidP="00B04EBB">
      <w:pPr>
        <w:pStyle w:val="Heading2"/>
        <w:spacing w:line="360" w:lineRule="auto"/>
        <w:rPr>
          <w:lang w:val="id-ID"/>
        </w:rPr>
      </w:pPr>
      <w:bookmarkStart w:id="39" w:name="_Toc132291464"/>
      <w:bookmarkStart w:id="40" w:name="_Toc115090982"/>
      <w:bookmarkStart w:id="41" w:name="_Toc115755056"/>
      <w:r w:rsidRPr="008B4690">
        <w:rPr>
          <w:lang w:val="id-ID"/>
        </w:rPr>
        <w:t>Manfaat</w:t>
      </w:r>
      <w:bookmarkEnd w:id="39"/>
      <w:r w:rsidRPr="008B4690">
        <w:rPr>
          <w:lang w:val="id-ID"/>
        </w:rPr>
        <w:t xml:space="preserve"> </w:t>
      </w:r>
      <w:bookmarkEnd w:id="40"/>
      <w:bookmarkEnd w:id="41"/>
    </w:p>
    <w:p w14:paraId="03C7FD83" w14:textId="579FC403" w:rsidR="00E66E8B" w:rsidRPr="008B4690" w:rsidRDefault="00E66E8B" w:rsidP="00CC6C52">
      <w:pPr>
        <w:ind w:left="284" w:firstLine="436"/>
        <w:rPr>
          <w:lang w:val="id-ID"/>
        </w:rPr>
      </w:pPr>
      <w:r w:rsidRPr="008B4690">
        <w:rPr>
          <w:lang w:val="id-ID"/>
        </w:rPr>
        <w:t>Perancangan sistem informasi ini diharapkan dapat memberikan manfaat sebagai berikut:</w:t>
      </w:r>
    </w:p>
    <w:p w14:paraId="30DA1214" w14:textId="77777777" w:rsidR="00CC6C52" w:rsidRDefault="00E66E8B" w:rsidP="00CC6C52">
      <w:pPr>
        <w:pStyle w:val="Heading3"/>
        <w:numPr>
          <w:ilvl w:val="0"/>
          <w:numId w:val="10"/>
        </w:numPr>
        <w:spacing w:line="360" w:lineRule="auto"/>
        <w:rPr>
          <w:lang w:val="id-ID"/>
        </w:rPr>
      </w:pPr>
      <w:bookmarkStart w:id="42" w:name="_Toc115090983"/>
      <w:bookmarkStart w:id="43" w:name="_Toc115755057"/>
      <w:bookmarkStart w:id="44" w:name="_Toc132291465"/>
      <w:r w:rsidRPr="008B4690">
        <w:rPr>
          <w:lang w:val="id-ID"/>
        </w:rPr>
        <w:t>Manfaat Bidang Ilmu</w:t>
      </w:r>
      <w:bookmarkEnd w:id="42"/>
      <w:bookmarkEnd w:id="43"/>
      <w:bookmarkEnd w:id="44"/>
    </w:p>
    <w:p w14:paraId="4A3FB414" w14:textId="12FA8C03" w:rsidR="00F92AB7" w:rsidRPr="00CC6C52" w:rsidRDefault="00F92AB7" w:rsidP="009A74A2">
      <w:pPr>
        <w:ind w:left="644"/>
        <w:rPr>
          <w:lang w:val="id-ID"/>
        </w:rPr>
      </w:pPr>
      <w:r w:rsidRPr="00CC6C52">
        <w:rPr>
          <w:lang w:val="id-ID"/>
        </w:rPr>
        <w:t xml:space="preserve">Memberikan </w:t>
      </w:r>
      <w:r w:rsidR="009E0745" w:rsidRPr="00CC6C52">
        <w:rPr>
          <w:lang w:val="id-ID"/>
        </w:rPr>
        <w:t>sumbangan</w:t>
      </w:r>
      <w:r w:rsidRPr="00CC6C52">
        <w:rPr>
          <w:lang w:val="id-ID"/>
        </w:rPr>
        <w:t xml:space="preserve"> pikiran dalam hal memperkaya konsep pengembangan suatu sistem informasi berbasis web</w:t>
      </w:r>
      <w:r w:rsidR="00636D57" w:rsidRPr="00CC6C52">
        <w:rPr>
          <w:lang w:val="id-ID"/>
        </w:rPr>
        <w:t xml:space="preserve">, </w:t>
      </w:r>
      <w:r w:rsidRPr="00CC6C52">
        <w:rPr>
          <w:lang w:val="id-ID"/>
        </w:rPr>
        <w:t xml:space="preserve">serta menjadi referensi bagi pihak yang ingin </w:t>
      </w:r>
      <w:r w:rsidR="006933DC" w:rsidRPr="00CC6C52">
        <w:rPr>
          <w:lang w:val="id-ID"/>
        </w:rPr>
        <w:t>melakukan</w:t>
      </w:r>
      <w:r w:rsidRPr="00CC6C52">
        <w:rPr>
          <w:lang w:val="id-ID"/>
        </w:rPr>
        <w:t xml:space="preserve"> penelitian yang relevan.</w:t>
      </w:r>
    </w:p>
    <w:p w14:paraId="2A6AE58E" w14:textId="77777777" w:rsidR="009A74A2" w:rsidRDefault="00E66E8B" w:rsidP="009A74A2">
      <w:pPr>
        <w:pStyle w:val="Heading3"/>
        <w:spacing w:line="360" w:lineRule="auto"/>
        <w:rPr>
          <w:lang w:val="id-ID"/>
        </w:rPr>
      </w:pPr>
      <w:bookmarkStart w:id="45" w:name="_Toc115090984"/>
      <w:bookmarkStart w:id="46" w:name="_Toc115755058"/>
      <w:bookmarkStart w:id="47" w:name="_Toc132291466"/>
      <w:r w:rsidRPr="008B4690">
        <w:rPr>
          <w:lang w:val="id-ID"/>
        </w:rPr>
        <w:t>Manfaat Praktis</w:t>
      </w:r>
      <w:bookmarkEnd w:id="45"/>
      <w:bookmarkEnd w:id="46"/>
      <w:bookmarkEnd w:id="47"/>
    </w:p>
    <w:p w14:paraId="6B8AC7AE" w14:textId="4BEB9038" w:rsidR="00D63A56" w:rsidRDefault="00E66E8B" w:rsidP="00F2234F">
      <w:pPr>
        <w:ind w:left="644"/>
        <w:rPr>
          <w:lang w:val="id-ID"/>
        </w:rPr>
      </w:pPr>
      <w:r w:rsidRPr="009A74A2">
        <w:rPr>
          <w:lang w:val="id-ID"/>
        </w:rPr>
        <w:t xml:space="preserve">Memberikan kemudahan bagi karyawan </w:t>
      </w:r>
      <w:r w:rsidR="005269A5" w:rsidRPr="009A74A2">
        <w:rPr>
          <w:lang w:val="id-ID"/>
        </w:rPr>
        <w:t xml:space="preserve">utamanya staf tata usaha </w:t>
      </w:r>
      <w:r w:rsidRPr="009A74A2">
        <w:rPr>
          <w:lang w:val="id-ID"/>
        </w:rPr>
        <w:t xml:space="preserve">pada kantor Pertanahan Kota Semarang dalam proses </w:t>
      </w:r>
      <w:r w:rsidR="00D00179">
        <w:t xml:space="preserve">pembuatan dan </w:t>
      </w:r>
      <w:r w:rsidRPr="009A74A2">
        <w:rPr>
          <w:lang w:val="id-ID"/>
        </w:rPr>
        <w:t xml:space="preserve">pengelolaan dokumen </w:t>
      </w:r>
      <w:r w:rsidR="00BC359B">
        <w:t xml:space="preserve">pertanggungjawaban </w:t>
      </w:r>
      <w:r w:rsidRPr="009A74A2">
        <w:rPr>
          <w:lang w:val="id-ID"/>
        </w:rPr>
        <w:t>pada kegiatan PTSL.</w:t>
      </w:r>
      <w:bookmarkStart w:id="48" w:name="_Toc115090987"/>
      <w:bookmarkStart w:id="49" w:name="_Toc115755059"/>
    </w:p>
    <w:p w14:paraId="291EB556" w14:textId="77777777" w:rsidR="0066040F" w:rsidRDefault="0066040F" w:rsidP="00F2234F">
      <w:pPr>
        <w:ind w:left="644"/>
        <w:rPr>
          <w:lang w:val="id-ID"/>
        </w:rPr>
      </w:pPr>
    </w:p>
    <w:p w14:paraId="178E9ECE" w14:textId="77777777" w:rsidR="0066040F" w:rsidRDefault="0066040F" w:rsidP="00F2234F">
      <w:pPr>
        <w:ind w:left="644"/>
        <w:rPr>
          <w:lang w:val="id-ID"/>
        </w:rPr>
      </w:pPr>
    </w:p>
    <w:p w14:paraId="543AC18B" w14:textId="77777777" w:rsidR="008C2855" w:rsidRDefault="008C2855" w:rsidP="00F2234F">
      <w:pPr>
        <w:ind w:left="644"/>
        <w:rPr>
          <w:lang w:val="id-ID"/>
        </w:rPr>
      </w:pPr>
    </w:p>
    <w:p w14:paraId="1DCAFE59" w14:textId="77777777" w:rsidR="008C2855" w:rsidRDefault="008C2855" w:rsidP="00F2234F">
      <w:pPr>
        <w:ind w:left="644"/>
        <w:rPr>
          <w:lang w:val="id-ID"/>
        </w:rPr>
      </w:pPr>
    </w:p>
    <w:p w14:paraId="706F6CD6" w14:textId="77777777" w:rsidR="008C2855" w:rsidRDefault="008C2855" w:rsidP="00F2234F">
      <w:pPr>
        <w:ind w:left="644"/>
        <w:rPr>
          <w:lang w:val="id-ID"/>
        </w:rPr>
      </w:pPr>
    </w:p>
    <w:p w14:paraId="7EB62AF7" w14:textId="77777777" w:rsidR="008C2855" w:rsidRDefault="008C2855" w:rsidP="00F2234F">
      <w:pPr>
        <w:ind w:left="644"/>
        <w:rPr>
          <w:lang w:val="id-ID"/>
        </w:rPr>
      </w:pPr>
    </w:p>
    <w:p w14:paraId="24DBE06F" w14:textId="77777777" w:rsidR="008C2855" w:rsidRDefault="008C2855" w:rsidP="00F2234F">
      <w:pPr>
        <w:ind w:left="644"/>
        <w:rPr>
          <w:lang w:val="id-ID"/>
        </w:rPr>
      </w:pPr>
    </w:p>
    <w:p w14:paraId="5B6DFB2A" w14:textId="77777777" w:rsidR="008C2855" w:rsidRDefault="008C2855" w:rsidP="00F2234F">
      <w:pPr>
        <w:ind w:left="644"/>
        <w:rPr>
          <w:lang w:val="id-ID"/>
        </w:rPr>
      </w:pPr>
    </w:p>
    <w:p w14:paraId="589FD726" w14:textId="77777777" w:rsidR="008C2855" w:rsidRDefault="008C2855" w:rsidP="00F2234F">
      <w:pPr>
        <w:ind w:left="644"/>
        <w:rPr>
          <w:lang w:val="id-ID"/>
        </w:rPr>
      </w:pPr>
    </w:p>
    <w:p w14:paraId="4ABF2DBF" w14:textId="77777777" w:rsidR="008C2855" w:rsidRDefault="008C2855" w:rsidP="00F2234F">
      <w:pPr>
        <w:ind w:left="644"/>
        <w:rPr>
          <w:lang w:val="id-ID"/>
        </w:rPr>
      </w:pPr>
    </w:p>
    <w:p w14:paraId="4AAD7C8F" w14:textId="77777777" w:rsidR="008C2855" w:rsidRDefault="008C2855" w:rsidP="00F2234F">
      <w:pPr>
        <w:ind w:left="644"/>
        <w:rPr>
          <w:lang w:val="id-ID"/>
        </w:rPr>
      </w:pPr>
    </w:p>
    <w:p w14:paraId="403C91E6" w14:textId="77777777" w:rsidR="008C2855" w:rsidRDefault="008C2855" w:rsidP="00F2234F">
      <w:pPr>
        <w:ind w:left="644"/>
        <w:rPr>
          <w:lang w:val="id-ID"/>
        </w:rPr>
      </w:pPr>
    </w:p>
    <w:p w14:paraId="5EDC578E" w14:textId="77777777" w:rsidR="008C2855" w:rsidRDefault="008C2855" w:rsidP="00F2234F">
      <w:pPr>
        <w:ind w:left="644"/>
        <w:rPr>
          <w:lang w:val="id-ID"/>
        </w:rPr>
      </w:pPr>
    </w:p>
    <w:p w14:paraId="6E526E14" w14:textId="77777777" w:rsidR="008C2855" w:rsidRDefault="008C2855" w:rsidP="00F2234F">
      <w:pPr>
        <w:ind w:left="644"/>
        <w:rPr>
          <w:lang w:val="id-ID"/>
        </w:rPr>
      </w:pPr>
    </w:p>
    <w:p w14:paraId="3FB7667E" w14:textId="77777777" w:rsidR="008C2855" w:rsidRDefault="008C2855" w:rsidP="00F2234F">
      <w:pPr>
        <w:ind w:left="644"/>
        <w:rPr>
          <w:lang w:val="id-ID"/>
        </w:rPr>
      </w:pPr>
    </w:p>
    <w:p w14:paraId="15D4E133" w14:textId="77777777" w:rsidR="008C2855" w:rsidRDefault="008C2855" w:rsidP="00F2234F">
      <w:pPr>
        <w:ind w:left="644"/>
        <w:rPr>
          <w:lang w:val="id-ID"/>
        </w:rPr>
      </w:pPr>
    </w:p>
    <w:p w14:paraId="1FE63F47" w14:textId="77777777" w:rsidR="008C2855" w:rsidRDefault="008C2855" w:rsidP="00F2234F">
      <w:pPr>
        <w:ind w:left="644"/>
        <w:rPr>
          <w:lang w:val="id-ID"/>
        </w:rPr>
      </w:pPr>
    </w:p>
    <w:p w14:paraId="0E9F5A7E" w14:textId="77777777" w:rsidR="008C2855" w:rsidRDefault="008C2855" w:rsidP="00F2234F">
      <w:pPr>
        <w:ind w:left="644"/>
        <w:rPr>
          <w:lang w:val="id-ID"/>
        </w:rPr>
      </w:pPr>
    </w:p>
    <w:p w14:paraId="5EBFF034" w14:textId="77777777" w:rsidR="008C2855" w:rsidRDefault="008C2855" w:rsidP="00F2234F">
      <w:pPr>
        <w:ind w:left="644"/>
        <w:rPr>
          <w:lang w:val="id-ID"/>
        </w:rPr>
      </w:pPr>
    </w:p>
    <w:p w14:paraId="7E5B7184" w14:textId="77777777" w:rsidR="008C2855" w:rsidRDefault="008C2855" w:rsidP="00F2234F">
      <w:pPr>
        <w:ind w:left="644"/>
        <w:rPr>
          <w:lang w:val="id-ID"/>
        </w:rPr>
      </w:pPr>
    </w:p>
    <w:p w14:paraId="16835355" w14:textId="77777777" w:rsidR="008C2855" w:rsidRDefault="008C2855" w:rsidP="00F2234F">
      <w:pPr>
        <w:ind w:left="644"/>
        <w:rPr>
          <w:lang w:val="id-ID"/>
        </w:rPr>
      </w:pPr>
    </w:p>
    <w:p w14:paraId="6D8D444D" w14:textId="77777777" w:rsidR="008C2855" w:rsidRDefault="008C2855" w:rsidP="00F2234F">
      <w:pPr>
        <w:ind w:left="644"/>
        <w:rPr>
          <w:lang w:val="id-ID"/>
        </w:rPr>
      </w:pPr>
    </w:p>
    <w:p w14:paraId="7E3DBCD1" w14:textId="77777777" w:rsidR="008C2855" w:rsidRDefault="008C2855" w:rsidP="002F1CD6">
      <w:pPr>
        <w:ind w:left="0" w:firstLine="0"/>
        <w:rPr>
          <w:lang w:val="id-ID"/>
        </w:rPr>
      </w:pPr>
    </w:p>
    <w:p w14:paraId="5D4B6128" w14:textId="77777777" w:rsidR="002F1CD6" w:rsidRPr="00D63A56" w:rsidRDefault="002F1CD6" w:rsidP="002F1CD6">
      <w:pPr>
        <w:ind w:left="0" w:firstLine="0"/>
        <w:rPr>
          <w:lang w:val="id-ID"/>
        </w:rPr>
      </w:pPr>
    </w:p>
    <w:p w14:paraId="6B8C8921" w14:textId="55D073F5" w:rsidR="00CF7D50" w:rsidRPr="008B4690" w:rsidRDefault="006F3089" w:rsidP="00B04EBB">
      <w:pPr>
        <w:pStyle w:val="Heading1"/>
        <w:spacing w:line="360" w:lineRule="auto"/>
        <w:rPr>
          <w:lang w:val="id-ID"/>
        </w:rPr>
      </w:pPr>
      <w:bookmarkStart w:id="50" w:name="_Toc132291467"/>
      <w:r w:rsidRPr="008B4690">
        <w:rPr>
          <w:lang w:val="id-ID"/>
        </w:rPr>
        <w:lastRenderedPageBreak/>
        <w:t>BAB II</w:t>
      </w:r>
      <w:bookmarkEnd w:id="48"/>
      <w:bookmarkEnd w:id="49"/>
      <w:bookmarkEnd w:id="50"/>
    </w:p>
    <w:p w14:paraId="212BE446" w14:textId="3C0946CD" w:rsidR="00872ACD" w:rsidRPr="008B4690" w:rsidRDefault="00B956DE" w:rsidP="00B04EBB">
      <w:pPr>
        <w:pStyle w:val="Heading1"/>
        <w:spacing w:line="360" w:lineRule="auto"/>
        <w:rPr>
          <w:lang w:val="id-ID"/>
        </w:rPr>
      </w:pPr>
      <w:bookmarkStart w:id="51" w:name="_Toc115090988"/>
      <w:bookmarkStart w:id="52" w:name="_Toc115755060"/>
      <w:bookmarkStart w:id="53" w:name="_Toc132291468"/>
      <w:r w:rsidRPr="008B4690">
        <w:rPr>
          <w:lang w:val="id-ID"/>
        </w:rPr>
        <w:t>KAJIAN</w:t>
      </w:r>
      <w:r w:rsidR="00CA4B21" w:rsidRPr="008B4690">
        <w:rPr>
          <w:lang w:val="id-ID"/>
        </w:rPr>
        <w:t xml:space="preserve"> PUSTAKA</w:t>
      </w:r>
      <w:bookmarkEnd w:id="51"/>
      <w:bookmarkEnd w:id="52"/>
      <w:bookmarkEnd w:id="53"/>
    </w:p>
    <w:p w14:paraId="42BEEC57" w14:textId="3A1A9925" w:rsidR="003A4B48" w:rsidRPr="008B4690" w:rsidRDefault="009A0D3E" w:rsidP="00B04EBB">
      <w:pPr>
        <w:pStyle w:val="Heading2"/>
        <w:numPr>
          <w:ilvl w:val="0"/>
          <w:numId w:val="2"/>
        </w:numPr>
        <w:spacing w:line="360" w:lineRule="auto"/>
        <w:rPr>
          <w:lang w:val="id-ID"/>
        </w:rPr>
      </w:pPr>
      <w:bookmarkStart w:id="54" w:name="_Toc115090989"/>
      <w:bookmarkStart w:id="55" w:name="_Toc115755061"/>
      <w:bookmarkStart w:id="56" w:name="_Toc132291469"/>
      <w:r w:rsidRPr="008B4690">
        <w:rPr>
          <w:lang w:val="id-ID"/>
        </w:rPr>
        <w:t xml:space="preserve">Kajian </w:t>
      </w:r>
      <w:r w:rsidR="00B956DE" w:rsidRPr="008B4690">
        <w:rPr>
          <w:lang w:val="id-ID"/>
        </w:rPr>
        <w:t>Teori</w:t>
      </w:r>
      <w:bookmarkEnd w:id="54"/>
      <w:bookmarkEnd w:id="55"/>
      <w:bookmarkEnd w:id="56"/>
      <w:r w:rsidRPr="008B4690">
        <w:rPr>
          <w:lang w:val="id-ID"/>
        </w:rPr>
        <w:t xml:space="preserve"> </w:t>
      </w:r>
    </w:p>
    <w:p w14:paraId="60C59B3E" w14:textId="77777777" w:rsidR="008049CF" w:rsidRDefault="003A4B48" w:rsidP="008049CF">
      <w:pPr>
        <w:pStyle w:val="Heading3"/>
        <w:numPr>
          <w:ilvl w:val="0"/>
          <w:numId w:val="6"/>
        </w:numPr>
        <w:spacing w:line="360" w:lineRule="auto"/>
        <w:rPr>
          <w:lang w:val="id-ID"/>
        </w:rPr>
      </w:pPr>
      <w:bookmarkStart w:id="57" w:name="_Toc115090990"/>
      <w:bookmarkStart w:id="58" w:name="_Toc115755062"/>
      <w:bookmarkStart w:id="59" w:name="_Toc132291470"/>
      <w:r w:rsidRPr="008B4690">
        <w:rPr>
          <w:lang w:val="id-ID"/>
        </w:rPr>
        <w:t>Kegiatan PTSL</w:t>
      </w:r>
      <w:bookmarkEnd w:id="57"/>
      <w:bookmarkEnd w:id="58"/>
      <w:bookmarkEnd w:id="59"/>
    </w:p>
    <w:p w14:paraId="61FEE6A8" w14:textId="7AEE7F61" w:rsidR="008049CF" w:rsidRDefault="0088197A" w:rsidP="008049CF">
      <w:pPr>
        <w:ind w:left="644"/>
        <w:rPr>
          <w:lang w:val="id-ID"/>
        </w:rPr>
      </w:pPr>
      <w:r>
        <w:t xml:space="preserve">Pendaftaran Tanah </w:t>
      </w:r>
      <w:r w:rsidRPr="008049CF">
        <w:rPr>
          <w:lang w:val="id-ID"/>
        </w:rPr>
        <w:t>dalam Pasal 1 ayat (</w:t>
      </w:r>
      <w:r>
        <w:t>1</w:t>
      </w:r>
      <w:r w:rsidRPr="008049CF">
        <w:rPr>
          <w:lang w:val="id-ID"/>
        </w:rPr>
        <w:t>) Peraturan Menteri Agraria dan Tata Ruang/Kepala Badan Pertanahan Nasional Republik Indonesia No. 6 Tahun 2018</w:t>
      </w:r>
      <w:r>
        <w:t xml:space="preserve"> Pendaftaran Tanah adalah rangkaian kegiatan yang dilakukan oleh Pemerintah secara terus menerus, berkesinambungan dan teratur, meliputi pengumpulan, pengolahan, pembukuan, dan penyajian serta pemeliharaan data fisik dan data yuridis, dalam bentuk peta dan daftar, mengenai bidang-bidang tanah dan satuan rumah susun, termasuk pemberian tanda bukti haknya bagi bidang-bidang tanah yang sudah ada haknya, dan hak milik atas satuan rumah susun serta hak-hak tertentu yang membebaninya</w:t>
      </w:r>
      <w:r w:rsidR="009F09C6">
        <w:fldChar w:fldCharType="begin"/>
      </w:r>
      <w:r w:rsidR="009F09C6">
        <w:instrText xml:space="preserve"> ADDIN ZOTERO_ITEM CSL_CITATION {"citationID":"OH61kSn4","properties":{"formattedCitation":"(\\uc0\\u8220{}Permen Agraria/Kepala BPN No. 6 Tahun 2018 tentang Pendaftaran Tanah Sistematis Lengkap [JDIH BPK RI],\\uc0\\u8221{} n.d.)","plainCitation":"(“Permen Agraria/Kepala BPN No. 6 Tahun 2018 tentang Pendaftaran Tanah Sistematis Lengkap [JDIH BPK RI],” n.d.)","noteIndex":0},"citationItems":[{"id":777,"uris":["http://zotero.org/users/local/vVJDaCwC/items/LSAFRX3W"],"itemData":{"id":777,"type":"webpage","title":"Permen Agraria/Kepala BPN No. 6 Tahun 2018 tentang Pendaftaran Tanah Sistematis Lengkap [JDIH BPK RI]","URL":"https://peraturan.bpk.go.id/Home/Details/103713/permen-agrariakepala-bpn-no-6-tahun-2018","accessed":{"date-parts":[["2023",4,12]]}}}],"schema":"https://github.com/citation-style-language/schema/raw/master/csl-citation.json"} </w:instrText>
      </w:r>
      <w:r w:rsidR="009F09C6">
        <w:fldChar w:fldCharType="separate"/>
      </w:r>
      <w:r w:rsidR="009F09C6" w:rsidRPr="009F09C6">
        <w:rPr>
          <w:szCs w:val="24"/>
        </w:rPr>
        <w:t>(“Permen Agraria/Kepala BPN No. 6 Tahun 2018 tentang Pendaftaran Tanah Sistematis Lengkap [JDIH BPK RI],” n.d.)</w:t>
      </w:r>
      <w:r w:rsidR="009F09C6">
        <w:fldChar w:fldCharType="end"/>
      </w:r>
      <w:r>
        <w:t>.</w:t>
      </w:r>
    </w:p>
    <w:p w14:paraId="21691798" w14:textId="77777777" w:rsidR="008049CF" w:rsidRDefault="0088197A" w:rsidP="008049CF">
      <w:pPr>
        <w:ind w:left="644"/>
        <w:rPr>
          <w:lang w:val="id-ID"/>
        </w:rPr>
      </w:pPr>
      <w:r>
        <w:t>P</w:t>
      </w:r>
      <w:r w:rsidRPr="0088197A">
        <w:t>emerintah sekarang ini melalui Kementerian ATR/BPN yang mempu</w:t>
      </w:r>
      <w:r w:rsidR="00FA100D">
        <w:t>n</w:t>
      </w:r>
      <w:r w:rsidRPr="0088197A">
        <w:t xml:space="preserve">yai kewenangan pendaftaran </w:t>
      </w:r>
      <w:r w:rsidRPr="0088197A">
        <w:lastRenderedPageBreak/>
        <w:t>tanah telah berupaya untuk percepatan pendaftaran tanah dengan berbagai program/proyek dengan segala keterbatasanny</w:t>
      </w:r>
      <w:r w:rsidR="005B708D">
        <w:t>a</w:t>
      </w:r>
      <w:r w:rsidRPr="0088197A">
        <w:t xml:space="preserve">. Program/proyek yang telah ada sebelumnya seperti, percepatan pendaftaran tanah melalui Proyek Administrasi Pertanahan (PAP), </w:t>
      </w:r>
      <w:r w:rsidRPr="005052DD">
        <w:rPr>
          <w:i/>
          <w:iCs/>
        </w:rPr>
        <w:t>Land Management</w:t>
      </w:r>
      <w:r w:rsidRPr="0088197A">
        <w:t xml:space="preserve"> and </w:t>
      </w:r>
      <w:r w:rsidRPr="005052DD">
        <w:rPr>
          <w:i/>
          <w:iCs/>
        </w:rPr>
        <w:t>Policy Development Project</w:t>
      </w:r>
      <w:r w:rsidRPr="0088197A">
        <w:t xml:space="preserve"> (LMPDP) atau proyek ajudikasi, Larasita, dan Program Nasional Agraria (Prona) belum dapat mencapai target pendaftaran tanah di seluruh Indonesia</w:t>
      </w:r>
      <w:r w:rsidR="00880180">
        <w:t xml:space="preserve"> </w:t>
      </w:r>
      <w:r>
        <w:fldChar w:fldCharType="begin"/>
      </w:r>
      <w:r>
        <w:instrText xml:space="preserve"> ADDIN ZOTERO_ITEM CSL_CITATION {"citationID":"eBUirRlO","properties":{"formattedCitation":"(Mujiburohman, 2018)","plainCitation":"(Mujiburohman, 2018)","noteIndex":0},"citationItems":[{"id":392,"uris":["http://zotero.org/users/local/vVJDaCwC/items/QKIUVHI6"],"itemData":{"id":392,"type":"article-journal","abstract":"Abstrak: This paper aims to examine the potential problems of Complete Systematic Land Registration (PTSL) as the government's priority agenda to establish land registration throughout Indonesia. This study uses a normative legal research approach by analyzing the legislation related to land registration, especially PP. 24 of 1997 concerning Land Registration and Ministerial Regulation ATR/Ka. BPN No. 12 of 2017 as amended by Ministerial Regulation No. 6 of 2018. The potential of this problem relates to the issue of tax and income tax payable, human resources, facilities and infrastructure, issues absentee land, maximum excess of land ownership, abandoned land, announcement of physical and juridical data, and problems of application of the principles of contradictoire delimitation. The potential of this problem is described and is given alternative solutions on the implementation of PTSL. Alternative solution is by strengthening the regulation of PTSL in the form of Government Parliament (PP), either by revising PP. 24 of 1997 and by forming a separate PP on PTSL by clarifying the outlined problems.Intisari: Tulisan ini bertujuan untuk mengkaji potensi permasalahan pendaftaran sistematik lengkap (PTSL) sebagai agenda prioritas pemerintah untuk menyelengarakan pendaftaran tanah seluruh Indonesia. Kajian ini mengunakan pendekatan penelitian hukum normatif dengan cara menganalisis peraturan perundangundangan yang berkaitan dengan pendaftaran tanah, khususnya PP No. 24 Tahun 1997 tentang Pendaftaran Tanah dan Peraturan Menteri ATR/Ka. BPN No. 12 Tahun 2017 sebagaimana diubah dengan Permen No. 6 Tahun 2018. Potensi permasalahan ini berkaitan dengan masalah biaya Pajak PPh dan BPHTB terhutang, sumberdaya manusia, sarana dan prasarana, permasalahan tanah absentee, kelebihan maksimum dan tanah terlantar, masalah pengumuman data fisik dan data yuridis, serta masalah penerapan asas kontradiktur delimitasi. Potensi masalah ini di diskripsikan dan diberikan aternatif solusi dalam pelaksanaan percepatan PTSL. Aternatif solusinya adalah dengan cara memperkuat regulasi PTSL dalam bentuk Paraturan Pemerintah (PP) baik dengan cara merevisi PP No. 24 Tahun 1997 maupun dengan membentuk PP tersendiri mengenai PTSL yang pada pokoknya pengaturan isi-nya salah satunya memperjelas permasalahan-permasalahan yang diuraikan diatas.","container-title":"BHUMI: Jurnal Agraria dan Pertanahan","DOI":"10.31292/jb.v4i1.217","ISSN":"2580-2151","issue":"1","journalAbbreviation":"Bhumi: j.pertanah.","language":"en","license":"Copyright (c) 2018 Dian Aries Mujiburohman","note":"number: 1","page":"88-101","source":"www.jurnalbhumi.stpn.ac.id","title":"Potensi Permasalahan Pendaftaran Tanah Sistematik Lengkap (PTSL)","volume":"4","author":[{"family":"Mujiburohman","given":"Dian Aries"}],"issued":{"date-parts":[["2018",8,19]]}}}],"schema":"https://github.com/citation-style-language/schema/raw/master/csl-citation.json"} </w:instrText>
      </w:r>
      <w:r>
        <w:fldChar w:fldCharType="separate"/>
      </w:r>
      <w:r w:rsidRPr="0088197A">
        <w:t>(Mujiburohman, 2018)</w:t>
      </w:r>
      <w:r>
        <w:fldChar w:fldCharType="end"/>
      </w:r>
      <w:r w:rsidRPr="0088197A">
        <w:t xml:space="preserve">. </w:t>
      </w:r>
    </w:p>
    <w:p w14:paraId="4B7DB9B9" w14:textId="38877AA0" w:rsidR="008049CF" w:rsidRDefault="0088197A" w:rsidP="008049CF">
      <w:pPr>
        <w:ind w:left="644"/>
        <w:rPr>
          <w:lang w:val="id-ID"/>
        </w:rPr>
      </w:pPr>
      <w:r w:rsidRPr="0088197A">
        <w:t>Program yang terbaru saat ini adalah Pendaftaran Tanah Sistematik Lengkap (PTSL)</w:t>
      </w:r>
      <w:r>
        <w:t xml:space="preserve"> </w:t>
      </w:r>
      <w:r w:rsidR="00047F04" w:rsidRPr="008E4551">
        <w:rPr>
          <w:lang w:val="id-ID"/>
        </w:rPr>
        <w:t xml:space="preserve">Pendaftaran Tanah Sistematis Lengkap dalam Pasal 1 ayat (2) Peraturan Menteri Agraria dan Tata Ruang/Kepala Badan Pertanahan Nasional Republik Indonesia No. 6 Tahun 2018, memiliki pengertian Pendaftaran Tanah Sistematis Lengkap yang selanjutnya disingkat PTSL adalah kegiatan Pendaftaran Tanah untuk pertama kali yang dilakukan secara serentak bagi semua objek Pendaftaran Tanah di seluruh wilayah Republik Indonesia dalam satu wilayah desa/kelurahan atau nama lainnya yang setingkat dengan itu, yang meliputi pengumpulan data fisik dan data yuridis mengenai satu </w:t>
      </w:r>
      <w:r w:rsidR="00047F04" w:rsidRPr="008E4551">
        <w:rPr>
          <w:lang w:val="id-ID"/>
        </w:rPr>
        <w:lastRenderedPageBreak/>
        <w:t>atau beberapa objek Pendaftaran Tanah untuk keperluan pendaftarannya</w:t>
      </w:r>
      <w:r w:rsidR="00A17DBB">
        <w:t xml:space="preserve"> </w:t>
      </w:r>
      <w:r w:rsidR="006A0C5C">
        <w:rPr>
          <w:lang w:val="id-ID"/>
        </w:rPr>
        <w:fldChar w:fldCharType="begin"/>
      </w:r>
      <w:r w:rsidR="006A0C5C">
        <w:rPr>
          <w:lang w:val="id-ID"/>
        </w:rPr>
        <w:instrText xml:space="preserve"> ADDIN ZOTERO_ITEM CSL_CITATION {"citationID":"QrpnPVTJ","properties":{"formattedCitation":"(\\uc0\\u8220{}Permen Agraria/Kepala BPN No. 6 Tahun 2018 tentang Pendaftaran Tanah Sistematis Lengkap [JDIH BPK RI],\\uc0\\u8221{} n.d.)","plainCitation":"(“Permen Agraria/Kepala BPN No. 6 Tahun 2018 tentang Pendaftaran Tanah Sistematis Lengkap [JDIH BPK RI],” n.d.)","noteIndex":0},"citationItems":[{"id":777,"uris":["http://zotero.org/users/local/vVJDaCwC/items/LSAFRX3W"],"itemData":{"id":777,"type":"webpage","title":"Permen Agraria/Kepala BPN No. 6 Tahun 2018 tentang Pendaftaran Tanah Sistematis Lengkap [JDIH BPK RI]","URL":"https://peraturan.bpk.go.id/Home/Details/103713/permen-agrariakepala-bpn-no-6-tahun-2018","accessed":{"date-parts":[["2023",4,12]]}}}],"schema":"https://github.com/citation-style-language/schema/raw/master/csl-citation.json"} </w:instrText>
      </w:r>
      <w:r w:rsidR="006A0C5C">
        <w:rPr>
          <w:lang w:val="id-ID"/>
        </w:rPr>
        <w:fldChar w:fldCharType="separate"/>
      </w:r>
      <w:r w:rsidR="006A0C5C" w:rsidRPr="006A0C5C">
        <w:rPr>
          <w:szCs w:val="24"/>
        </w:rPr>
        <w:t>(“Permen Agraria/Kepala BPN No. 6 Tahun 2018 tentang Pendaftaran Tanah Sistematis Lengkap [JDIH BPK RI],” n.d.)</w:t>
      </w:r>
      <w:r w:rsidR="006A0C5C">
        <w:rPr>
          <w:lang w:val="id-ID"/>
        </w:rPr>
        <w:fldChar w:fldCharType="end"/>
      </w:r>
      <w:r w:rsidR="00047F04" w:rsidRPr="008E4551">
        <w:rPr>
          <w:lang w:val="id-ID"/>
        </w:rPr>
        <w:t>.</w:t>
      </w:r>
    </w:p>
    <w:p w14:paraId="750BE7A4" w14:textId="3894767B" w:rsidR="008049CF" w:rsidRDefault="003B7709" w:rsidP="008049CF">
      <w:pPr>
        <w:ind w:left="644"/>
        <w:rPr>
          <w:lang w:val="id-ID"/>
        </w:rPr>
      </w:pPr>
      <w:r w:rsidRPr="008B4690">
        <w:rPr>
          <w:lang w:val="id-ID"/>
        </w:rPr>
        <w:t>Tujuan dari Pendaftaran Tanah Sistematik Lengkap dalam Pasal 2 ayat (2) Peraturan Menteri Agraria dan Tata Ruang/Kepala Badan Pertanahan Nasional Republik Indonesia No. 6 Tahun 2018 bertujuan untuk mewujudkan pemberian kepastian hukum dan perlindungan hukum Hak atas Tanah masyarakat berlandaskan asas sederhana, cepat, lancar, aman, adil, merata dan terbuka serta akuntabel, sehingga dapat meningkatkan kesejahteraan dan kemakmuran masyarakat dan ekonomi negara, serta mengurangi dan mencegah sengketa dan konflik pertanahan</w:t>
      </w:r>
      <w:r w:rsidR="003E1D99">
        <w:t xml:space="preserve"> </w:t>
      </w:r>
      <w:r w:rsidR="006A0C5C">
        <w:rPr>
          <w:lang w:val="id-ID"/>
        </w:rPr>
        <w:fldChar w:fldCharType="begin"/>
      </w:r>
      <w:r w:rsidR="006A0C5C">
        <w:rPr>
          <w:lang w:val="id-ID"/>
        </w:rPr>
        <w:instrText xml:space="preserve"> ADDIN ZOTERO_ITEM CSL_CITATION {"citationID":"AVlZ99OP","properties":{"formattedCitation":"(\\uc0\\u8220{}Permen Agraria/Kepala BPN No. 6 Tahun 2018 tentang Pendaftaran Tanah Sistematis Lengkap [JDIH BPK RI],\\uc0\\u8221{} n.d.)","plainCitation":"(“Permen Agraria/Kepala BPN No. 6 Tahun 2018 tentang Pendaftaran Tanah Sistematis Lengkap [JDIH BPK RI],” n.d.)","noteIndex":0},"citationItems":[{"id":777,"uris":["http://zotero.org/users/local/vVJDaCwC/items/LSAFRX3W"],"itemData":{"id":777,"type":"webpage","title":"Permen Agraria/Kepala BPN No. 6 Tahun 2018 tentang Pendaftaran Tanah Sistematis Lengkap [JDIH BPK RI]","URL":"https://peraturan.bpk.go.id/Home/Details/103713/permen-agrariakepala-bpn-no-6-tahun-2018","accessed":{"date-parts":[["2023",4,12]]}}}],"schema":"https://github.com/citation-style-language/schema/raw/master/csl-citation.json"} </w:instrText>
      </w:r>
      <w:r w:rsidR="006A0C5C">
        <w:rPr>
          <w:lang w:val="id-ID"/>
        </w:rPr>
        <w:fldChar w:fldCharType="separate"/>
      </w:r>
      <w:r w:rsidR="006A0C5C" w:rsidRPr="006A0C5C">
        <w:rPr>
          <w:szCs w:val="24"/>
        </w:rPr>
        <w:t>(“Permen Agraria/Kepala BPN No. 6 Tahun 2018 tentang Pendaftaran Tanah Sistematis Lengkap [JDIH BPK RI],” n.d.)</w:t>
      </w:r>
      <w:r w:rsidR="006A0C5C">
        <w:rPr>
          <w:lang w:val="id-ID"/>
        </w:rPr>
        <w:fldChar w:fldCharType="end"/>
      </w:r>
      <w:r w:rsidRPr="008B4690">
        <w:rPr>
          <w:lang w:val="id-ID"/>
        </w:rPr>
        <w:t xml:space="preserve">. </w:t>
      </w:r>
    </w:p>
    <w:p w14:paraId="5434BD51" w14:textId="0EF02515" w:rsidR="008049CF" w:rsidRDefault="009448E2" w:rsidP="008049CF">
      <w:pPr>
        <w:ind w:left="644"/>
        <w:rPr>
          <w:lang w:val="id-ID"/>
        </w:rPr>
      </w:pPr>
      <w:r w:rsidRPr="002C6DDD">
        <w:rPr>
          <w:lang w:val="id-ID"/>
        </w:rPr>
        <w:t xml:space="preserve">Pelaksanaan PTSL diatur dalam Pasal 4 ayat (4) Peraturan Menteri Agraria dan Tata Ruang/Kepala Badan Pertanahan Nasional Republik Indonesia No. 6 Tahun 2018 Pelaksanaan kegiatan PTSL dilakukan dengan tahapan (1) perencanaan, (2) penetapan lokasi, </w:t>
      </w:r>
      <w:r w:rsidRPr="002C6DDD">
        <w:rPr>
          <w:lang w:val="id-ID"/>
        </w:rPr>
        <w:lastRenderedPageBreak/>
        <w:t>(3) persiapan, (4) pembentukan dan penetapan panitia ajudikasi PTSL dan satuan tugas; (5) penyuluhan; (6) pengumpulan data fisik dan pengumpulan data yuridis; (7) penelitian data yuridis untuk pembuktian hak; (8) pengumuman data fisik dan data yuridis serta pengesahannya; (9) penegasan konversi, pengakuan hak dan pemberian hak; (10) pembukuan hak; (11) penerbitan sertipikat hak atas tanah;(12) pendokumentasian dan penyerahan hasil kegiatan; dan (13)  pelaporan</w:t>
      </w:r>
      <w:r w:rsidR="006A0C5C">
        <w:rPr>
          <w:lang w:val="id-ID"/>
        </w:rPr>
        <w:fldChar w:fldCharType="begin"/>
      </w:r>
      <w:r w:rsidR="006A0C5C">
        <w:rPr>
          <w:lang w:val="id-ID"/>
        </w:rPr>
        <w:instrText xml:space="preserve"> ADDIN ZOTERO_ITEM CSL_CITATION {"citationID":"bjRI0wvP","properties":{"formattedCitation":"(\\uc0\\u8220{}Permen Agraria/Kepala BPN No. 6 Tahun 2018 tentang Pendaftaran Tanah Sistematis Lengkap [JDIH BPK RI],\\uc0\\u8221{} n.d.)","plainCitation":"(“Permen Agraria/Kepala BPN No. 6 Tahun 2018 tentang Pendaftaran Tanah Sistematis Lengkap [JDIH BPK RI],” n.d.)","noteIndex":0},"citationItems":[{"id":777,"uris":["http://zotero.org/users/local/vVJDaCwC/items/LSAFRX3W"],"itemData":{"id":777,"type":"webpage","title":"Permen Agraria/Kepala BPN No. 6 Tahun 2018 tentang Pendaftaran Tanah Sistematis Lengkap [JDIH BPK RI]","URL":"https://peraturan.bpk.go.id/Home/Details/103713/permen-agrariakepala-bpn-no-6-tahun-2018","accessed":{"date-parts":[["2023",4,12]]}}}],"schema":"https://github.com/citation-style-language/schema/raw/master/csl-citation.json"} </w:instrText>
      </w:r>
      <w:r w:rsidR="006A0C5C">
        <w:rPr>
          <w:lang w:val="id-ID"/>
        </w:rPr>
        <w:fldChar w:fldCharType="separate"/>
      </w:r>
      <w:r w:rsidR="006A0C5C" w:rsidRPr="006A0C5C">
        <w:rPr>
          <w:szCs w:val="24"/>
        </w:rPr>
        <w:t>(“Permen Agraria/Kepala BPN No. 6 Tahun 2018 tentang Pendaftaran Tanah Sistematis Lengkap [JDIH BPK RI],” n.d.)</w:t>
      </w:r>
      <w:r w:rsidR="006A0C5C">
        <w:rPr>
          <w:lang w:val="id-ID"/>
        </w:rPr>
        <w:fldChar w:fldCharType="end"/>
      </w:r>
      <w:r w:rsidRPr="002C6DDD">
        <w:rPr>
          <w:lang w:val="id-ID"/>
        </w:rPr>
        <w:t xml:space="preserve">. </w:t>
      </w:r>
    </w:p>
    <w:p w14:paraId="21F23F0C" w14:textId="1AA37123" w:rsidR="00F46980" w:rsidRPr="008B4690" w:rsidRDefault="008657A9" w:rsidP="008049CF">
      <w:pPr>
        <w:ind w:left="644"/>
        <w:rPr>
          <w:lang w:val="id-ID"/>
        </w:rPr>
      </w:pPr>
      <w:r w:rsidRPr="008B4690">
        <w:rPr>
          <w:lang w:val="id-ID"/>
        </w:rPr>
        <w:t>Berdasarkan Peraturan Menteri Agraria dan Tata Ruang/Kepala Badan Pertanahan Nasional Republik Indonesia Nomor 6 Tahun 2018 Pasal 25 penyelesaian kegiatan PTSL</w:t>
      </w:r>
      <w:r w:rsidR="00EF43B7" w:rsidRPr="008B4690">
        <w:rPr>
          <w:lang w:val="id-ID"/>
        </w:rPr>
        <w:t xml:space="preserve"> </w:t>
      </w:r>
      <w:r w:rsidRPr="008B4690">
        <w:rPr>
          <w:lang w:val="id-ID"/>
        </w:rPr>
        <w:t>terdi</w:t>
      </w:r>
      <w:r w:rsidR="00714FD8">
        <w:t>r</w:t>
      </w:r>
      <w:r w:rsidRPr="008B4690">
        <w:rPr>
          <w:lang w:val="id-ID"/>
        </w:rPr>
        <w:t>i atas 4 (empat) kluster</w:t>
      </w:r>
      <w:r w:rsidR="003625DB" w:rsidRPr="008B4690">
        <w:rPr>
          <w:lang w:val="id-ID"/>
        </w:rPr>
        <w:t>, meliputi</w:t>
      </w:r>
      <w:r w:rsidR="003625DB">
        <w:rPr>
          <w:lang w:val="id-ID"/>
        </w:rPr>
        <w:t xml:space="preserve"> </w:t>
      </w:r>
      <w:r w:rsidR="006A0C5C">
        <w:rPr>
          <w:lang w:val="id-ID"/>
        </w:rPr>
        <w:fldChar w:fldCharType="begin"/>
      </w:r>
      <w:r w:rsidR="006A0C5C">
        <w:rPr>
          <w:lang w:val="id-ID"/>
        </w:rPr>
        <w:instrText xml:space="preserve"> ADDIN ZOTERO_ITEM CSL_CITATION {"citationID":"KGY2HqLu","properties":{"formattedCitation":"(\\uc0\\u8220{}Permen Agraria/Kepala BPN No. 6 Tahun 2018 tentang Pendaftaran Tanah Sistematis Lengkap [JDIH BPK RI],\\uc0\\u8221{} n.d.)","plainCitation":"(“Permen Agraria/Kepala BPN No. 6 Tahun 2018 tentang Pendaftaran Tanah Sistematis Lengkap [JDIH BPK RI],” n.d.)","noteIndex":0},"citationItems":[{"id":777,"uris":["http://zotero.org/users/local/vVJDaCwC/items/LSAFRX3W"],"itemData":{"id":777,"type":"webpage","title":"Permen Agraria/Kepala BPN No. 6 Tahun 2018 tentang Pendaftaran Tanah Sistematis Lengkap [JDIH BPK RI]","URL":"https://peraturan.bpk.go.id/Home/Details/103713/permen-agrariakepala-bpn-no-6-tahun-2018","accessed":{"date-parts":[["2023",4,12]]}}}],"schema":"https://github.com/citation-style-language/schema/raw/master/csl-citation.json"} </w:instrText>
      </w:r>
      <w:r w:rsidR="006A0C5C">
        <w:rPr>
          <w:lang w:val="id-ID"/>
        </w:rPr>
        <w:fldChar w:fldCharType="separate"/>
      </w:r>
      <w:r w:rsidR="006A0C5C" w:rsidRPr="006A0C5C">
        <w:rPr>
          <w:szCs w:val="24"/>
        </w:rPr>
        <w:t>(“Permen Agraria/Kepala BPN No. 6 Tahun 2018 tentang Pendaftaran Tanah Sistematis Lengkap [JDIH BPK RI],” n.d.)</w:t>
      </w:r>
      <w:r w:rsidR="006A0C5C">
        <w:rPr>
          <w:lang w:val="id-ID"/>
        </w:rPr>
        <w:fldChar w:fldCharType="end"/>
      </w:r>
      <w:r w:rsidRPr="008B4690">
        <w:rPr>
          <w:lang w:val="id-ID"/>
        </w:rPr>
        <w:t xml:space="preserve">: </w:t>
      </w:r>
    </w:p>
    <w:p w14:paraId="4412B8B7" w14:textId="77777777" w:rsidR="00F46980" w:rsidRPr="008B4690" w:rsidRDefault="008657A9" w:rsidP="00B04EBB">
      <w:pPr>
        <w:pStyle w:val="ListParagraph"/>
        <w:numPr>
          <w:ilvl w:val="0"/>
          <w:numId w:val="9"/>
        </w:numPr>
        <w:spacing w:line="360" w:lineRule="auto"/>
        <w:rPr>
          <w:rFonts w:ascii="Cambria" w:hAnsi="Cambria"/>
          <w:lang w:val="id-ID"/>
        </w:rPr>
      </w:pPr>
      <w:r w:rsidRPr="008B4690">
        <w:rPr>
          <w:rFonts w:ascii="Cambria" w:hAnsi="Cambria"/>
          <w:lang w:val="id-ID"/>
        </w:rPr>
        <w:t xml:space="preserve">Kluster 1, yaitu bidang tanah yang data fisik dan data yuridisnya memenuhi syarat untuk diterbitkan Sertipikat Hak atas Tanah. </w:t>
      </w:r>
    </w:p>
    <w:p w14:paraId="1EAA9786" w14:textId="77777777" w:rsidR="00F46980" w:rsidRPr="008B4690" w:rsidRDefault="008657A9" w:rsidP="00B04EBB">
      <w:pPr>
        <w:pStyle w:val="ListParagraph"/>
        <w:numPr>
          <w:ilvl w:val="0"/>
          <w:numId w:val="9"/>
        </w:numPr>
        <w:spacing w:line="360" w:lineRule="auto"/>
        <w:rPr>
          <w:rFonts w:ascii="Cambria" w:hAnsi="Cambria"/>
          <w:lang w:val="id-ID"/>
        </w:rPr>
      </w:pPr>
      <w:r w:rsidRPr="008B4690">
        <w:rPr>
          <w:rFonts w:ascii="Cambria" w:hAnsi="Cambria"/>
          <w:lang w:val="id-ID"/>
        </w:rPr>
        <w:lastRenderedPageBreak/>
        <w:t xml:space="preserve">Kluster 2, yaitu bidang tanah yang data fisik dan data yuridisnya memenuhi syarat untuk diterbitkan Sertipikat Hak atas Tanahnya namun terdapat perkara di Pengadilan dan/atau sengketa. </w:t>
      </w:r>
    </w:p>
    <w:p w14:paraId="42BB6300" w14:textId="77777777" w:rsidR="00F46980" w:rsidRPr="008B4690" w:rsidRDefault="008657A9" w:rsidP="00B04EBB">
      <w:pPr>
        <w:pStyle w:val="ListParagraph"/>
        <w:numPr>
          <w:ilvl w:val="0"/>
          <w:numId w:val="9"/>
        </w:numPr>
        <w:spacing w:line="360" w:lineRule="auto"/>
        <w:rPr>
          <w:rFonts w:ascii="Cambria" w:hAnsi="Cambria"/>
          <w:lang w:val="id-ID"/>
        </w:rPr>
      </w:pPr>
      <w:r w:rsidRPr="008B4690">
        <w:rPr>
          <w:rFonts w:ascii="Cambria" w:hAnsi="Cambria"/>
          <w:lang w:val="id-ID"/>
        </w:rPr>
        <w:t xml:space="preserve">Kluster 3, yaitu bidang tanah yang data fisik dan data yuridisnya tidak dapat dibukukan dan diterbitkan Sertipikat Hak atas Tanah karena subjek dan/atau objek haknya belum memenuhi persyaratan tertentu yang ditetapkan dalam Peraturan Menteri ini. </w:t>
      </w:r>
    </w:p>
    <w:p w14:paraId="5305165D" w14:textId="0A117266" w:rsidR="00BA0DAF" w:rsidRDefault="008657A9" w:rsidP="00B04EBB">
      <w:pPr>
        <w:pStyle w:val="ListParagraph"/>
        <w:numPr>
          <w:ilvl w:val="0"/>
          <w:numId w:val="9"/>
        </w:numPr>
        <w:spacing w:line="360" w:lineRule="auto"/>
        <w:rPr>
          <w:rFonts w:ascii="Cambria" w:hAnsi="Cambria"/>
          <w:lang w:val="id-ID"/>
        </w:rPr>
      </w:pPr>
      <w:r w:rsidRPr="008B4690">
        <w:rPr>
          <w:rFonts w:ascii="Cambria" w:hAnsi="Cambria"/>
          <w:lang w:val="id-ID"/>
        </w:rPr>
        <w:t>Kluster 4, yaitu bidang tanah yang objek dan subjeknya sudah terdaftar dan sudah berserti</w:t>
      </w:r>
      <w:r w:rsidR="00EF43B7" w:rsidRPr="008B4690">
        <w:rPr>
          <w:rFonts w:ascii="Cambria" w:hAnsi="Cambria"/>
          <w:lang w:val="id-ID"/>
        </w:rPr>
        <w:t>f</w:t>
      </w:r>
      <w:r w:rsidRPr="008B4690">
        <w:rPr>
          <w:rFonts w:ascii="Cambria" w:hAnsi="Cambria"/>
          <w:lang w:val="id-ID"/>
        </w:rPr>
        <w:t>ikat Hak atas Tanah, baik yang belum dipetakan maupun yang sudah dipetakan namun tidak sesuai dengan kondisi lapangan atau terdapat perubahan data fisik, wajib dilakukan pemetaannya ke dalam Peta Pendaftaran Tanah Sistematis Lengkap. Kluster 4 merupakan kegiatan dalam rangka pembangunan sistem pemetaan bidang tanah dalam satu kesatuan wilayah administrasi desa/kelurahan secara lengkap.</w:t>
      </w:r>
    </w:p>
    <w:p w14:paraId="00FA400D" w14:textId="77777777" w:rsidR="00B7643B" w:rsidRDefault="00B7643B" w:rsidP="00B7643B">
      <w:pPr>
        <w:rPr>
          <w:lang w:val="id-ID"/>
        </w:rPr>
      </w:pPr>
    </w:p>
    <w:p w14:paraId="66B2AF96" w14:textId="77777777" w:rsidR="00B7643B" w:rsidRPr="00B7643B" w:rsidRDefault="00B7643B" w:rsidP="00B7643B">
      <w:pPr>
        <w:rPr>
          <w:lang w:val="id-ID"/>
        </w:rPr>
      </w:pPr>
    </w:p>
    <w:p w14:paraId="1B195015" w14:textId="0A894B5E" w:rsidR="005B220C" w:rsidRPr="00A64EFC" w:rsidRDefault="005B220C" w:rsidP="00B04EBB">
      <w:pPr>
        <w:pStyle w:val="Heading3"/>
        <w:spacing w:line="360" w:lineRule="auto"/>
        <w:rPr>
          <w:lang w:val="id-ID"/>
        </w:rPr>
      </w:pPr>
      <w:bookmarkStart w:id="60" w:name="_Toc132291471"/>
      <w:bookmarkStart w:id="61" w:name="_Toc115090991"/>
      <w:bookmarkStart w:id="62" w:name="_Toc115755063"/>
      <w:r w:rsidRPr="00A64EFC">
        <w:rPr>
          <w:lang w:val="id-ID"/>
        </w:rPr>
        <w:lastRenderedPageBreak/>
        <w:t xml:space="preserve">Dokumen </w:t>
      </w:r>
      <w:r w:rsidR="00AE2D2B">
        <w:t>P</w:t>
      </w:r>
      <w:r w:rsidR="009C3058">
        <w:t>ertanggungjawaban</w:t>
      </w:r>
      <w:bookmarkEnd w:id="60"/>
    </w:p>
    <w:p w14:paraId="156C4A80" w14:textId="77777777" w:rsidR="008049CF" w:rsidRDefault="005B220C" w:rsidP="008049CF">
      <w:pPr>
        <w:ind w:left="644" w:firstLine="294"/>
        <w:rPr>
          <w:b/>
          <w:bCs/>
          <w:lang w:val="id-ID"/>
        </w:rPr>
      </w:pPr>
      <w:r w:rsidRPr="008B4690">
        <w:rPr>
          <w:lang w:val="id-ID"/>
        </w:rPr>
        <w:t xml:space="preserve">Dokumen adalah sebuah surat tertulis atau tidak tertulis baik berupa suara, gambar, film dan sebagainya yang dapat dijadikan sebagai bukti keterangan </w:t>
      </w:r>
      <w:r w:rsidRPr="008B4690">
        <w:rPr>
          <w:lang w:val="id-ID"/>
        </w:rPr>
        <w:fldChar w:fldCharType="begin"/>
      </w:r>
      <w:r w:rsidRPr="008B4690">
        <w:rPr>
          <w:lang w:val="id-ID"/>
        </w:rPr>
        <w:instrText xml:space="preserve"> ADDIN ZOTERO_ITEM CSL_CITATION {"citationID":"66PjJwVN","properties":{"formattedCitation":"(Hutabarat, 2021)","plainCitation":"(Hutabarat, 2021)","noteIndex":0},"citationItems":[{"id":524,"uris":["http://zotero.org/users/local/vVJDaCwC/items/3C2WXKFT"],"itemData":{"id":524,"type":"article-journal","abstract":"Penggunaan tanda tangan digital (TTD) di saat pandemi wabah Virus Covid-19 sekarang ini, manfaatnya sangat dirasakan oleh penggunanya, khususnya perusahaan-perusahaan di Indonesia dalam melakukan penandatanganan dokumen-dokumen bisnis.Karena pandemi ini mengakibatkan pekerja harus bekerja dari rumah atau dengan istilah work from home (WFH) sesuai dengan kebijakan yang dibuat pemerintah.Adapun yang menjadi permasalahan dalam penelitian adalah Bagaimana pengaturan hukum positif tanda tangan digital di Indonesia?Dan Bagaimana keabsahan tanda tangan digital di Indonesia yang dikembangkan oleh PrivyID?\r\n      Adapun metode penelitian yang dipakai dalam penulisan ini adalah metode penelitian kepustakaan, yaitu dengan mengumpulkan data dan menelaah bahan kepustakaan yang berkaitan dengan penulisan skripsi ini.\t\t\r\n     Hasil penelitian bahwa pengaturan hukum positif penggunaan TTD di Indonesia diatur pada UU RI No19 Tahun 2016 Tentang ITE, PP No 71 Tahun 2019 serta PERMENKOMINFO No 11 Tahun 2018 dan keabsahan TTD dikembangkan oleh PrivyID yaitu platform ini sudah terlisensi oleh Kominfo yang dimana PrivyID ini beroperasi dengan sistem keamanan informasi berstandar ISO/IEC 27001:2013, sehingga PrivyID dipercaya dan sah menurut undang-undang yang berlaku di Indonesia.\t\t\t\t\r\n     Kesimpulan penelitian ini adalah bahwa pengaturan TTD di Indonesia sudah dituangkan dalam beberapa peraturan perundang-undangan serta PrivyID merupakan salah satu penyedia tanda tangan digital yang sudah terakui.Adapun  saran adalah pemerintah haruslah membuat undang-undang khusus untuk tanda tangan digital","language":"en","note":"Accepted: 2021-10-30T03:06:33Z","source":"repository.uhn.ac.id","title":"ASPEK HUKUM PENGGUNAAN TANDA TANGAN DIGITAL DALAM MENYELESAIKAN PENANDATANGANAN DOKUMEN-DOKUMEN BISNIS PERUSAHAAN-PERUSAHAAN YANG DIKEMBANGKAN OLEH PRIVYID","URL":"http://repository.uhn.ac.id/handle/123456789/5517","author":[{"family":"Hutabarat","given":"Sonita Enjelina"}],"accessed":{"date-parts":[["2022",10,8]]},"issued":{"date-parts":[["2021",10,30]]}}}],"schema":"https://github.com/citation-style-language/schema/raw/master/csl-citation.json"} </w:instrText>
      </w:r>
      <w:r w:rsidRPr="008B4690">
        <w:rPr>
          <w:lang w:val="id-ID"/>
        </w:rPr>
        <w:fldChar w:fldCharType="separate"/>
      </w:r>
      <w:r w:rsidRPr="008B4690">
        <w:rPr>
          <w:lang w:val="id-ID"/>
        </w:rPr>
        <w:t>(Hutabarat, 2021)</w:t>
      </w:r>
      <w:r w:rsidRPr="008B4690">
        <w:rPr>
          <w:lang w:val="id-ID"/>
        </w:rPr>
        <w:fldChar w:fldCharType="end"/>
      </w:r>
      <w:r w:rsidRPr="008B4690">
        <w:rPr>
          <w:lang w:val="id-ID"/>
        </w:rPr>
        <w:t>.</w:t>
      </w:r>
      <w:r w:rsidR="00306FB5">
        <w:t xml:space="preserve"> </w:t>
      </w:r>
      <w:r w:rsidRPr="008B4690">
        <w:rPr>
          <w:lang w:val="id-ID"/>
        </w:rPr>
        <w:t>Dokumen</w:t>
      </w:r>
      <w:r w:rsidR="00AF179B">
        <w:t xml:space="preserve"> </w:t>
      </w:r>
      <w:r w:rsidRPr="008B4690">
        <w:rPr>
          <w:lang w:val="id-ID"/>
        </w:rPr>
        <w:t>laporan pertanggungjawaban</w:t>
      </w:r>
      <w:r w:rsidR="007A68F3">
        <w:rPr>
          <w:lang w:val="id-ID"/>
        </w:rPr>
        <w:fldChar w:fldCharType="begin"/>
      </w:r>
      <w:r w:rsidR="007A68F3">
        <w:rPr>
          <w:lang w:val="id-ID"/>
        </w:rPr>
        <w:instrText xml:space="preserve"> ADDIN ZOTERO_ITEM CSL_CITATION {"citationID":"ogt8BK1I","properties":{"formattedCitation":"(Ingerti, 2020)","plainCitation":"(Ingerti, 2020)","noteIndex":0},"citationItems":[{"id":414,"uris":["http://zotero.org/users/local/vVJDaCwC/items/DSP4HIMQ"],"itemData":{"id":414,"type":"thesis","abstract":"Pendaftaran Tanah Sistematis Lengkap (PTSL) merupakan salah satu\r\nprogram yang diselenggarakan oleh Pemerintah untuk membantu masyarakat\r\ndalam memperoleh sertipikat tanah. Tujuan penelitian ini adalah untuk\r\nmengetahui prosedur pembiayaan Pendaftaran Tanah Sistematis Lengkap\r\n(PTSL) berdasarkan Surat Keputusan Bersama Menteri, untuk mengetahui\r\nkepastian hukum Pendaftaran Tanah Sistematis Lengkap (PTSL) berdasarkan\r\nSurat Keputusan Bersama Menteri, untuk mengetahui penyelesaian sengketa\r\ndalam pendaftaran tanah sistematis lengkap.\r\nPenulisan skripsi ini bersifat deskriptif dan pendekatan yang dipergunakan\r\nadalah yang penelitian yuridis empiris bertujuan menganalisis permasalahan\r\ndilakukan dengan cara memadukan bahan-bahan hukum (yang merupakan data\r\nsekunder) dengan data primer yang diperoleh di lapangan. Alat pengumpul\r\ndatanya adalah studi dokumen dan wawancara serta dianalisis secara kualitatif.\r\nProsedur pembiayaan Pendaftaran Tanah Sistematis Lengkap (PTSL)\r\nberdasarkan Surat Keputusan Bersama Menteri sudah ditetapkan biaya\r\npersiapan pelaksanaan (kegiatan penyiapan dokumen, kegiatan pengadaan patok\r\ndan materai, kegiatan operasional petugas kelurahan/desa) PTSL untuk kategori\r\nIII (Sumatera Utara ) biayanya Rp. .- (seratus sembilan puluh tujuh ribu\r\nseratus enam puluh rupiah). Kepastian hukum Pendaftaran Tanah Sistematis\r\nLengkap (PTSL) berdasarkan Surat Keputusan Bersama Menteri adalah\r\nmemberikan perlindungan hukum kepada pemegangan hak atas suatu bidang\r\ntanah dalam bentuk pemberian sertipikat hak atas tanah dan menyediakan\r\ninformasi kepada pihak-pihak yang berkepentingan agar dengan mudah untuk\r\nmemperoleh data, baik data fisik dan data yuridis yang sudah terdaftar terbuka\r\nuntuk umum serta terselenggaranya tertib administrasi, baik dalam hal peralihan,\r\npembebanan, dan hapusnya hak atas bidang tanah. Penyelesaian sengketa dalam\r\npendaftaran tanah sistematis lengkap adalah apabila ada kesalahan data baik data\r\nfisik maupun data yuridis pada saat pengumuman data di desa/kelurahan dapat\r\ndiperbaiki kembali sebelum dibuatkan sertipikat, tetapi apabila sertipikat telah\r\nterbit tetapi didalamnya ada kesalahan data, maka data yang salah dapat diajukan\r\nkeberatan ke Kantor Badan Pertanahan Nasional dan dapat diselesaikan melalui\r\njalur litigsi ataupun non-litigasi, yakni melalui mediasi atau dengan cara\r\nPengadilan Tata Usaha Negara.","genre":"Thesis","note":"Accepted: 2020-11-19T08:17:50Z","source":"repository.umsu.ac.id","title":"Implementasi Pembiayaan Pendaftaran Tanah Sistematis Lengkap (Ptsl) Berdasarkan Surat Keputusan Bersama 3 Menteri","URL":"http://repository.umsu.ac.id/handle/123456789/13919","author":[{"family":"Ingerti","given":"Regita Sistiyani"}],"accessed":{"date-parts":[["2022",9,22]]},"issued":{"date-parts":[["2020",11,7]]}}}],"schema":"https://github.com/citation-style-language/schema/raw/master/csl-citation.json"} </w:instrText>
      </w:r>
      <w:r w:rsidR="007A68F3">
        <w:rPr>
          <w:lang w:val="id-ID"/>
        </w:rPr>
        <w:fldChar w:fldCharType="separate"/>
      </w:r>
      <w:r w:rsidR="007A68F3" w:rsidRPr="007A68F3">
        <w:t>(Ingerti, 2020)</w:t>
      </w:r>
      <w:r w:rsidR="007A68F3">
        <w:rPr>
          <w:lang w:val="id-ID"/>
        </w:rPr>
        <w:fldChar w:fldCharType="end"/>
      </w:r>
      <w:r w:rsidRPr="008B4690">
        <w:rPr>
          <w:lang w:val="id-ID"/>
        </w:rPr>
        <w:t xml:space="preserve"> sendiri merupakan dokumen tertulis dan disusun dengan maksud untuk memberikan laporan mengenai pelaksanaan kegiatan dari suatu unit organisasi kepada unit organisasi yang lebih tinggi maupun sederajat </w:t>
      </w:r>
      <w:r w:rsidRPr="008B4690">
        <w:rPr>
          <w:lang w:val="id-ID"/>
        </w:rPr>
        <w:fldChar w:fldCharType="begin"/>
      </w:r>
      <w:r w:rsidRPr="008B4690">
        <w:rPr>
          <w:lang w:val="id-ID"/>
        </w:rPr>
        <w:instrText xml:space="preserve"> ADDIN ZOTERO_ITEM CSL_CITATION {"citationID":"4qqFXM8F","properties":{"formattedCitation":"(Yudi et al., 2021)","plainCitation":"(Yudi et al., 2021)","noteIndex":0},"citationItems":[{"id":447,"uris":["http://zotero.org/users/local/vVJDaCwC/items/GDB66IR6"],"itemData":{"id":447,"type":"article-journal","abstract":"Artikel ini bertujuan untuk mengungkap pentingnya penyusunan laporan pertanggungjawaban keuangan terhadap organisasi eksternal kampus. Laporan pertanggungjawaban keuangan menjadi sesuatu yang menghambat mahasiswa untuk melaksanakan kegiatan&amp;nbsp; dikarenakan keterbatasan pemahaman untuk membuat dan menyusun administrasi keuangan yang harus didasarkan pada peraturan terkait dengan penggunaan dana APBN dan APBD. Hal ini dapat menurunkan kepercayaan pemerintah tehadap organisasi penerima dana.&amp;nbsp; Pengabdian&amp;nbsp; ini&amp;nbsp; dimaksudkan&amp;nbsp; untuk meningkatkan pengetahuan dan pemahaman mahasiswa dalam menyusun laporan kegiatan yang pendanaannya bersumber dari pemerintah.. &amp;nbsp;Kegiatan pengabdian telah dilaksanakan dengan lancar. Penyusunan laporan pertanggungjawaban diawali dengan penyusunan RAB sebagai dasar pertanggungjawaban belanja kegiatan dan diikuti penyusunan laporan pertanggungjawaban disertai form dokumen pendukungnya","container-title":"Jurnal Inovasi, Teknologi dan Dharma Bagi Masyarakat","ISSN":"2721-2378","issue":"3","journalAbbreviation":"Fakultas Ekonomi dan Bisnis Universitas Jambi","language":"en","license":"Copyright (c) 2021 Jurnal Inovasi, Teknologi dan Dharma Bagi Masyarakat","note":"number: 3","page":"96-101","source":"online-journal.unja.ac.id","title":"Penyusunan Laporan Pertanggungjawaban Keuangan Kegiatan Organisasi Eksternal Kampus","volume":"3","author":[{"family":"Yudi","given":"Yudi"},{"family":"Rahayu","given":"Sri"},{"family":"Rahayu","given":"Rahayu"},{"family":"Syafis","given":"Kamadie Sumanda"}],"issued":{"date-parts":[["2021",12,25]]}}}],"schema":"https://github.com/citation-style-language/schema/raw/master/csl-citation.json"} </w:instrText>
      </w:r>
      <w:r w:rsidRPr="008B4690">
        <w:rPr>
          <w:lang w:val="id-ID"/>
        </w:rPr>
        <w:fldChar w:fldCharType="separate"/>
      </w:r>
      <w:r w:rsidRPr="008B4690">
        <w:rPr>
          <w:lang w:val="id-ID"/>
        </w:rPr>
        <w:t>(Yudi et al., 2021)</w:t>
      </w:r>
      <w:r w:rsidRPr="008B4690">
        <w:rPr>
          <w:lang w:val="id-ID"/>
        </w:rPr>
        <w:fldChar w:fldCharType="end"/>
      </w:r>
      <w:r w:rsidRPr="008B4690">
        <w:rPr>
          <w:b/>
          <w:bCs/>
          <w:i/>
          <w:iCs/>
          <w:lang w:val="id-ID"/>
        </w:rPr>
        <w:t>.</w:t>
      </w:r>
      <w:r w:rsidRPr="008B4690">
        <w:rPr>
          <w:b/>
          <w:bCs/>
          <w:lang w:val="id-ID"/>
        </w:rPr>
        <w:t xml:space="preserve"> </w:t>
      </w:r>
    </w:p>
    <w:p w14:paraId="7907A585" w14:textId="77777777" w:rsidR="008049CF" w:rsidRDefault="00135F95" w:rsidP="008049CF">
      <w:pPr>
        <w:ind w:left="644" w:firstLine="294"/>
      </w:pPr>
      <w:r w:rsidRPr="002C6DDD">
        <w:rPr>
          <w:lang w:val="id-ID"/>
        </w:rPr>
        <w:t xml:space="preserve">Menurut </w:t>
      </w:r>
      <w:r w:rsidR="00042F9E" w:rsidRPr="008B4690">
        <w:rPr>
          <w:lang w:val="id-ID"/>
        </w:rPr>
        <w:t>Agustanti Tias Setiyoni, S.ST koordinator kelompok substansi keuangan dan BMN</w:t>
      </w:r>
      <w:r w:rsidR="00042F9E" w:rsidRPr="002C6DDD">
        <w:rPr>
          <w:lang w:val="id-ID"/>
        </w:rPr>
        <w:t xml:space="preserve"> </w:t>
      </w:r>
      <w:r w:rsidR="00ED37DD">
        <w:t xml:space="preserve">di Kantor Pertanahan Kota Semarang </w:t>
      </w:r>
      <w:r w:rsidRPr="002C6DDD">
        <w:rPr>
          <w:lang w:val="id-ID"/>
        </w:rPr>
        <w:t>(Wawancara 09 Februar</w:t>
      </w:r>
      <w:r>
        <w:t>i</w:t>
      </w:r>
      <w:r w:rsidRPr="002C6DDD">
        <w:rPr>
          <w:lang w:val="id-ID"/>
        </w:rPr>
        <w:t xml:space="preserve"> 2022) </w:t>
      </w:r>
      <w:r>
        <w:t xml:space="preserve">dalam pelaksanaan kegiatan Pendaftaran Tanah Sistematis Lengkap (PTSL) di kantor pertanahan kota semarang, </w:t>
      </w:r>
      <w:r w:rsidR="003B48A7">
        <w:t xml:space="preserve">Dokumen pertanggungjawaban yang diperlukan </w:t>
      </w:r>
      <w:r w:rsidR="00A94A24">
        <w:t>sebagai berikut:</w:t>
      </w:r>
    </w:p>
    <w:p w14:paraId="10ADD650" w14:textId="34D8B795" w:rsidR="00A94A24" w:rsidRPr="008049CF" w:rsidRDefault="00A94A24" w:rsidP="008049CF">
      <w:pPr>
        <w:pStyle w:val="Heading4"/>
        <w:rPr>
          <w:b/>
          <w:bCs/>
          <w:lang w:val="id-ID"/>
        </w:rPr>
      </w:pPr>
      <w:r>
        <w:t>Kwitansi</w:t>
      </w:r>
    </w:p>
    <w:p w14:paraId="674A3532" w14:textId="15A6113D" w:rsidR="00F16E9A" w:rsidRDefault="00FD131D" w:rsidP="008E7CEB">
      <w:pPr>
        <w:ind w:left="1070" w:firstLine="370"/>
      </w:pPr>
      <w:r>
        <w:t xml:space="preserve">Kwitansi adalah merek transaksi paling populer di masyarakat. Beberapa aspek terpenting dari kwitansi adalah jumlah transfer, identitas penerima dan pengirim, tujuan transfer, deskripsi lokasi dan tanggal transaksi, dan tanda tangan </w:t>
      </w:r>
      <w:r>
        <w:lastRenderedPageBreak/>
        <w:t>penerima. Fungsi utama kwitansi adalah untuk mengkonfirmasi bahwa sejumlah uang telah diterima</w:t>
      </w:r>
      <w:r w:rsidR="00D14F57">
        <w:t xml:space="preserve"> </w:t>
      </w:r>
      <w:r w:rsidR="00FB354B">
        <w:fldChar w:fldCharType="begin"/>
      </w:r>
      <w:r w:rsidR="00FB354B">
        <w:instrText xml:space="preserve"> ADDIN ZOTERO_ITEM CSL_CITATION {"citationID":"vRD1CG59","properties":{"formattedCitation":"(Bayu, 2022)","plainCitation":"(Bayu, 2022)","noteIndex":0},"citationItems":[{"id":708,"uris":["http://zotero.org/users/local/vVJDaCwC/items/MQ2VA9V6"],"itemData":{"id":708,"type":"article-journal","abstract":"The accounting system is a procedure or steps for collecting information on company activities. A good accounting system is needed in a company, including a cash disbursement accounting system. Because cash disbursements are all operational and non-operational activities of a company that result in reduced finances in a company, so cash disbursements in a company are very important to pay attention to in order to know the financial condition of a company. the amount of money that is in a company, an accounting system is needed to summarize all company activities that involve reduced company cash. The cash disbursement accounting system makes it easier for a company to know and facilitate cash management in its company. The purpose of this study is to analyze the cash disbursement accounting system at PT PLN Persero ULP Tigabinanga. The type of research that will be used in this research is descriptive research, which is a research that is conducted to explain the accounting system for cash disbursements at PT PLN Persero ULP Tigabinanga.","container-title":"Akuntansi Prima","DOI":"10.34012/japri.v4i1.2554","ISSN":"2721-9291","issue":"1","journalAbbreviation":"JAPRI","language":"en","license":"Copyright (c) 2022 Akuntansi Prima","note":"number: 1","page":"39-72","source":"jurnal.unprimdn.ac.id","title":"Analisis Sistem Akuntansi Pengeluaran Kas Pada PT PLN Persero Tiga Binanga","volume":"4","author":[{"family":"Bayu","given":"Bayu Wulandari"}],"issued":{"date-parts":[["2022",4,19]]}}}],"schema":"https://github.com/citation-style-language/schema/raw/master/csl-citation.json"} </w:instrText>
      </w:r>
      <w:r w:rsidR="00FB354B">
        <w:fldChar w:fldCharType="separate"/>
      </w:r>
      <w:r w:rsidR="00FB354B" w:rsidRPr="00FB354B">
        <w:t>(Bayu, 2022)</w:t>
      </w:r>
      <w:r w:rsidR="00FB354B">
        <w:fldChar w:fldCharType="end"/>
      </w:r>
      <w:r>
        <w:t>.</w:t>
      </w:r>
    </w:p>
    <w:p w14:paraId="70DCD101" w14:textId="4D99B190" w:rsidR="00A94A24" w:rsidRDefault="00A94A24" w:rsidP="008049CF">
      <w:pPr>
        <w:pStyle w:val="Heading4"/>
      </w:pPr>
      <w:r>
        <w:t>Surat Tugas</w:t>
      </w:r>
    </w:p>
    <w:p w14:paraId="515B85A8" w14:textId="537B1A63" w:rsidR="00907459" w:rsidRPr="00907459" w:rsidRDefault="00F4540E" w:rsidP="003F0BA3">
      <w:pPr>
        <w:ind w:left="1070" w:firstLine="370"/>
      </w:pPr>
      <w:r w:rsidRPr="00F4540E">
        <w:t>Surat tugas  adalah  naskah  dinas  dari  atasan  yang  ditunjukkan  kepada  bawahan  untuk dilaksanakan</w:t>
      </w:r>
      <w:r w:rsidR="00E42544">
        <w:t xml:space="preserve"> </w:t>
      </w:r>
      <w:r w:rsidRPr="00F4540E">
        <w:t xml:space="preserve">sesuai  dengan  perintah  atasan.  Surat  tugas  berisi  perintah  untuk melaksanakan  tugas  tertentu.  </w:t>
      </w:r>
      <w:r w:rsidR="00E42544">
        <w:t>S</w:t>
      </w:r>
      <w:r w:rsidRPr="00F4540E">
        <w:t>urat  tugas  berfungsi  sebagai  bukti  bahwa  orang  yang diberi  surat  tugas  telah  memiliki  wewenang  untuk  melakukan  tugas  yang  telah dibebankan  kepadanya.</w:t>
      </w:r>
      <w:r w:rsidR="00E42544">
        <w:t xml:space="preserve"> </w:t>
      </w:r>
      <w:r w:rsidRPr="00F4540E">
        <w:t>Surat  tugas  juga  bermanfaat sebagai bukti bahwa pekerjaan</w:t>
      </w:r>
      <w:r w:rsidR="00E42544">
        <w:t xml:space="preserve"> </w:t>
      </w:r>
      <w:r w:rsidRPr="00F4540E">
        <w:t>telah dilaksanakan</w:t>
      </w:r>
      <w:r w:rsidR="00E42544">
        <w:t xml:space="preserve"> </w:t>
      </w:r>
      <w:r w:rsidRPr="00F4540E">
        <w:t>sebagaimana yang tertuang dalam surat tugas.</w:t>
      </w:r>
      <w:r w:rsidR="00E42544">
        <w:t xml:space="preserve"> </w:t>
      </w:r>
      <w:r w:rsidRPr="00F4540E">
        <w:t>Surat tugas paling sedikit berisi nama pemberi tugas, jenis pelaksanaan tugas, tanggal  dan  waktu  pelaksanaan  tugas,  dan  tempat  pelaksanaan  tugas</w:t>
      </w:r>
      <w:r w:rsidR="00535B3F">
        <w:fldChar w:fldCharType="begin"/>
      </w:r>
      <w:r w:rsidR="00535B3F">
        <w:instrText xml:space="preserve"> ADDIN ZOTERO_ITEM CSL_CITATION {"citationID":"aSpYzJSO","properties":{"formattedCitation":"(Novianti and Amin, 2021)","plainCitation":"(Novianti and Amin, 2021)","noteIndex":0},"citationItems":[{"id":714,"uris":["http://zotero.org/users/local/vVJDaCwC/items/642LGKUX"],"itemData":{"id":714,"type":"article-journal","abstract":"Keunggulan kompetitif secara global menjadi hal yang sudah biasa seiring perkembangan ilmu pengetahuan dalam bidang informasi dan komunikasi. Penelitian ini bertujuan untuk merancang dan membangun sistem informasi sistem informasi surat perjalanan dinas pada Lembaga Penjaminan Mutu Pendidikan (LPMP) Papua Barat berbasis Web. Penelitian ini dilakukan pada (LPMP) Papua Barat dalam proses penelitian ini menggunakan metode waterfall dan perancangan sistem yang digunakan adalah alat pemodelan untuk merancang UML. Metode yang digunakan untuk megembangkan sistem adalah metode waterfall yang terdiri dari 4 tahap. Yaitu tahap analisis, perancangan, implementasi (coding) dan pengujian (testing). Bahasa pemrograman yang digunakan adalah pemrograman PHP dan MySQL. Hasil penelitian ini menunjukan suatu sistem informasi perjalanan dinas Lembaga Penjaminan Mutu Pendidikan Papua Barat dimana hasil pengujian black box menunjukan hasil yang baik dengan persentase keberhasilan 100% dan dapat di gunakan di LPMP Papua Barat.","container-title":"20 Juni 2021","DOI":"http://dx.doi.org/10.36418/syntax-literate.v6i6.3105","journalAbbreviation":"Syntax Literate Jurnal Ilmiah Indonesia","title":"Rancangbangun Sistem Informasi Surat Perintah Perjalanan Dinas pada Lembaga Penjaminan Mutu Pendidikan Papua Barat Berbasis Web | Syntax Literate ; Jurnal Ilmiah Indonesia","URL":"https://www.jurnal.syntaxliterate.co.id/index.php/syntax-literate/article/view/3105","volume":"vol 6 no 6","author":[{"family":"Novianti","given":"Dian"},{"family":"Amin","given":"Syahril"}],"accessed":{"date-parts":[["2022",12,21]]},"issued":{"date-parts":[["2021"]]}}}],"schema":"https://github.com/citation-style-language/schema/raw/master/csl-citation.json"} </w:instrText>
      </w:r>
      <w:r w:rsidR="00535B3F">
        <w:fldChar w:fldCharType="separate"/>
      </w:r>
      <w:r w:rsidR="00535B3F" w:rsidRPr="00535B3F">
        <w:t>(Novianti and Amin, 2021)</w:t>
      </w:r>
      <w:r w:rsidR="00535B3F">
        <w:fldChar w:fldCharType="end"/>
      </w:r>
      <w:r w:rsidR="00FA00D0">
        <w:t>.</w:t>
      </w:r>
      <w:r w:rsidR="00535B3F" w:rsidRPr="00907459">
        <w:t xml:space="preserve"> </w:t>
      </w:r>
    </w:p>
    <w:p w14:paraId="0440454C" w14:textId="77777777" w:rsidR="003F0BA3" w:rsidRDefault="003F0BA3" w:rsidP="003F0BA3">
      <w:pPr>
        <w:pStyle w:val="Heading4"/>
        <w:rPr>
          <w:i/>
          <w:iCs/>
        </w:rPr>
      </w:pPr>
      <w:r>
        <w:t xml:space="preserve">Data </w:t>
      </w:r>
      <w:r w:rsidRPr="00EA6EB2">
        <w:rPr>
          <w:i/>
          <w:iCs/>
        </w:rPr>
        <w:t>Load</w:t>
      </w:r>
    </w:p>
    <w:p w14:paraId="4B95FAAC" w14:textId="25A274ED" w:rsidR="003F0BA3" w:rsidRPr="003F0BA3" w:rsidRDefault="003F0BA3" w:rsidP="009F19C1">
      <w:pPr>
        <w:ind w:left="1070" w:firstLine="370"/>
      </w:pPr>
      <w:r>
        <w:t>Menurut Mohammad Abbedan Syakuro</w:t>
      </w:r>
      <w:r w:rsidRPr="008B4690">
        <w:rPr>
          <w:lang w:val="id-ID"/>
        </w:rPr>
        <w:t xml:space="preserve"> </w:t>
      </w:r>
      <w:r>
        <w:t xml:space="preserve">salah satu staf tata usaha di Kantor Pertanahan Kota Semarang </w:t>
      </w:r>
      <w:r w:rsidRPr="002C6DDD">
        <w:rPr>
          <w:lang w:val="id-ID"/>
        </w:rPr>
        <w:t>(Wawancara 0</w:t>
      </w:r>
      <w:r>
        <w:t>7</w:t>
      </w:r>
      <w:r w:rsidRPr="002C6DDD">
        <w:rPr>
          <w:lang w:val="id-ID"/>
        </w:rPr>
        <w:t xml:space="preserve"> Februar</w:t>
      </w:r>
      <w:r>
        <w:t>i</w:t>
      </w:r>
      <w:r w:rsidRPr="002C6DDD">
        <w:rPr>
          <w:lang w:val="id-ID"/>
        </w:rPr>
        <w:t xml:space="preserve"> 2022) </w:t>
      </w:r>
      <w:r>
        <w:t xml:space="preserve"> Data </w:t>
      </w:r>
      <w:r w:rsidRPr="007834D2">
        <w:rPr>
          <w:i/>
          <w:iCs/>
        </w:rPr>
        <w:t>load</w:t>
      </w:r>
      <w:r>
        <w:t xml:space="preserve"> merupakan data yang berisikan banyaknya </w:t>
      </w:r>
      <w:r>
        <w:lastRenderedPageBreak/>
        <w:t>bidang tanah yang dikerjakan petugas pada setiap kelurahan.</w:t>
      </w:r>
    </w:p>
    <w:p w14:paraId="5068F003" w14:textId="2D215B25" w:rsidR="00A94A24" w:rsidRDefault="00A94A24" w:rsidP="009F19C1">
      <w:pPr>
        <w:pStyle w:val="Heading4"/>
      </w:pPr>
      <w:r>
        <w:t>Berita Acara</w:t>
      </w:r>
    </w:p>
    <w:p w14:paraId="5849440E" w14:textId="65B99913" w:rsidR="00651BFA" w:rsidRPr="00651BFA" w:rsidRDefault="00651BFA" w:rsidP="009F19C1">
      <w:pPr>
        <w:ind w:left="1070" w:firstLine="370"/>
      </w:pPr>
      <w:r w:rsidRPr="00651BFA">
        <w:t>Berita acara adalah bukti legal yang berisi  pengesahan  dan  pernyataan  dalam suatu acara, peristiwa, serah terima, insiden, transaksi    atau    jual beli.    Berita    acara, biasanya   difungsikan   sebagai   bukti   legal suatu kejadian tertentu</w:t>
      </w:r>
      <w:r w:rsidR="00907459">
        <w:fldChar w:fldCharType="begin"/>
      </w:r>
      <w:r w:rsidR="00907459">
        <w:instrText xml:space="preserve"> ADDIN ZOTERO_ITEM CSL_CITATION {"citationID":"NGm5IivW","properties":{"formattedCitation":"(Mujia and Mubarok, 2021)","plainCitation":"(Mujia and Mubarok, 2021)","noteIndex":0},"citationItems":[{"id":710,"uris":["http://zotero.org/users/local/vVJDaCwC/items/VW4AMVNN"],"itemData":{"id":710,"type":"article-journal","abstract":"Telkom Akses Majalaya adalah perusahaan yang bergerak di bidang usaha penyediaan layanan dan pengelolaan infrastruktur jaringan. Pada saat merekam data gangguan dan penggunaan bahan atau juga disebut berita acara, masih ditulis secara manual di atas kertas sehingga data tercecer dan menyebabkan teknisi terkendala dalam merekam dan mencari data berita acara, untuk laporan harian penggunaan material penyimpanan kerja dan data. Ini adalah latar belakang penelitian penulis untuk membuat aplikasi berita acara (badig) untuk tim teknis gangguan di PT. Telkom Akses seluler berbasis android. Para penulis metode penelitian berorientasi objek yang digunakan dengan alat desain aplikasi yaitu Aplikasi, prototipe dan aplikasi Pemodelan Bahasa (UML) dan StarUML metode pengembangan yang akan diimplementasikan berdasarkan android mobile dengan android studio alat aplikasi. Penelitian ini mencakup analisis, desain-desain, dan juga implementasi sistem aplikasi berbasis seluler android yang diharapkan dapat memfasilitasi tim dalam merekam dan mencari data dan laporan berita acara sehingga kinerja perusahaan lebih berkembang dan layanannya memuaskan.","container-title":"eProsiding Teknik Informatika (PROTEKTIF)","ISSN":"2807-3940","issue":"1","journalAbbreviation":"PROTEKTIF","language":"en","license":"Copyright (c) 2021 PROTEKTIF (eProsiding Teknik Informatika)","note":"number: 1","page":"322-325","source":"eprosiding.ars.ac.id","title":"APLIKASI BA DIGITAL UNTUK TIM GANGGUAN BERBASIS MOBILE ANDROID PADA PT. TA","volume":"2","author":[{"family":"Mujia","given":"Bella"},{"family":"Mubarok","given":"Ade"}],"issued":{"date-parts":[["2021",7,7]]}}}],"schema":"https://github.com/citation-style-language/schema/raw/master/csl-citation.json"} </w:instrText>
      </w:r>
      <w:r w:rsidR="00907459">
        <w:fldChar w:fldCharType="separate"/>
      </w:r>
      <w:r w:rsidR="00907459" w:rsidRPr="00907459">
        <w:t>(Mujia and Mubarok, 2021)</w:t>
      </w:r>
      <w:r w:rsidR="00907459">
        <w:fldChar w:fldCharType="end"/>
      </w:r>
      <w:r w:rsidRPr="00651BFA">
        <w:t>.</w:t>
      </w:r>
    </w:p>
    <w:p w14:paraId="47A8D2D8" w14:textId="270CDA85" w:rsidR="007225A1" w:rsidRPr="008B4690" w:rsidRDefault="00F04B2A" w:rsidP="00B04EBB">
      <w:pPr>
        <w:pStyle w:val="Heading3"/>
        <w:spacing w:line="360" w:lineRule="auto"/>
        <w:rPr>
          <w:lang w:val="id-ID"/>
        </w:rPr>
      </w:pPr>
      <w:bookmarkStart w:id="63" w:name="_Toc132291472"/>
      <w:r>
        <w:t>S</w:t>
      </w:r>
      <w:r w:rsidR="00B564AA">
        <w:t>i</w:t>
      </w:r>
      <w:r>
        <w:t xml:space="preserve">stem </w:t>
      </w:r>
      <w:r w:rsidR="00E25DFA" w:rsidRPr="008B4690">
        <w:rPr>
          <w:lang w:val="id-ID"/>
        </w:rPr>
        <w:t xml:space="preserve">Pengelolaan </w:t>
      </w:r>
      <w:r w:rsidR="00271150" w:rsidRPr="008B4690">
        <w:rPr>
          <w:lang w:val="id-ID"/>
        </w:rPr>
        <w:t>Dokumen</w:t>
      </w:r>
      <w:bookmarkEnd w:id="63"/>
    </w:p>
    <w:p w14:paraId="2C494E2E" w14:textId="77777777" w:rsidR="0009382F" w:rsidRDefault="00B564AA" w:rsidP="0009382F">
      <w:pPr>
        <w:ind w:left="644" w:firstLine="436"/>
      </w:pPr>
      <w:r>
        <w:t>Sistem p</w:t>
      </w:r>
      <w:r w:rsidR="009430FE">
        <w:t xml:space="preserve">engelolaan dokumen atau </w:t>
      </w:r>
      <w:r w:rsidR="009430FE" w:rsidRPr="000646AA">
        <w:rPr>
          <w:i/>
          <w:iCs/>
        </w:rPr>
        <w:t>document Management System</w:t>
      </w:r>
      <w:r w:rsidR="009430FE">
        <w:t xml:space="preserve"> (DMS) adalah sebuah sistem (atau seperangkat program komputer) yang digunakan untuk mencari dan menyimpan dokumen elektronik serta gambar pada dokumen</w:t>
      </w:r>
      <w:r w:rsidR="00477682">
        <w:fldChar w:fldCharType="begin"/>
      </w:r>
      <w:r w:rsidR="00477682">
        <w:instrText xml:space="preserve"> ADDIN ZOTERO_ITEM CSL_CITATION {"citationID":"wbtuwE7k","properties":{"formattedCitation":"(Fitriani et al., 2021)","plainCitation":"(Fitriani et al., 2021)","noteIndex":0},"citationItems":[{"id":676,"uris":["http://zotero.org/users/local/vVJDaCwC/items/KSVVPKMC"],"itemData":{"id":676,"type":"article-journal","abstract":"Kantor desa Sekejati mengalami kesulitan dalam pengelolaan dokumen sehingga tidak dapat dicari dengan cepat kata desa perlu merubah cara pengelolaan dokumen yang saat ini berjalan adalah manual menjadi pengelolaan dokumen yang terkomputerisasi. Sistem manajemen dokumen sistem manajemen dokumen elektronik diterapkan pada organisasi besar, salah satu metode yang dapat digunakan dalam proses pengelolaan dan pencarian dokumen yaitu metode  text mining .   Metode   text mining  adalah upaya pencarian atau penambangan yaitu suatu teks dimana sumber data biasanya diperoleh dari dokumen dengan tujuan menemukan kata-kata yang dapat mewakili isi dokumen. Sehingga dapat dilakukan analisis keterhubungan antar dokumen tahap awal yang harus dilalui adalah merubah jenis file yang semula pdf menjadi teks kemudian dilakukan penyaringan, proses penyaringan hanya cukup menyisipkan kata dasar kemudian sistem menampilkan dokumen surat yang diinginkan.   T  ujuan  untuk menghasilkan rancangan sistem pengelolaan dokumen.   Hasilnya  adalah pengkondisian dokumen elektronik sebagai aplikasi text mining dalam mengelompokkan dokumen sehingga memudahkan pengguna dalam mencari dokumen surat.       Kata kunci :    Perancangan , Dokumen,  Text Mining, Sekejati.","container-title":"Telematika","ISSN":"2088 9135","issue":"1","language":"id","license":"Copyright (c) 2022 Telematika","note":"number: 1","page":"45-59","source":"119.235.17.41","title":"PERANCANGAN SISTEM MANAJEMEN DOKUMEN DENGAN MENGGUNAKAN METODE TEXT MINING DI KANTOR KELURAHAN SEKEJATI","volume":"3","author":[{"family":"Fitriani","given":"Kurnia"},{"family":"Isbandi","given":"Isbandi"},{"family":"Amaliyah","given":"Ani"}],"issued":{"date-parts":[["2021",7,9]]}}}],"schema":"https://github.com/citation-style-language/schema/raw/master/csl-citation.json"} </w:instrText>
      </w:r>
      <w:r w:rsidR="00477682">
        <w:fldChar w:fldCharType="separate"/>
      </w:r>
      <w:r w:rsidR="00477682" w:rsidRPr="00477682">
        <w:t>(Fitriani et al., 2021)</w:t>
      </w:r>
      <w:r w:rsidR="00477682">
        <w:fldChar w:fldCharType="end"/>
      </w:r>
      <w:r w:rsidR="009430FE">
        <w:t xml:space="preserve">. </w:t>
      </w:r>
      <w:r w:rsidR="009430FE" w:rsidRPr="009430FE">
        <w:t>Beberapa manfaat DMS sebagai berikut</w:t>
      </w:r>
      <w:r w:rsidR="009430FE">
        <w:t xml:space="preserve"> </w:t>
      </w:r>
      <w:r w:rsidR="009430FE">
        <w:fldChar w:fldCharType="begin"/>
      </w:r>
      <w:r w:rsidR="009430FE">
        <w:instrText xml:space="preserve"> ADDIN ZOTERO_ITEM CSL_CITATION {"citationID":"QSemjv2h","properties":{"formattedCitation":"(Rahmawati, 2019)","plainCitation":"(Rahmawati, 2019)","noteIndex":0},"citationItems":[{"id":573,"uris":["http://zotero.org/users/local/vVJDaCwC/items/454L94GC"],"itemData":{"id":573,"type":"thesis","abstract":"Kantor Kecamatan merupakan salah satu unit pelayanan masyarakat di Wilayah Kecamatan Kutorejo Kabupaten Mojokerto yang membawahi 17 desa. Berdasarkan observasi dan wawancara dengan Kepala Seksi Pelayanan, informasi yang didapat bahwa dalam pengelolaan dokumen masuk memiliki kendala dalam proses pencatatan dokumen masuk beserta penjadwalan dalam penyampaian disposisi dokumen sehingga menyebabkan keterlambatan dalam melakukan penjadwalan disposisi dokumen sehingga kepala bagian maupun staff harus menunggu antrian disposisi dokumen dan apabila Kantor Kecamatan Kutorejo mendapat peringatan jika tidak menjalankan tugas yang terdapat pada dokumen masuk tersebut.\nAplikasi Pengelolaan Dokumen berbasis Website Dengan Metode Earliest Due Date merupakan aplikasi yang digunakan untuk proses pencatatan dokumen masuk dan penjadwalan disposisi dokumen menggunakan metode earliest due date pada Kantor Kecamatan Kutorejo.\nBerdasarkan hasil Aplikasi Pengelolaan Dokumen Berbasis Website  Dengan Metode Earliest Due Date, dapat meminimalkan keterlambatan dalam proses penyampaian disposisi, selain itu juga untuk menentukan prioritas dokumen yang akan didisposikan. Setelah diuji dengan black box maka didapatkan uji coba fungsi secara akurat.","genre":"undergraduate","language":"en","number-of-pages":"91","publisher":"Institut Bisnis dan Informatika Stikom Surabaya","source":"repository.dinamika.ac.id","title":"LKP : Rancang Bangun Aplikasi Pengelolaan Dokumen Berbasis Website dengan Metode Earliest Due Date pada Kantor Kecamatan Kutorejo Kabupaten Mojokerto","title-short":"LKP","URL":"https://repository.dinamika.ac.id/id/eprint/3955/","author":[{"family":"Rahmawati","given":"Yani"}],"contributor":[{"family":"Wulandari","given":"Sri Hariani Eko"}],"accessed":{"date-parts":[["2022",10,26]]},"issued":{"date-parts":[["2019"]]}}}],"schema":"https://github.com/citation-style-language/schema/raw/master/csl-citation.json"} </w:instrText>
      </w:r>
      <w:r w:rsidR="009430FE">
        <w:fldChar w:fldCharType="separate"/>
      </w:r>
      <w:r w:rsidR="009430FE" w:rsidRPr="009430FE">
        <w:t>(Rahmawati, 2019)</w:t>
      </w:r>
      <w:r w:rsidR="009430FE">
        <w:fldChar w:fldCharType="end"/>
      </w:r>
      <w:r w:rsidR="009430FE" w:rsidRPr="009430FE">
        <w:t xml:space="preserve"> : </w:t>
      </w:r>
    </w:p>
    <w:p w14:paraId="0EB2D4D9" w14:textId="77777777" w:rsidR="0009382F" w:rsidRDefault="009430FE" w:rsidP="0009382F">
      <w:pPr>
        <w:pStyle w:val="Heading4"/>
      </w:pPr>
      <w:r w:rsidRPr="009430FE">
        <w:t>Meningkatkan produktivitas proses bisnis</w:t>
      </w:r>
    </w:p>
    <w:p w14:paraId="1453DA99" w14:textId="00FD40FD" w:rsidR="00D01162" w:rsidRDefault="009430FE" w:rsidP="0009382F">
      <w:pPr>
        <w:ind w:left="1070" w:firstLine="370"/>
      </w:pPr>
      <w:r w:rsidRPr="009430FE">
        <w:t>DMS dapat membantu penambahan produktivitas pekerja di</w:t>
      </w:r>
      <w:r w:rsidR="003D4D1B">
        <w:t xml:space="preserve"> </w:t>
      </w:r>
      <w:r w:rsidRPr="009430FE">
        <w:t xml:space="preserve">mana pekerja dapat mengakses dan beraksi dengan informasi yang lebih cepat dan tepat. </w:t>
      </w:r>
    </w:p>
    <w:p w14:paraId="36D7A192" w14:textId="77777777" w:rsidR="00FE598A" w:rsidRPr="0009382F" w:rsidRDefault="00FE598A" w:rsidP="0009382F">
      <w:pPr>
        <w:ind w:left="1070" w:firstLine="370"/>
      </w:pPr>
    </w:p>
    <w:p w14:paraId="03B0A2F8" w14:textId="4F5DEA99" w:rsidR="0003319A" w:rsidRPr="0003319A" w:rsidRDefault="009430FE" w:rsidP="007A6066">
      <w:pPr>
        <w:pStyle w:val="Heading4"/>
        <w:rPr>
          <w:lang w:val="id-ID"/>
        </w:rPr>
      </w:pPr>
      <w:r w:rsidRPr="00D01162">
        <w:lastRenderedPageBreak/>
        <w:t>Meningkatnya waktu respon proses bisnis</w:t>
      </w:r>
    </w:p>
    <w:p w14:paraId="648C0A81" w14:textId="3F218323" w:rsidR="00D01162" w:rsidRPr="00D01162" w:rsidRDefault="009430FE" w:rsidP="007A6066">
      <w:pPr>
        <w:ind w:left="1070" w:firstLine="370"/>
        <w:rPr>
          <w:lang w:val="id-ID"/>
        </w:rPr>
      </w:pPr>
      <w:r w:rsidRPr="00D01162">
        <w:t xml:space="preserve">Pencarian file dokumen, update dokumen, dan pendistribusian dokumen digital dapat dilakukan jauh lebih cepat dengan DMS. </w:t>
      </w:r>
    </w:p>
    <w:p w14:paraId="0751D2BF" w14:textId="1BE9F124" w:rsidR="0003319A" w:rsidRPr="0003319A" w:rsidRDefault="009430FE" w:rsidP="007A6066">
      <w:pPr>
        <w:pStyle w:val="Heading4"/>
        <w:rPr>
          <w:lang w:val="id-ID"/>
        </w:rPr>
      </w:pPr>
      <w:r w:rsidRPr="00D01162">
        <w:t xml:space="preserve">Mengurangi total biaya dokumen dan meningkatkan efisiensi ruang penyimpanan </w:t>
      </w:r>
    </w:p>
    <w:p w14:paraId="4AC6519B" w14:textId="440BEB23" w:rsidR="00D01162" w:rsidRPr="00D01162" w:rsidRDefault="009430FE" w:rsidP="007A6066">
      <w:pPr>
        <w:ind w:left="1070" w:firstLine="370"/>
        <w:rPr>
          <w:lang w:val="id-ID"/>
        </w:rPr>
      </w:pPr>
      <w:r w:rsidRPr="00D01162">
        <w:t>DMS dapat mengurangi biaya – biaya, karena dimensi penyimpanan file digital yang jauh lebih kecil dan lebih murah daripada sistem penyimpanan file konvensional.</w:t>
      </w:r>
    </w:p>
    <w:p w14:paraId="587D6E3D" w14:textId="647A8AAE" w:rsidR="0003319A" w:rsidRPr="0003319A" w:rsidRDefault="009430FE" w:rsidP="007A6066">
      <w:pPr>
        <w:pStyle w:val="Heading4"/>
        <w:rPr>
          <w:lang w:val="id-ID"/>
        </w:rPr>
      </w:pPr>
      <w:r w:rsidRPr="00D01162">
        <w:t xml:space="preserve">Menurunkan biaya tambahan </w:t>
      </w:r>
    </w:p>
    <w:p w14:paraId="3CB9702F" w14:textId="1F353D4D" w:rsidR="00D01162" w:rsidRPr="00D01162" w:rsidRDefault="009430FE" w:rsidP="007A6066">
      <w:pPr>
        <w:ind w:left="1070" w:firstLine="370"/>
        <w:rPr>
          <w:lang w:val="id-ID"/>
        </w:rPr>
      </w:pPr>
      <w:r w:rsidRPr="00D01162">
        <w:t xml:space="preserve">Dengan menerapkan DMS, maka biaya-biaya overhead untuk penyimpanan dokumen konvensional seperti: kertas, fotokopi, filing cabinet dapat ditekan sampai dengan nol persen. </w:t>
      </w:r>
    </w:p>
    <w:p w14:paraId="5ECE1393" w14:textId="77777777" w:rsidR="007A6066" w:rsidRDefault="009430FE" w:rsidP="007A6066">
      <w:pPr>
        <w:pStyle w:val="Heading4"/>
      </w:pPr>
      <w:r w:rsidRPr="00D01162">
        <w:t xml:space="preserve">Mengurangi resiko kehilangan ataupun kerusakan dokumen </w:t>
      </w:r>
    </w:p>
    <w:p w14:paraId="3CDEF0CF" w14:textId="3AFC4DED" w:rsidR="001F114E" w:rsidRDefault="009430FE" w:rsidP="00B7643B">
      <w:pPr>
        <w:ind w:left="1070" w:firstLine="370"/>
      </w:pPr>
      <w:r w:rsidRPr="00D01162">
        <w:t xml:space="preserve">Dengan menyimpan dokumen secara digital, gangguan rayap jelas akan dinihilkan seluruhnya. Gangguan yang lain seperti kebakaran dapat diminimalisasi dengan sistem penyimpanan yang </w:t>
      </w:r>
      <w:r w:rsidRPr="00D01162">
        <w:lastRenderedPageBreak/>
        <w:t xml:space="preserve">lebih canggih daripada sekedar dokumen kertas konvensional. </w:t>
      </w:r>
    </w:p>
    <w:p w14:paraId="32C42E82" w14:textId="6078CA36" w:rsidR="0003319A" w:rsidRDefault="001C44D7" w:rsidP="00EB67BF">
      <w:pPr>
        <w:pStyle w:val="Heading4"/>
      </w:pPr>
      <w:r w:rsidRPr="00D01162">
        <w:t xml:space="preserve">Document </w:t>
      </w:r>
      <w:r w:rsidRPr="000646AA">
        <w:rPr>
          <w:i/>
          <w:iCs/>
        </w:rPr>
        <w:t>Sharing</w:t>
      </w:r>
      <w:r w:rsidRPr="00D01162">
        <w:t xml:space="preserve"> </w:t>
      </w:r>
    </w:p>
    <w:p w14:paraId="7C6D8DEE" w14:textId="77777777" w:rsidR="00925535" w:rsidRDefault="001C44D7" w:rsidP="00E2566C">
      <w:pPr>
        <w:ind w:left="1070" w:firstLine="370"/>
      </w:pPr>
      <w:r w:rsidRPr="00D01162">
        <w:t>Melalui DMS, pemakaian dokumen dapat dilakukan secara bersamaan oleh beberapa user sekaligus</w:t>
      </w:r>
      <w:r w:rsidR="009C4208">
        <w:t>.</w:t>
      </w:r>
    </w:p>
    <w:p w14:paraId="17A0186E" w14:textId="4D7AD5EC" w:rsidR="00847281" w:rsidRDefault="00530F4E" w:rsidP="00B04EBB">
      <w:r w:rsidRPr="00D01162">
        <w:rPr>
          <w:lang w:val="id-ID"/>
        </w:rPr>
        <w:t>K</w:t>
      </w:r>
      <w:r w:rsidR="00D01162" w:rsidRPr="00D01162">
        <w:rPr>
          <w:lang w:val="id-ID"/>
        </w:rPr>
        <w:t xml:space="preserve">omponen dari </w:t>
      </w:r>
      <w:r w:rsidR="00D01162" w:rsidRPr="000646AA">
        <w:rPr>
          <w:i/>
          <w:iCs/>
          <w:lang w:val="id-ID"/>
        </w:rPr>
        <w:t>Document Management System</w:t>
      </w:r>
      <w:r w:rsidR="00D01162" w:rsidRPr="00D01162">
        <w:rPr>
          <w:lang w:val="id-ID"/>
        </w:rPr>
        <w:t xml:space="preserve"> (DMS) </w:t>
      </w:r>
      <w:r w:rsidR="00D01162">
        <w:t>di</w:t>
      </w:r>
      <w:r w:rsidR="00864EFC">
        <w:t xml:space="preserve"> </w:t>
      </w:r>
      <w:r w:rsidR="00D01162">
        <w:t>antaranya</w:t>
      </w:r>
      <w:r w:rsidR="00D01162">
        <w:fldChar w:fldCharType="begin"/>
      </w:r>
      <w:r w:rsidR="00D01162">
        <w:instrText xml:space="preserve"> ADDIN ZOTERO_ITEM CSL_CITATION {"citationID":"K4h6Cdlb","properties":{"formattedCitation":"(Rahmawati, 2019)","plainCitation":"(Rahmawati, 2019)","noteIndex":0},"citationItems":[{"id":573,"uris":["http://zotero.org/users/local/vVJDaCwC/items/454L94GC"],"itemData":{"id":573,"type":"thesis","abstract":"Kantor Kecamatan merupakan salah satu unit pelayanan masyarakat di Wilayah Kecamatan Kutorejo Kabupaten Mojokerto yang membawahi 17 desa. Berdasarkan observasi dan wawancara dengan Kepala Seksi Pelayanan, informasi yang didapat bahwa dalam pengelolaan dokumen masuk memiliki kendala dalam proses pencatatan dokumen masuk beserta penjadwalan dalam penyampaian disposisi dokumen sehingga menyebabkan keterlambatan dalam melakukan penjadwalan disposisi dokumen sehingga kepala bagian maupun staff harus menunggu antrian disposisi dokumen dan apabila Kantor Kecamatan Kutorejo mendapat peringatan jika tidak menjalankan tugas yang terdapat pada dokumen masuk tersebut.\nAplikasi Pengelolaan Dokumen berbasis Website Dengan Metode Earliest Due Date merupakan aplikasi yang digunakan untuk proses pencatatan dokumen masuk dan penjadwalan disposisi dokumen menggunakan metode earliest due date pada Kantor Kecamatan Kutorejo.\nBerdasarkan hasil Aplikasi Pengelolaan Dokumen Berbasis Website  Dengan Metode Earliest Due Date, dapat meminimalkan keterlambatan dalam proses penyampaian disposisi, selain itu juga untuk menentukan prioritas dokumen yang akan didisposikan. Setelah diuji dengan black box maka didapatkan uji coba fungsi secara akurat.","genre":"undergraduate","language":"en","number-of-pages":"91","publisher":"Institut Bisnis dan Informatika Stikom Surabaya","source":"repository.dinamika.ac.id","title":"LKP : Rancang Bangun Aplikasi Pengelolaan Dokumen Berbasis Website dengan Metode Earliest Due Date pada Kantor Kecamatan Kutorejo Kabupaten Mojokerto","title-short":"LKP","URL":"https://repository.dinamika.ac.id/id/eprint/3955/","author":[{"family":"Rahmawati","given":"Yani"}],"contributor":[{"family":"Wulandari","given":"Sri Hariani Eko"}],"accessed":{"date-parts":[["2022",10,26]]},"issued":{"date-parts":[["2019"]]}}}],"schema":"https://github.com/citation-style-language/schema/raw/master/csl-citation.json"} </w:instrText>
      </w:r>
      <w:r w:rsidR="00D01162">
        <w:fldChar w:fldCharType="separate"/>
      </w:r>
      <w:r w:rsidR="00D01162" w:rsidRPr="00D01162">
        <w:t>(Rahmawati, 2019)</w:t>
      </w:r>
      <w:r w:rsidR="00D01162">
        <w:fldChar w:fldCharType="end"/>
      </w:r>
      <w:r w:rsidR="00D01162">
        <w:t>:</w:t>
      </w:r>
    </w:p>
    <w:p w14:paraId="789142B5" w14:textId="39F7C934" w:rsidR="002B7A8D" w:rsidRPr="0095571A" w:rsidRDefault="00D01162" w:rsidP="0095571A">
      <w:pPr>
        <w:pStyle w:val="ListParagraph"/>
        <w:numPr>
          <w:ilvl w:val="1"/>
          <w:numId w:val="2"/>
        </w:numPr>
        <w:spacing w:line="360" w:lineRule="auto"/>
        <w:ind w:left="1134"/>
        <w:rPr>
          <w:rFonts w:ascii="Cambria" w:hAnsi="Cambria"/>
        </w:rPr>
      </w:pPr>
      <w:r w:rsidRPr="0095571A">
        <w:rPr>
          <w:rFonts w:ascii="Cambria" w:hAnsi="Cambria"/>
        </w:rPr>
        <w:t>Kegunaan</w:t>
      </w:r>
    </w:p>
    <w:p w14:paraId="5D9AF9CF" w14:textId="31766B3A" w:rsidR="002B7A8D" w:rsidRPr="0095571A" w:rsidRDefault="00D01162" w:rsidP="0095571A">
      <w:pPr>
        <w:ind w:left="1134" w:firstLine="306"/>
      </w:pPr>
      <w:r w:rsidRPr="0095571A">
        <w:t xml:space="preserve">Sebuah sistem yang digunakan untuk menangkap, manajemen, dan menemukan dokumen yang diperlukan. Agar suatu kegunaan sistem dokumen digunakan oleh semua pengguna pada pada suatu organisasi, harus memperhatikan tampilan yang </w:t>
      </w:r>
      <w:r w:rsidRPr="0095571A">
        <w:rPr>
          <w:i/>
          <w:iCs/>
        </w:rPr>
        <w:t>user-friend</w:t>
      </w:r>
      <w:r w:rsidR="000752A2" w:rsidRPr="0095571A">
        <w:rPr>
          <w:i/>
          <w:iCs/>
        </w:rPr>
        <w:t>l</w:t>
      </w:r>
      <w:r w:rsidRPr="0095571A">
        <w:rPr>
          <w:i/>
          <w:iCs/>
        </w:rPr>
        <w:t>y</w:t>
      </w:r>
      <w:r w:rsidRPr="0095571A">
        <w:t xml:space="preserve"> dan mudah digunakan.</w:t>
      </w:r>
    </w:p>
    <w:p w14:paraId="3AFC4DE4" w14:textId="463154E8" w:rsidR="00D01162" w:rsidRPr="0095571A" w:rsidRDefault="00D01162" w:rsidP="0095571A">
      <w:pPr>
        <w:pStyle w:val="ListParagraph"/>
        <w:numPr>
          <w:ilvl w:val="1"/>
          <w:numId w:val="2"/>
        </w:numPr>
        <w:spacing w:line="360" w:lineRule="auto"/>
        <w:ind w:left="1134"/>
        <w:rPr>
          <w:rFonts w:ascii="Cambria" w:hAnsi="Cambria"/>
        </w:rPr>
      </w:pPr>
      <w:r w:rsidRPr="0095571A">
        <w:rPr>
          <w:rFonts w:ascii="Cambria" w:hAnsi="Cambria"/>
        </w:rPr>
        <w:t>Pengindeksan dan Pencarian</w:t>
      </w:r>
    </w:p>
    <w:p w14:paraId="1CB45B9E" w14:textId="702E3400" w:rsidR="00302E72" w:rsidRDefault="00D01162" w:rsidP="00E74C3C">
      <w:pPr>
        <w:ind w:left="1134" w:firstLine="306"/>
      </w:pPr>
      <w:r w:rsidRPr="0095571A">
        <w:t>Sistem manajemen dokumen dengan fitur lengkap memudahkan untuk menemukan apa saja yang dibutuhkan. Pengambilan dokumen yang relevan harus cepat, mudah dan efisien.</w:t>
      </w:r>
    </w:p>
    <w:p w14:paraId="4CAE0D0B" w14:textId="77777777" w:rsidR="00043551" w:rsidRDefault="00043551" w:rsidP="00E74C3C">
      <w:pPr>
        <w:ind w:left="1134" w:firstLine="306"/>
      </w:pPr>
    </w:p>
    <w:p w14:paraId="7FA5C33A" w14:textId="77777777" w:rsidR="00043551" w:rsidRPr="0095571A" w:rsidRDefault="00043551" w:rsidP="00E74C3C">
      <w:pPr>
        <w:ind w:left="1134" w:firstLine="306"/>
      </w:pPr>
    </w:p>
    <w:p w14:paraId="4DBC0DFD" w14:textId="77777777" w:rsidR="0095571A" w:rsidRPr="0095571A" w:rsidRDefault="00D01162" w:rsidP="0095571A">
      <w:pPr>
        <w:pStyle w:val="ListParagraph"/>
        <w:numPr>
          <w:ilvl w:val="1"/>
          <w:numId w:val="2"/>
        </w:numPr>
        <w:spacing w:line="360" w:lineRule="auto"/>
        <w:ind w:left="1134"/>
        <w:rPr>
          <w:rFonts w:ascii="Cambria" w:hAnsi="Cambria"/>
        </w:rPr>
      </w:pPr>
      <w:r w:rsidRPr="0095571A">
        <w:rPr>
          <w:rFonts w:ascii="Cambria" w:hAnsi="Cambria"/>
        </w:rPr>
        <w:lastRenderedPageBreak/>
        <w:t>Keterangan Tambahan</w:t>
      </w:r>
    </w:p>
    <w:p w14:paraId="6CDF1054" w14:textId="77777777" w:rsidR="0095571A" w:rsidRPr="0095571A" w:rsidRDefault="00AE22F7" w:rsidP="0095571A">
      <w:pPr>
        <w:pStyle w:val="ListParagraph"/>
        <w:spacing w:line="360" w:lineRule="auto"/>
        <w:ind w:left="1134" w:firstLine="306"/>
        <w:rPr>
          <w:rFonts w:ascii="Cambria" w:hAnsi="Cambria"/>
        </w:rPr>
      </w:pPr>
      <w:r w:rsidRPr="0095571A">
        <w:rPr>
          <w:rFonts w:ascii="Cambria" w:hAnsi="Cambria"/>
        </w:rPr>
        <w:t xml:space="preserve">Informasi tambahan tentang dokumen dapat membantu dalam memantau dokumen itu sendiri. Pengguna aplikasi DMS dapat menambah atau menghapus informasi tambahan tanpa mengubah dokumen aslinya. </w:t>
      </w:r>
    </w:p>
    <w:p w14:paraId="637BAE6F" w14:textId="77777777" w:rsidR="0095571A" w:rsidRPr="0095571A" w:rsidRDefault="00D01162" w:rsidP="0095571A">
      <w:pPr>
        <w:pStyle w:val="ListParagraph"/>
        <w:numPr>
          <w:ilvl w:val="1"/>
          <w:numId w:val="2"/>
        </w:numPr>
        <w:spacing w:line="360" w:lineRule="auto"/>
        <w:ind w:left="1134"/>
        <w:rPr>
          <w:rFonts w:ascii="Cambria" w:hAnsi="Cambria"/>
        </w:rPr>
      </w:pPr>
      <w:r w:rsidRPr="0095571A">
        <w:rPr>
          <w:rFonts w:ascii="Cambria" w:hAnsi="Cambria"/>
        </w:rPr>
        <w:t>Penyimpanan dan Pengarsipan</w:t>
      </w:r>
    </w:p>
    <w:p w14:paraId="4BC0FEF1" w14:textId="77777777" w:rsidR="0095571A" w:rsidRPr="0095571A" w:rsidRDefault="00AE22F7" w:rsidP="0095571A">
      <w:pPr>
        <w:pStyle w:val="ListParagraph"/>
        <w:spacing w:line="360" w:lineRule="auto"/>
        <w:ind w:left="1134" w:firstLine="306"/>
        <w:rPr>
          <w:rFonts w:ascii="Cambria" w:hAnsi="Cambria"/>
        </w:rPr>
      </w:pPr>
      <w:r w:rsidRPr="0095571A">
        <w:rPr>
          <w:rFonts w:ascii="Cambria" w:hAnsi="Cambria"/>
        </w:rPr>
        <w:t xml:space="preserve">Dokumen dalam sistem manajemen dokumen harus tersimpan didalam database dengan rapi. Sistem penyimpanan dokumen manajemen harus mampu mengakomodasi perubahan teknologi dan pertumbuhan masa depan organisasi. </w:t>
      </w:r>
    </w:p>
    <w:p w14:paraId="4883C339" w14:textId="77777777" w:rsidR="0095571A" w:rsidRPr="0095571A" w:rsidRDefault="00D01162" w:rsidP="0095571A">
      <w:pPr>
        <w:pStyle w:val="ListParagraph"/>
        <w:numPr>
          <w:ilvl w:val="1"/>
          <w:numId w:val="2"/>
        </w:numPr>
        <w:spacing w:line="360" w:lineRule="auto"/>
        <w:ind w:left="1134"/>
        <w:rPr>
          <w:rFonts w:ascii="Cambria" w:hAnsi="Cambria"/>
        </w:rPr>
      </w:pPr>
      <w:r w:rsidRPr="0095571A">
        <w:rPr>
          <w:rFonts w:ascii="Cambria" w:hAnsi="Cambria"/>
        </w:rPr>
        <w:t>Distribusi</w:t>
      </w:r>
    </w:p>
    <w:p w14:paraId="770E5DED" w14:textId="315AA38A" w:rsidR="00302E72" w:rsidRPr="00E82735" w:rsidRDefault="00AE22F7" w:rsidP="00E82735">
      <w:pPr>
        <w:pStyle w:val="ListParagraph"/>
        <w:spacing w:line="360" w:lineRule="auto"/>
        <w:ind w:left="1134" w:firstLine="306"/>
        <w:rPr>
          <w:rFonts w:ascii="Cambria" w:hAnsi="Cambria"/>
        </w:rPr>
      </w:pPr>
      <w:r w:rsidRPr="0095571A">
        <w:rPr>
          <w:rFonts w:ascii="Cambria" w:hAnsi="Cambria"/>
        </w:rPr>
        <w:t>Sistem manajemen dokumen harus membantu dalam hal menggunakan atau pembagian dokumen pada orang yang tepat. Proses distribusi dokumen menghubungkan antar stakeholder di perusahaan sehingga penggunaan dokumen dapat diakses secara bersamaan.</w:t>
      </w:r>
    </w:p>
    <w:p w14:paraId="2D2216EC" w14:textId="77777777" w:rsidR="0095571A" w:rsidRPr="0095571A" w:rsidRDefault="00D01162" w:rsidP="0095571A">
      <w:pPr>
        <w:pStyle w:val="ListParagraph"/>
        <w:numPr>
          <w:ilvl w:val="1"/>
          <w:numId w:val="2"/>
        </w:numPr>
        <w:spacing w:line="360" w:lineRule="auto"/>
        <w:ind w:left="1134"/>
        <w:rPr>
          <w:rFonts w:ascii="Cambria" w:hAnsi="Cambria"/>
        </w:rPr>
      </w:pPr>
      <w:r w:rsidRPr="0095571A">
        <w:rPr>
          <w:rFonts w:ascii="Cambria" w:hAnsi="Cambria"/>
        </w:rPr>
        <w:t>Alur Kerja</w:t>
      </w:r>
    </w:p>
    <w:p w14:paraId="6A12D28A" w14:textId="77777777" w:rsidR="0095571A" w:rsidRPr="0095571A" w:rsidRDefault="00AE22F7" w:rsidP="0095571A">
      <w:pPr>
        <w:pStyle w:val="ListParagraph"/>
        <w:spacing w:line="360" w:lineRule="auto"/>
        <w:ind w:left="1134" w:firstLine="306"/>
        <w:rPr>
          <w:rFonts w:ascii="Cambria" w:hAnsi="Cambria"/>
        </w:rPr>
      </w:pPr>
      <w:r w:rsidRPr="0095571A">
        <w:rPr>
          <w:rFonts w:ascii="Cambria" w:hAnsi="Cambria"/>
        </w:rPr>
        <w:t>Alur Kerja dapat meningkatkan otomatisasi routing dokumen ke berbagai orang dan menghilangkan kegagalan.</w:t>
      </w:r>
    </w:p>
    <w:p w14:paraId="0E259023" w14:textId="77777777" w:rsidR="0095571A" w:rsidRPr="0095571A" w:rsidRDefault="00AE22F7" w:rsidP="0095571A">
      <w:pPr>
        <w:pStyle w:val="ListParagraph"/>
        <w:numPr>
          <w:ilvl w:val="1"/>
          <w:numId w:val="2"/>
        </w:numPr>
        <w:spacing w:line="360" w:lineRule="auto"/>
        <w:ind w:left="1134"/>
        <w:rPr>
          <w:rFonts w:ascii="Cambria" w:hAnsi="Cambria"/>
        </w:rPr>
      </w:pPr>
      <w:r w:rsidRPr="0095571A">
        <w:rPr>
          <w:rFonts w:ascii="Cambria" w:hAnsi="Cambria"/>
        </w:rPr>
        <w:lastRenderedPageBreak/>
        <w:t>Keamanan</w:t>
      </w:r>
    </w:p>
    <w:p w14:paraId="392B7E2A" w14:textId="77777777" w:rsidR="0095571A" w:rsidRPr="0095571A" w:rsidRDefault="00AE22F7" w:rsidP="0095571A">
      <w:pPr>
        <w:pStyle w:val="ListParagraph"/>
        <w:spacing w:line="360" w:lineRule="auto"/>
        <w:ind w:left="1134" w:firstLine="306"/>
        <w:rPr>
          <w:rFonts w:ascii="Cambria" w:hAnsi="Cambria"/>
        </w:rPr>
      </w:pPr>
      <w:r w:rsidRPr="0095571A">
        <w:rPr>
          <w:rFonts w:ascii="Cambria" w:hAnsi="Cambria"/>
        </w:rPr>
        <w:t>Sistem keamanan merupakan kebutuhan mutlak bagi setiap sistem manajemen dokumen. Sebuah sistem manajemen dokumen dengan fitur lengkap memberikan sistem administrator untuk mengatur hak akses.</w:t>
      </w:r>
    </w:p>
    <w:p w14:paraId="1E6D0FEA" w14:textId="77777777" w:rsidR="0095571A" w:rsidRPr="0095571A" w:rsidRDefault="00AE22F7" w:rsidP="0095571A">
      <w:pPr>
        <w:pStyle w:val="ListParagraph"/>
        <w:numPr>
          <w:ilvl w:val="1"/>
          <w:numId w:val="2"/>
        </w:numPr>
        <w:spacing w:line="360" w:lineRule="auto"/>
        <w:ind w:left="1134"/>
        <w:rPr>
          <w:rFonts w:ascii="Cambria" w:hAnsi="Cambria"/>
        </w:rPr>
      </w:pPr>
      <w:r w:rsidRPr="0095571A">
        <w:rPr>
          <w:rFonts w:ascii="Cambria" w:hAnsi="Cambria"/>
        </w:rPr>
        <w:t>Integrasi</w:t>
      </w:r>
    </w:p>
    <w:p w14:paraId="231BA485" w14:textId="34C2D94B" w:rsidR="00302E72" w:rsidRPr="00F77F51" w:rsidRDefault="00AE22F7" w:rsidP="00F77F51">
      <w:pPr>
        <w:pStyle w:val="ListParagraph"/>
        <w:spacing w:line="360" w:lineRule="auto"/>
        <w:ind w:left="1134" w:firstLine="306"/>
        <w:rPr>
          <w:rFonts w:ascii="Cambria" w:hAnsi="Cambria"/>
        </w:rPr>
      </w:pPr>
      <w:r w:rsidRPr="0095571A">
        <w:rPr>
          <w:rFonts w:ascii="Cambria" w:hAnsi="Cambria"/>
        </w:rPr>
        <w:t>Pengenalan perangkat lunak yang menggunakan teknologi baru sering menciptakan masalah dalam mengintegrasikan sistem yang ada, yang sudah dikelola oleh bagian pendukung komputer. Program manajemen dokumen harus menawarkan alat integrasi yang dikemas secara mudah agar bagian pendukung dapat dengan mudah menerapkan perangkat lunak yang baru.</w:t>
      </w:r>
    </w:p>
    <w:p w14:paraId="390D0021" w14:textId="5B2D9ACA" w:rsidR="00872ACD" w:rsidRPr="008B4690" w:rsidRDefault="00E507A1" w:rsidP="00B04EBB">
      <w:pPr>
        <w:pStyle w:val="Heading3"/>
        <w:spacing w:line="360" w:lineRule="auto"/>
        <w:rPr>
          <w:lang w:val="id-ID"/>
        </w:rPr>
      </w:pPr>
      <w:bookmarkStart w:id="64" w:name="_Toc115090992"/>
      <w:bookmarkStart w:id="65" w:name="_Toc115755064"/>
      <w:bookmarkStart w:id="66" w:name="_Toc132291473"/>
      <w:bookmarkEnd w:id="61"/>
      <w:bookmarkEnd w:id="62"/>
      <w:r w:rsidRPr="008B4690">
        <w:rPr>
          <w:lang w:val="id-ID"/>
        </w:rPr>
        <w:t>Sistem</w:t>
      </w:r>
      <w:r w:rsidR="003A4B48" w:rsidRPr="008B4690">
        <w:rPr>
          <w:lang w:val="id-ID"/>
        </w:rPr>
        <w:t xml:space="preserve"> Inf</w:t>
      </w:r>
      <w:r w:rsidR="00EF43B7" w:rsidRPr="008B4690">
        <w:rPr>
          <w:lang w:val="id-ID"/>
        </w:rPr>
        <w:t>o</w:t>
      </w:r>
      <w:r w:rsidR="003A4B48" w:rsidRPr="008B4690">
        <w:rPr>
          <w:lang w:val="id-ID"/>
        </w:rPr>
        <w:t>rmasi</w:t>
      </w:r>
      <w:bookmarkEnd w:id="64"/>
      <w:bookmarkEnd w:id="65"/>
      <w:bookmarkEnd w:id="66"/>
    </w:p>
    <w:p w14:paraId="75F11141" w14:textId="3C2FEA37" w:rsidR="00A81AEF" w:rsidRDefault="009C554C" w:rsidP="00CC203F">
      <w:pPr>
        <w:ind w:left="644"/>
        <w:rPr>
          <w:lang w:val="id-ID"/>
        </w:rPr>
      </w:pPr>
      <w:r>
        <w:t>S</w:t>
      </w:r>
      <w:r w:rsidR="00F773B1" w:rsidRPr="008B4690">
        <w:rPr>
          <w:lang w:val="id-ID"/>
        </w:rPr>
        <w:t xml:space="preserve">istem informasi adalah </w:t>
      </w:r>
      <w:r w:rsidR="00600B8F" w:rsidRPr="008B4690">
        <w:rPr>
          <w:lang w:val="id-ID"/>
        </w:rPr>
        <w:t xml:space="preserve">suatu sistem yang mengumpulkan, memproses, menyimpan, dan pengendalian data kemudian dilaporkan menjadi informasi yang berguna </w:t>
      </w:r>
      <w:r w:rsidR="00F773B1" w:rsidRPr="008B4690">
        <w:rPr>
          <w:lang w:val="id-ID"/>
        </w:rPr>
        <w:fldChar w:fldCharType="begin"/>
      </w:r>
      <w:r w:rsidR="00F773B1" w:rsidRPr="008B4690">
        <w:rPr>
          <w:lang w:val="id-ID"/>
        </w:rPr>
        <w:instrText xml:space="preserve"> ADDIN ZOTERO_ITEM CSL_CITATION {"citationID":"9x5hROOr","properties":{"formattedCitation":"(Sahruli et al., 2022)","plainCitation":"(Sahruli et al., 2022)","noteIndex":0},"citationItems":[{"id":457,"uris":["http://zotero.org/users/local/vVJDaCwC/items/7I3RZQCM"],"itemData":{"id":457,"type":"article-journal","abstract":"Tujuan dari penelitian ini adalah untuk menghasilkan sebuah aplikasi pemetaan kantor-kantor dinas di kota palopodipergunakan untuk mempermudah masyarakat dalam mencari lokasi kantor-kantor dinas di kota palopo. Bentuk penelitian menggunakan studi kasus dengan metode penelitian dan pengembangan dan teknik pengumpulan data yang digunakan adalah observasi, wawancara, dan studi dokumentasi. Pendekatan dalam perancangan aplikasi ini menggunakandiagram use case, activity, sequence dan class. Adapun Instrumen penelitian meliputi fitur-fitur website yang dibutuhkan Masyarakat Palopo yaitu : Gis, tempat, liat detail, dan lokasi. Menghasil fitur-fitur dari aplikasi pemetaan kantor-kantor dinas di kota palopo ini memberikan banyak kemudahan, mulai dari sisi mencari lokasi kantor yang sering berpindah tempat danmemudahkan mencari lokasi kantor yang terdapat di kota palopo.","container-title":"Indonesian Journal Of Education and Humanity","ISSN":"2774-8332","issue":"2","journalAbbreviation":"IJOEHM","language":"en","license":"Copyright (c) 2022","note":"number: 2","page":"1-13","source":"ijoehm.rcipublisher.org","title":"SISTEM INFORMASI GEOGRAFIS PEMETAAN KANTOR-KANTOR DINAS DI KOTA PALOPO BERBASIS WEBSITE","volume":"2","author":[{"family":"Sahruli","given":""},{"family":"Dani","given":"Ahmad Ali","dropping-particle":"hakam"},{"family":"Suppa","given":"Rinto"}],"issued":{"date-parts":[["2022",5,20]]}}}],"schema":"https://github.com/citation-style-language/schema/raw/master/csl-citation.json"} </w:instrText>
      </w:r>
      <w:r w:rsidR="00F773B1" w:rsidRPr="008B4690">
        <w:rPr>
          <w:lang w:val="id-ID"/>
        </w:rPr>
        <w:fldChar w:fldCharType="separate"/>
      </w:r>
      <w:r w:rsidR="00F773B1" w:rsidRPr="008B4690">
        <w:rPr>
          <w:lang w:val="id-ID"/>
        </w:rPr>
        <w:t>(Sahruli et al., 2022)</w:t>
      </w:r>
      <w:r w:rsidR="00F773B1" w:rsidRPr="008B4690">
        <w:rPr>
          <w:lang w:val="id-ID"/>
        </w:rPr>
        <w:fldChar w:fldCharType="end"/>
      </w:r>
      <w:r w:rsidR="00F773B1" w:rsidRPr="008B4690">
        <w:rPr>
          <w:lang w:val="id-ID"/>
        </w:rPr>
        <w:t xml:space="preserve">. </w:t>
      </w:r>
      <w:r w:rsidR="008F1CD9" w:rsidRPr="008B4690">
        <w:rPr>
          <w:lang w:val="id-ID"/>
        </w:rPr>
        <w:t xml:space="preserve">Menurut Sutabari </w:t>
      </w:r>
      <w:r w:rsidR="00F773B1" w:rsidRPr="008B4690">
        <w:rPr>
          <w:lang w:val="id-ID"/>
        </w:rPr>
        <w:t xml:space="preserve">sistem informasi mempunyai karakteristik sebagai berikut </w:t>
      </w:r>
      <w:r w:rsidR="00F773B1" w:rsidRPr="008B4690">
        <w:rPr>
          <w:lang w:val="id-ID"/>
        </w:rPr>
        <w:fldChar w:fldCharType="begin"/>
      </w:r>
      <w:r w:rsidR="00F773B1" w:rsidRPr="008B4690">
        <w:rPr>
          <w:lang w:val="id-ID"/>
        </w:rPr>
        <w:instrText xml:space="preserve"> ADDIN ZOTERO_ITEM CSL_CITATION {"citationID":"m0LS5AXb","properties":{"formattedCitation":"(Muhtadin, 2020)","plainCitation":"(Muhtadin, 2020)","noteIndex":0},"citationItems":[{"id":387,"uris":["http://zotero.org/users/local/vVJDaCwC/items/E5HYXW89"],"itemData":{"id":387,"type":"thesis","abstract":"Dari penelitian ini menghasilkan perancangan aplikasi sistem informasi pengelolaan dokumen berbasis web pada Sub Bidang PT. PLN(Persero) Wilayah Sulselrabar yang  dapat mencetak surat serta menyimpan data arsip surat.","genre":"diploma","language":"id","number-of-pages":"60","publisher":"Universitas Islam Negeri Alauddin Makassar","source":"repositori.uin-alauddin.ac.id","title":"Rancang Bangun Sistem Informasi Manajemen Dokumen pada Bidang Komunikasi PT. PLN (Persero) Wilayah Sulselrabar","URL":"https://repositori.uin-alauddin.ac.id/18181/","author":[{"family":"Muhtadin","given":"Ahmad"}],"accessed":{"date-parts":[["2022",9,20]]},"issued":{"date-parts":[["2020"]]}}}],"schema":"https://github.com/citation-style-language/schema/raw/master/csl-citation.json"} </w:instrText>
      </w:r>
      <w:r w:rsidR="00F773B1" w:rsidRPr="008B4690">
        <w:rPr>
          <w:lang w:val="id-ID"/>
        </w:rPr>
        <w:fldChar w:fldCharType="separate"/>
      </w:r>
      <w:r w:rsidR="00F773B1" w:rsidRPr="008B4690">
        <w:rPr>
          <w:lang w:val="id-ID"/>
        </w:rPr>
        <w:t>(Muhtadin, 2020)</w:t>
      </w:r>
      <w:r w:rsidR="00F773B1" w:rsidRPr="008B4690">
        <w:rPr>
          <w:lang w:val="id-ID"/>
        </w:rPr>
        <w:fldChar w:fldCharType="end"/>
      </w:r>
      <w:r w:rsidR="00F773B1" w:rsidRPr="008B4690">
        <w:rPr>
          <w:lang w:val="id-ID"/>
        </w:rPr>
        <w:t>:</w:t>
      </w:r>
    </w:p>
    <w:p w14:paraId="4421B5C7" w14:textId="77777777" w:rsidR="0075395B" w:rsidRDefault="0075395B" w:rsidP="00CC203F">
      <w:pPr>
        <w:ind w:left="644"/>
        <w:rPr>
          <w:lang w:val="id-ID"/>
        </w:rPr>
      </w:pPr>
    </w:p>
    <w:p w14:paraId="6AD79601" w14:textId="77777777" w:rsidR="00BE3E29" w:rsidRPr="008B4690" w:rsidRDefault="000C796A" w:rsidP="00B04EBB">
      <w:pPr>
        <w:pStyle w:val="Heading4"/>
        <w:rPr>
          <w:lang w:val="id-ID"/>
        </w:rPr>
      </w:pPr>
      <w:r w:rsidRPr="008B4690">
        <w:rPr>
          <w:lang w:val="id-ID"/>
        </w:rPr>
        <w:lastRenderedPageBreak/>
        <w:t xml:space="preserve">Komponen Sistem </w:t>
      </w:r>
    </w:p>
    <w:p w14:paraId="25D998AE" w14:textId="076C8FDC" w:rsidR="00F773B1" w:rsidRPr="008B4690" w:rsidRDefault="00534D43" w:rsidP="00CC203F">
      <w:pPr>
        <w:ind w:left="1070" w:firstLine="370"/>
        <w:rPr>
          <w:lang w:val="id-ID"/>
        </w:rPr>
      </w:pPr>
      <w:r w:rsidRPr="008B4690">
        <w:rPr>
          <w:lang w:val="id-ID"/>
        </w:rPr>
        <w:t>Sistem terdiri dari beberapa komponen yang saling berinteraksi dan bekerjasama dalam membentuk satu kesatuan.</w:t>
      </w:r>
    </w:p>
    <w:p w14:paraId="248AC3C5" w14:textId="0DC1CF7E" w:rsidR="00891FFC" w:rsidRPr="008B4690" w:rsidRDefault="000C796A" w:rsidP="00B04EBB">
      <w:pPr>
        <w:pStyle w:val="Heading4"/>
        <w:rPr>
          <w:lang w:val="id-ID"/>
        </w:rPr>
      </w:pPr>
      <w:r w:rsidRPr="008B4690">
        <w:rPr>
          <w:lang w:val="id-ID"/>
        </w:rPr>
        <w:t>Batasan Sistem</w:t>
      </w:r>
    </w:p>
    <w:p w14:paraId="0B9E4251" w14:textId="07D2767E" w:rsidR="00EA79B3" w:rsidRDefault="00891FFC" w:rsidP="007C5041">
      <w:pPr>
        <w:ind w:left="1070" w:firstLine="370"/>
        <w:rPr>
          <w:lang w:val="id-ID"/>
        </w:rPr>
      </w:pPr>
      <w:r w:rsidRPr="008B4690">
        <w:rPr>
          <w:lang w:val="id-ID"/>
        </w:rPr>
        <w:t xml:space="preserve">Ruang lingkup sistem </w:t>
      </w:r>
      <w:r w:rsidR="00387C6E">
        <w:t>adalah</w:t>
      </w:r>
      <w:r w:rsidRPr="008B4690">
        <w:rPr>
          <w:lang w:val="id-ID"/>
        </w:rPr>
        <w:t xml:space="preserve"> daerah yang membatasi antara sistem yang satu dengan sistem lain. Batasan sistem memungkinkan suatu sistem dipandang sebagai satu kesatuan yang tidak dapat dipisahkan.</w:t>
      </w:r>
    </w:p>
    <w:p w14:paraId="334CBBCA" w14:textId="77777777" w:rsidR="003E076F" w:rsidRDefault="000C796A" w:rsidP="00B04EBB">
      <w:pPr>
        <w:pStyle w:val="Heading4"/>
        <w:rPr>
          <w:lang w:val="id-ID"/>
        </w:rPr>
      </w:pPr>
      <w:r w:rsidRPr="008B4690">
        <w:rPr>
          <w:lang w:val="id-ID"/>
        </w:rPr>
        <w:t>Lingkungan Luar Sistem</w:t>
      </w:r>
    </w:p>
    <w:p w14:paraId="55E7B007" w14:textId="039F5B08" w:rsidR="00B51921" w:rsidRPr="003E076F" w:rsidRDefault="00446E33" w:rsidP="00CC203F">
      <w:pPr>
        <w:ind w:left="1070" w:firstLine="370"/>
        <w:rPr>
          <w:lang w:val="id-ID"/>
        </w:rPr>
      </w:pPr>
      <w:r w:rsidRPr="003E076F">
        <w:rPr>
          <w:lang w:val="id-ID"/>
        </w:rPr>
        <w:t>Bentuk apapun yang ada pada luar lingkup sistem yang dapat mempengaruhi operasi sistem disebut dengan lingkup luar sistem.</w:t>
      </w:r>
    </w:p>
    <w:p w14:paraId="232330F0" w14:textId="272566F2" w:rsidR="000C796A" w:rsidRPr="008B4690" w:rsidRDefault="000C796A" w:rsidP="00B04EBB">
      <w:pPr>
        <w:pStyle w:val="Heading4"/>
        <w:rPr>
          <w:lang w:val="id-ID"/>
        </w:rPr>
      </w:pPr>
      <w:r w:rsidRPr="008B4690">
        <w:rPr>
          <w:lang w:val="id-ID"/>
        </w:rPr>
        <w:t>Penghubung Sistem</w:t>
      </w:r>
    </w:p>
    <w:p w14:paraId="40B9CB21" w14:textId="115E526F" w:rsidR="00F90AF4" w:rsidRPr="008B4690" w:rsidRDefault="00F90AF4" w:rsidP="00CC203F">
      <w:pPr>
        <w:ind w:left="1070" w:firstLine="370"/>
        <w:rPr>
          <w:lang w:val="id-ID"/>
        </w:rPr>
      </w:pPr>
      <w:r w:rsidRPr="008B4690">
        <w:rPr>
          <w:lang w:val="id-ID"/>
        </w:rPr>
        <w:t xml:space="preserve">Penghubung sistem atau biasa disebut dengan </w:t>
      </w:r>
      <w:r w:rsidRPr="008B4690">
        <w:rPr>
          <w:i/>
          <w:iCs/>
          <w:lang w:val="id-ID"/>
        </w:rPr>
        <w:t>interface</w:t>
      </w:r>
      <w:r w:rsidRPr="008B4690">
        <w:rPr>
          <w:lang w:val="id-ID"/>
        </w:rPr>
        <w:t xml:space="preserve"> merupakan media yang digunakan untuk menghubungkan sistem dengan sistem yang lain.</w:t>
      </w:r>
    </w:p>
    <w:p w14:paraId="1B454233" w14:textId="47ACE1A3" w:rsidR="000C796A" w:rsidRPr="008B4690" w:rsidRDefault="000C796A" w:rsidP="00B04EBB">
      <w:pPr>
        <w:pStyle w:val="Heading4"/>
        <w:rPr>
          <w:lang w:val="id-ID"/>
        </w:rPr>
      </w:pPr>
      <w:r w:rsidRPr="008B4690">
        <w:rPr>
          <w:lang w:val="id-ID"/>
        </w:rPr>
        <w:t>Masukan Sistem</w:t>
      </w:r>
    </w:p>
    <w:p w14:paraId="0D8F9245" w14:textId="7A908462" w:rsidR="003D6B3A" w:rsidRPr="008B4690" w:rsidRDefault="000C796A" w:rsidP="00414E99">
      <w:pPr>
        <w:ind w:left="1070" w:firstLine="370"/>
        <w:rPr>
          <w:lang w:val="id-ID"/>
        </w:rPr>
      </w:pPr>
      <w:r w:rsidRPr="008B4690">
        <w:rPr>
          <w:lang w:val="id-ID"/>
        </w:rPr>
        <w:t xml:space="preserve">Energi yang dimasukkan ke dalam sistem disebut masukan sistem, </w:t>
      </w:r>
      <w:r w:rsidR="00BA2A77" w:rsidRPr="008B4690">
        <w:rPr>
          <w:lang w:val="id-ID"/>
        </w:rPr>
        <w:t>hal tersebut</w:t>
      </w:r>
      <w:r w:rsidRPr="008B4690">
        <w:rPr>
          <w:lang w:val="id-ID"/>
        </w:rPr>
        <w:t xml:space="preserve"> dapat berupa </w:t>
      </w:r>
      <w:r w:rsidRPr="008B4690">
        <w:rPr>
          <w:lang w:val="id-ID"/>
        </w:rPr>
        <w:lastRenderedPageBreak/>
        <w:t>pemeliharaan (</w:t>
      </w:r>
      <w:r w:rsidRPr="008B4690">
        <w:rPr>
          <w:i/>
          <w:iCs/>
          <w:lang w:val="id-ID"/>
        </w:rPr>
        <w:t>maintenance</w:t>
      </w:r>
      <w:r w:rsidRPr="008B4690">
        <w:rPr>
          <w:lang w:val="id-ID"/>
        </w:rPr>
        <w:t xml:space="preserve"> </w:t>
      </w:r>
      <w:r w:rsidRPr="008B4690">
        <w:rPr>
          <w:i/>
          <w:iCs/>
          <w:lang w:val="id-ID"/>
        </w:rPr>
        <w:t>input</w:t>
      </w:r>
      <w:r w:rsidRPr="008B4690">
        <w:rPr>
          <w:lang w:val="id-ID"/>
        </w:rPr>
        <w:t>) dan sinyal (</w:t>
      </w:r>
      <w:r w:rsidRPr="008B4690">
        <w:rPr>
          <w:i/>
          <w:iCs/>
          <w:lang w:val="id-ID"/>
        </w:rPr>
        <w:t>signal input</w:t>
      </w:r>
      <w:r w:rsidRPr="008B4690">
        <w:rPr>
          <w:lang w:val="id-ID"/>
        </w:rPr>
        <w:t xml:space="preserve">). </w:t>
      </w:r>
    </w:p>
    <w:p w14:paraId="44250DCA" w14:textId="2743FA15" w:rsidR="000C796A" w:rsidRPr="008B4690" w:rsidRDefault="000C796A" w:rsidP="00B04EBB">
      <w:pPr>
        <w:pStyle w:val="Heading4"/>
        <w:rPr>
          <w:lang w:val="id-ID"/>
        </w:rPr>
      </w:pPr>
      <w:r w:rsidRPr="008B4690">
        <w:rPr>
          <w:lang w:val="id-ID"/>
        </w:rPr>
        <w:t>Keluaran Sistem</w:t>
      </w:r>
    </w:p>
    <w:p w14:paraId="0260A07F" w14:textId="7F17D29B" w:rsidR="009E64B8" w:rsidRPr="008B4690" w:rsidRDefault="000C796A" w:rsidP="00CC203F">
      <w:pPr>
        <w:ind w:left="1070" w:firstLine="370"/>
        <w:rPr>
          <w:lang w:val="id-ID"/>
        </w:rPr>
      </w:pPr>
      <w:r w:rsidRPr="008B4690">
        <w:rPr>
          <w:lang w:val="id-ID"/>
        </w:rPr>
        <w:t xml:space="preserve">Keluaran merupakan masukan bagi subsistem yang lain. </w:t>
      </w:r>
    </w:p>
    <w:p w14:paraId="6CAE2F89" w14:textId="4EBE2F1A" w:rsidR="000C796A" w:rsidRPr="008B4690" w:rsidRDefault="000C796A" w:rsidP="00B04EBB">
      <w:pPr>
        <w:pStyle w:val="Heading4"/>
        <w:rPr>
          <w:lang w:val="id-ID"/>
        </w:rPr>
      </w:pPr>
      <w:r w:rsidRPr="008B4690">
        <w:rPr>
          <w:lang w:val="id-ID"/>
        </w:rPr>
        <w:t xml:space="preserve">Pengolah Sistem </w:t>
      </w:r>
    </w:p>
    <w:p w14:paraId="181621EE" w14:textId="30186683" w:rsidR="00EA79B3" w:rsidRPr="008B4690" w:rsidRDefault="004B2C27" w:rsidP="007C5041">
      <w:pPr>
        <w:ind w:left="1070" w:firstLine="370"/>
        <w:rPr>
          <w:lang w:val="id-ID"/>
        </w:rPr>
      </w:pPr>
      <w:r w:rsidRPr="008B4690">
        <w:rPr>
          <w:lang w:val="id-ID"/>
        </w:rPr>
        <w:t>Sistem mempunyai suatu proses yang dapat merubah masukan menjadi keluaran.</w:t>
      </w:r>
    </w:p>
    <w:p w14:paraId="6C453234" w14:textId="4081BBA5" w:rsidR="000C796A" w:rsidRPr="008B4690" w:rsidRDefault="000C796A" w:rsidP="00B04EBB">
      <w:pPr>
        <w:pStyle w:val="Heading4"/>
        <w:rPr>
          <w:lang w:val="id-ID"/>
        </w:rPr>
      </w:pPr>
      <w:r w:rsidRPr="008B4690">
        <w:rPr>
          <w:lang w:val="id-ID"/>
        </w:rPr>
        <w:t>Sasaran Sistem</w:t>
      </w:r>
    </w:p>
    <w:p w14:paraId="5BDA2138" w14:textId="71313E53" w:rsidR="007C5041" w:rsidRPr="008B4690" w:rsidRDefault="000C796A" w:rsidP="000D0BDB">
      <w:pPr>
        <w:ind w:left="1070" w:firstLine="370"/>
        <w:rPr>
          <w:lang w:val="id-ID"/>
        </w:rPr>
      </w:pPr>
      <w:r w:rsidRPr="008B4690">
        <w:rPr>
          <w:lang w:val="id-ID"/>
        </w:rPr>
        <w:t>Suatu sistem memiliki tujuan dan sasaran yang pasti dan bersifat deterministik</w:t>
      </w:r>
      <w:r w:rsidR="006C275F" w:rsidRPr="008B4690">
        <w:rPr>
          <w:lang w:val="id-ID"/>
        </w:rPr>
        <w:t>.</w:t>
      </w:r>
    </w:p>
    <w:p w14:paraId="6B30B582" w14:textId="77777777" w:rsidR="00DF3718" w:rsidRDefault="003A4B48" w:rsidP="00B04EBB">
      <w:pPr>
        <w:pStyle w:val="Heading3"/>
        <w:spacing w:line="360" w:lineRule="auto"/>
        <w:rPr>
          <w:i/>
          <w:iCs/>
          <w:lang w:val="id-ID"/>
        </w:rPr>
      </w:pPr>
      <w:bookmarkStart w:id="67" w:name="_Toc115090993"/>
      <w:bookmarkStart w:id="68" w:name="_Toc115755065"/>
      <w:bookmarkStart w:id="69" w:name="_Toc132291474"/>
      <w:r w:rsidRPr="008B4690">
        <w:rPr>
          <w:i/>
          <w:iCs/>
          <w:lang w:val="id-ID"/>
        </w:rPr>
        <w:t>WEB</w:t>
      </w:r>
      <w:bookmarkEnd w:id="67"/>
      <w:bookmarkEnd w:id="68"/>
      <w:bookmarkEnd w:id="69"/>
    </w:p>
    <w:p w14:paraId="10280E5F" w14:textId="7D5B0416" w:rsidR="00924714" w:rsidRPr="00E1519D" w:rsidRDefault="003C5085" w:rsidP="00CC203F">
      <w:pPr>
        <w:ind w:left="644"/>
        <w:rPr>
          <w:lang w:val="id-ID"/>
        </w:rPr>
      </w:pPr>
      <w:r w:rsidRPr="00DF3718">
        <w:rPr>
          <w:i/>
          <w:iCs/>
          <w:lang w:val="id-ID"/>
        </w:rPr>
        <w:t>Web</w:t>
      </w:r>
      <w:r w:rsidRPr="00DF3718">
        <w:rPr>
          <w:lang w:val="id-ID"/>
        </w:rPr>
        <w:t xml:space="preserve"> yang dikenal dengan </w:t>
      </w:r>
      <w:r w:rsidRPr="00DF3718">
        <w:rPr>
          <w:i/>
          <w:iCs/>
          <w:lang w:val="id-ID"/>
        </w:rPr>
        <w:t>World Wide Web</w:t>
      </w:r>
      <w:r w:rsidRPr="00DF3718">
        <w:rPr>
          <w:lang w:val="id-ID"/>
        </w:rPr>
        <w:t xml:space="preserve"> atau WWW adalah suatu layanan didalam jaringan internet yang berupa ruang informasi. </w:t>
      </w:r>
      <w:r w:rsidR="00164E16" w:rsidRPr="00DF3718">
        <w:rPr>
          <w:lang w:val="id-ID"/>
        </w:rPr>
        <w:t>Halaman web adalah berkas yang ditulis sebagai berkas teks biasa yang dikombinasikan dan diatur dengan instruksi berbasis HTML,</w:t>
      </w:r>
      <w:r w:rsidR="00386398">
        <w:t xml:space="preserve"> </w:t>
      </w:r>
      <w:r w:rsidR="00164E16" w:rsidRPr="00DF3718">
        <w:rPr>
          <w:lang w:val="id-ID"/>
        </w:rPr>
        <w:t>XHTML maupun XML. Halaman tersebut nantinya akan diakses oleh client melalui browser. Halaman tersebut kemudian diterjemahkan dan ditampilkan ke</w:t>
      </w:r>
      <w:r w:rsidR="00EF43B7" w:rsidRPr="00DF3718">
        <w:rPr>
          <w:lang w:val="id-ID"/>
        </w:rPr>
        <w:t xml:space="preserve"> </w:t>
      </w:r>
      <w:r w:rsidR="00164E16" w:rsidRPr="00DF3718">
        <w:rPr>
          <w:lang w:val="id-ID"/>
        </w:rPr>
        <w:t xml:space="preserve">dalam layar komputer </w:t>
      </w:r>
      <w:r w:rsidR="00683BE0" w:rsidRPr="00DF3718">
        <w:rPr>
          <w:lang w:val="id-ID"/>
        </w:rPr>
        <w:fldChar w:fldCharType="begin"/>
      </w:r>
      <w:r w:rsidR="00683BE0" w:rsidRPr="00DF3718">
        <w:rPr>
          <w:lang w:val="id-ID"/>
        </w:rPr>
        <w:instrText xml:space="preserve"> ADDIN ZOTERO_ITEM CSL_CITATION {"citationID":"nIeczEa4","properties":{"formattedCitation":"(Muhtadin, 2020)","plainCitation":"(Muhtadin, 2020)","noteIndex":0},"citationItems":[{"id":387,"uris":["http://zotero.org/users/local/vVJDaCwC/items/E5HYXW89"],"itemData":{"id":387,"type":"thesis","abstract":"Dari penelitian ini menghasilkan perancangan aplikasi sistem informasi pengelolaan dokumen berbasis web pada Sub Bidang PT. PLN(Persero) Wilayah Sulselrabar yang  dapat mencetak surat serta menyimpan data arsip surat.","genre":"diploma","language":"id","number-of-pages":"60","publisher":"Universitas Islam Negeri Alauddin Makassar","source":"repositori.uin-alauddin.ac.id","title":"Rancang Bangun Sistem Informasi Manajemen Dokumen pada Bidang Komunikasi PT. PLN (Persero) Wilayah Sulselrabar","URL":"https://repositori.uin-alauddin.ac.id/18181/","author":[{"family":"Muhtadin","given":"Ahmad"}],"accessed":{"date-parts":[["2022",9,20]]},"issued":{"date-parts":[["2020"]]}}}],"schema":"https://github.com/citation-style-language/schema/raw/master/csl-citation.json"} </w:instrText>
      </w:r>
      <w:r w:rsidR="00683BE0" w:rsidRPr="00DF3718">
        <w:rPr>
          <w:lang w:val="id-ID"/>
        </w:rPr>
        <w:fldChar w:fldCharType="separate"/>
      </w:r>
      <w:r w:rsidR="00683BE0" w:rsidRPr="00DF3718">
        <w:rPr>
          <w:lang w:val="id-ID"/>
        </w:rPr>
        <w:t>(Muhtadin, 2020)</w:t>
      </w:r>
      <w:r w:rsidR="00683BE0" w:rsidRPr="00DF3718">
        <w:rPr>
          <w:lang w:val="id-ID"/>
        </w:rPr>
        <w:fldChar w:fldCharType="end"/>
      </w:r>
      <w:r w:rsidR="00683BE0" w:rsidRPr="00DF3718">
        <w:rPr>
          <w:lang w:val="id-ID"/>
        </w:rPr>
        <w:t>.</w:t>
      </w:r>
    </w:p>
    <w:p w14:paraId="454B7348" w14:textId="77777777" w:rsidR="003C5085" w:rsidRPr="008B4690" w:rsidRDefault="00021478" w:rsidP="00CC203F">
      <w:pPr>
        <w:ind w:left="644"/>
        <w:rPr>
          <w:lang w:val="id-ID"/>
        </w:rPr>
      </w:pPr>
      <w:r w:rsidRPr="008B4690">
        <w:rPr>
          <w:lang w:val="id-ID"/>
        </w:rPr>
        <w:lastRenderedPageBreak/>
        <w:t>Keuntungan dari penggunaan layanan web diantaranya</w:t>
      </w:r>
      <w:r w:rsidR="00DF6161" w:rsidRPr="008B4690">
        <w:rPr>
          <w:lang w:val="id-ID"/>
        </w:rPr>
        <w:t xml:space="preserve"> </w:t>
      </w:r>
      <w:r w:rsidR="009C2D0A" w:rsidRPr="008B4690">
        <w:rPr>
          <w:lang w:val="id-ID"/>
        </w:rPr>
        <w:fldChar w:fldCharType="begin"/>
      </w:r>
      <w:r w:rsidR="009C2D0A" w:rsidRPr="008B4690">
        <w:rPr>
          <w:lang w:val="id-ID"/>
        </w:rPr>
        <w:instrText xml:space="preserve"> ADDIN ZOTERO_ITEM CSL_CITATION {"citationID":"zH6Qud4w","properties":{"formattedCitation":"(Yulismayanti, 2019)","plainCitation":"(Yulismayanti, 2019)","noteIndex":0},"citationItems":[{"id":383,"uris":["http://zotero.org/users/local/vVJDaCwC/items/6EF5XPKY"],"itemData":{"id":383,"type":"thesis","abstract":"Hasil pengujian Black-box menunjukkan bahwa output yang dihasilkan oleh sistem sudah sesuai dengan yang diharapkan. Data juga telah tersimpan pada database dengan akurat sehingga sistem informasi yang telah dibuat menjadi efektif.","genre":"diploma","language":"id","number-of-pages":"86","publisher":"Universitas Islam Negeri Alauddin Makassar","source":"repositori.uin-alauddin.ac.id","title":"Sistem Informasi Manajemen Pelaporan Dana Operasional pada PT PLN (Persero) UP2B Sulselrabar Berbasis Web","URL":"http://repositori.uin-alauddin.ac.id/15475/","author":[{"family":"Yulismayanti","given":"Yulismayanti"}],"accessed":{"date-parts":[["2022",9,20]]},"issued":{"date-parts":[["2019"]]}}}],"schema":"https://github.com/citation-style-language/schema/raw/master/csl-citation.json"} </w:instrText>
      </w:r>
      <w:r w:rsidR="009C2D0A" w:rsidRPr="008B4690">
        <w:rPr>
          <w:lang w:val="id-ID"/>
        </w:rPr>
        <w:fldChar w:fldCharType="separate"/>
      </w:r>
      <w:r w:rsidR="009C2D0A" w:rsidRPr="008B4690">
        <w:rPr>
          <w:lang w:val="id-ID"/>
        </w:rPr>
        <w:t>(Yulismayanti, 2019)</w:t>
      </w:r>
      <w:r w:rsidR="009C2D0A" w:rsidRPr="008B4690">
        <w:rPr>
          <w:lang w:val="id-ID"/>
        </w:rPr>
        <w:fldChar w:fldCharType="end"/>
      </w:r>
      <w:r w:rsidR="003C5085" w:rsidRPr="008B4690">
        <w:rPr>
          <w:lang w:val="id-ID"/>
        </w:rPr>
        <w:t xml:space="preserve">: </w:t>
      </w:r>
    </w:p>
    <w:p w14:paraId="09F43804" w14:textId="17B9B5DD" w:rsidR="003C5085" w:rsidRPr="008B4690" w:rsidRDefault="00DF6161" w:rsidP="00B04EBB">
      <w:pPr>
        <w:pStyle w:val="Heading4"/>
        <w:rPr>
          <w:lang w:val="id-ID"/>
        </w:rPr>
      </w:pPr>
      <w:r w:rsidRPr="008B4690">
        <w:rPr>
          <w:lang w:val="id-ID"/>
        </w:rPr>
        <w:t>Informasi dapat dengan mudah diakses oleh semua pengguna internet.</w:t>
      </w:r>
    </w:p>
    <w:p w14:paraId="673F8AD4" w14:textId="77777777" w:rsidR="003C5085" w:rsidRPr="008B4690" w:rsidRDefault="003C5085" w:rsidP="00B04EBB">
      <w:pPr>
        <w:pStyle w:val="Heading4"/>
        <w:rPr>
          <w:lang w:val="id-ID"/>
        </w:rPr>
      </w:pPr>
      <w:r w:rsidRPr="008B4690">
        <w:rPr>
          <w:lang w:val="id-ID"/>
        </w:rPr>
        <w:t xml:space="preserve">Konfigurasi server dapat dilakukan secara lebih mudah </w:t>
      </w:r>
    </w:p>
    <w:p w14:paraId="73142883" w14:textId="24207098" w:rsidR="003C5085" w:rsidRPr="008B4690" w:rsidRDefault="003C5085" w:rsidP="00B04EBB">
      <w:pPr>
        <w:pStyle w:val="Heading4"/>
        <w:rPr>
          <w:lang w:val="id-ID"/>
        </w:rPr>
      </w:pPr>
      <w:r w:rsidRPr="008B4690">
        <w:rPr>
          <w:lang w:val="id-ID"/>
        </w:rPr>
        <w:t xml:space="preserve">Instalasi aplikasi </w:t>
      </w:r>
      <w:r w:rsidR="009D6FBB" w:rsidRPr="008B4690">
        <w:rPr>
          <w:lang w:val="id-ID"/>
        </w:rPr>
        <w:t>dapat</w:t>
      </w:r>
      <w:r w:rsidRPr="008B4690">
        <w:rPr>
          <w:lang w:val="id-ID"/>
        </w:rPr>
        <w:t xml:space="preserve"> dilakukan </w:t>
      </w:r>
      <w:r w:rsidR="009D6FBB" w:rsidRPr="008B4690">
        <w:rPr>
          <w:lang w:val="id-ID"/>
        </w:rPr>
        <w:t xml:space="preserve">hanya </w:t>
      </w:r>
      <w:r w:rsidRPr="008B4690">
        <w:rPr>
          <w:lang w:val="id-ID"/>
        </w:rPr>
        <w:t>sekali</w:t>
      </w:r>
      <w:r w:rsidR="009D6FBB" w:rsidRPr="008B4690">
        <w:rPr>
          <w:lang w:val="id-ID"/>
        </w:rPr>
        <w:t>.</w:t>
      </w:r>
      <w:r w:rsidRPr="008B4690">
        <w:rPr>
          <w:lang w:val="id-ID"/>
        </w:rPr>
        <w:t xml:space="preserve"> </w:t>
      </w:r>
    </w:p>
    <w:p w14:paraId="1F1E1A90" w14:textId="7EF8532D" w:rsidR="00CF7313" w:rsidRPr="00CF7313" w:rsidRDefault="003C5085" w:rsidP="00B04EBB">
      <w:pPr>
        <w:pStyle w:val="Heading4"/>
      </w:pPr>
      <w:r w:rsidRPr="008B4690">
        <w:rPr>
          <w:lang w:val="id-ID"/>
        </w:rPr>
        <w:t>Tidak tergantung pada platform, artinya informasi maupun aplikasi diakses dari komputer yang memiliki sistem operasi berbeda</w:t>
      </w:r>
      <w:r w:rsidR="00BA0DAF">
        <w:t>.</w:t>
      </w:r>
    </w:p>
    <w:p w14:paraId="04EDCCA3" w14:textId="1CAA6D57" w:rsidR="00714769" w:rsidRDefault="00714769" w:rsidP="00B04EBB">
      <w:pPr>
        <w:pStyle w:val="Heading3"/>
        <w:spacing w:line="360" w:lineRule="auto"/>
      </w:pPr>
      <w:bookmarkStart w:id="70" w:name="_Toc132291475"/>
      <w:r w:rsidRPr="00714769">
        <w:rPr>
          <w:i/>
          <w:iCs/>
        </w:rPr>
        <w:t>User Acceptance Test</w:t>
      </w:r>
      <w:r>
        <w:t xml:space="preserve"> (UAT)</w:t>
      </w:r>
      <w:bookmarkEnd w:id="70"/>
      <w:r>
        <w:t xml:space="preserve"> </w:t>
      </w:r>
    </w:p>
    <w:p w14:paraId="1FF0D10D" w14:textId="756D1303" w:rsidR="00CC203F" w:rsidRDefault="00714769" w:rsidP="00386398">
      <w:pPr>
        <w:ind w:left="644"/>
      </w:pPr>
      <w:r w:rsidRPr="00714769">
        <w:rPr>
          <w:i/>
          <w:iCs/>
        </w:rPr>
        <w:t>User Acceptance Test</w:t>
      </w:r>
      <w:r>
        <w:t xml:space="preserve">  (UAT) merupakan proses pengujian perangkat lunak terhadap pengguna</w:t>
      </w:r>
      <w:r w:rsidR="00DD4EB5">
        <w:t xml:space="preserve"> dengan menghasilkan</w:t>
      </w:r>
      <w:r>
        <w:t xml:space="preserve"> sebuah dokumen hasil uji yang menjadi bukti bahwa perangkat lunak tersebut sudah memenuhi kebutuhan pengguna dan dapat diterima oleh pengguna</w:t>
      </w:r>
      <w:r w:rsidR="006509BE">
        <w:fldChar w:fldCharType="begin"/>
      </w:r>
      <w:r w:rsidR="006509BE">
        <w:instrText xml:space="preserve"> ADDIN ZOTERO_ITEM CSL_CITATION {"citationID":"n037PAje","properties":{"formattedCitation":"(Kurniawan and Kusuma, 2021)","plainCitation":"(Kurniawan and Kusuma, 2021)","noteIndex":0},"citationItems":[{"id":579,"uris":["http://zotero.org/users/local/vVJDaCwC/items/5IQIBYKJ"],"itemData":{"id":579,"type":"article-journal","abstract":"Penggunaan media manual berbasis buku dan papan tulis memberikan beberapa permasalahan pada proses pembelajaran di sekolah. Berdasarkan  survey  yang telah dilakukan, Di Sekolah Dasar Insan Terpadu (SDIT) Muhammadiyah Al Kautsar yang menggunakan media manual untuk pembelajaran salat memiliki masalah mengenai tingkat minat dan tingkat pemahaman siswa yang kurang tinggi. Penelitian ini memiliki tujuan untuk mengembangkan media pembelajaran mengenai materi salat yang dapat membantu pihak sekolah agar mempunyai metode yang baru dan menarik dalam kegiatan pembelajaran di dalam kelas, terutama untuk materi Salat. Teknologi utama yang digunakan dalam aplikasi ini adalah  Augmented Reality  ( AR) . Dalam kasus ini,  Augmented Reality  ( AR ) digunakan untuk memvisualisasikan materi Salat dalam bentuk 3D yang diproyeksikan pada tablet atau  smartphone . Objek 3D juga diberi animasi agar terkesan realistis dan interaktif. Aplikasi ini membantu memvisualisasikan gerakan salat dalam bentuk 3D animasi. Aplikasi terdiri dari 2 menu, yaitu menu “ Play AR  ”  dan “ Quiz  ” . Hasil uji  blackbox  menunjukkan hasil  valid  yang berarti aplikasi sudah sesuai dengan yang diharapkan. Aplikasi dapat berjalan baik pada  smartphone  dengan sistem operasi minimal  Kitkat . Rata-rata hasil uji validasi ahli sebesar 86% yang berada pada kategori “Sangat Baik”. Hasil dari  User Acceptance Test  menunjukkan nilai rata-rata sebesar 89.88% dengan kategori “Sangat Baik”. Penggunaan aplikasi AR pembelajaran salat dapat meningkatkan minat belajar siswa serta tingkat pemahaman siswa terhadap materi Salat yang ditunjukkan dengan peningkatan nilai sebelum dan sesudah menggunakan aplikasi.    Abstract     The use of manuals media, such as books and whiteboard, provides several problems in the learning process in schools. Based on the survey that has been done At the Sekolah Dasar Insan Terpadu (SDIT) Muhammadiyah Al Kautsar, which uses manuals media for salat learning, there are problems with the level of interest and the level of student understanding that is not quite high. This research aims to develop a learning media about salat that is to help schools to have new and interesting methods in learning activities in the classroom, especially for Salat subject. The main technology used in this application is Augmented Reality (AR). In this case, Augmented Reality (AR) are used for visualizing the Salat material in 3D object that will be projected on smartphone. 3D object are animated to make it more realistic and interactive. Eventually, this application illustrate the motion of salat in 3D animation object. The application consists of 2 menus, namely “Play AR” and “Quiz” menus. Blackbox test results show valid results, which means the application is as expected. The application can run well on smartphones with a minimum Kitkat operating system. The average expert validation test results are 86% in the “Very Good” category. The results of the User Acceptance Test show an average value of 89.88% with the “Very Good” category. The use of the Salat Learning AR application can improve student learning interest and the level of student understanding of the Salat subject which is indicated by an increase in the value before and after using the application.","container-title":"Jurnal Teknologi Informasi dan Ilmu Komputer","DOI":"10.25126/jtiik.0812182","ISSN":"2528-6579","issue":"1","language":"id","license":"##submission.copyrightStatement##","note":"number: 1","page":"7-14","source":"jtiik.ub.ac.id","title":"Aplikasi Augmented Reality untuk Pembelajaran Salat bagi Siswa Sekolah Dasar","volume":"8","author":[{"family":"Kurniawan","given":"Yogiek Indra"},{"family":"Kusuma","given":"Agung Fajar Surya"}],"issued":{"date-parts":[["2021",2,4]]}}}],"schema":"https://github.com/citation-style-language/schema/raw/master/csl-citation.json"} </w:instrText>
      </w:r>
      <w:r w:rsidR="006509BE">
        <w:fldChar w:fldCharType="separate"/>
      </w:r>
      <w:r w:rsidR="006509BE" w:rsidRPr="006509BE">
        <w:t>(Kurniawan and Kusuma, 2021)</w:t>
      </w:r>
      <w:r w:rsidR="006509BE">
        <w:fldChar w:fldCharType="end"/>
      </w:r>
      <w:r w:rsidR="006509BE">
        <w:t>.</w:t>
      </w:r>
      <w:r w:rsidR="009C554C">
        <w:t xml:space="preserve"> </w:t>
      </w:r>
      <w:r w:rsidR="00BA0DAF" w:rsidRPr="00BA0DAF">
        <w:t>Jenis-Jenis UAT</w:t>
      </w:r>
      <w:r w:rsidR="00BA0DAF">
        <w:t xml:space="preserve"> di</w:t>
      </w:r>
      <w:r w:rsidR="00864EFC">
        <w:t xml:space="preserve"> </w:t>
      </w:r>
      <w:r w:rsidR="00BA0DAF">
        <w:t>antaranya</w:t>
      </w:r>
      <w:r w:rsidR="00BA0DAF">
        <w:fldChar w:fldCharType="begin"/>
      </w:r>
      <w:r w:rsidR="00BA0DAF">
        <w:instrText xml:space="preserve"> ADDIN ZOTERO_ITEM CSL_CITATION {"citationID":"YGC1TaHG","properties":{"formattedCitation":"(Sambas and Ripai, 2022)","plainCitation":"(Sambas and Ripai, 2022)","noteIndex":0},"citationItems":[{"id":582,"uris":["http://zotero.org/users/local/vVJDaCwC/items/ERS7SSUT"],"itemData":{"id":582,"type":"article-journal","abstract":"MTsN 7 Kuningan memiliki perpustakaan dengan sistem pengelolaan yang masih konvensial atau manual. Untuk mempermudah pustakawan mengelola buku yang lebih efektif dan mengikuti perkembangan teknologi di dunia pendidikan, maka perlu dilakukan penelitian yang bertujuan untuk mengimplementasikan Aplikasi INLIS Lite di Perpustakaan MTsN 7 Kuningan dan melakukan pengujian untuk mengetahui sejauh mana user experience / usability pustakawan dan peserta didik terhadap Aplikasi Integrated Library System (INLIS Lite) di MTsN 7 Kuningan. Metode penelitian ini menggunakan metode kombinasi Kualitatif dan Kuantitatif dengan Instrumen berupa Kuisioner dengan subyek pustakawan dan peserta didik. Hasil penelitian menunjukkan usability sistem INLIS Lite ini di pengaruhi oleh dua indikator. Kedua indikator tersebut memiliki persentase yang berbeda, pertama dari segi desain 76.2% responden menjawab setuju dengan tampilan yang ada pada aplikasi INLIS Lite, kemudian dari segi kemudahan 77.9% responden menjawab setuju dengan kemudahan penggunaan aplikasi INLIS Lite ini sehingga didapatkan hasil akhir sebanyak 77.2% responden setuju untuk melanjutkan penggunaan aplikasi INLIS Lite ini.","container-title":"ICT Learning","ISSN":"2459-959X","issue":"1","journalAbbreviation":"1","language":"en","license":"Copyright (c)","note":"number: 1","source":"jurnal.upmk.ac.id","title":"IMPLEMENTASI DAN USER ACCEPTANCE TEST (UAT) APLIKASI INTEGRATED LIBRARY SYSTEM (INLIS Lite) DI MTs NEGERI 7 KUNINGAN","URL":"http://jurnal.upmk.ac.id/index.php/ictlearning/article/view/2306","volume":"6","author":[{"family":"Sambas","given":""},{"family":"Ripai","given":"Ipan"}],"accessed":{"date-parts":[["2022",11,8]]},"issued":{"date-parts":[["2022",5,1]]}}}],"schema":"https://github.com/citation-style-language/schema/raw/master/csl-citation.json"} </w:instrText>
      </w:r>
      <w:r w:rsidR="00BA0DAF">
        <w:fldChar w:fldCharType="separate"/>
      </w:r>
      <w:r w:rsidR="00BA0DAF" w:rsidRPr="00BA0DAF">
        <w:t>(Sambas and Ripai, 2022)</w:t>
      </w:r>
      <w:r w:rsidR="00BA0DAF">
        <w:fldChar w:fldCharType="end"/>
      </w:r>
      <w:r w:rsidR="00BA0DAF">
        <w:t>:</w:t>
      </w:r>
    </w:p>
    <w:p w14:paraId="064F5C63" w14:textId="77777777" w:rsidR="00BA0DAF" w:rsidRPr="00653EF8" w:rsidRDefault="00BA0DAF" w:rsidP="00B04EBB">
      <w:pPr>
        <w:pStyle w:val="Heading4"/>
        <w:rPr>
          <w:i/>
          <w:iCs/>
        </w:rPr>
      </w:pPr>
      <w:r w:rsidRPr="00653EF8">
        <w:rPr>
          <w:i/>
          <w:iCs/>
        </w:rPr>
        <w:t>Alpha Testing</w:t>
      </w:r>
    </w:p>
    <w:p w14:paraId="2D3736A0" w14:textId="437D52ED" w:rsidR="00115B8B" w:rsidRDefault="00BA0DAF" w:rsidP="000F4F63">
      <w:pPr>
        <w:ind w:left="1070" w:firstLine="370"/>
      </w:pPr>
      <w:r w:rsidRPr="00BA0DAF">
        <w:t xml:space="preserve">Pengujian </w:t>
      </w:r>
      <w:r w:rsidR="0064508D">
        <w:rPr>
          <w:i/>
          <w:iCs/>
        </w:rPr>
        <w:t>a</w:t>
      </w:r>
      <w:r w:rsidRPr="0064508D">
        <w:rPr>
          <w:i/>
          <w:iCs/>
        </w:rPr>
        <w:t>lpha</w:t>
      </w:r>
      <w:r>
        <w:t xml:space="preserve"> </w:t>
      </w:r>
      <w:r w:rsidRPr="00BA0DAF">
        <w:t>adalah   pengujian akhir sebelum perangkat lunak diluncurkan   untuk   pengguna   secara umum.</w:t>
      </w:r>
    </w:p>
    <w:p w14:paraId="14691433" w14:textId="77777777" w:rsidR="00BA0DAF" w:rsidRPr="00653EF8" w:rsidRDefault="00BA0DAF" w:rsidP="00B04EBB">
      <w:pPr>
        <w:pStyle w:val="Heading4"/>
        <w:rPr>
          <w:i/>
          <w:iCs/>
        </w:rPr>
      </w:pPr>
      <w:r w:rsidRPr="00653EF8">
        <w:rPr>
          <w:i/>
          <w:iCs/>
        </w:rPr>
        <w:lastRenderedPageBreak/>
        <w:t>Beta Test</w:t>
      </w:r>
    </w:p>
    <w:p w14:paraId="7238A60A" w14:textId="01388684" w:rsidR="007C5041" w:rsidRDefault="00BA0DAF" w:rsidP="00F24C9E">
      <w:pPr>
        <w:ind w:left="1070" w:firstLine="370"/>
      </w:pPr>
      <w:r w:rsidRPr="00BA0DAF">
        <w:t xml:space="preserve">Pengujian </w:t>
      </w:r>
      <w:r w:rsidRPr="0064508D">
        <w:rPr>
          <w:i/>
          <w:iCs/>
        </w:rPr>
        <w:t>beta</w:t>
      </w:r>
      <w:r>
        <w:t xml:space="preserve"> </w:t>
      </w:r>
      <w:r w:rsidRPr="00BA0DAF">
        <w:t xml:space="preserve">juga  dikenal  sebagai pengujian   pengguna   berlangsung   di lokasi user untuk memvalidasi kegunaan,  fungsi,  kompatibilitas,  dan uji   reliabilitas   dari   perangkat   lunak yang   dibuat.   Hal   ini   juga   dikenal sebagai uji lapangan. </w:t>
      </w:r>
    </w:p>
    <w:p w14:paraId="1B21D23F" w14:textId="77777777" w:rsidR="00B95988" w:rsidRDefault="00BA0DAF" w:rsidP="00B04EBB">
      <w:pPr>
        <w:pStyle w:val="Heading4"/>
        <w:rPr>
          <w:i/>
          <w:iCs/>
        </w:rPr>
      </w:pPr>
      <w:r w:rsidRPr="00653EF8">
        <w:rPr>
          <w:i/>
          <w:iCs/>
        </w:rPr>
        <w:t>Regulation Acceptance Testing</w:t>
      </w:r>
    </w:p>
    <w:p w14:paraId="41BCD455" w14:textId="3309D29D" w:rsidR="00BA0DAF" w:rsidRDefault="00BA0DAF" w:rsidP="00CC203F">
      <w:pPr>
        <w:ind w:left="1070" w:firstLine="370"/>
      </w:pPr>
      <w:r w:rsidRPr="00BA0DAF">
        <w:t xml:space="preserve">Uji coba ini untuk memastikan    bahwa </w:t>
      </w:r>
      <w:r w:rsidRPr="00B95988">
        <w:rPr>
          <w:i/>
          <w:iCs/>
        </w:rPr>
        <w:t>software</w:t>
      </w:r>
      <w:r w:rsidR="0064508D">
        <w:t xml:space="preserve"> </w:t>
      </w:r>
      <w:r w:rsidRPr="00BA0DAF">
        <w:t>sesuai   dengan peraturan tertentu, seperti hukum.</w:t>
      </w:r>
    </w:p>
    <w:p w14:paraId="3A9C4FB5" w14:textId="77777777" w:rsidR="00BA0DAF" w:rsidRPr="00653EF8" w:rsidRDefault="00BA0DAF" w:rsidP="00B04EBB">
      <w:pPr>
        <w:pStyle w:val="Heading4"/>
        <w:rPr>
          <w:i/>
          <w:iCs/>
        </w:rPr>
      </w:pPr>
      <w:r w:rsidRPr="00653EF8">
        <w:rPr>
          <w:i/>
          <w:iCs/>
        </w:rPr>
        <w:t>Operational Acceptance Testing</w:t>
      </w:r>
    </w:p>
    <w:p w14:paraId="6E4CD306" w14:textId="747F50A0" w:rsidR="00CC203F" w:rsidRDefault="00BA0DAF" w:rsidP="00386398">
      <w:pPr>
        <w:ind w:left="1070" w:firstLine="370"/>
      </w:pPr>
      <w:r w:rsidRPr="00BA0DAF">
        <w:t xml:space="preserve">Uji  coba  ini  berfokus  pada </w:t>
      </w:r>
      <w:r w:rsidRPr="00BA0DAF">
        <w:rPr>
          <w:i/>
          <w:iCs/>
        </w:rPr>
        <w:t>workflow</w:t>
      </w:r>
      <w:r>
        <w:t xml:space="preserve"> </w:t>
      </w:r>
      <w:r w:rsidRPr="00BA0DAF">
        <w:t xml:space="preserve">yang    memungkinkan    sistem    atau </w:t>
      </w:r>
      <w:r w:rsidRPr="00653EF8">
        <w:rPr>
          <w:i/>
          <w:iCs/>
        </w:rPr>
        <w:t>software</w:t>
      </w:r>
      <w:r w:rsidR="00653EF8">
        <w:t xml:space="preserve"> </w:t>
      </w:r>
      <w:r w:rsidRPr="00BA0DAF">
        <w:t>untuk digunakan.</w:t>
      </w:r>
    </w:p>
    <w:p w14:paraId="5830A028" w14:textId="77777777" w:rsidR="00BA0DAF" w:rsidRPr="00653EF8" w:rsidRDefault="00BA0DAF" w:rsidP="00B04EBB">
      <w:pPr>
        <w:pStyle w:val="Heading4"/>
        <w:rPr>
          <w:i/>
          <w:iCs/>
        </w:rPr>
      </w:pPr>
      <w:r w:rsidRPr="00653EF8">
        <w:rPr>
          <w:i/>
          <w:iCs/>
        </w:rPr>
        <w:t>Black Box Testing</w:t>
      </w:r>
    </w:p>
    <w:p w14:paraId="1DBE636B" w14:textId="5F1309A1" w:rsidR="007C5041" w:rsidRDefault="00BA0DAF" w:rsidP="005C51E1">
      <w:pPr>
        <w:ind w:left="1070" w:firstLine="370"/>
      </w:pPr>
      <w:r w:rsidRPr="00BA0DAF">
        <w:t>Uji coba</w:t>
      </w:r>
      <w:r w:rsidR="0064508D">
        <w:t xml:space="preserve"> secara</w:t>
      </w:r>
      <w:r w:rsidRPr="00BA0DAF">
        <w:t xml:space="preserve"> langsung oleh </w:t>
      </w:r>
      <w:r w:rsidRPr="00BA0DAF">
        <w:rPr>
          <w:i/>
          <w:iCs/>
        </w:rPr>
        <w:t>end user</w:t>
      </w:r>
      <w:r>
        <w:t xml:space="preserve"> </w:t>
      </w:r>
      <w:r w:rsidRPr="00BA0DAF">
        <w:t>untuk menguji fungsi tanpa harus memperhatikan atau mengetahui</w:t>
      </w:r>
      <w:r>
        <w:t xml:space="preserve"> </w:t>
      </w:r>
      <w:r w:rsidRPr="00BA0DAF">
        <w:t>struktur</w:t>
      </w:r>
      <w:r>
        <w:t xml:space="preserve"> </w:t>
      </w:r>
      <w:r w:rsidRPr="00BA0DAF">
        <w:t>kode internal sebuah aplikasi</w:t>
      </w:r>
      <w:r w:rsidR="0064508D" w:rsidRPr="008B4690">
        <w:rPr>
          <w:lang w:val="id-ID"/>
        </w:rPr>
        <w:t>.</w:t>
      </w:r>
      <w:r w:rsidR="00365B05">
        <w:rPr>
          <w:i/>
          <w:iCs/>
        </w:rPr>
        <w:t xml:space="preserve"> </w:t>
      </w:r>
      <w:r w:rsidR="00365B05">
        <w:t xml:space="preserve">Penguji yang menggunakan pengujian black box tidak memiliki akses untuk mengetahui kode sumber dan arsitektur sistem, hanya melalui antarmuka dengan memberikan input dan </w:t>
      </w:r>
      <w:r w:rsidR="00365B05">
        <w:lastRenderedPageBreak/>
        <w:t>memeriksa output tanpa mengetahui bagaimana input dioperasikan hingga menjadi sebuah output</w:t>
      </w:r>
      <w:r w:rsidR="0022421B">
        <w:t xml:space="preserve"> </w:t>
      </w:r>
      <w:r w:rsidR="00731723">
        <w:fldChar w:fldCharType="begin"/>
      </w:r>
      <w:r w:rsidR="00731723">
        <w:instrText xml:space="preserve"> ADDIN ZOTERO_ITEM CSL_CITATION {"citationID":"Xsh5dwVQ","properties":{"formattedCitation":"(Parlika et al., 2020)","plainCitation":"(Parlika et al., 2020)","noteIndex":0},"citationItems":[{"id":428,"uris":["http://zotero.org/users/local/vVJDaCwC/items/2WBB5TXT"],"itemData":{"id":428,"type":"article-journal","abstract":"A software cannot be perfect and always requires development. Software development consists of several stages, one of which is the testing stage. This stage aims to find fault with the software when doing software development. Stages of testing itself is divided into several techniques, one of which is black box testing. Black box testing is testing that only tests the outside of the software, for example, such as interface design. This is one of the reasons this test is appropriate to be used to test the software output. This paper is structured to look for the strengths and weaknesses of black box testing, content similarities, and differences in content by observing existing literature by the method of grouping these three things. Judging from some of the literature included in the observation, black box testing has many advantages and some drawbacks, some of the same contents, and several different contents.\n&amp;nbsp;","container-title":"Teknomatika","ISSN":"2541-335X","issue":"2","journalAbbreviation":"1","language":"en","license":"Copyright (c) 2020 Teknomatika","note":"number: 2","page":"131-140","source":"ojs.palcomtech.com","title":"Studi Literatur Kekurangan dan Kelebihan Pengujian Black Box :","title-short":"Studi Literatur Kekurangan dan Kelebihan Pengujian Black Box","volume":"10","author":[{"family":"Parlika","given":"Rizky"},{"family":"Nisaa’","given":"Tasya Ardhian"},{"family":"Ningrum","given":"Shavira Maya"},{"family":"Haque","given":"Berlianda Adha"}],"issued":{"date-parts":[["2020",10,2]]}}}],"schema":"https://github.com/citation-style-language/schema/raw/master/csl-citation.json"} </w:instrText>
      </w:r>
      <w:r w:rsidR="00731723">
        <w:fldChar w:fldCharType="separate"/>
      </w:r>
      <w:r w:rsidR="00731723" w:rsidRPr="00731723">
        <w:t>(Parlika et al., 2020)</w:t>
      </w:r>
      <w:r w:rsidR="00731723">
        <w:fldChar w:fldCharType="end"/>
      </w:r>
      <w:r w:rsidR="00365B05">
        <w:t xml:space="preserve">. </w:t>
      </w:r>
    </w:p>
    <w:p w14:paraId="56020B5C" w14:textId="16AC71E4" w:rsidR="00B061FA" w:rsidRDefault="00B061FA" w:rsidP="00712E1F">
      <w:pPr>
        <w:pStyle w:val="Heading3"/>
      </w:pPr>
      <w:bookmarkStart w:id="71" w:name="_Toc132291476"/>
      <w:r>
        <w:t xml:space="preserve">Kriteria </w:t>
      </w:r>
      <w:r w:rsidR="00A909AD">
        <w:t>Penilaian</w:t>
      </w:r>
      <w:r>
        <w:t xml:space="preserve"> </w:t>
      </w:r>
      <w:r w:rsidR="00A909AD">
        <w:t>Kualitas Sistem</w:t>
      </w:r>
      <w:bookmarkEnd w:id="71"/>
    </w:p>
    <w:p w14:paraId="6ABBC975" w14:textId="2BF8C09C" w:rsidR="00F86406" w:rsidRPr="00A909AD" w:rsidRDefault="004D19C7" w:rsidP="007C5041">
      <w:pPr>
        <w:ind w:left="644"/>
      </w:pPr>
      <w:r>
        <w:t>P</w:t>
      </w:r>
      <w:r w:rsidR="009B1D4E" w:rsidRPr="009B1D4E">
        <w:t xml:space="preserve">engujian merupakan bagian pokok dalam berbagai cabang keteknikkan dan juga merupakan bagian penting dalam pengembangan perangkat lunak. Rosa. A. S dan Shalahuddin (2014:271) </w:t>
      </w:r>
      <w:r w:rsidR="00A250DC">
        <w:t xml:space="preserve">dalam </w:t>
      </w:r>
      <w:r w:rsidR="00A250DC">
        <w:fldChar w:fldCharType="begin"/>
      </w:r>
      <w:r w:rsidR="00A250DC">
        <w:instrText xml:space="preserve"> ADDIN ZOTERO_ITEM CSL_CITATION {"citationID":"JjReJZLu","properties":{"formattedCitation":"(Kusnadi, 2018)","plainCitation":"(Kusnadi, 2018)","noteIndex":0},"citationItems":[{"id":473,"uris":["http://zotero.org/users/local/vVJDaCwC/items/AVH45UJE"],"itemData":{"id":473,"type":"thesis","abstract":"Penelitian ini bertujuan untuk: (1) Mengembangkan sistem informasi pengarsipan dokumen berbasis web untuk mengatasi permasalahan pengarsipan secara manual di KEMENKUMHAM (2) Mengetahui tingkat kualitas sistem informasi pengarsipan dokumen berbasis web pada aspek fungsionalitas, kemudahan penggunaan, keandalan, dan efisiensi.\n\nPenelitian ini menggunakan pendekatan Research and Development (R&amp;D) dengan menggunakan model pengembangan Waterfall yang tediri dari 5 tahap, yaitu Communication, Planning, Modeling, Construction, dan Deployment. Pengujian dilakukan dengan menggunakan standar ISO 25010 pada karakteristik functional suitability, usability, reliability, dan performance efficiency.\n\nHasil dari penelitian ini adalah: (1) Sistem informasi Pengarsipan Dokumen berbasis Web dapat mengatasi masalah pengarsipan dokumen secara manual di KEMENKUMHAM. (2) Hasil pengujian menunjukkan bahwa sistem informasi telah memenuhi standar ISO 25010 pada karakteristik functional suitability sebesar 1 (baik), usability sebesar 85,13% (sangat layak) dengan besaran alpha cronbach sebesar 0,835 (Good), reliability sebesar 100% (lolos), dan performance efficiency dengan PageSpeed sebesar 95,13% (Grade A), Yslow sebesar 93,25% (Grade A), dan waktu load selama 1,4 detik.","genre":"skripsi","language":"en","publisher":"Fakultas Teknik","source":"eprints.uny.ac.id","title":"PENGEMBANGAN DAN ANALISIS SISTEM INFORMASI PENGARSIPAN DOKUMEN BERBASIS WEB DI KEMENTERIAN HUKUM DAN HAM (KEMENKUMHAM) KANTOR WILAYAH DAERAH ISTIMEWA YOGYAKARTA","URL":"https://eprints.uny.ac.id/56167/","author":[{"family":"Kusnadi","given":"Nike Indriyani"}],"accessed":{"date-parts":[["2022",9,30]]},"issued":{"date-parts":[["2018",3,12]]}}}],"schema":"https://github.com/citation-style-language/schema/raw/master/csl-citation.json"} </w:instrText>
      </w:r>
      <w:r w:rsidR="00A250DC">
        <w:fldChar w:fldCharType="separate"/>
      </w:r>
      <w:r w:rsidR="00A250DC" w:rsidRPr="00A250DC">
        <w:t>(Kusnadi, 2018)</w:t>
      </w:r>
      <w:r w:rsidR="00A250DC">
        <w:fldChar w:fldCharType="end"/>
      </w:r>
      <w:r w:rsidR="00A250DC">
        <w:t xml:space="preserve"> </w:t>
      </w:r>
      <w:r w:rsidR="009B1D4E" w:rsidRPr="009B1D4E">
        <w:t>mengemukakan bahwa baik atau buruknya kualitas dari suatu sistem dinilai dari</w:t>
      </w:r>
      <w:r w:rsidR="009B1D4E">
        <w:t xml:space="preserve"> </w:t>
      </w:r>
      <w:r w:rsidR="006B3886" w:rsidRPr="006B3886">
        <w:t>kepuasan pelanggan. Maka dari itu, dibutuhkannya sebuah standar yang digunakan untuk menguji kualitas sistem informasi tersebut. Terdapat berbagai macam standar pengujia</w:t>
      </w:r>
      <w:r w:rsidR="007F3FDD">
        <w:t>n</w:t>
      </w:r>
      <w:r w:rsidR="006B3886" w:rsidRPr="006B3886">
        <w:t>. Dalam penelitian ini, standar pengujian yang digunakan adalah ISO 25010.</w:t>
      </w:r>
      <w:r w:rsidR="00E111E8">
        <w:t xml:space="preserve"> </w:t>
      </w:r>
      <w:r w:rsidR="00FD5ADF">
        <w:t>S</w:t>
      </w:r>
      <w:r w:rsidR="00E111E8" w:rsidRPr="00E111E8">
        <w:t xml:space="preserve">tandar ISO 25010 memiliki 8 karakteristik, yaitu </w:t>
      </w:r>
      <w:r w:rsidR="00E111E8" w:rsidRPr="00ED2EF2">
        <w:rPr>
          <w:i/>
          <w:iCs/>
        </w:rPr>
        <w:t>functional suitability</w:t>
      </w:r>
      <w:r w:rsidR="00E111E8" w:rsidRPr="00E111E8">
        <w:t xml:space="preserve">, </w:t>
      </w:r>
      <w:r w:rsidR="00E111E8" w:rsidRPr="00ED2EF2">
        <w:rPr>
          <w:i/>
          <w:iCs/>
        </w:rPr>
        <w:t>reliability</w:t>
      </w:r>
      <w:r w:rsidR="00E111E8" w:rsidRPr="00E111E8">
        <w:t>,</w:t>
      </w:r>
      <w:r w:rsidR="00ED2EF2">
        <w:t xml:space="preserve"> </w:t>
      </w:r>
      <w:r w:rsidR="00E111E8" w:rsidRPr="00ED2EF2">
        <w:rPr>
          <w:i/>
          <w:iCs/>
        </w:rPr>
        <w:t>performance</w:t>
      </w:r>
      <w:r w:rsidR="00ED2EF2" w:rsidRPr="00ED2EF2">
        <w:rPr>
          <w:i/>
          <w:iCs/>
        </w:rPr>
        <w:t xml:space="preserve"> </w:t>
      </w:r>
      <w:r w:rsidR="00E111E8" w:rsidRPr="00ED2EF2">
        <w:rPr>
          <w:i/>
          <w:iCs/>
        </w:rPr>
        <w:t>efficiency,</w:t>
      </w:r>
      <w:r w:rsidR="00ED2EF2" w:rsidRPr="00ED2EF2">
        <w:rPr>
          <w:i/>
          <w:iCs/>
        </w:rPr>
        <w:t xml:space="preserve"> </w:t>
      </w:r>
      <w:r w:rsidR="00E111E8" w:rsidRPr="00ED2EF2">
        <w:rPr>
          <w:i/>
          <w:iCs/>
        </w:rPr>
        <w:t>usability,</w:t>
      </w:r>
      <w:r w:rsidR="00ED2EF2" w:rsidRPr="00ED2EF2">
        <w:rPr>
          <w:i/>
          <w:iCs/>
        </w:rPr>
        <w:t xml:space="preserve"> </w:t>
      </w:r>
      <w:r w:rsidR="00E111E8" w:rsidRPr="00ED2EF2">
        <w:rPr>
          <w:i/>
          <w:iCs/>
        </w:rPr>
        <w:t>security,</w:t>
      </w:r>
      <w:r w:rsidR="00ED2EF2" w:rsidRPr="00ED2EF2">
        <w:rPr>
          <w:i/>
          <w:iCs/>
        </w:rPr>
        <w:t xml:space="preserve"> </w:t>
      </w:r>
      <w:r w:rsidR="00E111E8" w:rsidRPr="00ED2EF2">
        <w:rPr>
          <w:i/>
          <w:iCs/>
        </w:rPr>
        <w:t>compatibility,</w:t>
      </w:r>
      <w:r w:rsidR="00ED2EF2" w:rsidRPr="00ED2EF2">
        <w:rPr>
          <w:i/>
          <w:iCs/>
        </w:rPr>
        <w:t xml:space="preserve"> </w:t>
      </w:r>
      <w:r w:rsidR="00E111E8" w:rsidRPr="00ED2EF2">
        <w:rPr>
          <w:i/>
          <w:iCs/>
        </w:rPr>
        <w:t xml:space="preserve">maintainability, </w:t>
      </w:r>
      <w:r w:rsidR="00E111E8" w:rsidRPr="00E111E8">
        <w:t xml:space="preserve">dan </w:t>
      </w:r>
      <w:r w:rsidR="00ED2EF2">
        <w:t xml:space="preserve"> </w:t>
      </w:r>
      <w:r w:rsidR="00E111E8" w:rsidRPr="00ED2EF2">
        <w:rPr>
          <w:i/>
          <w:iCs/>
        </w:rPr>
        <w:t>portability</w:t>
      </w:r>
      <w:r w:rsidR="00ED2EF2">
        <w:t xml:space="preserve"> </w:t>
      </w:r>
      <w:r w:rsidR="001136EB">
        <w:fldChar w:fldCharType="begin"/>
      </w:r>
      <w:r w:rsidR="001136EB">
        <w:instrText xml:space="preserve"> ADDIN ZOTERO_ITEM CSL_CITATION {"citationID":"22IHuZl2","properties":{"formattedCitation":"(Kusnadi, 2018)","plainCitation":"(Kusnadi, 2018)","noteIndex":0},"citationItems":[{"id":473,"uris":["http://zotero.org/users/local/vVJDaCwC/items/AVH45UJE"],"itemData":{"id":473,"type":"thesis","abstract":"Penelitian ini bertujuan untuk: (1) Mengembangkan sistem informasi pengarsipan dokumen berbasis web untuk mengatasi permasalahan pengarsipan secara manual di KEMENKUMHAM (2) Mengetahui tingkat kualitas sistem informasi pengarsipan dokumen berbasis web pada aspek fungsionalitas, kemudahan penggunaan, keandalan, dan efisiensi.\n\nPenelitian ini menggunakan pendekatan Research and Development (R&amp;D) dengan menggunakan model pengembangan Waterfall yang tediri dari 5 tahap, yaitu Communication, Planning, Modeling, Construction, dan Deployment. Pengujian dilakukan dengan menggunakan standar ISO 25010 pada karakteristik functional suitability, usability, reliability, dan performance efficiency.\n\nHasil dari penelitian ini adalah: (1) Sistem informasi Pengarsipan Dokumen berbasis Web dapat mengatasi masalah pengarsipan dokumen secara manual di KEMENKUMHAM. (2) Hasil pengujian menunjukkan bahwa sistem informasi telah memenuhi standar ISO 25010 pada karakteristik functional suitability sebesar 1 (baik), usability sebesar 85,13% (sangat layak) dengan besaran alpha cronbach sebesar 0,835 (Good), reliability sebesar 100% (lolos), dan performance efficiency dengan PageSpeed sebesar 95,13% (Grade A), Yslow sebesar 93,25% (Grade A), dan waktu load selama 1,4 detik.","genre":"skripsi","language":"en","publisher":"Fakultas Teknik","source":"eprints.uny.ac.id","title":"PENGEMBANGAN DAN ANALISIS SISTEM INFORMASI PENGARSIPAN DOKUMEN BERBASIS WEB DI KEMENTERIAN HUKUM DAN HAM (KEMENKUMHAM) KANTOR WILAYAH DAERAH ISTIMEWA YOGYAKARTA","URL":"https://eprints.uny.ac.id/56167/","author":[{"family":"Kusnadi","given":"Nike Indriyani"}],"accessed":{"date-parts":[["2022",9,30]]},"issued":{"date-parts":[["2018",3,12]]}}}],"schema":"https://github.com/citation-style-language/schema/raw/master/csl-citation.json"} </w:instrText>
      </w:r>
      <w:r w:rsidR="001136EB">
        <w:fldChar w:fldCharType="separate"/>
      </w:r>
      <w:r w:rsidR="001136EB" w:rsidRPr="001136EB">
        <w:t>(Kusnadi, 2018)</w:t>
      </w:r>
      <w:r w:rsidR="001136EB">
        <w:fldChar w:fldCharType="end"/>
      </w:r>
      <w:r w:rsidR="00E111E8" w:rsidRPr="00E111E8">
        <w:t>.</w:t>
      </w:r>
      <w:r w:rsidR="009B52CC">
        <w:t xml:space="preserve"> </w:t>
      </w:r>
      <w:r w:rsidR="00AF39F7">
        <w:t>Dalam Pengujian ini p</w:t>
      </w:r>
      <w:r w:rsidR="009B52CC" w:rsidRPr="009B52CC">
        <w:t xml:space="preserve">eneliti hanya mengambil </w:t>
      </w:r>
      <w:r w:rsidR="0074143C">
        <w:t>2</w:t>
      </w:r>
      <w:r w:rsidR="009B52CC" w:rsidRPr="009B52CC">
        <w:t xml:space="preserve"> karakteristik ISO 25010, yaitu </w:t>
      </w:r>
      <w:r w:rsidR="009B52CC" w:rsidRPr="00AA60CD">
        <w:rPr>
          <w:i/>
          <w:iCs/>
        </w:rPr>
        <w:t>functional suitability</w:t>
      </w:r>
      <w:r w:rsidR="004C2E9D">
        <w:t xml:space="preserve"> dan</w:t>
      </w:r>
      <w:r w:rsidR="009B52CC" w:rsidRPr="009B52CC">
        <w:t xml:space="preserve"> </w:t>
      </w:r>
      <w:r w:rsidR="009B52CC" w:rsidRPr="00AA60CD">
        <w:rPr>
          <w:i/>
          <w:iCs/>
        </w:rPr>
        <w:t>usability</w:t>
      </w:r>
      <w:r w:rsidR="0062244F">
        <w:t>.</w:t>
      </w:r>
    </w:p>
    <w:p w14:paraId="6B703139" w14:textId="77777777" w:rsidR="0008578D" w:rsidRPr="00C72129" w:rsidRDefault="00712E1F" w:rsidP="0008578D">
      <w:pPr>
        <w:pStyle w:val="Heading4"/>
        <w:rPr>
          <w:i/>
          <w:iCs/>
        </w:rPr>
      </w:pPr>
      <w:r w:rsidRPr="00C72129">
        <w:rPr>
          <w:i/>
          <w:iCs/>
        </w:rPr>
        <w:t>Functional</w:t>
      </w:r>
      <w:r w:rsidR="00D14C78" w:rsidRPr="00C72129">
        <w:rPr>
          <w:i/>
          <w:iCs/>
        </w:rPr>
        <w:t xml:space="preserve"> </w:t>
      </w:r>
      <w:r w:rsidRPr="00C72129">
        <w:rPr>
          <w:i/>
          <w:iCs/>
        </w:rPr>
        <w:t>Suitability</w:t>
      </w:r>
    </w:p>
    <w:p w14:paraId="7FBFCC05" w14:textId="645D5419" w:rsidR="00B061FA" w:rsidRDefault="009D23B6" w:rsidP="00F86406">
      <w:pPr>
        <w:ind w:left="1070" w:firstLine="370"/>
      </w:pPr>
      <w:r w:rsidRPr="009D23B6">
        <w:t>Karakteristik ini me</w:t>
      </w:r>
      <w:r w:rsidR="00B061FA">
        <w:t>n</w:t>
      </w:r>
      <w:r w:rsidRPr="009D23B6">
        <w:t xml:space="preserve">gukur sejauh mana suatu perangkat lunak mampu menyediakan fungsi yang </w:t>
      </w:r>
      <w:r w:rsidRPr="009D23B6">
        <w:lastRenderedPageBreak/>
        <w:t xml:space="preserve">memenuhi kebutuhan yang dapat digunakan dalam kondisi tertentu. Karakteristik ini dibagi kembali dalam 3 subkarakteristik sebagai berikut: </w:t>
      </w:r>
    </w:p>
    <w:p w14:paraId="31EE13EA" w14:textId="76987DA1" w:rsidR="00B061FA" w:rsidRPr="00B061FA" w:rsidRDefault="009D23B6">
      <w:pPr>
        <w:pStyle w:val="ListParagraph"/>
        <w:numPr>
          <w:ilvl w:val="0"/>
          <w:numId w:val="25"/>
        </w:numPr>
        <w:spacing w:line="360" w:lineRule="auto"/>
        <w:rPr>
          <w:rFonts w:ascii="Cambria" w:hAnsi="Cambria"/>
        </w:rPr>
      </w:pPr>
      <w:r w:rsidRPr="00B061FA">
        <w:rPr>
          <w:rFonts w:ascii="Cambria" w:hAnsi="Cambria"/>
          <w:i/>
          <w:iCs/>
        </w:rPr>
        <w:t>Functional</w:t>
      </w:r>
      <w:r w:rsidR="00B061FA" w:rsidRPr="00B061FA">
        <w:rPr>
          <w:rFonts w:ascii="Cambria" w:hAnsi="Cambria"/>
          <w:i/>
          <w:iCs/>
        </w:rPr>
        <w:t xml:space="preserve"> </w:t>
      </w:r>
      <w:r w:rsidRPr="00B061FA">
        <w:rPr>
          <w:rFonts w:ascii="Cambria" w:hAnsi="Cambria"/>
          <w:i/>
          <w:iCs/>
        </w:rPr>
        <w:t>completeness</w:t>
      </w:r>
      <w:r w:rsidRPr="00B061FA">
        <w:rPr>
          <w:rFonts w:ascii="Cambria" w:hAnsi="Cambria"/>
        </w:rPr>
        <w:t>,</w:t>
      </w:r>
      <w:r w:rsidR="00B061FA" w:rsidRPr="00B061FA">
        <w:rPr>
          <w:rFonts w:ascii="Cambria" w:hAnsi="Cambria"/>
        </w:rPr>
        <w:t xml:space="preserve"> </w:t>
      </w:r>
      <w:r w:rsidRPr="00B061FA">
        <w:rPr>
          <w:rFonts w:ascii="Cambria" w:hAnsi="Cambria"/>
        </w:rPr>
        <w:t xml:space="preserve">yaitu mengukur sejauh mana fungsi yang disediakan mencakup semua tugas dan tujuan pengguna secara spesifik. </w:t>
      </w:r>
    </w:p>
    <w:p w14:paraId="633DE269" w14:textId="77777777" w:rsidR="00B061FA" w:rsidRPr="00B061FA" w:rsidRDefault="009D23B6">
      <w:pPr>
        <w:pStyle w:val="ListParagraph"/>
        <w:numPr>
          <w:ilvl w:val="0"/>
          <w:numId w:val="25"/>
        </w:numPr>
        <w:spacing w:line="360" w:lineRule="auto"/>
        <w:rPr>
          <w:rFonts w:ascii="Cambria" w:hAnsi="Cambria"/>
        </w:rPr>
      </w:pPr>
      <w:r w:rsidRPr="00B061FA">
        <w:rPr>
          <w:rFonts w:ascii="Cambria" w:hAnsi="Cambria"/>
          <w:i/>
          <w:iCs/>
        </w:rPr>
        <w:t>Functional correctness</w:t>
      </w:r>
      <w:r w:rsidRPr="00B061FA">
        <w:rPr>
          <w:rFonts w:ascii="Cambria" w:hAnsi="Cambria"/>
        </w:rPr>
        <w:t xml:space="preserve">, yaitu mengukur sejauh mana perangkat lunak menyediakan hasil yang benar sesuai dengan kebutuhan. </w:t>
      </w:r>
    </w:p>
    <w:p w14:paraId="6C6DE4DB" w14:textId="77777777" w:rsidR="00B061FA" w:rsidRPr="00B061FA" w:rsidRDefault="009D23B6">
      <w:pPr>
        <w:pStyle w:val="ListParagraph"/>
        <w:numPr>
          <w:ilvl w:val="0"/>
          <w:numId w:val="25"/>
        </w:numPr>
        <w:spacing w:line="360" w:lineRule="auto"/>
        <w:rPr>
          <w:rFonts w:ascii="Cambria" w:hAnsi="Cambria"/>
        </w:rPr>
      </w:pPr>
      <w:r w:rsidRPr="00B061FA">
        <w:rPr>
          <w:rFonts w:ascii="Cambria" w:hAnsi="Cambria"/>
          <w:i/>
          <w:iCs/>
        </w:rPr>
        <w:t>Functional appropriatness</w:t>
      </w:r>
      <w:r w:rsidRPr="00B061FA">
        <w:rPr>
          <w:rFonts w:ascii="Cambria" w:hAnsi="Cambria"/>
        </w:rPr>
        <w:t xml:space="preserve">, yaitu mengukur sejauh mana fungsi yang disediakan mampu memfasilitasi penyelesaian tugas dan tujuan tertentu. </w:t>
      </w:r>
    </w:p>
    <w:p w14:paraId="03FADA04" w14:textId="0101F81E" w:rsidR="009D23B6" w:rsidRDefault="009D23B6" w:rsidP="003C4092">
      <w:pPr>
        <w:ind w:left="1070" w:firstLine="425"/>
      </w:pPr>
      <w:r w:rsidRPr="009D23B6">
        <w:t xml:space="preserve">Pengujian aspek functional suitability menggunakan metode </w:t>
      </w:r>
      <w:r w:rsidRPr="00282A05">
        <w:rPr>
          <w:i/>
          <w:iCs/>
        </w:rPr>
        <w:t>black-box testing</w:t>
      </w:r>
      <w:r w:rsidRPr="009D23B6">
        <w:t xml:space="preserve">. </w:t>
      </w:r>
      <w:r w:rsidR="00E54411">
        <w:t xml:space="preserve"> </w:t>
      </w:r>
      <w:r w:rsidRPr="009D23B6">
        <w:t xml:space="preserve">Pengujian dilakukan dengan menghitung jumlah fungsionalitas yang tersedia pada perangkat lunak, kemudian dibandingkan dengan jumlah fungsionalitas yang dapat dijalankan. Pengujian pada aspek ini menggunakan skala Guttman. </w:t>
      </w:r>
      <w:r w:rsidR="00160270">
        <w:t xml:space="preserve">Menurut </w:t>
      </w:r>
      <w:r w:rsidR="00BF2573">
        <w:t xml:space="preserve">Sudaryono (2015) dalam </w:t>
      </w:r>
      <w:r w:rsidR="00BF2573">
        <w:fldChar w:fldCharType="begin"/>
      </w:r>
      <w:r w:rsidR="00BF2573">
        <w:instrText xml:space="preserve"> ADDIN ZOTERO_ITEM CSL_CITATION {"citationID":"2WOK0BMe","properties":{"formattedCitation":"(Kusnadi, 2018)","plainCitation":"(Kusnadi, 2018)","noteIndex":0},"citationItems":[{"id":473,"uris":["http://zotero.org/users/local/vVJDaCwC/items/AVH45UJE"],"itemData":{"id":473,"type":"thesis","abstract":"Penelitian ini bertujuan untuk: (1) Mengembangkan sistem informasi pengarsipan dokumen berbasis web untuk mengatasi permasalahan pengarsipan secara manual di KEMENKUMHAM (2) Mengetahui tingkat kualitas sistem informasi pengarsipan dokumen berbasis web pada aspek fungsionalitas, kemudahan penggunaan, keandalan, dan efisiensi.\n\nPenelitian ini menggunakan pendekatan Research and Development (R&amp;D) dengan menggunakan model pengembangan Waterfall yang tediri dari 5 tahap, yaitu Communication, Planning, Modeling, Construction, dan Deployment. Pengujian dilakukan dengan menggunakan standar ISO 25010 pada karakteristik functional suitability, usability, reliability, dan performance efficiency.\n\nHasil dari penelitian ini adalah: (1) Sistem informasi Pengarsipan Dokumen berbasis Web dapat mengatasi masalah pengarsipan dokumen secara manual di KEMENKUMHAM. (2) Hasil pengujian menunjukkan bahwa sistem informasi telah memenuhi standar ISO 25010 pada karakteristik functional suitability sebesar 1 (baik), usability sebesar 85,13% (sangat layak) dengan besaran alpha cronbach sebesar 0,835 (Good), reliability sebesar 100% (lolos), dan performance efficiency dengan PageSpeed sebesar 95,13% (Grade A), Yslow sebesar 93,25% (Grade A), dan waktu load selama 1,4 detik.","genre":"skripsi","language":"en","publisher":"Fakultas Teknik","source":"eprints.uny.ac.id","title":"PENGEMBANGAN DAN ANALISIS SISTEM INFORMASI PENGARSIPAN DOKUMEN BERBASIS WEB DI KEMENTERIAN HUKUM DAN HAM (KEMENKUMHAM) KANTOR WILAYAH DAERAH ISTIMEWA YOGYAKARTA","URL":"https://eprints.uny.ac.id/56167/","author":[{"family":"Kusnadi","given":"Nike Indriyani"}],"accessed":{"date-parts":[["2022",9,30]]},"issued":{"date-parts":[["2018",3,12]]}}}],"schema":"https://github.com/citation-style-language/schema/raw/master/csl-citation.json"} </w:instrText>
      </w:r>
      <w:r w:rsidR="00BF2573">
        <w:fldChar w:fldCharType="separate"/>
      </w:r>
      <w:r w:rsidR="00BF2573" w:rsidRPr="00BF2573">
        <w:t>(Kusnadi, 2018)</w:t>
      </w:r>
      <w:r w:rsidR="00BF2573">
        <w:fldChar w:fldCharType="end"/>
      </w:r>
      <w:r w:rsidR="007C5041">
        <w:t xml:space="preserve"> </w:t>
      </w:r>
      <w:r w:rsidRPr="009D23B6">
        <w:t xml:space="preserve">Skala Guttman merupakan skala yang digunakan </w:t>
      </w:r>
      <w:r w:rsidRPr="009D23B6">
        <w:lastRenderedPageBreak/>
        <w:t>untuk memberikan jawaban yang bersifat jelas dan konsisten, seperti ya atau tidak, benar atau salah, dan sebagainya</w:t>
      </w:r>
      <w:r w:rsidR="002A3414">
        <w:t>.</w:t>
      </w:r>
    </w:p>
    <w:p w14:paraId="68C6DB3B" w14:textId="77777777" w:rsidR="00780371" w:rsidRDefault="00E20B8C" w:rsidP="002A3414">
      <w:pPr>
        <w:pStyle w:val="Heading4"/>
      </w:pPr>
      <w:r w:rsidRPr="00780371">
        <w:rPr>
          <w:i/>
          <w:iCs/>
        </w:rPr>
        <w:t>Usability</w:t>
      </w:r>
      <w:r w:rsidRPr="00E20B8C">
        <w:t xml:space="preserve"> </w:t>
      </w:r>
    </w:p>
    <w:p w14:paraId="241C2E9F" w14:textId="77777777" w:rsidR="00C85BCA" w:rsidRDefault="00E20B8C" w:rsidP="003C4092">
      <w:pPr>
        <w:ind w:left="1070" w:firstLine="370"/>
      </w:pPr>
      <w:r w:rsidRPr="00E20B8C">
        <w:t xml:space="preserve">Karaktristik ini mengukur sejauh mana sebuah perangkat lunak dapat digunakan oleh pengguna tertentu untuk mencapai tujuan dengan efektif, efisien, dan kepuasan tertentu dalam konteks penggunaan. Karakteristik ini dibagi kembali dalam subkarakteristik sebagai berikut: </w:t>
      </w:r>
    </w:p>
    <w:p w14:paraId="3063E59B" w14:textId="77777777" w:rsidR="002B2150" w:rsidRDefault="00E20B8C">
      <w:pPr>
        <w:pStyle w:val="Heading5"/>
        <w:numPr>
          <w:ilvl w:val="0"/>
          <w:numId w:val="26"/>
        </w:numPr>
        <w:spacing w:line="360" w:lineRule="auto"/>
      </w:pPr>
      <w:r w:rsidRPr="00C85BCA">
        <w:rPr>
          <w:i/>
          <w:iCs/>
        </w:rPr>
        <w:t>Appropriateness</w:t>
      </w:r>
      <w:r w:rsidR="00C85BCA" w:rsidRPr="00C85BCA">
        <w:rPr>
          <w:i/>
          <w:iCs/>
        </w:rPr>
        <w:t xml:space="preserve"> </w:t>
      </w:r>
      <w:r w:rsidRPr="00C85BCA">
        <w:rPr>
          <w:i/>
          <w:iCs/>
        </w:rPr>
        <w:t>recognizability</w:t>
      </w:r>
      <w:r w:rsidRPr="00E20B8C">
        <w:t>,</w:t>
      </w:r>
      <w:r w:rsidR="00C85BCA">
        <w:t xml:space="preserve"> </w:t>
      </w:r>
      <w:r w:rsidRPr="00E20B8C">
        <w:t>yaitu</w:t>
      </w:r>
      <w:r w:rsidR="00C85BCA">
        <w:t xml:space="preserve"> </w:t>
      </w:r>
      <w:r w:rsidRPr="00E20B8C">
        <w:t>mengukur sejauh mana pengguna dapat mengetahui apakah perangkat lunak tersebut sesuai dengan kebutuhan pengguna.</w:t>
      </w:r>
    </w:p>
    <w:p w14:paraId="399986E3" w14:textId="77777777" w:rsidR="00D33F86" w:rsidRDefault="00E20B8C">
      <w:pPr>
        <w:pStyle w:val="Heading5"/>
        <w:numPr>
          <w:ilvl w:val="0"/>
          <w:numId w:val="26"/>
        </w:numPr>
        <w:spacing w:line="360" w:lineRule="auto"/>
      </w:pPr>
      <w:r w:rsidRPr="002B2150">
        <w:rPr>
          <w:i/>
          <w:iCs/>
        </w:rPr>
        <w:t>Learnability</w:t>
      </w:r>
      <w:r w:rsidRPr="00E20B8C">
        <w:t>, yaitu mengukur sejauh mana perangkat lunak dapat digunakan oleh pengguna untuk mencapai tujuan tertentu yang belajar menggunakan sistem atau produk dengan efisien, efektif, kebebasan dari risiko, serta kepuasan dalam konteks tertentu.</w:t>
      </w:r>
    </w:p>
    <w:p w14:paraId="5AA396D8" w14:textId="77777777" w:rsidR="007A5071" w:rsidRDefault="00E20B8C">
      <w:pPr>
        <w:pStyle w:val="Heading5"/>
        <w:numPr>
          <w:ilvl w:val="0"/>
          <w:numId w:val="26"/>
        </w:numPr>
        <w:spacing w:line="360" w:lineRule="auto"/>
      </w:pPr>
      <w:r w:rsidRPr="00BE4447">
        <w:rPr>
          <w:i/>
          <w:iCs/>
        </w:rPr>
        <w:t>Operability</w:t>
      </w:r>
      <w:r w:rsidRPr="00E20B8C">
        <w:t>,</w:t>
      </w:r>
      <w:r w:rsidR="002B6F0B">
        <w:t xml:space="preserve"> </w:t>
      </w:r>
      <w:r w:rsidRPr="00E20B8C">
        <w:t xml:space="preserve">yaitu mengukur sejauh mana perangkat lunak dapat dioperasikan dan dikontrol oleh pengguna dengan mudah. </w:t>
      </w:r>
    </w:p>
    <w:p w14:paraId="428A5B25" w14:textId="77777777" w:rsidR="00AA4E7B" w:rsidRDefault="00E20B8C">
      <w:pPr>
        <w:pStyle w:val="Heading5"/>
        <w:numPr>
          <w:ilvl w:val="0"/>
          <w:numId w:val="26"/>
        </w:numPr>
        <w:spacing w:line="360" w:lineRule="auto"/>
      </w:pPr>
      <w:r w:rsidRPr="007A5071">
        <w:rPr>
          <w:i/>
          <w:iCs/>
        </w:rPr>
        <w:lastRenderedPageBreak/>
        <w:t>User error protection</w:t>
      </w:r>
      <w:r w:rsidRPr="00E20B8C">
        <w:t xml:space="preserve">, yaitu mengukur sejauh mana perangkat lunak melindungi pengguna terhadap kesalahan. </w:t>
      </w:r>
    </w:p>
    <w:p w14:paraId="03DF6878" w14:textId="77777777" w:rsidR="008461FD" w:rsidRDefault="00E20B8C">
      <w:pPr>
        <w:pStyle w:val="Heading5"/>
        <w:numPr>
          <w:ilvl w:val="0"/>
          <w:numId w:val="26"/>
        </w:numPr>
        <w:spacing w:line="360" w:lineRule="auto"/>
      </w:pPr>
      <w:r w:rsidRPr="003E531A">
        <w:rPr>
          <w:i/>
          <w:iCs/>
        </w:rPr>
        <w:t>User</w:t>
      </w:r>
      <w:r w:rsidR="00E305D6" w:rsidRPr="003E531A">
        <w:rPr>
          <w:i/>
          <w:iCs/>
        </w:rPr>
        <w:t xml:space="preserve"> </w:t>
      </w:r>
      <w:r w:rsidRPr="003E531A">
        <w:rPr>
          <w:i/>
          <w:iCs/>
        </w:rPr>
        <w:t>interface</w:t>
      </w:r>
      <w:r w:rsidR="00E305D6" w:rsidRPr="003E531A">
        <w:rPr>
          <w:i/>
          <w:iCs/>
        </w:rPr>
        <w:t xml:space="preserve"> </w:t>
      </w:r>
      <w:r w:rsidRPr="003E531A">
        <w:rPr>
          <w:i/>
          <w:iCs/>
        </w:rPr>
        <w:t>aesthetics</w:t>
      </w:r>
      <w:r w:rsidRPr="00E20B8C">
        <w:t>,</w:t>
      </w:r>
      <w:r w:rsidR="006B4807">
        <w:t xml:space="preserve"> </w:t>
      </w:r>
      <w:r w:rsidRPr="00E20B8C">
        <w:t>yaitu mengukur sejauh mana desain antar muka dari perangkat lunak memungkinkan interaksi yang menyenangkan dan memuaskan pengguna.</w:t>
      </w:r>
    </w:p>
    <w:p w14:paraId="4F9BF4F3" w14:textId="77777777" w:rsidR="00053DD7" w:rsidRDefault="00E20B8C">
      <w:pPr>
        <w:pStyle w:val="Heading5"/>
        <w:numPr>
          <w:ilvl w:val="0"/>
          <w:numId w:val="26"/>
        </w:numPr>
        <w:spacing w:line="360" w:lineRule="auto"/>
      </w:pPr>
      <w:r w:rsidRPr="008461FD">
        <w:rPr>
          <w:i/>
          <w:iCs/>
        </w:rPr>
        <w:t>Accessibility</w:t>
      </w:r>
      <w:r w:rsidRPr="00E20B8C">
        <w:t>, yaitu mengukur sejauh mana perangkat lunak dapat digunakan oleh semua kalangan untuk mencapai tujuan tertentu sesuai dengan konteks penggunaan</w:t>
      </w:r>
      <w:r w:rsidR="00053DD7">
        <w:t>.</w:t>
      </w:r>
    </w:p>
    <w:p w14:paraId="26A36B7A" w14:textId="03E26CE5" w:rsidR="00282A05" w:rsidRPr="00AC5381" w:rsidRDefault="00E20B8C" w:rsidP="00324868">
      <w:pPr>
        <w:ind w:left="1070" w:firstLine="370"/>
      </w:pPr>
      <w:r w:rsidRPr="00E20B8C">
        <w:t xml:space="preserve">Pengujian </w:t>
      </w:r>
      <w:r w:rsidR="008D7648">
        <w:t>karakteristik</w:t>
      </w:r>
      <w:r w:rsidRPr="00E20B8C">
        <w:t xml:space="preserve"> </w:t>
      </w:r>
      <w:r w:rsidRPr="007C5041">
        <w:rPr>
          <w:i/>
          <w:iCs/>
        </w:rPr>
        <w:t>usability</w:t>
      </w:r>
      <w:r w:rsidRPr="00E20B8C">
        <w:t xml:space="preserve"> menggunakan USE </w:t>
      </w:r>
      <w:r w:rsidRPr="008E1829">
        <w:t>Questionaire</w:t>
      </w:r>
      <w:r w:rsidRPr="00E20B8C">
        <w:t xml:space="preserve"> yang dikembangkan oleh Arnold M. Lund. USE Questionaire mengukur 3 dimensi, yaitu</w:t>
      </w:r>
      <w:r>
        <w:t xml:space="preserve"> </w:t>
      </w:r>
      <w:r w:rsidRPr="00BE6337">
        <w:rPr>
          <w:i/>
          <w:iCs/>
        </w:rPr>
        <w:t>usefulness, easy of use, easy of learning</w:t>
      </w:r>
      <w:r w:rsidRPr="00E20B8C">
        <w:t xml:space="preserve">, dan </w:t>
      </w:r>
      <w:r w:rsidRPr="00BE6337">
        <w:rPr>
          <w:i/>
          <w:iCs/>
        </w:rPr>
        <w:t>satisfaction</w:t>
      </w:r>
      <w:r w:rsidRPr="00E20B8C">
        <w:t xml:space="preserve"> yang terdiri dari 30 pernyataan. Skala yang digunkanan adalah skala Likert. Skala Likert digunakan untuk mengukur sikap, pendapat, dan persepsi seseorang atau sekelompok orang tentang kejadian atau gejala sosial yang telah ditetapkan secara spesifik oleh peneliti</w:t>
      </w:r>
      <w:r w:rsidR="000C3410">
        <w:fldChar w:fldCharType="begin"/>
      </w:r>
      <w:r w:rsidR="000C3410">
        <w:instrText xml:space="preserve"> ADDIN ZOTERO_ITEM CSL_CITATION {"citationID":"7BeQI8bD","properties":{"formattedCitation":"(Kusnadi, 2018)","plainCitation":"(Kusnadi, 2018)","noteIndex":0},"citationItems":[{"id":473,"uris":["http://zotero.org/users/local/vVJDaCwC/items/AVH45UJE"],"itemData":{"id":473,"type":"thesis","abstract":"Penelitian ini bertujuan untuk: (1) Mengembangkan sistem informasi pengarsipan dokumen berbasis web untuk mengatasi permasalahan pengarsipan secara manual di KEMENKUMHAM (2) Mengetahui tingkat kualitas sistem informasi pengarsipan dokumen berbasis web pada aspek fungsionalitas, kemudahan penggunaan, keandalan, dan efisiensi.\n\nPenelitian ini menggunakan pendekatan Research and Development (R&amp;D) dengan menggunakan model pengembangan Waterfall yang tediri dari 5 tahap, yaitu Communication, Planning, Modeling, Construction, dan Deployment. Pengujian dilakukan dengan menggunakan standar ISO 25010 pada karakteristik functional suitability, usability, reliability, dan performance efficiency.\n\nHasil dari penelitian ini adalah: (1) Sistem informasi Pengarsipan Dokumen berbasis Web dapat mengatasi masalah pengarsipan dokumen secara manual di KEMENKUMHAM. (2) Hasil pengujian menunjukkan bahwa sistem informasi telah memenuhi standar ISO 25010 pada karakteristik functional suitability sebesar 1 (baik), usability sebesar 85,13% (sangat layak) dengan besaran alpha cronbach sebesar 0,835 (Good), reliability sebesar 100% (lolos), dan performance efficiency dengan PageSpeed sebesar 95,13% (Grade A), Yslow sebesar 93,25% (Grade A), dan waktu load selama 1,4 detik.","genre":"skripsi","language":"en","publisher":"Fakultas Teknik","source":"eprints.uny.ac.id","title":"PENGEMBANGAN DAN ANALISIS SISTEM INFORMASI PENGARSIPAN DOKUMEN BERBASIS WEB DI KEMENTERIAN HUKUM DAN HAM (KEMENKUMHAM) KANTOR WILAYAH DAERAH ISTIMEWA YOGYAKARTA","URL":"https://eprints.uny.ac.id/56167/","author":[{"family":"Kusnadi","given":"Nike Indriyani"}],"accessed":{"date-parts":[["2022",9,30]]},"issued":{"date-parts":[["2018",3,12]]}}}],"schema":"https://github.com/citation-style-language/schema/raw/master/csl-citation.json"} </w:instrText>
      </w:r>
      <w:r w:rsidR="000C3410">
        <w:fldChar w:fldCharType="separate"/>
      </w:r>
      <w:r w:rsidR="000C3410" w:rsidRPr="000C3410">
        <w:t>(Kusnadi, 2018)</w:t>
      </w:r>
      <w:r w:rsidR="000C3410">
        <w:fldChar w:fldCharType="end"/>
      </w:r>
      <w:r w:rsidRPr="00E20B8C">
        <w:t xml:space="preserve">. Rentang jawaban yang digunakan adalah sangat </w:t>
      </w:r>
      <w:r w:rsidRPr="00E20B8C">
        <w:lastRenderedPageBreak/>
        <w:t>setuju, setuju, ragu-ragu, tidak setuju, dan sangat tidak setuju.</w:t>
      </w:r>
    </w:p>
    <w:p w14:paraId="48D38131" w14:textId="7ED1781C" w:rsidR="009A0D3E" w:rsidRPr="008B4690" w:rsidRDefault="0039725A" w:rsidP="00B04EBB">
      <w:pPr>
        <w:pStyle w:val="Heading2"/>
        <w:numPr>
          <w:ilvl w:val="0"/>
          <w:numId w:val="2"/>
        </w:numPr>
        <w:spacing w:line="360" w:lineRule="auto"/>
        <w:rPr>
          <w:lang w:val="id-ID"/>
        </w:rPr>
      </w:pPr>
      <w:bookmarkStart w:id="72" w:name="_Toc115091004"/>
      <w:bookmarkStart w:id="73" w:name="_Toc115755068"/>
      <w:bookmarkStart w:id="74" w:name="_Toc132291477"/>
      <w:r w:rsidRPr="008B4690">
        <w:rPr>
          <w:lang w:val="id-ID"/>
        </w:rPr>
        <w:t>Kajian Penelitian Yang Relevan</w:t>
      </w:r>
      <w:bookmarkEnd w:id="72"/>
      <w:bookmarkEnd w:id="73"/>
      <w:bookmarkEnd w:id="74"/>
    </w:p>
    <w:p w14:paraId="59813047" w14:textId="77777777" w:rsidR="00013A69" w:rsidRPr="00167897" w:rsidRDefault="007570A5" w:rsidP="004A0B2F">
      <w:pPr>
        <w:ind w:left="0"/>
        <w:rPr>
          <w:lang w:val="id-ID"/>
        </w:rPr>
      </w:pPr>
      <w:r w:rsidRPr="008B4690">
        <w:rPr>
          <w:lang w:val="id-ID"/>
        </w:rPr>
        <w:t xml:space="preserve">Tabel </w:t>
      </w:r>
      <w:r w:rsidR="005755EE" w:rsidRPr="008B4690">
        <w:rPr>
          <w:lang w:val="id-ID"/>
        </w:rPr>
        <w:t xml:space="preserve">2.1 </w:t>
      </w:r>
      <w:r w:rsidR="00BD3123">
        <w:t>berikut</w:t>
      </w:r>
      <w:r w:rsidRPr="008B4690">
        <w:rPr>
          <w:lang w:val="id-ID"/>
        </w:rPr>
        <w:t xml:space="preserve"> ini merupakan </w:t>
      </w:r>
      <w:r w:rsidR="00166363" w:rsidRPr="008B4690">
        <w:rPr>
          <w:lang w:val="id-ID"/>
        </w:rPr>
        <w:t>beberapa referensi yang diambil dari penelitian sebelumnya yang berhubungan dengan penelitian ini</w:t>
      </w:r>
      <w:r w:rsidR="00D76EC4" w:rsidRPr="008B4690">
        <w:rPr>
          <w:lang w:val="id-ID"/>
        </w:rPr>
        <w:t>.</w:t>
      </w:r>
    </w:p>
    <w:p w14:paraId="6059C353" w14:textId="44F3BCCC" w:rsidR="004B2FC7" w:rsidRPr="001E215A" w:rsidRDefault="00067BA3" w:rsidP="00B04EBB">
      <w:pPr>
        <w:pStyle w:val="Caption"/>
        <w:ind w:left="0" w:firstLine="0"/>
        <w:jc w:val="center"/>
        <w:rPr>
          <w:color w:val="auto"/>
          <w:sz w:val="24"/>
          <w:szCs w:val="24"/>
          <w:lang w:val="id-ID"/>
        </w:rPr>
      </w:pPr>
      <w:bookmarkStart w:id="75" w:name="_Toc118779346"/>
      <w:bookmarkStart w:id="76" w:name="_Toc118779632"/>
      <w:bookmarkStart w:id="77" w:name="_Toc118779656"/>
      <w:bookmarkStart w:id="78" w:name="_Toc118783809"/>
      <w:bookmarkStart w:id="79" w:name="_Toc118783837"/>
      <w:bookmarkStart w:id="80" w:name="_Toc119878872"/>
      <w:bookmarkStart w:id="81" w:name="_Toc130158115"/>
      <w:bookmarkStart w:id="82" w:name="_Toc132097821"/>
      <w:bookmarkStart w:id="83" w:name="_Toc132706581"/>
      <w:r w:rsidRPr="001E215A">
        <w:rPr>
          <w:color w:val="auto"/>
          <w:sz w:val="20"/>
          <w:szCs w:val="20"/>
        </w:rPr>
        <w:t>Tabel 2</w:t>
      </w:r>
      <w:r w:rsidR="00EE333E">
        <w:rPr>
          <w:color w:val="auto"/>
          <w:sz w:val="20"/>
          <w:szCs w:val="20"/>
        </w:rPr>
        <w:t>.</w:t>
      </w:r>
      <w:r w:rsidR="00EE333E">
        <w:rPr>
          <w:color w:val="auto"/>
          <w:sz w:val="20"/>
          <w:szCs w:val="20"/>
        </w:rPr>
        <w:fldChar w:fldCharType="begin"/>
      </w:r>
      <w:r w:rsidR="00EE333E">
        <w:rPr>
          <w:color w:val="auto"/>
          <w:sz w:val="20"/>
          <w:szCs w:val="20"/>
        </w:rPr>
        <w:instrText xml:space="preserve"> SEQ Tabel \* ARABIC \s 1 </w:instrText>
      </w:r>
      <w:r w:rsidR="00EE333E">
        <w:rPr>
          <w:color w:val="auto"/>
          <w:sz w:val="20"/>
          <w:szCs w:val="20"/>
        </w:rPr>
        <w:fldChar w:fldCharType="separate"/>
      </w:r>
      <w:r w:rsidR="003D442F">
        <w:rPr>
          <w:noProof/>
          <w:color w:val="auto"/>
          <w:sz w:val="20"/>
          <w:szCs w:val="20"/>
        </w:rPr>
        <w:t>1</w:t>
      </w:r>
      <w:r w:rsidR="00EE333E">
        <w:rPr>
          <w:color w:val="auto"/>
          <w:sz w:val="20"/>
          <w:szCs w:val="20"/>
        </w:rPr>
        <w:fldChar w:fldCharType="end"/>
      </w:r>
      <w:r w:rsidR="004D6E90">
        <w:rPr>
          <w:color w:val="auto"/>
          <w:sz w:val="20"/>
          <w:szCs w:val="20"/>
        </w:rPr>
        <w:t xml:space="preserve"> </w:t>
      </w:r>
      <w:r w:rsidRPr="001E215A">
        <w:rPr>
          <w:color w:val="auto"/>
          <w:sz w:val="20"/>
          <w:szCs w:val="20"/>
        </w:rPr>
        <w:t>Kajian Penelitian yang Relevan</w:t>
      </w:r>
      <w:bookmarkEnd w:id="75"/>
      <w:bookmarkEnd w:id="76"/>
      <w:bookmarkEnd w:id="77"/>
      <w:bookmarkEnd w:id="78"/>
      <w:bookmarkEnd w:id="79"/>
      <w:bookmarkEnd w:id="80"/>
      <w:bookmarkEnd w:id="81"/>
      <w:bookmarkEnd w:id="82"/>
      <w:bookmarkEnd w:id="83"/>
    </w:p>
    <w:tbl>
      <w:tblPr>
        <w:tblStyle w:val="TableGrid0"/>
        <w:tblW w:w="0" w:type="auto"/>
        <w:tblLayout w:type="fixed"/>
        <w:tblLook w:val="04A0" w:firstRow="1" w:lastRow="0" w:firstColumn="1" w:lastColumn="0" w:noHBand="0" w:noVBand="1"/>
      </w:tblPr>
      <w:tblGrid>
        <w:gridCol w:w="471"/>
        <w:gridCol w:w="947"/>
        <w:gridCol w:w="1559"/>
        <w:gridCol w:w="2529"/>
      </w:tblGrid>
      <w:tr w:rsidR="005479E0" w:rsidRPr="00FD18E9" w14:paraId="4C764296" w14:textId="77777777" w:rsidTr="00E81AAA">
        <w:tc>
          <w:tcPr>
            <w:tcW w:w="471" w:type="dxa"/>
          </w:tcPr>
          <w:p w14:paraId="74E2552A" w14:textId="3A9ECDE8" w:rsidR="007570A5" w:rsidRPr="00FD18E9" w:rsidRDefault="007570A5" w:rsidP="00FD18E9">
            <w:pPr>
              <w:ind w:left="0" w:firstLine="0"/>
              <w:jc w:val="center"/>
              <w:rPr>
                <w:sz w:val="20"/>
                <w:szCs w:val="20"/>
                <w:lang w:val="id-ID"/>
              </w:rPr>
            </w:pPr>
            <w:r w:rsidRPr="00FD18E9">
              <w:rPr>
                <w:sz w:val="20"/>
                <w:szCs w:val="20"/>
                <w:lang w:val="id-ID"/>
              </w:rPr>
              <w:t>No</w:t>
            </w:r>
          </w:p>
        </w:tc>
        <w:tc>
          <w:tcPr>
            <w:tcW w:w="947" w:type="dxa"/>
          </w:tcPr>
          <w:p w14:paraId="29EA23D8" w14:textId="043708B2" w:rsidR="007570A5" w:rsidRPr="00FD18E9" w:rsidRDefault="007570A5" w:rsidP="00FD18E9">
            <w:pPr>
              <w:ind w:left="0" w:firstLine="0"/>
              <w:jc w:val="center"/>
              <w:rPr>
                <w:sz w:val="20"/>
                <w:szCs w:val="20"/>
                <w:lang w:val="id-ID"/>
              </w:rPr>
            </w:pPr>
            <w:r w:rsidRPr="00FD18E9">
              <w:rPr>
                <w:sz w:val="20"/>
                <w:szCs w:val="20"/>
                <w:lang w:val="id-ID"/>
              </w:rPr>
              <w:t>Nama Peneliti</w:t>
            </w:r>
          </w:p>
        </w:tc>
        <w:tc>
          <w:tcPr>
            <w:tcW w:w="1559" w:type="dxa"/>
          </w:tcPr>
          <w:p w14:paraId="166DEB6A" w14:textId="3873A34B" w:rsidR="007570A5" w:rsidRPr="00FD18E9" w:rsidRDefault="007570A5" w:rsidP="00FD18E9">
            <w:pPr>
              <w:ind w:left="0" w:firstLine="0"/>
              <w:jc w:val="center"/>
              <w:rPr>
                <w:sz w:val="20"/>
                <w:szCs w:val="20"/>
                <w:lang w:val="id-ID"/>
              </w:rPr>
            </w:pPr>
            <w:r w:rsidRPr="00FD18E9">
              <w:rPr>
                <w:sz w:val="20"/>
                <w:szCs w:val="20"/>
                <w:lang w:val="id-ID"/>
              </w:rPr>
              <w:t>Judul Penelitian</w:t>
            </w:r>
          </w:p>
        </w:tc>
        <w:tc>
          <w:tcPr>
            <w:tcW w:w="2529" w:type="dxa"/>
          </w:tcPr>
          <w:p w14:paraId="11ED0219" w14:textId="2A8976B0" w:rsidR="007570A5" w:rsidRPr="00FD18E9" w:rsidRDefault="007570A5" w:rsidP="00FD18E9">
            <w:pPr>
              <w:ind w:left="0" w:firstLine="0"/>
              <w:jc w:val="center"/>
              <w:rPr>
                <w:sz w:val="20"/>
                <w:szCs w:val="20"/>
                <w:lang w:val="id-ID"/>
              </w:rPr>
            </w:pPr>
            <w:r w:rsidRPr="00FD18E9">
              <w:rPr>
                <w:sz w:val="20"/>
                <w:szCs w:val="20"/>
                <w:lang w:val="id-ID"/>
              </w:rPr>
              <w:t>Hasil Penelitian</w:t>
            </w:r>
          </w:p>
        </w:tc>
      </w:tr>
      <w:tr w:rsidR="00F778BD" w:rsidRPr="008B4690" w14:paraId="7E41C439" w14:textId="77777777" w:rsidTr="00E81AAA">
        <w:tc>
          <w:tcPr>
            <w:tcW w:w="471" w:type="dxa"/>
          </w:tcPr>
          <w:p w14:paraId="4C765E87" w14:textId="7A285D2F" w:rsidR="00F778BD" w:rsidRPr="008B4690" w:rsidRDefault="00F778BD" w:rsidP="00B04EBB">
            <w:pPr>
              <w:ind w:left="0" w:firstLine="0"/>
              <w:rPr>
                <w:sz w:val="20"/>
                <w:szCs w:val="20"/>
                <w:lang w:val="id-ID"/>
              </w:rPr>
            </w:pPr>
            <w:r>
              <w:rPr>
                <w:sz w:val="20"/>
                <w:szCs w:val="20"/>
              </w:rPr>
              <w:t>1</w:t>
            </w:r>
            <w:r w:rsidRPr="008B4690">
              <w:rPr>
                <w:sz w:val="20"/>
                <w:szCs w:val="20"/>
                <w:lang w:val="id-ID"/>
              </w:rPr>
              <w:t>.</w:t>
            </w:r>
          </w:p>
        </w:tc>
        <w:tc>
          <w:tcPr>
            <w:tcW w:w="947" w:type="dxa"/>
          </w:tcPr>
          <w:p w14:paraId="7415478B" w14:textId="77777777" w:rsidR="00F778BD" w:rsidRPr="008B4690" w:rsidRDefault="00F778BD" w:rsidP="00B04EBB">
            <w:pPr>
              <w:ind w:left="0" w:firstLine="0"/>
              <w:rPr>
                <w:sz w:val="20"/>
                <w:szCs w:val="20"/>
                <w:lang w:val="id-ID"/>
              </w:rPr>
            </w:pPr>
            <w:r w:rsidRPr="008B4690">
              <w:rPr>
                <w:sz w:val="20"/>
                <w:szCs w:val="20"/>
                <w:lang w:val="id-ID"/>
              </w:rPr>
              <w:fldChar w:fldCharType="begin"/>
            </w:r>
            <w:r w:rsidRPr="008B4690">
              <w:rPr>
                <w:sz w:val="20"/>
                <w:szCs w:val="20"/>
                <w:lang w:val="id-ID"/>
              </w:rPr>
              <w:instrText xml:space="preserve"> ADDIN ZOTERO_ITEM CSL_CITATION {"citationID":"3Tyu0YUk","properties":{"formattedCitation":"(Muhtadin, 2020)","plainCitation":"(Muhtadin, 2020)","noteIndex":0},"citationItems":[{"id":387,"uris":["http://zotero.org/users/local/vVJDaCwC/items/E5HYXW89"],"itemData":{"id":387,"type":"thesis","abstract":"Dari penelitian ini menghasilkan perancangan aplikasi sistem informasi pengelolaan dokumen berbasis web pada Sub Bidang PT. PLN(Persero) Wilayah Sulselrabar yang  dapat mencetak surat serta menyimpan data arsip surat.","genre":"diploma","language":"id","number-of-pages":"60","publisher":"Universitas Islam Negeri Alauddin Makassar","source":"repositori.uin-alauddin.ac.id","title":"Rancang Bangun Sistem Informasi Manajemen Dokumen pada Bidang Komunikasi PT. PLN (Persero) Wilayah Sulselrabar","URL":"https://repositori.uin-alauddin.ac.id/18181/","author":[{"family":"Muhtadin","given":"Ahmad"}],"accessed":{"date-parts":[["2022",9,20]]},"issued":{"date-parts":[["2020"]]}}}],"schema":"https://github.com/citation-style-language/schema/raw/master/csl-citation.json"} </w:instrText>
            </w:r>
            <w:r w:rsidRPr="008B4690">
              <w:rPr>
                <w:sz w:val="20"/>
                <w:szCs w:val="20"/>
                <w:lang w:val="id-ID"/>
              </w:rPr>
              <w:fldChar w:fldCharType="separate"/>
            </w:r>
            <w:r w:rsidRPr="008B4690">
              <w:rPr>
                <w:sz w:val="20"/>
                <w:szCs w:val="20"/>
                <w:lang w:val="id-ID"/>
              </w:rPr>
              <w:t>(Muhtadin, 2020)</w:t>
            </w:r>
            <w:r w:rsidRPr="008B4690">
              <w:rPr>
                <w:sz w:val="20"/>
                <w:szCs w:val="20"/>
                <w:lang w:val="id-ID"/>
              </w:rPr>
              <w:fldChar w:fldCharType="end"/>
            </w:r>
          </w:p>
        </w:tc>
        <w:tc>
          <w:tcPr>
            <w:tcW w:w="1559" w:type="dxa"/>
          </w:tcPr>
          <w:p w14:paraId="6F668BEA" w14:textId="77777777" w:rsidR="00F778BD" w:rsidRPr="008B4690" w:rsidRDefault="00F778BD" w:rsidP="00B04EBB">
            <w:pPr>
              <w:ind w:left="0" w:firstLine="0"/>
              <w:rPr>
                <w:sz w:val="20"/>
                <w:szCs w:val="20"/>
                <w:lang w:val="id-ID"/>
              </w:rPr>
            </w:pPr>
            <w:r w:rsidRPr="008B4690">
              <w:rPr>
                <w:sz w:val="20"/>
                <w:szCs w:val="20"/>
                <w:lang w:val="id-ID"/>
              </w:rPr>
              <w:t>Rancangan Aplikasi Sistem Informasi Pengelolaan Dokumen Pada Bidang Komunikasi Pt. PLN (PERSERO) Wilayah Sulselrabar</w:t>
            </w:r>
          </w:p>
        </w:tc>
        <w:tc>
          <w:tcPr>
            <w:tcW w:w="2529" w:type="dxa"/>
          </w:tcPr>
          <w:p w14:paraId="4C1289EA" w14:textId="77777777" w:rsidR="00F778BD" w:rsidRPr="008B4690" w:rsidRDefault="00F778BD" w:rsidP="00B04EBB">
            <w:pPr>
              <w:ind w:left="0" w:firstLine="0"/>
              <w:rPr>
                <w:sz w:val="20"/>
                <w:szCs w:val="20"/>
                <w:lang w:val="id-ID"/>
              </w:rPr>
            </w:pPr>
            <w:r w:rsidRPr="008B4690">
              <w:rPr>
                <w:sz w:val="20"/>
                <w:szCs w:val="20"/>
                <w:lang w:val="id-ID"/>
              </w:rPr>
              <w:t xml:space="preserve">Hasil dari penelitian ini adalah sistem informasi pengelolaan dokumen berbasis web pada Sub Bidang PT. PLN(Persero) Wilayah Sulselrabar yang dapat mencetak surat serta menyimpan data arsip surat. Serta pengujian aplikasi ini menggunakan metode </w:t>
            </w:r>
            <w:r w:rsidRPr="00714FD8">
              <w:rPr>
                <w:i/>
                <w:iCs/>
                <w:sz w:val="20"/>
                <w:szCs w:val="20"/>
                <w:lang w:val="id-ID"/>
              </w:rPr>
              <w:t>Black-box</w:t>
            </w:r>
            <w:r w:rsidRPr="008B4690">
              <w:rPr>
                <w:sz w:val="20"/>
                <w:szCs w:val="20"/>
                <w:lang w:val="id-ID"/>
              </w:rPr>
              <w:t>.</w:t>
            </w:r>
          </w:p>
        </w:tc>
      </w:tr>
      <w:tr w:rsidR="005479E0" w:rsidRPr="008B4690" w14:paraId="1B6579C7" w14:textId="77777777" w:rsidTr="00E81AAA">
        <w:tc>
          <w:tcPr>
            <w:tcW w:w="471" w:type="dxa"/>
          </w:tcPr>
          <w:p w14:paraId="6FE55599" w14:textId="48C6D602" w:rsidR="007570A5" w:rsidRPr="008B4690" w:rsidRDefault="00F778BD" w:rsidP="00B04EBB">
            <w:pPr>
              <w:ind w:left="0" w:firstLine="0"/>
              <w:rPr>
                <w:sz w:val="20"/>
                <w:szCs w:val="20"/>
                <w:lang w:val="id-ID"/>
              </w:rPr>
            </w:pPr>
            <w:r>
              <w:rPr>
                <w:sz w:val="20"/>
                <w:szCs w:val="20"/>
              </w:rPr>
              <w:t>2</w:t>
            </w:r>
            <w:r w:rsidR="007570A5" w:rsidRPr="008B4690">
              <w:rPr>
                <w:sz w:val="20"/>
                <w:szCs w:val="20"/>
                <w:lang w:val="id-ID"/>
              </w:rPr>
              <w:t>.</w:t>
            </w:r>
          </w:p>
        </w:tc>
        <w:tc>
          <w:tcPr>
            <w:tcW w:w="947" w:type="dxa"/>
          </w:tcPr>
          <w:p w14:paraId="4C11B801" w14:textId="5F788A85" w:rsidR="007570A5" w:rsidRPr="00B4227D" w:rsidRDefault="00B4227D" w:rsidP="00B04EBB">
            <w:pPr>
              <w:ind w:left="0" w:firstLine="0"/>
              <w:rPr>
                <w:sz w:val="20"/>
                <w:szCs w:val="20"/>
                <w:lang w:val="id-ID"/>
              </w:rPr>
            </w:pPr>
            <w:r w:rsidRPr="00B4227D">
              <w:rPr>
                <w:sz w:val="20"/>
                <w:szCs w:val="20"/>
                <w:lang w:val="id-ID"/>
              </w:rPr>
              <w:fldChar w:fldCharType="begin"/>
            </w:r>
            <w:r w:rsidR="008630C6">
              <w:rPr>
                <w:sz w:val="20"/>
                <w:szCs w:val="20"/>
                <w:lang w:val="id-ID"/>
              </w:rPr>
              <w:instrText xml:space="preserve"> ADDIN ZOTERO_ITEM CSL_CITATION {"citationID":"8HAMZ3zi","properties":{"formattedCitation":"(Agustinus Kusdwiadji and Crismantoro Budisaputro, 2021)","plainCitation":"(Agustinus Kusdwiadji and Crismantoro Budisaputro, 2021)","noteIndex":0},"citationItems":[{"id":721,"uris":["http://zotero.org/users/local/vVJDaCwC/items/RHSR3YVV"],"itemData":{"id":721,"type":"article-journal","abstract":"A database-based information system is a supporting application program for a university to make it easier to provide information services for users and accelerate the implementation of tasks or jobs effectively and efficiently. Cooperation is one of the main keys to success for a university; this is related to the existence of points in the accreditation assessment, namely the number of collaborations carried out by universities with related parties. The existence of an information system that manages documents and archives related to cooperation can make it easier for users to access and retrieve data for decision-making. This information system also provides access as needed to leaders, campus management, and stakeholders related to data and information managed by the Public Relations Section of Stikes Bhakti Husada Mulia Madiun. This research produces an information system that can be accessed easily by related parties who need the document in the form of archived data in a web-based application. Access to the application is required and is a basis for role permissions so that users who enter using this application can be controlled so that data security is more guaranteed.","container-title":"JURNAL PILAR TEKNOLOGI Jurnal Ilmiah Ilmu Ilmu Teknik","DOI":"10.33319/piltek.v6i1.64","ISSN":"2580-3557","issue":"1","journalAbbreviation":"j. pilar. teknologi. j. ilm. ilm ilm. tek.","language":"en","license":"Copyright (c) 2021 JURNAL PILAR TEKNOLOGI : Jurnal Ilmiah Ilmu Ilmu Teknik","note":"number: 1","page":"1-7","source":"pilar.unmermadiun.ac.id","title":"RANCANG BANGUN SISTEM INFORMASI DOKUMEN KERJASAMA BERBASIS WEB (STUDI KASUS : STIKES BHAKTI HUSADA MULIA MADIUN)","title-short":"RANCANG BANGUN SISTEM INFORMASI DOKUMEN KERJASAMA BERBASIS WEB (STUDI KASUS","volume":"6","author":[{"literal":"Agustinus Kusdwiadji"},{"literal":"Crismantoro Budisaputro"}],"issued":{"date-parts":[["2021",4,22]]}}}],"schema":"https://github.com/citation-style-language/schema/raw/master/csl-citation.json"} </w:instrText>
            </w:r>
            <w:r w:rsidRPr="00B4227D">
              <w:rPr>
                <w:sz w:val="20"/>
                <w:szCs w:val="20"/>
                <w:lang w:val="id-ID"/>
              </w:rPr>
              <w:fldChar w:fldCharType="separate"/>
            </w:r>
            <w:r w:rsidR="008630C6" w:rsidRPr="008630C6">
              <w:rPr>
                <w:sz w:val="20"/>
              </w:rPr>
              <w:t xml:space="preserve">(Agustinus Kusdwiadji and </w:t>
            </w:r>
            <w:r w:rsidR="008630C6" w:rsidRPr="008630C6">
              <w:rPr>
                <w:sz w:val="20"/>
              </w:rPr>
              <w:lastRenderedPageBreak/>
              <w:t>Crismantoro Budisaputro, 2021)</w:t>
            </w:r>
            <w:r w:rsidRPr="00B4227D">
              <w:rPr>
                <w:sz w:val="20"/>
                <w:szCs w:val="20"/>
                <w:lang w:val="id-ID"/>
              </w:rPr>
              <w:fldChar w:fldCharType="end"/>
            </w:r>
          </w:p>
        </w:tc>
        <w:tc>
          <w:tcPr>
            <w:tcW w:w="1559" w:type="dxa"/>
          </w:tcPr>
          <w:p w14:paraId="5ECCEE14" w14:textId="3A702C97" w:rsidR="007570A5" w:rsidRPr="0038749E" w:rsidRDefault="00B4227D" w:rsidP="00B04EBB">
            <w:pPr>
              <w:ind w:left="0" w:firstLine="0"/>
              <w:rPr>
                <w:sz w:val="20"/>
                <w:szCs w:val="20"/>
                <w:highlight w:val="yellow"/>
                <w:lang w:val="id-ID"/>
              </w:rPr>
            </w:pPr>
            <w:r w:rsidRPr="00B4227D">
              <w:rPr>
                <w:sz w:val="20"/>
                <w:szCs w:val="20"/>
              </w:rPr>
              <w:lastRenderedPageBreak/>
              <w:t xml:space="preserve">Rancang Bangun Sistem Informasi Dokumen </w:t>
            </w:r>
            <w:r w:rsidRPr="00B4227D">
              <w:rPr>
                <w:sz w:val="20"/>
                <w:szCs w:val="20"/>
              </w:rPr>
              <w:lastRenderedPageBreak/>
              <w:t>Kerjasama Berbasis Web (Studi</w:t>
            </w:r>
            <w:r w:rsidR="00BB0619">
              <w:rPr>
                <w:sz w:val="20"/>
                <w:szCs w:val="20"/>
              </w:rPr>
              <w:t xml:space="preserve"> </w:t>
            </w:r>
            <w:r w:rsidRPr="00B4227D">
              <w:rPr>
                <w:sz w:val="20"/>
                <w:szCs w:val="20"/>
              </w:rPr>
              <w:t>Kasus: Stikes Bhakti Husada Mulia Madiun)</w:t>
            </w:r>
          </w:p>
        </w:tc>
        <w:tc>
          <w:tcPr>
            <w:tcW w:w="2529" w:type="dxa"/>
          </w:tcPr>
          <w:p w14:paraId="76D66ECC" w14:textId="7253EFC4" w:rsidR="007570A5" w:rsidRPr="00B4227D" w:rsidRDefault="00B4227D" w:rsidP="00B04EBB">
            <w:pPr>
              <w:ind w:left="0" w:firstLine="0"/>
              <w:rPr>
                <w:sz w:val="20"/>
                <w:szCs w:val="20"/>
                <w:highlight w:val="yellow"/>
                <w:lang w:val="id-ID"/>
              </w:rPr>
            </w:pPr>
            <w:r w:rsidRPr="00B4227D">
              <w:rPr>
                <w:sz w:val="20"/>
                <w:szCs w:val="20"/>
                <w:lang w:val="id-ID"/>
              </w:rPr>
              <w:lastRenderedPageBreak/>
              <w:t xml:space="preserve">Hasil dari penelitian ini adalah sistem informasi </w:t>
            </w:r>
            <w:r w:rsidRPr="00B4227D">
              <w:rPr>
                <w:sz w:val="20"/>
                <w:szCs w:val="20"/>
              </w:rPr>
              <w:t xml:space="preserve"> Kerjasama</w:t>
            </w:r>
            <w:r>
              <w:rPr>
                <w:sz w:val="20"/>
                <w:szCs w:val="20"/>
              </w:rPr>
              <w:t xml:space="preserve">. </w:t>
            </w:r>
            <w:r w:rsidRPr="00B4227D">
              <w:rPr>
                <w:sz w:val="20"/>
                <w:szCs w:val="20"/>
              </w:rPr>
              <w:t xml:space="preserve">Sistem informasi ini terdapat fitur </w:t>
            </w:r>
            <w:r w:rsidRPr="00B4227D">
              <w:rPr>
                <w:sz w:val="20"/>
                <w:szCs w:val="20"/>
              </w:rPr>
              <w:lastRenderedPageBreak/>
              <w:t>utama yaitu menampilkan informasi tentang data i</w:t>
            </w:r>
            <w:r w:rsidR="005373E0">
              <w:rPr>
                <w:sz w:val="20"/>
                <w:szCs w:val="20"/>
              </w:rPr>
              <w:t>n</w:t>
            </w:r>
            <w:r w:rsidRPr="00B4227D">
              <w:rPr>
                <w:sz w:val="20"/>
                <w:szCs w:val="20"/>
              </w:rPr>
              <w:t xml:space="preserve">stitusi yang melakukan kerjasama, arsip dokumen MoU kerjasama, informasi data mahasiswa asing, proses pengajuan kerjasama serta proses dapat dicetak langsung dan atau dilakukan proses </w:t>
            </w:r>
            <w:r w:rsidRPr="00FE05CA">
              <w:rPr>
                <w:i/>
                <w:iCs/>
                <w:sz w:val="20"/>
                <w:szCs w:val="20"/>
              </w:rPr>
              <w:t>eksport</w:t>
            </w:r>
            <w:r w:rsidR="00FE05CA">
              <w:rPr>
                <w:sz w:val="20"/>
                <w:szCs w:val="20"/>
              </w:rPr>
              <w:t xml:space="preserve"> </w:t>
            </w:r>
            <w:r w:rsidRPr="00BB5EC8">
              <w:rPr>
                <w:i/>
                <w:iCs/>
                <w:sz w:val="20"/>
                <w:szCs w:val="20"/>
              </w:rPr>
              <w:t>ekstension</w:t>
            </w:r>
            <w:r w:rsidRPr="00B4227D">
              <w:rPr>
                <w:sz w:val="20"/>
                <w:szCs w:val="20"/>
              </w:rPr>
              <w:t xml:space="preserve"> (</w:t>
            </w:r>
            <w:r w:rsidRPr="00FE05CA">
              <w:rPr>
                <w:i/>
                <w:iCs/>
                <w:sz w:val="20"/>
                <w:szCs w:val="20"/>
              </w:rPr>
              <w:t>pdf,</w:t>
            </w:r>
            <w:r w:rsidR="00717D5C">
              <w:rPr>
                <w:i/>
                <w:iCs/>
                <w:sz w:val="20"/>
                <w:szCs w:val="20"/>
              </w:rPr>
              <w:t xml:space="preserve"> </w:t>
            </w:r>
            <w:r w:rsidRPr="00FE05CA">
              <w:rPr>
                <w:i/>
                <w:iCs/>
                <w:sz w:val="20"/>
                <w:szCs w:val="20"/>
              </w:rPr>
              <w:t>word,</w:t>
            </w:r>
            <w:r w:rsidR="00FA19CD">
              <w:rPr>
                <w:i/>
                <w:iCs/>
                <w:sz w:val="20"/>
                <w:szCs w:val="20"/>
              </w:rPr>
              <w:t xml:space="preserve"> </w:t>
            </w:r>
            <w:r w:rsidRPr="00FE05CA">
              <w:rPr>
                <w:i/>
                <w:iCs/>
                <w:sz w:val="20"/>
                <w:szCs w:val="20"/>
              </w:rPr>
              <w:t>CSV</w:t>
            </w:r>
            <w:r w:rsidR="00D03E54">
              <w:rPr>
                <w:i/>
                <w:iCs/>
                <w:sz w:val="20"/>
                <w:szCs w:val="20"/>
              </w:rPr>
              <w:t xml:space="preserve">, </w:t>
            </w:r>
            <w:r w:rsidRPr="00FE05CA">
              <w:rPr>
                <w:sz w:val="20"/>
                <w:szCs w:val="20"/>
              </w:rPr>
              <w:t>dan</w:t>
            </w:r>
            <w:r w:rsidRPr="00FE05CA">
              <w:rPr>
                <w:i/>
                <w:iCs/>
                <w:sz w:val="20"/>
                <w:szCs w:val="20"/>
              </w:rPr>
              <w:t xml:space="preserve"> excel</w:t>
            </w:r>
            <w:r w:rsidRPr="00B4227D">
              <w:rPr>
                <w:sz w:val="20"/>
                <w:szCs w:val="20"/>
              </w:rPr>
              <w:t>) sehingga dapat dikelola untuk keperluan lainnya.</w:t>
            </w:r>
          </w:p>
        </w:tc>
      </w:tr>
      <w:tr w:rsidR="005479E0" w:rsidRPr="008B4690" w14:paraId="5A960B8B" w14:textId="77777777" w:rsidTr="00E81AAA">
        <w:tc>
          <w:tcPr>
            <w:tcW w:w="471" w:type="dxa"/>
          </w:tcPr>
          <w:p w14:paraId="4D61D34C" w14:textId="118D689D" w:rsidR="007570A5" w:rsidRPr="008B4690" w:rsidRDefault="007570A5" w:rsidP="00B04EBB">
            <w:pPr>
              <w:ind w:left="0" w:firstLine="0"/>
              <w:rPr>
                <w:sz w:val="20"/>
                <w:szCs w:val="20"/>
                <w:lang w:val="id-ID"/>
              </w:rPr>
            </w:pPr>
            <w:r w:rsidRPr="008B4690">
              <w:rPr>
                <w:sz w:val="20"/>
                <w:szCs w:val="20"/>
                <w:lang w:val="id-ID"/>
              </w:rPr>
              <w:lastRenderedPageBreak/>
              <w:t>3.</w:t>
            </w:r>
          </w:p>
        </w:tc>
        <w:tc>
          <w:tcPr>
            <w:tcW w:w="947" w:type="dxa"/>
          </w:tcPr>
          <w:p w14:paraId="3CF3E50C" w14:textId="482DDAF9" w:rsidR="007570A5" w:rsidRPr="008B4690" w:rsidRDefault="00641AA3" w:rsidP="00B04EBB">
            <w:pPr>
              <w:ind w:left="0" w:firstLine="0"/>
              <w:rPr>
                <w:sz w:val="20"/>
                <w:szCs w:val="20"/>
                <w:lang w:val="id-ID"/>
              </w:rPr>
            </w:pPr>
            <w:r>
              <w:rPr>
                <w:sz w:val="20"/>
                <w:szCs w:val="20"/>
                <w:lang w:val="id-ID"/>
              </w:rPr>
              <w:fldChar w:fldCharType="begin"/>
            </w:r>
            <w:r w:rsidR="008630C6">
              <w:rPr>
                <w:sz w:val="20"/>
                <w:szCs w:val="20"/>
                <w:lang w:val="id-ID"/>
              </w:rPr>
              <w:instrText xml:space="preserve"> ADDIN ZOTERO_ITEM CSL_CITATION {"citationID":"hDjsLqU9","properties":{"formattedCitation":"(Hirman Hirman, 2022)","plainCitation":"(Hirman Hirman, 2022)","noteIndex":0},"citationItems":[{"id":535,"uris":["http://zotero.org/users/local/vVJDaCwC/items/EJFP3HTM"],"itemData":{"id":535,"type":"article-journal","abstract":"Penelitian ini memfokuskan pada kajian digitalisasi pengelolaan dokumen desa pada  Desa Nisombalia Kecamatan Marusu Kabupaten Maros. Tujuan penelitian ini  adalah menghasilkan Sistem informasi pengelolaan dokumen desa  berbasis web untuk  memudahkan perangkat desa dalam memberikan pelayanan kepada masyarakat. Metode penelitian ini menggunakan model Research &amp;amp; Development (R&amp;amp;D). Tahapan yang dilakukan meliputi: analisis kebutuhan dilakukan melalui observasi dan wawancara mendalam dengan informan, analisis dan mengidentifikasi pengelolaan arsip dan dokumen. Hasil penelitian diperoleh adalah mendesain sistem informasi pengelolaan dokumen desa. Administrator sebagai user untuk melakukan penyimpanan data dokumen desa ke dalam aplikasi yang diterapkan pada desa Nisombalia Kecamatan Marusu Kabupaten Maros. Kata Kunci - Sistem Informasi, Perancangan, Monografi","container-title":"Jurnal INSTEK (Informatika Sains dan Teknologi)","DOI":"10.24252/instek.v7i1.27083","ISSN":"2581-1711","issue":"1","journalAbbreviation":"1","language":"en","license":"Copyright (c) 2022 HIRMAN HIRMAN","note":"number: 1","page":"21-30","source":"journal3.uin-alauddin.ac.id","title":"DIGITALISASI PENGELOLAAN DOKUMEN DESA PADA DESA NISOMBALIA KECAMATAN MARUSU KABUPATEN MAROS SULAWESI SELATAN","volume":"7","author":[{"literal":"Hirman Hirman"}],"issued":{"date-parts":[["2022",1,30]]}}}],"schema":"https://github.com/citation-style-language/schema/raw/master/csl-citation.json"} </w:instrText>
            </w:r>
            <w:r>
              <w:rPr>
                <w:sz w:val="20"/>
                <w:szCs w:val="20"/>
                <w:lang w:val="id-ID"/>
              </w:rPr>
              <w:fldChar w:fldCharType="separate"/>
            </w:r>
            <w:r w:rsidR="008630C6" w:rsidRPr="008630C6">
              <w:rPr>
                <w:sz w:val="20"/>
              </w:rPr>
              <w:t>(Hirman Hirman, 2022)</w:t>
            </w:r>
            <w:r>
              <w:rPr>
                <w:sz w:val="20"/>
                <w:szCs w:val="20"/>
                <w:lang w:val="id-ID"/>
              </w:rPr>
              <w:fldChar w:fldCharType="end"/>
            </w:r>
          </w:p>
        </w:tc>
        <w:tc>
          <w:tcPr>
            <w:tcW w:w="1559" w:type="dxa"/>
          </w:tcPr>
          <w:p w14:paraId="5C631BA8" w14:textId="77777777" w:rsidR="00A4700C" w:rsidRPr="008B4690" w:rsidRDefault="00A4700C" w:rsidP="00B04EBB">
            <w:pPr>
              <w:shd w:val="clear" w:color="auto" w:fill="FFFFFF"/>
              <w:ind w:left="0" w:firstLine="0"/>
              <w:jc w:val="left"/>
              <w:rPr>
                <w:rFonts w:cs="Arial"/>
                <w:sz w:val="20"/>
                <w:szCs w:val="20"/>
                <w:lang w:val="id-ID" w:eastAsia="en-ID"/>
              </w:rPr>
            </w:pPr>
            <w:r w:rsidRPr="008B4690">
              <w:rPr>
                <w:rFonts w:cs="Arial"/>
                <w:sz w:val="20"/>
                <w:szCs w:val="20"/>
                <w:lang w:val="id-ID" w:eastAsia="en-ID"/>
              </w:rPr>
              <w:t xml:space="preserve">Digitalisasi </w:t>
            </w:r>
          </w:p>
          <w:p w14:paraId="6128F50A" w14:textId="77777777" w:rsidR="00A4700C" w:rsidRPr="008B4690" w:rsidRDefault="00A4700C" w:rsidP="00B04EBB">
            <w:pPr>
              <w:shd w:val="clear" w:color="auto" w:fill="FFFFFF"/>
              <w:ind w:left="0" w:firstLine="0"/>
              <w:jc w:val="left"/>
              <w:rPr>
                <w:rFonts w:cs="Arial"/>
                <w:sz w:val="20"/>
                <w:szCs w:val="20"/>
                <w:lang w:val="id-ID" w:eastAsia="en-ID"/>
              </w:rPr>
            </w:pPr>
            <w:r w:rsidRPr="008B4690">
              <w:rPr>
                <w:rFonts w:cs="Arial"/>
                <w:sz w:val="20"/>
                <w:szCs w:val="20"/>
                <w:lang w:val="id-ID" w:eastAsia="en-ID"/>
              </w:rPr>
              <w:t xml:space="preserve">Pengelolaan Dokumen Desa Pada Desa </w:t>
            </w:r>
          </w:p>
          <w:p w14:paraId="7B4D67E1" w14:textId="77777777" w:rsidR="00A4700C" w:rsidRPr="008B4690" w:rsidRDefault="00A4700C" w:rsidP="00B04EBB">
            <w:pPr>
              <w:shd w:val="clear" w:color="auto" w:fill="FFFFFF"/>
              <w:ind w:left="0" w:firstLine="0"/>
              <w:jc w:val="left"/>
              <w:rPr>
                <w:rFonts w:cs="Arial"/>
                <w:sz w:val="20"/>
                <w:szCs w:val="20"/>
                <w:lang w:val="id-ID" w:eastAsia="en-ID"/>
              </w:rPr>
            </w:pPr>
            <w:r w:rsidRPr="008B4690">
              <w:rPr>
                <w:rFonts w:cs="Arial"/>
                <w:sz w:val="20"/>
                <w:szCs w:val="20"/>
                <w:lang w:val="id-ID" w:eastAsia="en-ID"/>
              </w:rPr>
              <w:t xml:space="preserve">Nisombalia Kecamatan Marusu Kabupaten Maros </w:t>
            </w:r>
          </w:p>
          <w:p w14:paraId="73A6E069" w14:textId="63972E7A" w:rsidR="007570A5" w:rsidRPr="0038749E" w:rsidRDefault="00A4700C" w:rsidP="00B04EBB">
            <w:pPr>
              <w:ind w:left="0" w:firstLine="0"/>
              <w:rPr>
                <w:sz w:val="20"/>
                <w:szCs w:val="20"/>
                <w:highlight w:val="yellow"/>
                <w:lang w:val="id-ID"/>
              </w:rPr>
            </w:pPr>
            <w:r w:rsidRPr="008B4690">
              <w:rPr>
                <w:rFonts w:cs="Arial"/>
                <w:sz w:val="20"/>
                <w:szCs w:val="20"/>
                <w:lang w:val="id-ID" w:eastAsia="en-ID"/>
              </w:rPr>
              <w:t>Sulawesi Selatan</w:t>
            </w:r>
          </w:p>
        </w:tc>
        <w:tc>
          <w:tcPr>
            <w:tcW w:w="2529" w:type="dxa"/>
          </w:tcPr>
          <w:p w14:paraId="59BC9D1E" w14:textId="59711F43" w:rsidR="00333D38" w:rsidRPr="008B4690" w:rsidRDefault="00FA2758" w:rsidP="00B04EBB">
            <w:pPr>
              <w:shd w:val="clear" w:color="auto" w:fill="FFFFFF"/>
              <w:ind w:left="0" w:firstLine="0"/>
              <w:jc w:val="left"/>
              <w:rPr>
                <w:rFonts w:cs="Arial"/>
                <w:sz w:val="20"/>
                <w:szCs w:val="20"/>
                <w:lang w:val="id-ID" w:eastAsia="en-ID"/>
              </w:rPr>
            </w:pPr>
            <w:r>
              <w:rPr>
                <w:rFonts w:cs="Arial"/>
                <w:sz w:val="20"/>
                <w:szCs w:val="20"/>
                <w:lang w:eastAsia="en-ID"/>
              </w:rPr>
              <w:t>Hasil dari</w:t>
            </w:r>
            <w:r w:rsidR="00333D38" w:rsidRPr="008B4690">
              <w:rPr>
                <w:rFonts w:cs="Arial"/>
                <w:sz w:val="20"/>
                <w:szCs w:val="20"/>
                <w:lang w:val="id-ID" w:eastAsia="en-ID"/>
              </w:rPr>
              <w:t xml:space="preserve"> penelitian ini  </w:t>
            </w:r>
          </w:p>
          <w:p w14:paraId="33E47FDC" w14:textId="6A71704D" w:rsidR="00333D38" w:rsidRPr="008B4690" w:rsidRDefault="00333D38" w:rsidP="00B04EBB">
            <w:pPr>
              <w:shd w:val="clear" w:color="auto" w:fill="FFFFFF"/>
              <w:ind w:left="0" w:firstLine="0"/>
              <w:jc w:val="left"/>
              <w:rPr>
                <w:rFonts w:cs="Arial"/>
                <w:sz w:val="20"/>
                <w:szCs w:val="20"/>
                <w:lang w:val="id-ID" w:eastAsia="en-ID"/>
              </w:rPr>
            </w:pPr>
            <w:r w:rsidRPr="008B4690">
              <w:rPr>
                <w:rFonts w:cs="Arial"/>
                <w:sz w:val="20"/>
                <w:szCs w:val="20"/>
                <w:lang w:val="id-ID" w:eastAsia="en-ID"/>
              </w:rPr>
              <w:t xml:space="preserve">adalah  Sistem  informasi  pengelolaan  dokumen  desa    berbasis  web </w:t>
            </w:r>
          </w:p>
          <w:p w14:paraId="6009ED57" w14:textId="77777777" w:rsidR="00333D38" w:rsidRPr="008B4690" w:rsidRDefault="00333D38" w:rsidP="00B04EBB">
            <w:pPr>
              <w:shd w:val="clear" w:color="auto" w:fill="FFFFFF"/>
              <w:ind w:left="0" w:firstLine="0"/>
              <w:jc w:val="left"/>
              <w:rPr>
                <w:rFonts w:cs="Arial"/>
                <w:sz w:val="20"/>
                <w:szCs w:val="20"/>
                <w:lang w:val="id-ID" w:eastAsia="en-ID"/>
              </w:rPr>
            </w:pPr>
            <w:r w:rsidRPr="008B4690">
              <w:rPr>
                <w:rFonts w:cs="Arial"/>
                <w:sz w:val="20"/>
                <w:szCs w:val="20"/>
                <w:lang w:val="id-ID" w:eastAsia="en-ID"/>
              </w:rPr>
              <w:t xml:space="preserve">untuk      memudahkan   perangkat   desa dalam   memberikan   pelayanan   kepada </w:t>
            </w:r>
          </w:p>
          <w:p w14:paraId="77E31B50" w14:textId="4CCC6DDF" w:rsidR="000F18FB" w:rsidRPr="00FA2758" w:rsidRDefault="00333D38" w:rsidP="00B04EBB">
            <w:pPr>
              <w:shd w:val="clear" w:color="auto" w:fill="FFFFFF"/>
              <w:ind w:left="0" w:firstLine="0"/>
              <w:jc w:val="left"/>
              <w:rPr>
                <w:sz w:val="20"/>
                <w:szCs w:val="20"/>
                <w:lang w:val="id-ID"/>
              </w:rPr>
            </w:pPr>
            <w:r w:rsidRPr="008B4690">
              <w:rPr>
                <w:rFonts w:cs="Arial"/>
                <w:sz w:val="20"/>
                <w:szCs w:val="20"/>
                <w:lang w:val="id-ID" w:eastAsia="en-ID"/>
              </w:rPr>
              <w:t xml:space="preserve">masyarakat. </w:t>
            </w:r>
          </w:p>
          <w:p w14:paraId="63FC214A" w14:textId="1D242567" w:rsidR="007570A5" w:rsidRPr="00FA2758" w:rsidRDefault="007570A5" w:rsidP="00B04EBB">
            <w:pPr>
              <w:shd w:val="clear" w:color="auto" w:fill="FFFFFF"/>
              <w:ind w:left="0" w:firstLine="0"/>
              <w:jc w:val="left"/>
              <w:rPr>
                <w:sz w:val="20"/>
                <w:szCs w:val="20"/>
                <w:lang w:val="id-ID"/>
              </w:rPr>
            </w:pPr>
          </w:p>
        </w:tc>
      </w:tr>
      <w:tr w:rsidR="005479E0" w:rsidRPr="008B4690" w14:paraId="2780D3C5" w14:textId="77777777" w:rsidTr="00E81AAA">
        <w:tc>
          <w:tcPr>
            <w:tcW w:w="471" w:type="dxa"/>
          </w:tcPr>
          <w:p w14:paraId="473A4F39" w14:textId="4DD5B47E" w:rsidR="00B92C3C" w:rsidRPr="008B4690" w:rsidRDefault="00B92C3C" w:rsidP="00B04EBB">
            <w:pPr>
              <w:ind w:left="0" w:firstLine="0"/>
              <w:rPr>
                <w:sz w:val="20"/>
                <w:szCs w:val="20"/>
                <w:lang w:val="id-ID"/>
              </w:rPr>
            </w:pPr>
            <w:r w:rsidRPr="008B4690">
              <w:rPr>
                <w:sz w:val="20"/>
                <w:szCs w:val="20"/>
                <w:lang w:val="id-ID"/>
              </w:rPr>
              <w:lastRenderedPageBreak/>
              <w:t>4.</w:t>
            </w:r>
          </w:p>
        </w:tc>
        <w:tc>
          <w:tcPr>
            <w:tcW w:w="947" w:type="dxa"/>
          </w:tcPr>
          <w:p w14:paraId="22FE1873" w14:textId="034F248A" w:rsidR="00B92C3C" w:rsidRPr="008B4690" w:rsidRDefault="00E64DF5" w:rsidP="00B04EBB">
            <w:pPr>
              <w:ind w:left="0" w:firstLine="0"/>
              <w:rPr>
                <w:sz w:val="20"/>
                <w:szCs w:val="20"/>
                <w:lang w:val="id-ID"/>
              </w:rPr>
            </w:pPr>
            <w:r>
              <w:rPr>
                <w:sz w:val="20"/>
                <w:szCs w:val="20"/>
                <w:lang w:val="id-ID"/>
              </w:rPr>
              <w:fldChar w:fldCharType="begin"/>
            </w:r>
            <w:r w:rsidR="008630C6">
              <w:rPr>
                <w:sz w:val="20"/>
                <w:szCs w:val="20"/>
                <w:lang w:val="id-ID"/>
              </w:rPr>
              <w:instrText xml:space="preserve"> ADDIN ZOTERO_ITEM CSL_CITATION {"citationID":"6mErYmlJ","properties":{"formattedCitation":"(Feby Meylin Kezia and Irman Effendy, 2022)","plainCitation":"(Feby Meylin Kezia and Irman Effendy, 2022)","noteIndex":0},"citationItems":[{"id":539,"uris":["http://zotero.org/users/local/vVJDaCwC/items/QG7QZJ8Q"],"itemData":{"id":539,"type":"article-journal","abstract":"Arsip merupakan data informasi yang tersimpan berkaitan dengan berbagai hal yang kita kerjakan dalam kegiatan sehari-hari sehingga arsip sangat penting ataupun paling utama dan mendasar yang harus di perhatikan dalam segala jenis kegiatan baik dalam administrasi suatu lembaga, instansi dan organisasi. Kantor Urusan agama Kecamatan rambang Dangku merupakan salah satu instansi pemerintah yang melaksanakan pencatatan nikah, rujuk, mengurus dan membina masjid, zakat, wakaf, baitul maal serta ibadah sosial, serta pengembangan keluarga sakinah. Sistem informasi pengelolaan file berbasis web pada kantor urusan agama (KUA) kecamatan rambang dangku ini akan memakai Rational Unified Process (RUP) menjadi metode pengembangan sistem buat membangun website ini. Berdasarkan hasil pengujian system dengan menggunakan black box testing bahwasanya sistem sudah berjalan dengan baik dan semua tombol aktivitas berjalan sesuai dengan kebutuhan dan mendapatkan  kesimpulan. Sistem yang dibangun dalam rangka memproses, menyimpan, upload berkas hingga menjadi informasi dan diarsipkan pada akhirnya dapat digunakan dalam suatu saat. Sistem ini dapat terus harus di intsal terlebih dahulu jika pihak kua dan dilakukan pelatiahan khusus terhadap petugas KUA sehingga dalam implementasinya nanti tidak terjadi kesalahan dalam penginputan data.","container-title":"Jurnal Mantik","ISSN":"2685-4236","issue":"2","journalAbbreviation":"Mantik","language":"en","license":"Copyright (c) 2022 Feby Meylin Kezia, Irman Effendy","note":"number: 2","page":"2557-2567","source":"ejournal.iocscience.org","title":"SISTEM INFORMASI PENGELOLAAN ARSIP BERBASIS WEB PADA KANTOR URUSAN AGAMA (KUA) KECAMATAN RAMBANG DANGKU","volume":"6","author":[{"literal":"Feby Meylin Kezia"},{"literal":"Irman Effendy"}],"issued":{"date-parts":[["2022",8,25]]}}}],"schema":"https://github.com/citation-style-language/schema/raw/master/csl-citation.json"} </w:instrText>
            </w:r>
            <w:r>
              <w:rPr>
                <w:sz w:val="20"/>
                <w:szCs w:val="20"/>
                <w:lang w:val="id-ID"/>
              </w:rPr>
              <w:fldChar w:fldCharType="separate"/>
            </w:r>
            <w:r w:rsidR="008630C6" w:rsidRPr="008630C6">
              <w:rPr>
                <w:sz w:val="20"/>
              </w:rPr>
              <w:t>(Feby Meylin Kezia and Irman Effendy, 2022)</w:t>
            </w:r>
            <w:r>
              <w:rPr>
                <w:sz w:val="20"/>
                <w:szCs w:val="20"/>
                <w:lang w:val="id-ID"/>
              </w:rPr>
              <w:fldChar w:fldCharType="end"/>
            </w:r>
          </w:p>
        </w:tc>
        <w:tc>
          <w:tcPr>
            <w:tcW w:w="1559" w:type="dxa"/>
          </w:tcPr>
          <w:p w14:paraId="7EEAE806" w14:textId="77777777" w:rsidR="00883B57" w:rsidRPr="008B4690" w:rsidRDefault="00883B57" w:rsidP="00B04EBB">
            <w:pPr>
              <w:shd w:val="clear" w:color="auto" w:fill="FFFFFF"/>
              <w:ind w:left="0" w:firstLine="0"/>
              <w:jc w:val="left"/>
              <w:rPr>
                <w:rFonts w:cs="Arial"/>
                <w:sz w:val="20"/>
                <w:szCs w:val="20"/>
                <w:lang w:val="id-ID" w:eastAsia="en-ID"/>
              </w:rPr>
            </w:pPr>
            <w:r w:rsidRPr="008B4690">
              <w:rPr>
                <w:rFonts w:cs="Arial"/>
                <w:sz w:val="20"/>
                <w:szCs w:val="20"/>
                <w:lang w:val="id-ID" w:eastAsia="en-ID"/>
              </w:rPr>
              <w:t>Sistem Informasi Pengelolaan Arsip</w:t>
            </w:r>
          </w:p>
          <w:p w14:paraId="14D42219" w14:textId="77777777" w:rsidR="00883B57" w:rsidRPr="008B4690" w:rsidRDefault="00883B57" w:rsidP="00B04EBB">
            <w:pPr>
              <w:shd w:val="clear" w:color="auto" w:fill="FFFFFF"/>
              <w:ind w:left="0" w:firstLine="0"/>
              <w:jc w:val="left"/>
              <w:rPr>
                <w:rFonts w:cs="Arial"/>
                <w:sz w:val="20"/>
                <w:szCs w:val="20"/>
                <w:lang w:val="id-ID" w:eastAsia="en-ID"/>
              </w:rPr>
            </w:pPr>
            <w:r w:rsidRPr="008B4690">
              <w:rPr>
                <w:rFonts w:cs="Arial"/>
                <w:sz w:val="20"/>
                <w:szCs w:val="20"/>
                <w:lang w:val="id-ID" w:eastAsia="en-ID"/>
              </w:rPr>
              <w:t xml:space="preserve">Berbasis Web </w:t>
            </w:r>
          </w:p>
          <w:p w14:paraId="292CCC8F" w14:textId="77777777" w:rsidR="00883B57" w:rsidRPr="008B4690" w:rsidRDefault="00883B57" w:rsidP="00B04EBB">
            <w:pPr>
              <w:shd w:val="clear" w:color="auto" w:fill="FFFFFF"/>
              <w:ind w:left="0" w:firstLine="0"/>
              <w:jc w:val="left"/>
              <w:rPr>
                <w:rFonts w:cs="Arial"/>
                <w:sz w:val="20"/>
                <w:szCs w:val="20"/>
                <w:lang w:val="id-ID" w:eastAsia="en-ID"/>
              </w:rPr>
            </w:pPr>
            <w:r w:rsidRPr="008B4690">
              <w:rPr>
                <w:rFonts w:cs="Arial"/>
                <w:sz w:val="20"/>
                <w:szCs w:val="20"/>
                <w:lang w:val="id-ID" w:eastAsia="en-ID"/>
              </w:rPr>
              <w:t xml:space="preserve">Pada Kantor Urusan Agama (Kua) Kecamatan </w:t>
            </w:r>
          </w:p>
          <w:p w14:paraId="36B05B9F" w14:textId="77777777" w:rsidR="00883B57" w:rsidRPr="008B4690" w:rsidRDefault="00883B57" w:rsidP="00B04EBB">
            <w:pPr>
              <w:shd w:val="clear" w:color="auto" w:fill="FFFFFF"/>
              <w:ind w:left="0" w:firstLine="0"/>
              <w:jc w:val="left"/>
              <w:rPr>
                <w:rFonts w:cs="Arial"/>
                <w:sz w:val="20"/>
                <w:szCs w:val="20"/>
                <w:lang w:val="id-ID" w:eastAsia="en-ID"/>
              </w:rPr>
            </w:pPr>
            <w:r w:rsidRPr="008B4690">
              <w:rPr>
                <w:rFonts w:cs="Arial"/>
                <w:sz w:val="20"/>
                <w:szCs w:val="20"/>
                <w:lang w:val="id-ID" w:eastAsia="en-ID"/>
              </w:rPr>
              <w:t>Rambang Dangku</w:t>
            </w:r>
          </w:p>
          <w:p w14:paraId="08FCA5FC" w14:textId="02279520" w:rsidR="00B92C3C" w:rsidRPr="0038749E" w:rsidRDefault="00B92C3C" w:rsidP="00B04EBB">
            <w:pPr>
              <w:shd w:val="clear" w:color="auto" w:fill="FFFFFF"/>
              <w:ind w:left="0" w:firstLine="0"/>
              <w:jc w:val="left"/>
              <w:rPr>
                <w:rFonts w:cs="Arial"/>
                <w:sz w:val="20"/>
                <w:szCs w:val="20"/>
                <w:highlight w:val="yellow"/>
                <w:lang w:val="id-ID" w:eastAsia="en-ID"/>
              </w:rPr>
            </w:pPr>
          </w:p>
        </w:tc>
        <w:tc>
          <w:tcPr>
            <w:tcW w:w="2529" w:type="dxa"/>
          </w:tcPr>
          <w:p w14:paraId="646171D9" w14:textId="0818772D" w:rsidR="00073B5D" w:rsidRPr="008B4690" w:rsidRDefault="00B8175D" w:rsidP="00B04EBB">
            <w:pPr>
              <w:shd w:val="clear" w:color="auto" w:fill="FFFFFF"/>
              <w:ind w:left="0" w:firstLine="0"/>
              <w:jc w:val="left"/>
              <w:rPr>
                <w:rFonts w:cs="Arial"/>
                <w:sz w:val="20"/>
                <w:szCs w:val="20"/>
                <w:lang w:val="id-ID" w:eastAsia="en-ID"/>
              </w:rPr>
            </w:pPr>
            <w:r>
              <w:rPr>
                <w:rFonts w:cs="Arial"/>
                <w:sz w:val="20"/>
                <w:szCs w:val="20"/>
                <w:lang w:eastAsia="en-ID"/>
              </w:rPr>
              <w:t xml:space="preserve">Hasil dari penelitian ini adalah </w:t>
            </w:r>
            <w:r w:rsidR="00073B5D" w:rsidRPr="008B4690">
              <w:rPr>
                <w:rFonts w:cs="Arial"/>
                <w:sz w:val="20"/>
                <w:szCs w:val="20"/>
                <w:lang w:val="id-ID" w:eastAsia="en-ID"/>
              </w:rPr>
              <w:t xml:space="preserve">Sistem </w:t>
            </w:r>
            <w:r w:rsidR="007E28C0">
              <w:rPr>
                <w:rFonts w:cs="Arial"/>
                <w:sz w:val="20"/>
                <w:szCs w:val="20"/>
                <w:lang w:eastAsia="en-ID"/>
              </w:rPr>
              <w:t xml:space="preserve"> </w:t>
            </w:r>
            <w:r w:rsidR="00073B5D" w:rsidRPr="008B4690">
              <w:rPr>
                <w:rFonts w:cs="Arial"/>
                <w:sz w:val="20"/>
                <w:szCs w:val="20"/>
                <w:lang w:val="id-ID" w:eastAsia="en-ID"/>
              </w:rPr>
              <w:t xml:space="preserve">informasi  pengelolaan </w:t>
            </w:r>
          </w:p>
          <w:p w14:paraId="5F785C7B" w14:textId="43887F40" w:rsidR="00B92C3C" w:rsidRPr="009061CD" w:rsidRDefault="00073B5D" w:rsidP="00B04EBB">
            <w:pPr>
              <w:shd w:val="clear" w:color="auto" w:fill="FFFFFF"/>
              <w:ind w:left="0" w:firstLine="0"/>
              <w:jc w:val="left"/>
              <w:rPr>
                <w:rFonts w:cs="Arial"/>
                <w:sz w:val="20"/>
                <w:szCs w:val="20"/>
                <w:lang w:val="id-ID" w:eastAsia="en-ID"/>
              </w:rPr>
            </w:pPr>
            <w:r w:rsidRPr="008B4690">
              <w:rPr>
                <w:rFonts w:cs="Arial"/>
                <w:sz w:val="20"/>
                <w:szCs w:val="20"/>
                <w:lang w:val="id-ID" w:eastAsia="en-ID"/>
              </w:rPr>
              <w:t xml:space="preserve">file  berbasis  web  pada  kantor urusan  agama  (KUA)  kecamatan  rambang  dangku  menggunakan </w:t>
            </w:r>
            <w:r w:rsidRPr="008B4690">
              <w:rPr>
                <w:rFonts w:cs="Arial"/>
                <w:i/>
                <w:iCs/>
                <w:sz w:val="20"/>
                <w:szCs w:val="20"/>
                <w:lang w:val="id-ID" w:eastAsia="en-ID"/>
              </w:rPr>
              <w:t>black box testing</w:t>
            </w:r>
            <w:r w:rsidR="008B4622">
              <w:rPr>
                <w:rFonts w:cs="Arial"/>
                <w:i/>
                <w:iCs/>
                <w:sz w:val="20"/>
                <w:szCs w:val="20"/>
                <w:lang w:eastAsia="en-ID"/>
              </w:rPr>
              <w:t xml:space="preserve"> </w:t>
            </w:r>
            <w:r w:rsidR="008B4622">
              <w:rPr>
                <w:rFonts w:cs="Arial"/>
                <w:sz w:val="20"/>
                <w:szCs w:val="20"/>
                <w:lang w:eastAsia="en-ID"/>
              </w:rPr>
              <w:t>sebagai me</w:t>
            </w:r>
            <w:r w:rsidR="00CA5EED">
              <w:rPr>
                <w:rFonts w:cs="Arial"/>
                <w:sz w:val="20"/>
                <w:szCs w:val="20"/>
                <w:lang w:eastAsia="en-ID"/>
              </w:rPr>
              <w:t>t</w:t>
            </w:r>
            <w:r w:rsidR="008B4622">
              <w:rPr>
                <w:rFonts w:cs="Arial"/>
                <w:sz w:val="20"/>
                <w:szCs w:val="20"/>
                <w:lang w:eastAsia="en-ID"/>
              </w:rPr>
              <w:t>ode</w:t>
            </w:r>
            <w:r w:rsidR="008B4622" w:rsidRPr="008B4690">
              <w:rPr>
                <w:rFonts w:cs="Arial"/>
                <w:sz w:val="20"/>
                <w:szCs w:val="20"/>
                <w:lang w:val="id-ID" w:eastAsia="en-ID"/>
              </w:rPr>
              <w:t xml:space="preserve"> pengujian</w:t>
            </w:r>
            <w:r w:rsidR="008B4622">
              <w:rPr>
                <w:rFonts w:cs="Arial"/>
                <w:sz w:val="20"/>
                <w:szCs w:val="20"/>
                <w:lang w:eastAsia="en-ID"/>
              </w:rPr>
              <w:t>.</w:t>
            </w:r>
          </w:p>
        </w:tc>
      </w:tr>
      <w:tr w:rsidR="005479E0" w:rsidRPr="008B4690" w14:paraId="65483204" w14:textId="77777777" w:rsidTr="00E81AAA">
        <w:tc>
          <w:tcPr>
            <w:tcW w:w="471" w:type="dxa"/>
          </w:tcPr>
          <w:p w14:paraId="4CBD0355" w14:textId="13494282" w:rsidR="00B92C3C" w:rsidRPr="008B4690" w:rsidRDefault="00B92C3C" w:rsidP="00B04EBB">
            <w:pPr>
              <w:ind w:left="0" w:firstLine="0"/>
              <w:rPr>
                <w:sz w:val="20"/>
                <w:szCs w:val="20"/>
                <w:lang w:val="id-ID"/>
              </w:rPr>
            </w:pPr>
            <w:r w:rsidRPr="008B4690">
              <w:rPr>
                <w:sz w:val="20"/>
                <w:szCs w:val="20"/>
                <w:lang w:val="id-ID"/>
              </w:rPr>
              <w:t>5.</w:t>
            </w:r>
          </w:p>
        </w:tc>
        <w:tc>
          <w:tcPr>
            <w:tcW w:w="947" w:type="dxa"/>
          </w:tcPr>
          <w:p w14:paraId="0A35AE65" w14:textId="620268B4" w:rsidR="00B92C3C" w:rsidRPr="008B4690" w:rsidRDefault="00D23FF6" w:rsidP="00B04EBB">
            <w:pPr>
              <w:ind w:left="0" w:firstLine="0"/>
              <w:rPr>
                <w:sz w:val="20"/>
                <w:szCs w:val="20"/>
                <w:lang w:val="id-ID"/>
              </w:rPr>
            </w:pPr>
            <w:r>
              <w:rPr>
                <w:sz w:val="20"/>
                <w:szCs w:val="20"/>
                <w:lang w:val="id-ID"/>
              </w:rPr>
              <w:fldChar w:fldCharType="begin"/>
            </w:r>
            <w:r w:rsidR="008630C6">
              <w:rPr>
                <w:sz w:val="20"/>
                <w:szCs w:val="20"/>
                <w:lang w:val="id-ID"/>
              </w:rPr>
              <w:instrText xml:space="preserve"> ADDIN ZOTERO_ITEM CSL_CITATION {"citationID":"hpOusQ0a","properties":{"formattedCitation":"(Albadru Muh Izul Khaq, 2022)","plainCitation":"(Albadru Muh Izul Khaq, 2022)","noteIndex":0},"citationItems":[{"id":664,"uris":["http://zotero.org/users/local/vVJDaCwC/items/FZ6C7L73"],"itemData":{"id":664,"type":"thesis","abstract":"Perkembangan teknologi yang sangat cepat akan memudahkan pelayan publik yaitu negara dalam melayani masyarakat, salah satunya dalam bidang pelayanan administrasi kependudukan. Dengan adanya teknologi akan memudahkan dan mempercepat proses mengurus administrasi kependudukan. Namun dalam implementasinya ada beberapa permasalahan yang timbul di antaranya potensi pemalsuan surat dan membutuhkan waktu yang lama dalam proses pengurusan surat. Penelitian ini bertujuan membangun sistem layanan administrasi yang memudahkan masyarakat dengan memanfaatkan Quick Response Code (QR Code) sebagai alat bantu validasi dokumen. Dalam penelitian ini, peneliti menggunakan metode Software Development Life Cycle (SDLC) Waterfall yang didasarkan pada penelitian (Pressman, 2012). Metode waterfall ini terdiri dari 5 tahapan di antaranya requirement, design, implementation, verification, dan maintenance. Berdasarkan hasil dari pengujian yang melibatkan 30 orang responden yang terdiri dari kepala desa dan warga desa Papasan Hasil pengujian blackbox dapat disimpulkan sistem dapat berjalan dengan baik sesuai dengan fungsinya. Hasil dari pengujian UAT didapatkan hasil total persentase 88%, yang berarti sistem yang dibuat masuk dalam kategori penilaian sangat baik.","publisher":"Universitas Islam Negeri Walisongo Semarang","title":"pemanfaatan QR Code untuk validasi dokumen pada sistem layanan administrasi kependudukan Desa Papasan","URL":"https://eprints.walisongo.ac.id/id/eprint/17935/","author":[{"literal":"Albadru Muh Izul Khaq"}],"issued":{"date-parts":[["2022"]]}}}],"schema":"https://github.com/citation-style-language/schema/raw/master/csl-citation.json"} </w:instrText>
            </w:r>
            <w:r>
              <w:rPr>
                <w:sz w:val="20"/>
                <w:szCs w:val="20"/>
                <w:lang w:val="id-ID"/>
              </w:rPr>
              <w:fldChar w:fldCharType="separate"/>
            </w:r>
            <w:r w:rsidR="008630C6" w:rsidRPr="008630C6">
              <w:rPr>
                <w:sz w:val="20"/>
              </w:rPr>
              <w:t>(Albadru Muh Izul Khaq, 2022)</w:t>
            </w:r>
            <w:r>
              <w:rPr>
                <w:sz w:val="20"/>
                <w:szCs w:val="20"/>
                <w:lang w:val="id-ID"/>
              </w:rPr>
              <w:fldChar w:fldCharType="end"/>
            </w:r>
          </w:p>
        </w:tc>
        <w:tc>
          <w:tcPr>
            <w:tcW w:w="1559" w:type="dxa"/>
          </w:tcPr>
          <w:p w14:paraId="48701C5A" w14:textId="58E75FC5" w:rsidR="00B92C3C" w:rsidRPr="008B4690" w:rsidRDefault="000A3606" w:rsidP="00B04EBB">
            <w:pPr>
              <w:shd w:val="clear" w:color="auto" w:fill="FFFFFF"/>
              <w:ind w:left="0" w:firstLine="0"/>
              <w:jc w:val="left"/>
              <w:rPr>
                <w:sz w:val="20"/>
                <w:szCs w:val="20"/>
                <w:lang w:val="id-ID"/>
              </w:rPr>
            </w:pPr>
            <w:r w:rsidRPr="000A3606">
              <w:rPr>
                <w:sz w:val="20"/>
                <w:szCs w:val="20"/>
              </w:rPr>
              <w:t xml:space="preserve">Pemanfaatan </w:t>
            </w:r>
            <w:r w:rsidRPr="008A3497">
              <w:rPr>
                <w:i/>
                <w:iCs/>
                <w:sz w:val="20"/>
                <w:szCs w:val="20"/>
              </w:rPr>
              <w:t>Qr Code</w:t>
            </w:r>
            <w:r w:rsidRPr="000A3606">
              <w:rPr>
                <w:sz w:val="20"/>
                <w:szCs w:val="20"/>
              </w:rPr>
              <w:t xml:space="preserve"> Untuk Validasi Dokumen Pada Sistem Layanan Administrasi Kependudukan Desa Papasan</w:t>
            </w:r>
          </w:p>
        </w:tc>
        <w:tc>
          <w:tcPr>
            <w:tcW w:w="2529" w:type="dxa"/>
          </w:tcPr>
          <w:p w14:paraId="0FFC835D" w14:textId="40BE6C32" w:rsidR="00B92C3C" w:rsidRPr="008B4690" w:rsidRDefault="001F0FF6" w:rsidP="00B04EBB">
            <w:pPr>
              <w:shd w:val="clear" w:color="auto" w:fill="FFFFFF"/>
              <w:ind w:left="0" w:firstLine="0"/>
              <w:rPr>
                <w:rFonts w:cs="Arial"/>
                <w:sz w:val="20"/>
                <w:szCs w:val="20"/>
                <w:lang w:val="id-ID" w:eastAsia="en-ID"/>
              </w:rPr>
            </w:pPr>
            <w:r w:rsidRPr="001F0FF6">
              <w:rPr>
                <w:rFonts w:cs="Arial"/>
                <w:sz w:val="20"/>
                <w:szCs w:val="20"/>
                <w:lang w:val="id-ID" w:eastAsia="en-ID"/>
              </w:rPr>
              <w:t xml:space="preserve">Penelitian ini bertujuan membangun sistem layanan administrasi yang memudahkan masyarakat dengan memanfaatkan </w:t>
            </w:r>
            <w:r w:rsidRPr="000646AA">
              <w:rPr>
                <w:rFonts w:cs="Arial"/>
                <w:i/>
                <w:iCs/>
                <w:sz w:val="20"/>
                <w:szCs w:val="20"/>
                <w:lang w:val="id-ID" w:eastAsia="en-ID"/>
              </w:rPr>
              <w:t>Quick Response Code</w:t>
            </w:r>
            <w:r w:rsidRPr="001F0FF6">
              <w:rPr>
                <w:rFonts w:cs="Arial"/>
                <w:sz w:val="20"/>
                <w:szCs w:val="20"/>
                <w:lang w:val="id-ID" w:eastAsia="en-ID"/>
              </w:rPr>
              <w:t xml:space="preserve"> (QR Code) sebagai alat bantu validasi dokumen.</w:t>
            </w:r>
            <w:r w:rsidR="00C907AB">
              <w:rPr>
                <w:rFonts w:cs="Arial"/>
                <w:sz w:val="20"/>
                <w:szCs w:val="20"/>
                <w:lang w:eastAsia="en-ID"/>
              </w:rPr>
              <w:t xml:space="preserve"> </w:t>
            </w:r>
            <w:r w:rsidRPr="001F0FF6">
              <w:rPr>
                <w:rFonts w:cs="Arial"/>
                <w:sz w:val="20"/>
                <w:szCs w:val="20"/>
                <w:lang w:val="id-ID" w:eastAsia="en-ID"/>
              </w:rPr>
              <w:t xml:space="preserve">Berdasarkan hasil dari pengujian </w:t>
            </w:r>
            <w:r w:rsidRPr="000646AA">
              <w:rPr>
                <w:rFonts w:cs="Arial"/>
                <w:i/>
                <w:iCs/>
                <w:sz w:val="20"/>
                <w:szCs w:val="20"/>
                <w:lang w:val="id-ID" w:eastAsia="en-ID"/>
              </w:rPr>
              <w:t>black</w:t>
            </w:r>
            <w:r w:rsidR="00110AD8">
              <w:rPr>
                <w:rFonts w:cs="Arial"/>
                <w:i/>
                <w:iCs/>
                <w:sz w:val="20"/>
                <w:szCs w:val="20"/>
                <w:lang w:eastAsia="en-ID"/>
              </w:rPr>
              <w:t xml:space="preserve"> </w:t>
            </w:r>
            <w:r w:rsidRPr="000646AA">
              <w:rPr>
                <w:rFonts w:cs="Arial"/>
                <w:i/>
                <w:iCs/>
                <w:sz w:val="20"/>
                <w:szCs w:val="20"/>
                <w:lang w:val="id-ID" w:eastAsia="en-ID"/>
              </w:rPr>
              <w:t>box</w:t>
            </w:r>
            <w:r w:rsidRPr="001F0FF6">
              <w:rPr>
                <w:rFonts w:cs="Arial"/>
                <w:sz w:val="20"/>
                <w:szCs w:val="20"/>
                <w:lang w:val="id-ID" w:eastAsia="en-ID"/>
              </w:rPr>
              <w:t xml:space="preserve"> dapat disimpulkan sistem berjalan dengan baik sesuai dengan fungsinya. </w:t>
            </w:r>
            <w:r w:rsidRPr="001F0FF6">
              <w:rPr>
                <w:rFonts w:cs="Arial"/>
                <w:sz w:val="20"/>
                <w:szCs w:val="20"/>
                <w:lang w:val="id-ID" w:eastAsia="en-ID"/>
              </w:rPr>
              <w:lastRenderedPageBreak/>
              <w:t>Hasil dari pengujian UAT didapatkan hasil total persentase 88%, yang berarti sistem yang dibuat masuk dalam kategori penilaian sangat baik.</w:t>
            </w:r>
          </w:p>
        </w:tc>
      </w:tr>
    </w:tbl>
    <w:p w14:paraId="661369E2" w14:textId="77777777" w:rsidR="00DF2E96" w:rsidRDefault="00DF2E96" w:rsidP="00B04EBB">
      <w:pPr>
        <w:ind w:left="0"/>
        <w:rPr>
          <w:lang w:val="id-ID"/>
        </w:rPr>
      </w:pPr>
    </w:p>
    <w:p w14:paraId="577696E8" w14:textId="2150F264" w:rsidR="003E72E5" w:rsidRPr="00D10BB4" w:rsidRDefault="00072B96" w:rsidP="00D10BB4">
      <w:pPr>
        <w:ind w:left="0"/>
        <w:rPr>
          <w:i/>
          <w:iCs/>
          <w:lang w:val="id-ID"/>
        </w:rPr>
      </w:pPr>
      <w:r w:rsidRPr="008B4690">
        <w:rPr>
          <w:lang w:val="id-ID"/>
        </w:rPr>
        <w:t>Sebagai dasar perancangan, peneliti menggunakan acuan referensi yang telah disajikan pada tabel</w:t>
      </w:r>
      <w:r w:rsidR="00E1607D" w:rsidRPr="008B4690">
        <w:rPr>
          <w:lang w:val="id-ID"/>
        </w:rPr>
        <w:t xml:space="preserve"> 2.1</w:t>
      </w:r>
      <w:r w:rsidRPr="008B4690">
        <w:rPr>
          <w:lang w:val="id-ID"/>
        </w:rPr>
        <w:t xml:space="preserve"> tersebut. </w:t>
      </w:r>
      <w:r w:rsidR="00B92C3C" w:rsidRPr="008B4690">
        <w:rPr>
          <w:lang w:val="id-ID"/>
        </w:rPr>
        <w:t xml:space="preserve">Penelitian yang akan dilakukan memiliki perbedaan dengan penelitian yang telah dilakukan sebelumnya, yaitu penelitian tidak hanya berfokus pada </w:t>
      </w:r>
      <w:r w:rsidR="00930DE3">
        <w:t>pengelolaan</w:t>
      </w:r>
      <w:r w:rsidR="00B92C3C" w:rsidRPr="008B4690">
        <w:rPr>
          <w:lang w:val="id-ID"/>
        </w:rPr>
        <w:t xml:space="preserve"> saja, namun </w:t>
      </w:r>
      <w:r w:rsidR="00684F71" w:rsidRPr="008B4690">
        <w:rPr>
          <w:lang w:val="id-ID"/>
        </w:rPr>
        <w:t xml:space="preserve">juga </w:t>
      </w:r>
      <w:r w:rsidR="00B92C3C" w:rsidRPr="008B4690">
        <w:rPr>
          <w:lang w:val="id-ID"/>
        </w:rPr>
        <w:t>mencakup</w:t>
      </w:r>
      <w:r w:rsidR="00337E9B" w:rsidRPr="008B4690">
        <w:rPr>
          <w:lang w:val="id-ID"/>
        </w:rPr>
        <w:t xml:space="preserve"> </w:t>
      </w:r>
      <w:r w:rsidR="00B92C3C" w:rsidRPr="008B4690">
        <w:rPr>
          <w:lang w:val="id-ID"/>
        </w:rPr>
        <w:t xml:space="preserve"> </w:t>
      </w:r>
      <w:r w:rsidR="00DF3718">
        <w:t>pembuatan</w:t>
      </w:r>
      <w:r w:rsidR="00B92C3C" w:rsidRPr="008B4690">
        <w:rPr>
          <w:lang w:val="id-ID"/>
        </w:rPr>
        <w:t xml:space="preserve"> </w:t>
      </w:r>
      <w:r w:rsidR="00241BBA" w:rsidRPr="008B4690">
        <w:rPr>
          <w:lang w:val="id-ID"/>
        </w:rPr>
        <w:t>dokumen</w:t>
      </w:r>
      <w:r w:rsidR="00930DE3">
        <w:t xml:space="preserve"> yang dilakukan secara otomatis</w:t>
      </w:r>
      <w:r w:rsidR="00DF3718">
        <w:t>. I</w:t>
      </w:r>
      <w:r w:rsidR="00337E9B" w:rsidRPr="008B4690">
        <w:rPr>
          <w:lang w:val="id-ID"/>
        </w:rPr>
        <w:t>mplementasi dari sistem yang dirancang</w:t>
      </w:r>
      <w:r w:rsidR="00DF3718">
        <w:t xml:space="preserve"> juga berbeda dalam perancangan sistem ini</w:t>
      </w:r>
      <w:r w:rsidR="00337E9B" w:rsidRPr="008B4690">
        <w:rPr>
          <w:lang w:val="id-ID"/>
        </w:rPr>
        <w:t xml:space="preserve"> digunakan sebagai pengelolaan dokumen </w:t>
      </w:r>
      <w:r w:rsidR="00D11A9F">
        <w:t xml:space="preserve">pertanggungjawaban pada </w:t>
      </w:r>
      <w:r w:rsidR="00DF3718">
        <w:t>kegiatan PTSL di kantor pertanahan kota Semarang</w:t>
      </w:r>
      <w:r w:rsidR="000F0C66" w:rsidRPr="008B4690">
        <w:rPr>
          <w:lang w:val="id-ID"/>
        </w:rPr>
        <w:t>.</w:t>
      </w:r>
      <w:r w:rsidR="000258C8">
        <w:t xml:space="preserve"> </w:t>
      </w:r>
      <w:r w:rsidRPr="008B4690">
        <w:rPr>
          <w:lang w:val="id-ID"/>
        </w:rPr>
        <w:t xml:space="preserve">Berdasarkan kajian penelitian </w:t>
      </w:r>
      <w:r w:rsidR="0022421B">
        <w:t>tersebut</w:t>
      </w:r>
      <w:r w:rsidRPr="008B4690">
        <w:rPr>
          <w:lang w:val="id-ID"/>
        </w:rPr>
        <w:t xml:space="preserve">, peneliti merancang sebuah Sistem pengelolaan dokumen </w:t>
      </w:r>
      <w:r w:rsidR="00351047">
        <w:t xml:space="preserve">pertanggungjawaban </w:t>
      </w:r>
      <w:r w:rsidRPr="008B4690">
        <w:rPr>
          <w:lang w:val="id-ID"/>
        </w:rPr>
        <w:t xml:space="preserve">pada kegiatan PTSL </w:t>
      </w:r>
      <w:r w:rsidR="00351047">
        <w:t xml:space="preserve">di </w:t>
      </w:r>
      <w:r w:rsidRPr="008B4690">
        <w:rPr>
          <w:lang w:val="id-ID"/>
        </w:rPr>
        <w:t xml:space="preserve">Kantor Pertanahan Kota Semarang menggunakan model </w:t>
      </w:r>
      <w:r w:rsidR="00E46CA5">
        <w:t xml:space="preserve">perancangan </w:t>
      </w:r>
      <w:r w:rsidRPr="005D51BB">
        <w:rPr>
          <w:i/>
          <w:iCs/>
          <w:lang w:val="id-ID"/>
        </w:rPr>
        <w:t>waterfall</w:t>
      </w:r>
      <w:r w:rsidR="007E541D">
        <w:t xml:space="preserve">, </w:t>
      </w:r>
      <w:r w:rsidRPr="008B4690">
        <w:rPr>
          <w:lang w:val="id-ID"/>
        </w:rPr>
        <w:t xml:space="preserve">diuji </w:t>
      </w:r>
      <w:r w:rsidR="00321DA8">
        <w:t>berdasarkan karakteristik</w:t>
      </w:r>
      <w:r w:rsidR="00F9048F">
        <w:t xml:space="preserve"> pengujian</w:t>
      </w:r>
      <w:r w:rsidR="00321DA8">
        <w:t xml:space="preserve"> </w:t>
      </w:r>
      <w:r w:rsidR="00321DA8" w:rsidRPr="00AA60CD">
        <w:rPr>
          <w:i/>
          <w:iCs/>
        </w:rPr>
        <w:t>functional suitability</w:t>
      </w:r>
      <w:r w:rsidR="00321DA8">
        <w:t xml:space="preserve"> dan</w:t>
      </w:r>
      <w:r w:rsidR="00321DA8" w:rsidRPr="009B52CC">
        <w:t xml:space="preserve"> </w:t>
      </w:r>
      <w:r w:rsidR="00321DA8" w:rsidRPr="00AA60CD">
        <w:rPr>
          <w:i/>
          <w:iCs/>
        </w:rPr>
        <w:t>usability</w:t>
      </w:r>
      <w:r w:rsidR="00321DA8" w:rsidRPr="008B4690">
        <w:rPr>
          <w:lang w:val="id-ID"/>
        </w:rPr>
        <w:t xml:space="preserve"> </w:t>
      </w:r>
      <w:r w:rsidRPr="008B4690">
        <w:rPr>
          <w:lang w:val="id-ID"/>
        </w:rPr>
        <w:t>menggunakan metode</w:t>
      </w:r>
      <w:r w:rsidR="00321DA8">
        <w:t xml:space="preserve"> </w:t>
      </w:r>
      <w:r w:rsidRPr="008B4690">
        <w:rPr>
          <w:lang w:val="id-ID"/>
        </w:rPr>
        <w:t xml:space="preserve"> </w:t>
      </w:r>
      <w:r w:rsidRPr="008B4690">
        <w:rPr>
          <w:i/>
          <w:iCs/>
          <w:lang w:val="id-ID"/>
        </w:rPr>
        <w:t>blackbox testing</w:t>
      </w:r>
      <w:r w:rsidR="00C831FF">
        <w:rPr>
          <w:i/>
          <w:iCs/>
        </w:rPr>
        <w:t xml:space="preserve"> </w:t>
      </w:r>
      <w:r w:rsidR="00C831FF">
        <w:t xml:space="preserve">dan </w:t>
      </w:r>
      <w:r w:rsidR="00537AF1" w:rsidRPr="00714769">
        <w:rPr>
          <w:i/>
          <w:iCs/>
        </w:rPr>
        <w:t>user acceptance test</w:t>
      </w:r>
      <w:r w:rsidR="00537AF1">
        <w:t xml:space="preserve"> </w:t>
      </w:r>
      <w:r w:rsidRPr="008B4690">
        <w:rPr>
          <w:i/>
          <w:iCs/>
          <w:lang w:val="id-ID"/>
        </w:rPr>
        <w:t>.</w:t>
      </w:r>
    </w:p>
    <w:p w14:paraId="0674C57D" w14:textId="77777777" w:rsidR="00B032AE" w:rsidRPr="007E28C0" w:rsidRDefault="00B032AE" w:rsidP="001721CC">
      <w:pPr>
        <w:ind w:left="0" w:firstLine="0"/>
        <w:rPr>
          <w:lang w:val="id-ID"/>
        </w:rPr>
      </w:pPr>
      <w:bookmarkStart w:id="84" w:name="_Toc115091007"/>
      <w:bookmarkStart w:id="85" w:name="_Toc115755070"/>
    </w:p>
    <w:p w14:paraId="43E69B04" w14:textId="324F3F0C" w:rsidR="006F3089" w:rsidRPr="008B4690" w:rsidRDefault="006F3089" w:rsidP="00B04EBB">
      <w:pPr>
        <w:pStyle w:val="Heading1"/>
        <w:spacing w:line="360" w:lineRule="auto"/>
        <w:rPr>
          <w:lang w:val="id-ID"/>
        </w:rPr>
      </w:pPr>
      <w:bookmarkStart w:id="86" w:name="_Toc132291478"/>
      <w:r w:rsidRPr="008B4690">
        <w:rPr>
          <w:lang w:val="id-ID"/>
        </w:rPr>
        <w:lastRenderedPageBreak/>
        <w:t>BAB III</w:t>
      </w:r>
      <w:bookmarkEnd w:id="84"/>
      <w:bookmarkEnd w:id="85"/>
      <w:bookmarkEnd w:id="86"/>
    </w:p>
    <w:p w14:paraId="24D4A030" w14:textId="3BEC1620" w:rsidR="0010084E" w:rsidRPr="008B4690" w:rsidRDefault="00CA4B21" w:rsidP="00B04EBB">
      <w:pPr>
        <w:pStyle w:val="Heading1"/>
        <w:spacing w:line="360" w:lineRule="auto"/>
        <w:rPr>
          <w:lang w:val="id-ID"/>
        </w:rPr>
      </w:pPr>
      <w:bookmarkStart w:id="87" w:name="_Toc115091008"/>
      <w:bookmarkStart w:id="88" w:name="_Toc115755071"/>
      <w:bookmarkStart w:id="89" w:name="_Toc132291479"/>
      <w:r w:rsidRPr="008B4690">
        <w:rPr>
          <w:lang w:val="id-ID"/>
        </w:rPr>
        <w:t>METODE PENELITIAN</w:t>
      </w:r>
      <w:bookmarkEnd w:id="87"/>
      <w:bookmarkEnd w:id="88"/>
      <w:bookmarkEnd w:id="89"/>
    </w:p>
    <w:p w14:paraId="30148E15" w14:textId="33F65354" w:rsidR="00FF4F86" w:rsidRPr="008B4690" w:rsidRDefault="00D35B2A" w:rsidP="00B04EBB">
      <w:pPr>
        <w:pStyle w:val="Heading2"/>
        <w:numPr>
          <w:ilvl w:val="0"/>
          <w:numId w:val="3"/>
        </w:numPr>
        <w:spacing w:line="360" w:lineRule="auto"/>
        <w:rPr>
          <w:lang w:val="id-ID"/>
        </w:rPr>
      </w:pPr>
      <w:bookmarkStart w:id="90" w:name="_Toc132291480"/>
      <w:bookmarkStart w:id="91" w:name="_Toc115091009"/>
      <w:bookmarkStart w:id="92" w:name="_Toc115755072"/>
      <w:r w:rsidRPr="008B4690">
        <w:rPr>
          <w:lang w:val="id-ID"/>
        </w:rPr>
        <w:t>Metode Pengumpulan Data</w:t>
      </w:r>
      <w:bookmarkEnd w:id="90"/>
    </w:p>
    <w:p w14:paraId="51C92484" w14:textId="4AB44B9F" w:rsidR="00FB2040" w:rsidRPr="008B4690" w:rsidRDefault="00FB6E82" w:rsidP="00B04EBB">
      <w:pPr>
        <w:ind w:left="0" w:firstLine="284"/>
        <w:rPr>
          <w:lang w:val="id-ID"/>
        </w:rPr>
      </w:pPr>
      <w:r w:rsidRPr="008B4690">
        <w:rPr>
          <w:lang w:val="id-ID"/>
        </w:rPr>
        <w:t xml:space="preserve">Data dan informasi yang diperlukan sesuai dengan permasalahan yang dibahas dalam penelitian dikumpulkan melalui observasi, wawancara dan studi </w:t>
      </w:r>
      <w:r w:rsidR="00F5367E" w:rsidRPr="008B4690">
        <w:rPr>
          <w:lang w:val="id-ID"/>
        </w:rPr>
        <w:t>l</w:t>
      </w:r>
      <w:r w:rsidR="00B05812" w:rsidRPr="008B4690">
        <w:rPr>
          <w:lang w:val="id-ID"/>
        </w:rPr>
        <w:t>iteratur</w:t>
      </w:r>
      <w:r w:rsidRPr="008B4690">
        <w:rPr>
          <w:lang w:val="id-ID"/>
        </w:rPr>
        <w:t>.</w:t>
      </w:r>
    </w:p>
    <w:p w14:paraId="04CAC4CA" w14:textId="77777777" w:rsidR="00FB6E82" w:rsidRPr="008B4690" w:rsidRDefault="00FB6E82" w:rsidP="00B04EBB">
      <w:pPr>
        <w:pStyle w:val="Heading3"/>
        <w:numPr>
          <w:ilvl w:val="0"/>
          <w:numId w:val="12"/>
        </w:numPr>
        <w:spacing w:line="360" w:lineRule="auto"/>
        <w:rPr>
          <w:lang w:val="id-ID"/>
        </w:rPr>
      </w:pPr>
      <w:bookmarkStart w:id="93" w:name="_Toc132291481"/>
      <w:r w:rsidRPr="008B4690">
        <w:rPr>
          <w:lang w:val="id-ID"/>
        </w:rPr>
        <w:t>Observasi</w:t>
      </w:r>
      <w:bookmarkEnd w:id="93"/>
      <w:r w:rsidRPr="008B4690">
        <w:rPr>
          <w:lang w:val="id-ID"/>
        </w:rPr>
        <w:t xml:space="preserve"> </w:t>
      </w:r>
    </w:p>
    <w:p w14:paraId="71EC1ADF" w14:textId="48BD3C65" w:rsidR="00FB6E82" w:rsidRPr="008B4690" w:rsidRDefault="00FB6E82" w:rsidP="009805D5">
      <w:pPr>
        <w:ind w:left="644" w:firstLine="436"/>
        <w:rPr>
          <w:lang w:val="id-ID"/>
        </w:rPr>
      </w:pPr>
      <w:r w:rsidRPr="008B4690">
        <w:rPr>
          <w:lang w:val="id-ID"/>
        </w:rPr>
        <w:t xml:space="preserve">Observasi dilakukan dengan melakukan pengamatan di Bagian Tata Usaha Kantor Pertanahan Kota Semarang. Hal-hal yang diamati dalam observasi ini adalah proses </w:t>
      </w:r>
      <w:r w:rsidR="00990CAD">
        <w:t>pembuatan dan pengelolaan</w:t>
      </w:r>
      <w:r w:rsidRPr="008B4690">
        <w:rPr>
          <w:lang w:val="id-ID"/>
        </w:rPr>
        <w:t xml:space="preserve"> dokumen</w:t>
      </w:r>
      <w:r w:rsidR="001320F1">
        <w:t xml:space="preserve"> </w:t>
      </w:r>
      <w:r w:rsidR="00F553F4">
        <w:t xml:space="preserve">pertanggungjawaban </w:t>
      </w:r>
      <w:r w:rsidRPr="008B4690">
        <w:rPr>
          <w:lang w:val="id-ID"/>
        </w:rPr>
        <w:t xml:space="preserve">kegiatan PTSL </w:t>
      </w:r>
      <w:r w:rsidR="00A60426">
        <w:t>yang dilakukan oleh staf tata usaha</w:t>
      </w:r>
      <w:r w:rsidRPr="008B4690">
        <w:rPr>
          <w:lang w:val="id-ID"/>
        </w:rPr>
        <w:t xml:space="preserve">. </w:t>
      </w:r>
    </w:p>
    <w:p w14:paraId="09CFE4A3" w14:textId="77777777" w:rsidR="00FB6E82" w:rsidRPr="008B4690" w:rsidRDefault="00FB6E82" w:rsidP="00B04EBB">
      <w:pPr>
        <w:pStyle w:val="Heading3"/>
        <w:spacing w:line="360" w:lineRule="auto"/>
        <w:rPr>
          <w:lang w:val="id-ID"/>
        </w:rPr>
      </w:pPr>
      <w:bookmarkStart w:id="94" w:name="_Toc132291482"/>
      <w:r w:rsidRPr="008B4690">
        <w:rPr>
          <w:lang w:val="id-ID"/>
        </w:rPr>
        <w:t>Wawancara</w:t>
      </w:r>
      <w:bookmarkEnd w:id="94"/>
      <w:r w:rsidRPr="008B4690">
        <w:rPr>
          <w:lang w:val="id-ID"/>
        </w:rPr>
        <w:t xml:space="preserve"> </w:t>
      </w:r>
    </w:p>
    <w:p w14:paraId="0C42290E" w14:textId="64FDA969" w:rsidR="0070708E" w:rsidRPr="0070708E" w:rsidRDefault="00FB6E82" w:rsidP="009805D5">
      <w:pPr>
        <w:ind w:left="644" w:firstLine="436"/>
      </w:pPr>
      <w:r w:rsidRPr="008B4690">
        <w:rPr>
          <w:lang w:val="id-ID"/>
        </w:rPr>
        <w:t>Wawancara dilakukan untuk mengumpulkan data yang diperlukan dalam pengembangan sistem informasi</w:t>
      </w:r>
      <w:r w:rsidR="00670EFE">
        <w:t xml:space="preserve"> </w:t>
      </w:r>
      <w:r w:rsidR="0017623F">
        <w:t>pengelolaan dokumen</w:t>
      </w:r>
      <w:r w:rsidR="0006027A">
        <w:t xml:space="preserve"> pertanggungjawaban kegiatan PTSL di Kantor Pertanahan Kota Semarang</w:t>
      </w:r>
      <w:r w:rsidRPr="008B4690">
        <w:rPr>
          <w:lang w:val="id-ID"/>
        </w:rPr>
        <w:t>. Wawancara dilakukan dengan beberapa orang di Kantor Pertanahan Kota Semarang, salah satunya yaitu Ibu Agustanti Tias Setiyoni, S.ST yang merupakan koordinator kelompok substansi keuangan dan BMN</w:t>
      </w:r>
      <w:r w:rsidR="00400103" w:rsidRPr="008B4690">
        <w:rPr>
          <w:lang w:val="id-ID"/>
        </w:rPr>
        <w:t xml:space="preserve"> </w:t>
      </w:r>
      <w:r w:rsidR="00400103" w:rsidRPr="008B4690">
        <w:rPr>
          <w:lang w:val="id-ID"/>
        </w:rPr>
        <w:lastRenderedPageBreak/>
        <w:t>pada Kantor Pertanahan Kota Semarang</w:t>
      </w:r>
      <w:r w:rsidRPr="008B4690">
        <w:rPr>
          <w:lang w:val="id-ID"/>
        </w:rPr>
        <w:t xml:space="preserve">. </w:t>
      </w:r>
      <w:r w:rsidR="00340D62" w:rsidRPr="00340D62">
        <w:rPr>
          <w:lang w:val="id-ID"/>
        </w:rPr>
        <w:t xml:space="preserve">Wawancara ini dilakukan </w:t>
      </w:r>
      <w:r w:rsidR="00F63D58">
        <w:t>untuk</w:t>
      </w:r>
      <w:r w:rsidR="00340D62" w:rsidRPr="00340D62">
        <w:rPr>
          <w:lang w:val="id-ID"/>
        </w:rPr>
        <w:t xml:space="preserve"> </w:t>
      </w:r>
      <w:r w:rsidR="00340D62" w:rsidRPr="00340D62">
        <w:t xml:space="preserve">mengumpulkan data – data yang digunakan di dalam proses bisnis yang berjalan. Dari hasil wawancara, peneliti mendapatkan informasi mengenai </w:t>
      </w:r>
      <w:r w:rsidR="00FA00D8">
        <w:t>proses</w:t>
      </w:r>
      <w:r w:rsidR="00F63D58">
        <w:t xml:space="preserve"> bisnis dalam</w:t>
      </w:r>
      <w:r w:rsidR="00FA00D8">
        <w:t xml:space="preserve"> pembuatan dan pengelolaan dokumen pertanggungjawaban kegiatan PTSl di Kantor Pertanahan Kota Semarang</w:t>
      </w:r>
      <w:r w:rsidR="00340D62" w:rsidRPr="00340D62">
        <w:t xml:space="preserve"> serta informasi lainnya yang berguna dalam menganalisis dan merancang Sistem Informasi </w:t>
      </w:r>
      <w:r w:rsidR="00194CB9">
        <w:t>Pengelolaan Dokumen Pertanggungjawaban Kegiatan PTSL di Kantor Pertanahan Kota Semarang.</w:t>
      </w:r>
    </w:p>
    <w:p w14:paraId="7FA890BF" w14:textId="64916A1D" w:rsidR="0094367A" w:rsidRDefault="0094367A" w:rsidP="005A3DCD">
      <w:pPr>
        <w:pStyle w:val="Heading4"/>
      </w:pPr>
      <w:r>
        <w:t>Proses Bisnis Yang Berjalan</w:t>
      </w:r>
    </w:p>
    <w:p w14:paraId="553815B3" w14:textId="474EAE52" w:rsidR="00B81BD7" w:rsidRDefault="009430FE" w:rsidP="008B5B08">
      <w:pPr>
        <w:ind w:left="1070" w:firstLine="370"/>
      </w:pPr>
      <w:r>
        <w:t xml:space="preserve">Hasil dari wawancara dan observasi yang dilakukan dengan pihak </w:t>
      </w:r>
      <w:r w:rsidRPr="008B4690">
        <w:rPr>
          <w:lang w:val="id-ID"/>
        </w:rPr>
        <w:t>Kantor Pertanahan Kota Semarang</w:t>
      </w:r>
      <w:r>
        <w:t xml:space="preserve"> dapat menggambarkan proses bisnis pembuatan dan pengelolaan dokumen </w:t>
      </w:r>
      <w:r w:rsidR="00E268FC">
        <w:t>pertanggungjawaban</w:t>
      </w:r>
      <w:r>
        <w:t xml:space="preserve"> kegiatan PTSL yang berjalan.</w:t>
      </w:r>
      <w:r w:rsidR="00AE68CC">
        <w:t xml:space="preserve"> </w:t>
      </w:r>
      <w:r>
        <w:t>Gambaran dari proses bisnis yang berjalan ditunjukkan pada gambar</w:t>
      </w:r>
      <w:r w:rsidR="00CA38C4">
        <w:rPr>
          <w:noProof/>
        </w:rPr>
        <w:t xml:space="preserve"> </w:t>
      </w:r>
      <w:r w:rsidR="00AD6E10">
        <w:rPr>
          <w:noProof/>
        </w:rPr>
        <w:t>3.1</w:t>
      </w:r>
      <w:r w:rsidR="007057CB">
        <w:t>.</w:t>
      </w:r>
    </w:p>
    <w:p w14:paraId="0B6C8CD9" w14:textId="71DDD4F8" w:rsidR="00AE68CC" w:rsidRDefault="00B822EC" w:rsidP="008B5B08">
      <w:pPr>
        <w:ind w:left="1070" w:firstLine="370"/>
      </w:pPr>
      <w:r>
        <w:rPr>
          <w:noProof/>
        </w:rPr>
        <w:lastRenderedPageBreak/>
        <w:drawing>
          <wp:anchor distT="0" distB="0" distL="114300" distR="114300" simplePos="0" relativeHeight="251687936" behindDoc="0" locked="0" layoutInCell="1" allowOverlap="1" wp14:anchorId="66402886" wp14:editId="2997FD8F">
            <wp:simplePos x="0" y="0"/>
            <wp:positionH relativeFrom="column">
              <wp:posOffset>1905</wp:posOffset>
            </wp:positionH>
            <wp:positionV relativeFrom="paragraph">
              <wp:posOffset>241300</wp:posOffset>
            </wp:positionV>
            <wp:extent cx="3662045" cy="3883025"/>
            <wp:effectExtent l="0" t="0" r="0" b="317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62045" cy="38830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D727AA" w14:textId="6B2884B5" w:rsidR="00F245CB" w:rsidRPr="00F245CB" w:rsidRDefault="006D7C1D" w:rsidP="00B04EBB">
      <w:pPr>
        <w:pStyle w:val="Caption"/>
        <w:jc w:val="center"/>
        <w:rPr>
          <w:color w:val="auto"/>
          <w:sz w:val="20"/>
          <w:szCs w:val="20"/>
        </w:rPr>
      </w:pPr>
      <w:bookmarkStart w:id="95" w:name="_Toc118783435"/>
      <w:bookmarkStart w:id="96" w:name="_Toc118783482"/>
      <w:bookmarkStart w:id="97" w:name="_Toc118783697"/>
      <w:bookmarkStart w:id="98" w:name="_Toc118783998"/>
      <w:bookmarkStart w:id="99" w:name="_Toc132706524"/>
      <w:r w:rsidRPr="00B81BD7">
        <w:rPr>
          <w:color w:val="auto"/>
          <w:sz w:val="20"/>
          <w:szCs w:val="20"/>
        </w:rPr>
        <w:t xml:space="preserve">Gambar </w:t>
      </w:r>
      <w:r w:rsidR="00B81BD7" w:rsidRPr="00B81BD7">
        <w:rPr>
          <w:color w:val="auto"/>
          <w:sz w:val="20"/>
          <w:szCs w:val="20"/>
        </w:rPr>
        <w:t>3</w:t>
      </w:r>
      <w:r w:rsidR="00675BB2">
        <w:rPr>
          <w:color w:val="auto"/>
          <w:sz w:val="20"/>
          <w:szCs w:val="20"/>
        </w:rPr>
        <w:t>.</w:t>
      </w:r>
      <w:r w:rsidR="00675BB2">
        <w:rPr>
          <w:color w:val="auto"/>
          <w:sz w:val="20"/>
          <w:szCs w:val="20"/>
        </w:rPr>
        <w:fldChar w:fldCharType="begin"/>
      </w:r>
      <w:r w:rsidR="00675BB2">
        <w:rPr>
          <w:color w:val="auto"/>
          <w:sz w:val="20"/>
          <w:szCs w:val="20"/>
        </w:rPr>
        <w:instrText xml:space="preserve"> SEQ Gambar \* ARABIC \s 1 </w:instrText>
      </w:r>
      <w:r w:rsidR="00675BB2">
        <w:rPr>
          <w:color w:val="auto"/>
          <w:sz w:val="20"/>
          <w:szCs w:val="20"/>
        </w:rPr>
        <w:fldChar w:fldCharType="separate"/>
      </w:r>
      <w:r w:rsidR="003D442F">
        <w:rPr>
          <w:noProof/>
          <w:color w:val="auto"/>
          <w:sz w:val="20"/>
          <w:szCs w:val="20"/>
        </w:rPr>
        <w:t>1</w:t>
      </w:r>
      <w:r w:rsidR="00675BB2">
        <w:rPr>
          <w:color w:val="auto"/>
          <w:sz w:val="20"/>
          <w:szCs w:val="20"/>
        </w:rPr>
        <w:fldChar w:fldCharType="end"/>
      </w:r>
      <w:r w:rsidRPr="00B81BD7">
        <w:rPr>
          <w:color w:val="auto"/>
          <w:sz w:val="20"/>
          <w:szCs w:val="20"/>
        </w:rPr>
        <w:t xml:space="preserve"> Proses Bisnis Yang Berjalan</w:t>
      </w:r>
      <w:bookmarkEnd w:id="95"/>
      <w:bookmarkEnd w:id="96"/>
      <w:bookmarkEnd w:id="97"/>
      <w:bookmarkEnd w:id="98"/>
      <w:bookmarkEnd w:id="99"/>
    </w:p>
    <w:p w14:paraId="68D217D1" w14:textId="238AAC54" w:rsidR="00D4211D" w:rsidRDefault="0094367A" w:rsidP="00B04EBB">
      <w:pPr>
        <w:pStyle w:val="Heading4"/>
        <w:keepNext/>
      </w:pPr>
      <w:r>
        <w:t xml:space="preserve">Proses Bisnis </w:t>
      </w:r>
      <w:r w:rsidR="00265E97">
        <w:t>Yang Diusulkan</w:t>
      </w:r>
    </w:p>
    <w:p w14:paraId="2EC90DA4" w14:textId="491E4E9B" w:rsidR="006E725F" w:rsidRDefault="00D4211D" w:rsidP="00726419">
      <w:pPr>
        <w:ind w:left="1070" w:firstLine="370"/>
      </w:pPr>
      <w:r>
        <w:t xml:space="preserve">Dari gambaran proses bisnis yang berjalan seluruh proses </w:t>
      </w:r>
      <w:r w:rsidR="00C619CC">
        <w:t xml:space="preserve">pembuatan dan </w:t>
      </w:r>
      <w:r>
        <w:t>pengelolaan dokumen masih dilakukan secara manual</w:t>
      </w:r>
      <w:r w:rsidR="0051591D">
        <w:t xml:space="preserve">. Proses manual tersebut </w:t>
      </w:r>
      <w:r>
        <w:t xml:space="preserve">dituangkan kedalam sistem yang </w:t>
      </w:r>
      <w:r>
        <w:lastRenderedPageBreak/>
        <w:t>ditunjukkan pada proses</w:t>
      </w:r>
      <w:r w:rsidR="00DE313A">
        <w:t xml:space="preserve"> bisnis</w:t>
      </w:r>
      <w:r>
        <w:t xml:space="preserve"> yang diusulkan pada gambar  3.2</w:t>
      </w:r>
      <w:r w:rsidR="007057CB">
        <w:t>.</w:t>
      </w:r>
    </w:p>
    <w:p w14:paraId="4E898E54" w14:textId="0D70D8C6" w:rsidR="00794EB8" w:rsidRDefault="00794EB8" w:rsidP="00794EB8">
      <w:pPr>
        <w:ind w:left="0" w:firstLine="0"/>
      </w:pPr>
      <w:r>
        <w:rPr>
          <w:noProof/>
        </w:rPr>
        <w:drawing>
          <wp:anchor distT="0" distB="0" distL="114300" distR="114300" simplePos="0" relativeHeight="251689984" behindDoc="0" locked="0" layoutInCell="1" allowOverlap="1" wp14:anchorId="3D38EA70" wp14:editId="178B8089">
            <wp:simplePos x="0" y="0"/>
            <wp:positionH relativeFrom="column">
              <wp:posOffset>1905</wp:posOffset>
            </wp:positionH>
            <wp:positionV relativeFrom="paragraph">
              <wp:posOffset>248920</wp:posOffset>
            </wp:positionV>
            <wp:extent cx="3716655" cy="3764280"/>
            <wp:effectExtent l="0" t="0" r="0" b="762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3678" b="5010"/>
                    <a:stretch/>
                  </pic:blipFill>
                  <pic:spPr bwMode="auto">
                    <a:xfrm>
                      <a:off x="0" y="0"/>
                      <a:ext cx="3716655" cy="37642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1FF0B2" w14:textId="4C02D29B" w:rsidR="001327D0" w:rsidRPr="00794EB8" w:rsidRDefault="00D4211D" w:rsidP="00794EB8">
      <w:pPr>
        <w:pStyle w:val="Caption"/>
        <w:jc w:val="center"/>
        <w:rPr>
          <w:color w:val="auto"/>
          <w:sz w:val="20"/>
          <w:szCs w:val="20"/>
        </w:rPr>
      </w:pPr>
      <w:bookmarkStart w:id="100" w:name="_Toc118783436"/>
      <w:bookmarkStart w:id="101" w:name="_Toc118783483"/>
      <w:bookmarkStart w:id="102" w:name="_Toc118783698"/>
      <w:bookmarkStart w:id="103" w:name="_Toc118783999"/>
      <w:bookmarkStart w:id="104" w:name="_Toc132706525"/>
      <w:r w:rsidRPr="00D4211D">
        <w:rPr>
          <w:color w:val="auto"/>
          <w:sz w:val="20"/>
          <w:szCs w:val="20"/>
        </w:rPr>
        <w:t xml:space="preserve">Gambar </w:t>
      </w:r>
      <w:r>
        <w:rPr>
          <w:color w:val="auto"/>
          <w:sz w:val="20"/>
          <w:szCs w:val="20"/>
        </w:rPr>
        <w:t>3</w:t>
      </w:r>
      <w:r w:rsidR="00675BB2">
        <w:rPr>
          <w:color w:val="auto"/>
          <w:sz w:val="20"/>
          <w:szCs w:val="20"/>
        </w:rPr>
        <w:t>.</w:t>
      </w:r>
      <w:r w:rsidR="00675BB2">
        <w:rPr>
          <w:color w:val="auto"/>
          <w:sz w:val="20"/>
          <w:szCs w:val="20"/>
        </w:rPr>
        <w:fldChar w:fldCharType="begin"/>
      </w:r>
      <w:r w:rsidR="00675BB2">
        <w:rPr>
          <w:color w:val="auto"/>
          <w:sz w:val="20"/>
          <w:szCs w:val="20"/>
        </w:rPr>
        <w:instrText xml:space="preserve"> SEQ Gambar \* ARABIC \s 1 </w:instrText>
      </w:r>
      <w:r w:rsidR="00675BB2">
        <w:rPr>
          <w:color w:val="auto"/>
          <w:sz w:val="20"/>
          <w:szCs w:val="20"/>
        </w:rPr>
        <w:fldChar w:fldCharType="separate"/>
      </w:r>
      <w:r w:rsidR="003D442F">
        <w:rPr>
          <w:noProof/>
          <w:color w:val="auto"/>
          <w:sz w:val="20"/>
          <w:szCs w:val="20"/>
        </w:rPr>
        <w:t>2</w:t>
      </w:r>
      <w:r w:rsidR="00675BB2">
        <w:rPr>
          <w:color w:val="auto"/>
          <w:sz w:val="20"/>
          <w:szCs w:val="20"/>
        </w:rPr>
        <w:fldChar w:fldCharType="end"/>
      </w:r>
      <w:r w:rsidRPr="00D4211D">
        <w:rPr>
          <w:color w:val="auto"/>
          <w:sz w:val="20"/>
          <w:szCs w:val="20"/>
        </w:rPr>
        <w:t xml:space="preserve"> Proses Bisnis </w:t>
      </w:r>
      <w:r w:rsidR="00265E97">
        <w:rPr>
          <w:color w:val="auto"/>
          <w:sz w:val="20"/>
          <w:szCs w:val="20"/>
        </w:rPr>
        <w:t>Y</w:t>
      </w:r>
      <w:r w:rsidRPr="00D4211D">
        <w:rPr>
          <w:color w:val="auto"/>
          <w:sz w:val="20"/>
          <w:szCs w:val="20"/>
        </w:rPr>
        <w:t xml:space="preserve">ang </w:t>
      </w:r>
      <w:r w:rsidR="00265E97">
        <w:rPr>
          <w:color w:val="auto"/>
          <w:sz w:val="20"/>
          <w:szCs w:val="20"/>
        </w:rPr>
        <w:t>D</w:t>
      </w:r>
      <w:r w:rsidRPr="00D4211D">
        <w:rPr>
          <w:color w:val="auto"/>
          <w:sz w:val="20"/>
          <w:szCs w:val="20"/>
        </w:rPr>
        <w:t>iusulkan</w:t>
      </w:r>
      <w:bookmarkEnd w:id="100"/>
      <w:bookmarkEnd w:id="101"/>
      <w:bookmarkEnd w:id="102"/>
      <w:bookmarkEnd w:id="103"/>
      <w:bookmarkEnd w:id="104"/>
    </w:p>
    <w:p w14:paraId="392CCF6C" w14:textId="52C44ABB" w:rsidR="00C062DA" w:rsidRPr="008B4690" w:rsidRDefault="00047D18" w:rsidP="00B04EBB">
      <w:pPr>
        <w:pStyle w:val="Heading3"/>
        <w:spacing w:line="360" w:lineRule="auto"/>
        <w:rPr>
          <w:lang w:val="id-ID"/>
        </w:rPr>
      </w:pPr>
      <w:bookmarkStart w:id="105" w:name="_Toc132291483"/>
      <w:r w:rsidRPr="008B4690">
        <w:rPr>
          <w:lang w:val="id-ID"/>
        </w:rPr>
        <w:t xml:space="preserve">Studi </w:t>
      </w:r>
      <w:r w:rsidR="00B05812" w:rsidRPr="008B4690">
        <w:rPr>
          <w:lang w:val="id-ID"/>
        </w:rPr>
        <w:t>Literatur</w:t>
      </w:r>
      <w:bookmarkEnd w:id="105"/>
    </w:p>
    <w:p w14:paraId="5C7D9528" w14:textId="31C4DC3A" w:rsidR="007D7F3F" w:rsidRPr="008B4690" w:rsidRDefault="00C062DA" w:rsidP="004D19FA">
      <w:pPr>
        <w:ind w:left="644"/>
        <w:rPr>
          <w:lang w:val="id-ID"/>
        </w:rPr>
      </w:pPr>
      <w:r w:rsidRPr="008B4690">
        <w:rPr>
          <w:lang w:val="id-ID"/>
        </w:rPr>
        <w:t xml:space="preserve">Metode studi literatur adalah penyelesaian masalah melalui sumber-sumber tulisan terdahulu yang pernah </w:t>
      </w:r>
      <w:r w:rsidRPr="008B4690">
        <w:rPr>
          <w:lang w:val="id-ID"/>
        </w:rPr>
        <w:lastRenderedPageBreak/>
        <w:t>dibuat. Melalui metode ini peneliti memperoleh data dari buku, jurnal, maupun referensi lainya yang berkaitan dengan penelitian.</w:t>
      </w:r>
    </w:p>
    <w:p w14:paraId="6E98A4EF" w14:textId="4AE527FC" w:rsidR="00FC29F0" w:rsidRPr="008B4690" w:rsidRDefault="00FC29F0" w:rsidP="00B04EBB">
      <w:pPr>
        <w:pStyle w:val="Heading2"/>
        <w:numPr>
          <w:ilvl w:val="0"/>
          <w:numId w:val="3"/>
        </w:numPr>
        <w:spacing w:line="360" w:lineRule="auto"/>
        <w:rPr>
          <w:lang w:val="id-ID"/>
        </w:rPr>
      </w:pPr>
      <w:bookmarkStart w:id="106" w:name="_Toc132291484"/>
      <w:r w:rsidRPr="008B4690">
        <w:rPr>
          <w:lang w:val="id-ID"/>
        </w:rPr>
        <w:t>Model Perancangan</w:t>
      </w:r>
      <w:bookmarkEnd w:id="91"/>
      <w:bookmarkEnd w:id="92"/>
      <w:bookmarkEnd w:id="106"/>
    </w:p>
    <w:p w14:paraId="454C1C01" w14:textId="5DCEB83F" w:rsidR="00635652" w:rsidRPr="007D7F3F" w:rsidRDefault="00876B0F" w:rsidP="00794EB8">
      <w:pPr>
        <w:shd w:val="clear" w:color="auto" w:fill="FFFFFF"/>
        <w:rPr>
          <w:lang w:val="id-ID"/>
        </w:rPr>
      </w:pPr>
      <w:r w:rsidRPr="008B4690">
        <w:rPr>
          <w:lang w:val="id-ID"/>
        </w:rPr>
        <w:t xml:space="preserve">Metode </w:t>
      </w:r>
      <w:r w:rsidR="00330261">
        <w:t>perancangan</w:t>
      </w:r>
      <w:r w:rsidRPr="008B4690">
        <w:rPr>
          <w:lang w:val="id-ID"/>
        </w:rPr>
        <w:t xml:space="preserve"> yang </w:t>
      </w:r>
      <w:r w:rsidR="00330261">
        <w:t>digunakan</w:t>
      </w:r>
      <w:r w:rsidRPr="008B4690">
        <w:rPr>
          <w:lang w:val="id-ID"/>
        </w:rPr>
        <w:t xml:space="preserve"> </w:t>
      </w:r>
      <w:r w:rsidR="004D19E6">
        <w:t>yaitu</w:t>
      </w:r>
      <w:r w:rsidRPr="008B4690">
        <w:rPr>
          <w:lang w:val="id-ID"/>
        </w:rPr>
        <w:t xml:space="preserve"> menggunakan metode </w:t>
      </w:r>
      <w:r w:rsidRPr="009D1677">
        <w:rPr>
          <w:i/>
          <w:iCs/>
          <w:lang w:val="id-ID"/>
        </w:rPr>
        <w:t>System Development Life Cycle</w:t>
      </w:r>
      <w:r w:rsidRPr="008B4690">
        <w:rPr>
          <w:lang w:val="id-ID"/>
        </w:rPr>
        <w:t xml:space="preserve"> (SDLC). </w:t>
      </w:r>
      <w:r w:rsidR="00BB119B" w:rsidRPr="008B4690">
        <w:rPr>
          <w:lang w:val="id-ID"/>
        </w:rPr>
        <w:t>Konsep SDLC ini mendasari berbagai jenis model pengembangan</w:t>
      </w:r>
      <w:r w:rsidR="00C95464">
        <w:t xml:space="preserve"> </w:t>
      </w:r>
      <w:r w:rsidR="00BB119B" w:rsidRPr="008B4690">
        <w:rPr>
          <w:lang w:val="id-ID"/>
        </w:rPr>
        <w:t xml:space="preserve">perangkat lunak untuk membentuk suatu kerangka kerja untuk perencanaan dan pengendalian pembuatan sistem informasi. SDLC terdiri dari beberapa fase yang dimulai dari fase perencanaan, analisis, perancangan, implementasi hingga pemeliharaan sistem. SDLC memiliki beberapa </w:t>
      </w:r>
      <w:r w:rsidR="007D7F3F">
        <w:t>m</w:t>
      </w:r>
      <w:r w:rsidR="00BB119B" w:rsidRPr="008B4690">
        <w:rPr>
          <w:lang w:val="id-ID"/>
        </w:rPr>
        <w:t xml:space="preserve">odel dalam penerapan tahapan prosesnya salah satunya adalah model </w:t>
      </w:r>
      <w:r w:rsidR="00BB119B" w:rsidRPr="008B4690">
        <w:rPr>
          <w:i/>
          <w:iCs/>
          <w:lang w:val="id-ID"/>
        </w:rPr>
        <w:t xml:space="preserve">Waterfall </w:t>
      </w:r>
      <w:r w:rsidR="00653528" w:rsidRPr="008B4690">
        <w:rPr>
          <w:i/>
          <w:iCs/>
          <w:lang w:val="id-ID"/>
        </w:rPr>
        <w:fldChar w:fldCharType="begin"/>
      </w:r>
      <w:r w:rsidR="002E7170" w:rsidRPr="008B4690">
        <w:rPr>
          <w:i/>
          <w:iCs/>
          <w:lang w:val="id-ID"/>
        </w:rPr>
        <w:instrText xml:space="preserve"> ADDIN ZOTERO_ITEM CSL_CITATION {"citationID":"hzXXndJ6","properties":{"formattedCitation":"(Wahyudin and Rahayu, 2020)","plainCitation":"(Wahyudin and Rahayu, 2020)","noteIndex":0},"citationItems":[{"id":478,"uris":["http://zotero.org/users/local/vVJDaCwC/items/VUP2QWM9"],"itemData":{"id":478,"type":"article-journal","abstract":"Saat ini perkembangan teknologi informasi sangat pesat. Teknologi informasi sangat dibutuhkan dalam kehidupan manusia. Salah satu fungsi teknologi sistem informasi adalah membantu atau mendorong pekerjaan manusia agar berjalan lebih efektif dan efisien. Pengembangan sistem informasi memiliki banyak metode dan platform yang beragam. Platform yang dapat digunakan dalam pengembangan sistem informasi adalah platform berbasis mobile, web atau desktop. Penelitian ini bertujuan untuk menentukan model pengembangan sistem informasi berbasis website, dan datanya diperoleh melalui literatur yang relevan dari tahun 2016 hingga 2020. Metode yang digunakan dalam penelitian ini adalah System Literature Review (SLR). Metode SLR digunakan untuk mengidentifikasi, meninjau, mengevaluasi, dan menafsirkan semua penelitian yang tersedia di bidang subjek dari fenomena yang menarik, serta pertanyaan penelitian terkait tertentu. Dengan menggunakan metode SLR, artikel jurnal dapat direview dan diidentifikasi secara sistematis, dan langkah atau prosedur yang telah ditentukan dapat diikuti dalam setiap proses. Hasil penelitian ini menunjukkan bahwa metode utama yang digunakan dalam pengembangan sistem informasi berbasis website, dan kelebihan dan kekurangan pengembangan sistem informasi berbasis website yang digunakan dalam penelitian ini","container-title":"Jurnal Interkom: Jurnal Publikasi Ilmiah Bidang Teknologi Informasi dan Komunikasi","DOI":"10.35969/interkom.v15i3.74","ISSN":"2621-1106","issue":"3","journalAbbreviation":"interkom","language":"en","license":"Copyright (c) 2020 Jurnal Interkom: Jurnal Publikasi Ilmiah Bidang Teknologi Informasi dan Komunikasi","note":"number: 3","page":"119-133","source":"e-journal.rosma.ac.id","title":"Analisis Metode Pengembangan Sistem Informasi Berbasis Website: A Literatur Review","title-short":"Analisis Metode Pengembangan Sistem Informasi Berbasis Website","volume":"15","author":[{"family":"Wahyudin","given":"Yudin"},{"family":"Rahayu","given":"Dhian Nur"}],"issued":{"date-parts":[["2020",10,30]]}}}],"schema":"https://github.com/citation-style-language/schema/raw/master/csl-citation.json"} </w:instrText>
      </w:r>
      <w:r w:rsidR="00653528" w:rsidRPr="008B4690">
        <w:rPr>
          <w:i/>
          <w:iCs/>
          <w:lang w:val="id-ID"/>
        </w:rPr>
        <w:fldChar w:fldCharType="separate"/>
      </w:r>
      <w:r w:rsidR="00653528" w:rsidRPr="008B4690">
        <w:rPr>
          <w:lang w:val="id-ID"/>
        </w:rPr>
        <w:t>(Wahyudin and Rahayu, 2020)</w:t>
      </w:r>
      <w:r w:rsidR="00653528" w:rsidRPr="008B4690">
        <w:rPr>
          <w:i/>
          <w:iCs/>
          <w:lang w:val="id-ID"/>
        </w:rPr>
        <w:fldChar w:fldCharType="end"/>
      </w:r>
      <w:r w:rsidR="00653528" w:rsidRPr="008B4690">
        <w:rPr>
          <w:lang w:val="id-ID"/>
        </w:rPr>
        <w:t xml:space="preserve">.  </w:t>
      </w:r>
    </w:p>
    <w:p w14:paraId="360580A6" w14:textId="36E93937" w:rsidR="009849F6" w:rsidRPr="008B4690" w:rsidRDefault="0088737B" w:rsidP="00B04EBB">
      <w:pPr>
        <w:pStyle w:val="Heading2"/>
        <w:numPr>
          <w:ilvl w:val="0"/>
          <w:numId w:val="3"/>
        </w:numPr>
        <w:spacing w:line="360" w:lineRule="auto"/>
        <w:rPr>
          <w:lang w:val="id-ID"/>
        </w:rPr>
      </w:pPr>
      <w:bookmarkStart w:id="107" w:name="_Toc115091010"/>
      <w:bookmarkStart w:id="108" w:name="_Toc115755073"/>
      <w:bookmarkStart w:id="109" w:name="_Toc132291485"/>
      <w:r w:rsidRPr="008B4690">
        <w:rPr>
          <w:lang w:val="id-ID"/>
        </w:rPr>
        <w:t xml:space="preserve">Prosedur </w:t>
      </w:r>
      <w:r w:rsidR="00FC29F0" w:rsidRPr="008B4690">
        <w:rPr>
          <w:lang w:val="id-ID"/>
        </w:rPr>
        <w:t>Perancangan</w:t>
      </w:r>
      <w:bookmarkEnd w:id="107"/>
      <w:bookmarkEnd w:id="108"/>
      <w:bookmarkEnd w:id="109"/>
    </w:p>
    <w:p w14:paraId="606055AE" w14:textId="131CB924" w:rsidR="000258C8" w:rsidRDefault="001012EB" w:rsidP="00696BBF">
      <w:pPr>
        <w:rPr>
          <w:lang w:val="id-ID"/>
        </w:rPr>
      </w:pPr>
      <w:r w:rsidRPr="008B4690">
        <w:rPr>
          <w:lang w:val="id-ID"/>
        </w:rPr>
        <w:t xml:space="preserve">Waterfall model atau sering disebut dengan </w:t>
      </w:r>
      <w:r w:rsidRPr="000646AA">
        <w:rPr>
          <w:i/>
          <w:iCs/>
          <w:lang w:val="id-ID"/>
        </w:rPr>
        <w:t>linear</w:t>
      </w:r>
      <w:r w:rsidRPr="008B4690">
        <w:rPr>
          <w:lang w:val="id-ID"/>
        </w:rPr>
        <w:t xml:space="preserve"> </w:t>
      </w:r>
      <w:r w:rsidRPr="000646AA">
        <w:rPr>
          <w:i/>
          <w:iCs/>
          <w:lang w:val="id-ID"/>
        </w:rPr>
        <w:t>sequential model</w:t>
      </w:r>
      <w:r w:rsidR="00AD4958" w:rsidRPr="008B4690">
        <w:rPr>
          <w:lang w:val="id-ID"/>
        </w:rPr>
        <w:t xml:space="preserve"> merupakan</w:t>
      </w:r>
      <w:r w:rsidRPr="008B4690">
        <w:rPr>
          <w:lang w:val="id-ID"/>
        </w:rPr>
        <w:t xml:space="preserve"> pendekatan yang sistematis dan berurutan dalam pengembangan perangkat lunak.</w:t>
      </w:r>
      <w:r w:rsidR="008E4FB2" w:rsidRPr="008B4690">
        <w:rPr>
          <w:lang w:val="id-ID"/>
        </w:rPr>
        <w:t xml:space="preserve"> Metode </w:t>
      </w:r>
      <w:r w:rsidR="008E4FB2" w:rsidRPr="000646AA">
        <w:rPr>
          <w:i/>
          <w:iCs/>
          <w:lang w:val="id-ID"/>
        </w:rPr>
        <w:t>Waterfall</w:t>
      </w:r>
      <w:r w:rsidR="008E4FB2" w:rsidRPr="008B4690">
        <w:rPr>
          <w:lang w:val="id-ID"/>
        </w:rPr>
        <w:t xml:space="preserve"> memiliki tahapan-tahapan </w:t>
      </w:r>
      <w:r w:rsidR="007D7F3F">
        <w:t>yang digambarkan dalam gambar 3.3</w:t>
      </w:r>
      <w:r w:rsidR="008E4FB2" w:rsidRPr="008B4690">
        <w:rPr>
          <w:lang w:val="id-ID"/>
        </w:rPr>
        <w:fldChar w:fldCharType="begin"/>
      </w:r>
      <w:r w:rsidR="008E4FB2" w:rsidRPr="008B4690">
        <w:rPr>
          <w:lang w:val="id-ID"/>
        </w:rPr>
        <w:instrText xml:space="preserve"> ADDIN ZOTERO_ITEM CSL_CITATION {"citationID":"JPAOENWd","properties":{"formattedCitation":"(Sasmito, 2017)","plainCitation":"(Sasmito, 2017)","noteIndex":0},"citationItems":[{"id":484,"uris":["http://zotero.org/users/local/vVJDaCwC/items/RA6WKEIG"],"itemData":{"id":484,"type":"article-journal","abstract":"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container-title":"Jurnal Informatika: Jurnal Pengembangan IT","DOI":"10.30591/jpit.v2i1.435","ISSN":"2548-9356","issue":"1","language":"en","license":"Copyright (c) 2017 JURNAL INFORMATIKA : Jurnal Pengembangan IT","note":"number: 1","page":"6-12","source":"ejournal.poltektegal.ac.id","title":"Penerapan Metode Waterfall Pada Desain Sistem Informasi Geografis Industri Kabupaten Tegal","volume":"2","author":[{"family":"Sasmito","given":"Ginanjar Wiro"}],"issued":{"date-parts":[["2017",1,21]]}}}],"schema":"https://github.com/citation-style-language/schema/raw/master/csl-citation.json"} </w:instrText>
      </w:r>
      <w:r w:rsidR="008E4FB2" w:rsidRPr="008B4690">
        <w:rPr>
          <w:lang w:val="id-ID"/>
        </w:rPr>
        <w:fldChar w:fldCharType="separate"/>
      </w:r>
      <w:r w:rsidR="008E4FB2" w:rsidRPr="008B4690">
        <w:rPr>
          <w:lang w:val="id-ID"/>
        </w:rPr>
        <w:t>(Sasmito, 2017)</w:t>
      </w:r>
      <w:r w:rsidR="008E4FB2" w:rsidRPr="008B4690">
        <w:rPr>
          <w:lang w:val="id-ID"/>
        </w:rPr>
        <w:fldChar w:fldCharType="end"/>
      </w:r>
      <w:r w:rsidR="008E4FB2" w:rsidRPr="008B4690">
        <w:rPr>
          <w:lang w:val="id-ID"/>
        </w:rPr>
        <w:t>:</w:t>
      </w:r>
    </w:p>
    <w:p w14:paraId="45A55044" w14:textId="32F0B409" w:rsidR="0068631D" w:rsidRPr="008B4690" w:rsidRDefault="0068631D" w:rsidP="00696BBF">
      <w:pPr>
        <w:rPr>
          <w:lang w:val="id-ID"/>
        </w:rPr>
      </w:pPr>
      <w:r w:rsidRPr="008B4690">
        <w:rPr>
          <w:noProof/>
          <w:lang w:val="id-ID"/>
        </w:rPr>
        <w:lastRenderedPageBreak/>
        <w:drawing>
          <wp:anchor distT="0" distB="0" distL="114300" distR="114300" simplePos="0" relativeHeight="251692032" behindDoc="0" locked="0" layoutInCell="1" allowOverlap="1" wp14:anchorId="5737966F" wp14:editId="4712615B">
            <wp:simplePos x="0" y="0"/>
            <wp:positionH relativeFrom="column">
              <wp:posOffset>1905</wp:posOffset>
            </wp:positionH>
            <wp:positionV relativeFrom="paragraph">
              <wp:posOffset>241300</wp:posOffset>
            </wp:positionV>
            <wp:extent cx="3645535" cy="2606675"/>
            <wp:effectExtent l="0" t="0" r="0" b="317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grayscl/>
                      <a:extLst>
                        <a:ext uri="{BEBA8EAE-BF5A-486C-A8C5-ECC9F3942E4B}">
                          <a14:imgProps xmlns:a14="http://schemas.microsoft.com/office/drawing/2010/main">
                            <a14:imgLayer r:embed="rId18">
                              <a14:imgEffect>
                                <a14:sharpenSoften amount="50000"/>
                              </a14:imgEffect>
                              <a14:imgEffect>
                                <a14:saturation sat="400000"/>
                              </a14:imgEffect>
                            </a14:imgLayer>
                          </a14:imgProps>
                        </a:ext>
                        <a:ext uri="{28A0092B-C50C-407E-A947-70E740481C1C}">
                          <a14:useLocalDpi xmlns:a14="http://schemas.microsoft.com/office/drawing/2010/main" val="0"/>
                        </a:ext>
                      </a:extLst>
                    </a:blip>
                    <a:srcRect l="44606" t="35432" r="11349" b="8544"/>
                    <a:stretch/>
                  </pic:blipFill>
                  <pic:spPr bwMode="auto">
                    <a:xfrm>
                      <a:off x="0" y="0"/>
                      <a:ext cx="3645535" cy="2606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972B16" w14:textId="74C2F63C" w:rsidR="00167897" w:rsidRPr="00696BBF" w:rsidRDefault="000258C8" w:rsidP="00696BBF">
      <w:pPr>
        <w:pStyle w:val="Caption"/>
        <w:jc w:val="center"/>
        <w:rPr>
          <w:color w:val="auto"/>
          <w:sz w:val="20"/>
          <w:szCs w:val="20"/>
          <w:lang w:val="id-ID"/>
        </w:rPr>
      </w:pPr>
      <w:bookmarkStart w:id="110" w:name="_Toc116365245"/>
      <w:bookmarkStart w:id="111" w:name="_Toc118783437"/>
      <w:bookmarkStart w:id="112" w:name="_Toc118783484"/>
      <w:bookmarkStart w:id="113" w:name="_Toc118783699"/>
      <w:bookmarkStart w:id="114" w:name="_Toc118784000"/>
      <w:bookmarkStart w:id="115" w:name="_Toc132706526"/>
      <w:r w:rsidRPr="007D7F3F">
        <w:rPr>
          <w:color w:val="auto"/>
          <w:sz w:val="20"/>
          <w:szCs w:val="20"/>
          <w:lang w:val="id-ID"/>
        </w:rPr>
        <w:t>Gambar 3</w:t>
      </w:r>
      <w:r w:rsidR="00675BB2">
        <w:rPr>
          <w:color w:val="auto"/>
          <w:sz w:val="20"/>
          <w:szCs w:val="20"/>
          <w:lang w:val="id-ID"/>
        </w:rPr>
        <w:t>.</w:t>
      </w:r>
      <w:r w:rsidR="00675BB2">
        <w:rPr>
          <w:color w:val="auto"/>
          <w:sz w:val="20"/>
          <w:szCs w:val="20"/>
          <w:lang w:val="id-ID"/>
        </w:rPr>
        <w:fldChar w:fldCharType="begin"/>
      </w:r>
      <w:r w:rsidR="00675BB2">
        <w:rPr>
          <w:color w:val="auto"/>
          <w:sz w:val="20"/>
          <w:szCs w:val="20"/>
          <w:lang w:val="id-ID"/>
        </w:rPr>
        <w:instrText xml:space="preserve"> SEQ Gambar \* ARABIC \s 1 </w:instrText>
      </w:r>
      <w:r w:rsidR="00675BB2">
        <w:rPr>
          <w:color w:val="auto"/>
          <w:sz w:val="20"/>
          <w:szCs w:val="20"/>
          <w:lang w:val="id-ID"/>
        </w:rPr>
        <w:fldChar w:fldCharType="separate"/>
      </w:r>
      <w:r w:rsidR="003D442F">
        <w:rPr>
          <w:noProof/>
          <w:color w:val="auto"/>
          <w:sz w:val="20"/>
          <w:szCs w:val="20"/>
          <w:lang w:val="id-ID"/>
        </w:rPr>
        <w:t>3</w:t>
      </w:r>
      <w:r w:rsidR="00675BB2">
        <w:rPr>
          <w:color w:val="auto"/>
          <w:sz w:val="20"/>
          <w:szCs w:val="20"/>
          <w:lang w:val="id-ID"/>
        </w:rPr>
        <w:fldChar w:fldCharType="end"/>
      </w:r>
      <w:r w:rsidRPr="007D7F3F">
        <w:rPr>
          <w:color w:val="auto"/>
          <w:sz w:val="20"/>
          <w:szCs w:val="20"/>
          <w:lang w:val="id-ID"/>
        </w:rPr>
        <w:t xml:space="preserve"> Tahapan Metode Waterfall</w:t>
      </w:r>
      <w:bookmarkEnd w:id="110"/>
      <w:bookmarkEnd w:id="111"/>
      <w:bookmarkEnd w:id="112"/>
      <w:bookmarkEnd w:id="113"/>
      <w:bookmarkEnd w:id="114"/>
      <w:bookmarkEnd w:id="115"/>
    </w:p>
    <w:p w14:paraId="791690E3" w14:textId="5E07B57F" w:rsidR="0088737B" w:rsidRPr="008B4690" w:rsidRDefault="0088737B" w:rsidP="00B04EBB">
      <w:pPr>
        <w:pStyle w:val="Heading3"/>
        <w:numPr>
          <w:ilvl w:val="0"/>
          <w:numId w:val="7"/>
        </w:numPr>
        <w:spacing w:line="360" w:lineRule="auto"/>
        <w:rPr>
          <w:lang w:val="id-ID"/>
        </w:rPr>
      </w:pPr>
      <w:bookmarkStart w:id="116" w:name="_Toc115091011"/>
      <w:bookmarkStart w:id="117" w:name="_Toc115755074"/>
      <w:bookmarkStart w:id="118" w:name="_Toc132291486"/>
      <w:r w:rsidRPr="008B4690">
        <w:rPr>
          <w:i/>
          <w:iCs/>
          <w:lang w:val="id-ID"/>
        </w:rPr>
        <w:t>Requirement</w:t>
      </w:r>
      <w:r w:rsidRPr="008B4690">
        <w:rPr>
          <w:lang w:val="id-ID"/>
        </w:rPr>
        <w:t xml:space="preserve"> Analisis</w:t>
      </w:r>
      <w:bookmarkEnd w:id="116"/>
      <w:bookmarkEnd w:id="117"/>
      <w:bookmarkEnd w:id="118"/>
    </w:p>
    <w:p w14:paraId="72B05CF5" w14:textId="2BAC457E" w:rsidR="00B64475" w:rsidRDefault="002C34A1" w:rsidP="00B04EBB">
      <w:pPr>
        <w:ind w:left="502" w:firstLine="218"/>
      </w:pPr>
      <w:r w:rsidRPr="008B4690">
        <w:rPr>
          <w:lang w:val="id-ID"/>
        </w:rPr>
        <w:t xml:space="preserve">Tahap ini bertujuan untuk memahami tujuan-tujuan dari pengguna terhadap perangkat lunak yang akan dikembangkan dan mengumpulkan berbagai kebutuhan-kebutuhan </w:t>
      </w:r>
      <w:r w:rsidR="005F57D4">
        <w:t>yang diperlukan</w:t>
      </w:r>
      <w:r w:rsidR="00171803">
        <w:t xml:space="preserve"> </w:t>
      </w:r>
      <w:r w:rsidR="00171803" w:rsidRPr="008B4690">
        <w:rPr>
          <w:lang w:val="id-ID"/>
        </w:rPr>
        <w:t>yang akan menghasilkan spesifikasi perangkat lunak beserta fungsi-fungsinya</w:t>
      </w:r>
      <w:r w:rsidR="00171803">
        <w:t>.</w:t>
      </w:r>
    </w:p>
    <w:p w14:paraId="583C75F6" w14:textId="34B51C56" w:rsidR="005F57D4" w:rsidRPr="005F57D4" w:rsidRDefault="005F57D4" w:rsidP="00B04EBB">
      <w:pPr>
        <w:pStyle w:val="Heading4"/>
        <w:rPr>
          <w:lang w:val="id-ID"/>
        </w:rPr>
      </w:pPr>
      <w:r>
        <w:t>Analisi</w:t>
      </w:r>
      <w:r w:rsidR="0019521F">
        <w:t>s</w:t>
      </w:r>
      <w:r>
        <w:t xml:space="preserve"> Kebutuhan Fungsional</w:t>
      </w:r>
    </w:p>
    <w:p w14:paraId="3C013AAF" w14:textId="1C45B2AF" w:rsidR="001D2C0B" w:rsidRPr="008A0F39" w:rsidRDefault="003121E2" w:rsidP="00696BBF">
      <w:pPr>
        <w:ind w:left="1070" w:firstLine="370"/>
      </w:pPr>
      <w:r w:rsidRPr="003121E2">
        <w:rPr>
          <w:lang w:val="id-ID"/>
        </w:rPr>
        <w:t>Kebutuhan fungsional   adalah   jenis   kebutuhan   yang berisi proses-proses yang nantinya dilakukan oleh  sistem, selain</w:t>
      </w:r>
      <w:r>
        <w:t xml:space="preserve"> </w:t>
      </w:r>
      <w:r w:rsidRPr="003121E2">
        <w:rPr>
          <w:lang w:val="id-ID"/>
        </w:rPr>
        <w:t>it</w:t>
      </w:r>
      <w:r>
        <w:t>u</w:t>
      </w:r>
      <w:r w:rsidRPr="003121E2">
        <w:rPr>
          <w:lang w:val="id-ID"/>
        </w:rPr>
        <w:t xml:space="preserve"> berisi</w:t>
      </w:r>
      <w:r>
        <w:t xml:space="preserve"> </w:t>
      </w:r>
      <w:r w:rsidRPr="003121E2">
        <w:rPr>
          <w:lang w:val="id-ID"/>
        </w:rPr>
        <w:lastRenderedPageBreak/>
        <w:t>tentang informasi</w:t>
      </w:r>
      <w:r>
        <w:t>-</w:t>
      </w:r>
      <w:r w:rsidRPr="003121E2">
        <w:rPr>
          <w:lang w:val="id-ID"/>
        </w:rPr>
        <w:t>informasi   yang   harus   ada   dan dihasilkan oleh sistem</w:t>
      </w:r>
      <w:r w:rsidR="00C95464">
        <w:t xml:space="preserve"> </w:t>
      </w:r>
      <w:r w:rsidR="008E79D0">
        <w:rPr>
          <w:lang w:val="id-ID"/>
        </w:rPr>
        <w:fldChar w:fldCharType="begin"/>
      </w:r>
      <w:r w:rsidR="008E79D0">
        <w:rPr>
          <w:lang w:val="id-ID"/>
        </w:rPr>
        <w:instrText xml:space="preserve"> ADDIN ZOTERO_ITEM CSL_CITATION {"citationID":"nsZuEu31","properties":{"formattedCitation":"(Setiyani and Tjandra, 2021)","plainCitation":"(Setiyani and Tjandra, 2021)","noteIndex":0},"citationItems":[{"id":733,"uris":["http://zotero.org/users/local/vVJDaCwC/items/QS5CPLTL"],"itemData":{"id":733,"type":"article-journal","abstract":"In the current era of globalization, the very rapid development of information technology cannot be avoided, one of which is in the world of education. Global demands require the education sector to constantly adjust technological developments with efforts to improve the quality of education, adjust the use of information and communication technology. STMIK Rosma is a university that uses computer technology. However, there are still deficiencies, namely the absence of a student complaint handling application so that there is no time efficiency in submitting student complaints, no data on student complaints, and staff cannot document complaints that have been resolved, and the university leadership of the campus cannot monitor student complaints. STMIK Rosma has difficulties in handling student complaints because there is no computational process in the complaint handling process. This resulted in poor handling and decreased performance because the handling was still manual so that it was no longer effective in handling complaints. This study aims to analyze the functional requirements of the application for handling complaints of STMIK Rosma students. The method used in this study uses PIECES (Performance, Information, Economy, Control, Efficiency and Service). The results of this study, based on the problems that the root of the problem has been identified, are based on the input and output processes and their solutions, which are the basis for producing an analysis of functional requirements needed in building student complaint handling applications.","container-title":"Jurnal Inovasi Pendidikan dan Teknologi Informasi (JIPTI)","DOI":"10.52060/pti.v2i01.465","ISSN":"2720-9725","issue":"01","journalAbbreviation":"1","language":"id","license":"Copyright (c) 2021","note":"number: 01","page":"8-17","source":"ejournal.stkip-mmb.ac.id","title":"ANALISIS KEBUTUHAN FUNGSIONAL APLIKASI PENANGANAN KELUHAN MAHASISWA STUDI KASUS: STMIK ROSMA KARAWANG","title-short":"ANALISIS KEBUTUHAN FUNGSIONAL APLIKASI PENANGANAN KELUHAN MAHASISWA STUDI KASUS","volume":"2","author":[{"family":"Setiyani","given":"Lila"},{"family":"Tjandra","given":"Evelyn"}],"issued":{"date-parts":[["2021",2,9]]}}}],"schema":"https://github.com/citation-style-language/schema/raw/master/csl-citation.json"} </w:instrText>
      </w:r>
      <w:r w:rsidR="008E79D0">
        <w:rPr>
          <w:lang w:val="id-ID"/>
        </w:rPr>
        <w:fldChar w:fldCharType="separate"/>
      </w:r>
      <w:r w:rsidR="008E79D0" w:rsidRPr="008E79D0">
        <w:t>(Setiyani and Tjandra, 2021)</w:t>
      </w:r>
      <w:r w:rsidR="008E79D0">
        <w:rPr>
          <w:lang w:val="id-ID"/>
        </w:rPr>
        <w:fldChar w:fldCharType="end"/>
      </w:r>
      <w:r w:rsidRPr="003121E2">
        <w:rPr>
          <w:lang w:val="id-ID"/>
        </w:rPr>
        <w:t>.</w:t>
      </w:r>
      <w:r w:rsidR="00605282">
        <w:t xml:space="preserve"> </w:t>
      </w:r>
      <w:r w:rsidR="00521EFF" w:rsidRPr="008B4690">
        <w:rPr>
          <w:lang w:val="id-ID"/>
        </w:rPr>
        <w:t>Informasi</w:t>
      </w:r>
      <w:r w:rsidR="000824FB" w:rsidRPr="008B4690">
        <w:rPr>
          <w:lang w:val="id-ID"/>
        </w:rPr>
        <w:t xml:space="preserve"> pada tahapan</w:t>
      </w:r>
      <w:r w:rsidR="00521EFF" w:rsidRPr="008B4690">
        <w:rPr>
          <w:lang w:val="id-ID"/>
        </w:rPr>
        <w:t xml:space="preserve"> ini diperoleh melalui </w:t>
      </w:r>
      <w:r w:rsidR="000824FB" w:rsidRPr="008B4690">
        <w:rPr>
          <w:lang w:val="id-ID"/>
        </w:rPr>
        <w:t xml:space="preserve">kegiatan </w:t>
      </w:r>
      <w:r w:rsidR="00521EFF" w:rsidRPr="008B4690">
        <w:rPr>
          <w:lang w:val="id-ID"/>
        </w:rPr>
        <w:t>wawancara</w:t>
      </w:r>
      <w:r w:rsidR="00D85FE5" w:rsidRPr="008B4690">
        <w:rPr>
          <w:lang w:val="id-ID"/>
        </w:rPr>
        <w:t xml:space="preserve"> dan observasi</w:t>
      </w:r>
      <w:r w:rsidR="00521EFF" w:rsidRPr="008B4690">
        <w:rPr>
          <w:lang w:val="id-ID"/>
        </w:rPr>
        <w:t xml:space="preserve">. </w:t>
      </w:r>
      <w:r w:rsidR="00C0168C" w:rsidRPr="008B4690">
        <w:rPr>
          <w:lang w:val="id-ID"/>
        </w:rPr>
        <w:t>Dari informasi yang didapatkan mel</w:t>
      </w:r>
      <w:r w:rsidR="00EF43B7" w:rsidRPr="008B4690">
        <w:rPr>
          <w:lang w:val="id-ID"/>
        </w:rPr>
        <w:t>al</w:t>
      </w:r>
      <w:r w:rsidR="00C0168C" w:rsidRPr="008B4690">
        <w:rPr>
          <w:lang w:val="id-ID"/>
        </w:rPr>
        <w:t xml:space="preserve">ui kegiatan wawancara dan observasi maka dapat </w:t>
      </w:r>
      <w:r w:rsidR="00024A5D" w:rsidRPr="008B4690">
        <w:rPr>
          <w:lang w:val="id-ID"/>
        </w:rPr>
        <w:t xml:space="preserve">diketahui proses bisnis yang dilakukan sehingga dapat </w:t>
      </w:r>
      <w:r w:rsidR="00C0168C" w:rsidRPr="008B4690">
        <w:rPr>
          <w:lang w:val="id-ID"/>
        </w:rPr>
        <w:t xml:space="preserve">dirumuskan apa saja kebutuhan dari pengguna. </w:t>
      </w:r>
      <w:r w:rsidR="00632E0C" w:rsidRPr="008B4690">
        <w:rPr>
          <w:lang w:val="id-ID"/>
        </w:rPr>
        <w:t xml:space="preserve">Kebutuhan </w:t>
      </w:r>
      <w:r w:rsidR="00A47949">
        <w:t xml:space="preserve">fungsional </w:t>
      </w:r>
      <w:r w:rsidR="00632E0C" w:rsidRPr="008B4690">
        <w:rPr>
          <w:lang w:val="id-ID"/>
        </w:rPr>
        <w:t xml:space="preserve">ditunjukkan pada tabel </w:t>
      </w:r>
      <w:r w:rsidR="003273B9" w:rsidRPr="008B4690">
        <w:rPr>
          <w:lang w:val="id-ID"/>
        </w:rPr>
        <w:t>3.</w:t>
      </w:r>
      <w:r w:rsidR="006E27A9">
        <w:t>1</w:t>
      </w:r>
      <w:r w:rsidR="008A0F39">
        <w:t>.</w:t>
      </w:r>
    </w:p>
    <w:p w14:paraId="27C2A3DE" w14:textId="382B630F" w:rsidR="007E36D5" w:rsidRPr="000F648E" w:rsidRDefault="007521D4" w:rsidP="000F648E">
      <w:pPr>
        <w:pStyle w:val="Caption"/>
        <w:jc w:val="center"/>
        <w:rPr>
          <w:color w:val="auto"/>
          <w:sz w:val="20"/>
          <w:szCs w:val="20"/>
          <w:lang w:val="id-ID"/>
        </w:rPr>
      </w:pPr>
      <w:bookmarkStart w:id="119" w:name="_Toc132706582"/>
      <w:r w:rsidRPr="000F648E">
        <w:rPr>
          <w:color w:val="auto"/>
          <w:sz w:val="20"/>
          <w:szCs w:val="20"/>
        </w:rPr>
        <w:t xml:space="preserve">Tabel </w:t>
      </w:r>
      <w:r w:rsidR="000F648E" w:rsidRPr="000F648E">
        <w:rPr>
          <w:color w:val="auto"/>
          <w:sz w:val="20"/>
          <w:szCs w:val="20"/>
        </w:rPr>
        <w:t>3</w:t>
      </w:r>
      <w:r w:rsidR="00EE333E">
        <w:rPr>
          <w:color w:val="auto"/>
          <w:sz w:val="20"/>
          <w:szCs w:val="20"/>
        </w:rPr>
        <w:t>.</w:t>
      </w:r>
      <w:r w:rsidR="00EE333E">
        <w:rPr>
          <w:color w:val="auto"/>
          <w:sz w:val="20"/>
          <w:szCs w:val="20"/>
        </w:rPr>
        <w:fldChar w:fldCharType="begin"/>
      </w:r>
      <w:r w:rsidR="00EE333E">
        <w:rPr>
          <w:color w:val="auto"/>
          <w:sz w:val="20"/>
          <w:szCs w:val="20"/>
        </w:rPr>
        <w:instrText xml:space="preserve"> SEQ Tabel \* ARABIC \s 1 </w:instrText>
      </w:r>
      <w:r w:rsidR="00EE333E">
        <w:rPr>
          <w:color w:val="auto"/>
          <w:sz w:val="20"/>
          <w:szCs w:val="20"/>
        </w:rPr>
        <w:fldChar w:fldCharType="separate"/>
      </w:r>
      <w:r w:rsidR="003D442F">
        <w:rPr>
          <w:noProof/>
          <w:color w:val="auto"/>
          <w:sz w:val="20"/>
          <w:szCs w:val="20"/>
        </w:rPr>
        <w:t>1</w:t>
      </w:r>
      <w:r w:rsidR="00EE333E">
        <w:rPr>
          <w:color w:val="auto"/>
          <w:sz w:val="20"/>
          <w:szCs w:val="20"/>
        </w:rPr>
        <w:fldChar w:fldCharType="end"/>
      </w:r>
      <w:r w:rsidRPr="000F648E">
        <w:rPr>
          <w:color w:val="auto"/>
          <w:sz w:val="20"/>
          <w:szCs w:val="20"/>
        </w:rPr>
        <w:t xml:space="preserve"> Analisis Kebutuhan Fungsional</w:t>
      </w:r>
      <w:bookmarkStart w:id="120" w:name="_Toc115091012"/>
      <w:bookmarkStart w:id="121" w:name="_Toc115755075"/>
      <w:bookmarkEnd w:id="119"/>
    </w:p>
    <w:tbl>
      <w:tblPr>
        <w:tblStyle w:val="TableGrid0"/>
        <w:tblW w:w="5529" w:type="dxa"/>
        <w:tblInd w:w="-5" w:type="dxa"/>
        <w:tblLook w:val="04A0" w:firstRow="1" w:lastRow="0" w:firstColumn="1" w:lastColumn="0" w:noHBand="0" w:noVBand="1"/>
      </w:tblPr>
      <w:tblGrid>
        <w:gridCol w:w="479"/>
        <w:gridCol w:w="1121"/>
        <w:gridCol w:w="1236"/>
        <w:gridCol w:w="1255"/>
        <w:gridCol w:w="1509"/>
      </w:tblGrid>
      <w:tr w:rsidR="001D2C0B" w:rsidRPr="001437F1" w14:paraId="6FBAE8AC" w14:textId="1924DA95" w:rsidTr="00812E0E">
        <w:tc>
          <w:tcPr>
            <w:tcW w:w="621" w:type="dxa"/>
          </w:tcPr>
          <w:p w14:paraId="7874B4B9" w14:textId="77777777" w:rsidR="001D2C0B" w:rsidRPr="001437F1" w:rsidRDefault="001D2C0B" w:rsidP="00AC306C">
            <w:pPr>
              <w:spacing w:line="240" w:lineRule="auto"/>
              <w:ind w:left="0" w:firstLine="0"/>
              <w:jc w:val="center"/>
              <w:rPr>
                <w:b/>
                <w:bCs/>
                <w:sz w:val="20"/>
                <w:szCs w:val="20"/>
                <w:lang w:val="id-ID"/>
              </w:rPr>
            </w:pPr>
            <w:r w:rsidRPr="001437F1">
              <w:rPr>
                <w:b/>
                <w:bCs/>
                <w:sz w:val="20"/>
                <w:szCs w:val="20"/>
                <w:lang w:val="id-ID"/>
              </w:rPr>
              <w:t>No</w:t>
            </w:r>
          </w:p>
        </w:tc>
        <w:tc>
          <w:tcPr>
            <w:tcW w:w="1121" w:type="dxa"/>
          </w:tcPr>
          <w:p w14:paraId="304607D5" w14:textId="777F16D3" w:rsidR="001D2C0B" w:rsidRPr="001437F1" w:rsidRDefault="001D2C0B" w:rsidP="00AC306C">
            <w:pPr>
              <w:spacing w:line="240" w:lineRule="auto"/>
              <w:ind w:left="0" w:firstLine="0"/>
              <w:jc w:val="center"/>
              <w:rPr>
                <w:b/>
                <w:bCs/>
                <w:sz w:val="20"/>
                <w:szCs w:val="20"/>
                <w:lang w:val="id-ID"/>
              </w:rPr>
            </w:pPr>
            <w:r w:rsidRPr="001437F1">
              <w:rPr>
                <w:b/>
                <w:bCs/>
                <w:sz w:val="20"/>
                <w:szCs w:val="20"/>
              </w:rPr>
              <w:t>P</w:t>
            </w:r>
            <w:r w:rsidRPr="001437F1">
              <w:rPr>
                <w:b/>
                <w:bCs/>
                <w:sz w:val="20"/>
                <w:szCs w:val="20"/>
                <w:lang w:val="id-ID"/>
              </w:rPr>
              <w:t>engguna</w:t>
            </w:r>
          </w:p>
        </w:tc>
        <w:tc>
          <w:tcPr>
            <w:tcW w:w="1236" w:type="dxa"/>
          </w:tcPr>
          <w:p w14:paraId="09A73C24" w14:textId="65D32B1C" w:rsidR="001D2C0B" w:rsidRPr="001437F1" w:rsidRDefault="001D2C0B" w:rsidP="00AC306C">
            <w:pPr>
              <w:spacing w:line="240" w:lineRule="auto"/>
              <w:ind w:left="0" w:firstLine="0"/>
              <w:jc w:val="center"/>
              <w:rPr>
                <w:b/>
                <w:bCs/>
                <w:sz w:val="20"/>
                <w:szCs w:val="20"/>
                <w:lang w:val="id-ID"/>
              </w:rPr>
            </w:pPr>
            <w:r w:rsidRPr="001437F1">
              <w:rPr>
                <w:b/>
                <w:bCs/>
                <w:sz w:val="20"/>
                <w:szCs w:val="20"/>
              </w:rPr>
              <w:t>K</w:t>
            </w:r>
            <w:r w:rsidRPr="001437F1">
              <w:rPr>
                <w:b/>
                <w:bCs/>
                <w:sz w:val="20"/>
                <w:szCs w:val="20"/>
                <w:lang w:val="id-ID"/>
              </w:rPr>
              <w:t>ebutuhan</w:t>
            </w:r>
          </w:p>
        </w:tc>
        <w:tc>
          <w:tcPr>
            <w:tcW w:w="1255" w:type="dxa"/>
          </w:tcPr>
          <w:p w14:paraId="35E24359" w14:textId="05B600CB" w:rsidR="001D2C0B" w:rsidRPr="001437F1" w:rsidRDefault="001D2C0B" w:rsidP="00AC306C">
            <w:pPr>
              <w:spacing w:line="240" w:lineRule="auto"/>
              <w:ind w:left="0" w:firstLine="0"/>
              <w:jc w:val="center"/>
              <w:rPr>
                <w:b/>
                <w:bCs/>
                <w:sz w:val="20"/>
                <w:szCs w:val="20"/>
              </w:rPr>
            </w:pPr>
            <w:r w:rsidRPr="001437F1">
              <w:rPr>
                <w:b/>
                <w:bCs/>
                <w:sz w:val="20"/>
                <w:szCs w:val="20"/>
              </w:rPr>
              <w:t>Halaman</w:t>
            </w:r>
          </w:p>
        </w:tc>
        <w:tc>
          <w:tcPr>
            <w:tcW w:w="1296" w:type="dxa"/>
          </w:tcPr>
          <w:p w14:paraId="443E702B" w14:textId="5686777A" w:rsidR="001D2C0B" w:rsidRPr="001437F1" w:rsidRDefault="001D2C0B" w:rsidP="00AC306C">
            <w:pPr>
              <w:spacing w:line="240" w:lineRule="auto"/>
              <w:ind w:left="0" w:firstLine="0"/>
              <w:jc w:val="center"/>
              <w:rPr>
                <w:b/>
                <w:bCs/>
                <w:sz w:val="20"/>
                <w:szCs w:val="20"/>
              </w:rPr>
            </w:pPr>
            <w:r w:rsidRPr="001437F1">
              <w:rPr>
                <w:b/>
                <w:bCs/>
                <w:sz w:val="20"/>
                <w:szCs w:val="20"/>
              </w:rPr>
              <w:t>Keterangan</w:t>
            </w:r>
          </w:p>
        </w:tc>
      </w:tr>
      <w:tr w:rsidR="001D2C0B" w:rsidRPr="001437F1" w14:paraId="0D7597B0" w14:textId="0C1B2DFE" w:rsidTr="00812E0E">
        <w:tc>
          <w:tcPr>
            <w:tcW w:w="621" w:type="dxa"/>
          </w:tcPr>
          <w:p w14:paraId="707D0624" w14:textId="77777777" w:rsidR="001D2C0B" w:rsidRPr="001437F1" w:rsidRDefault="001D2C0B" w:rsidP="00AC306C">
            <w:pPr>
              <w:spacing w:line="240" w:lineRule="auto"/>
              <w:ind w:left="0" w:firstLine="0"/>
              <w:rPr>
                <w:sz w:val="20"/>
                <w:szCs w:val="20"/>
                <w:lang w:val="id-ID"/>
              </w:rPr>
            </w:pPr>
            <w:r w:rsidRPr="001437F1">
              <w:rPr>
                <w:sz w:val="20"/>
                <w:szCs w:val="20"/>
                <w:lang w:val="id-ID"/>
              </w:rPr>
              <w:t>1.</w:t>
            </w:r>
          </w:p>
        </w:tc>
        <w:tc>
          <w:tcPr>
            <w:tcW w:w="1121" w:type="dxa"/>
          </w:tcPr>
          <w:p w14:paraId="0761966E" w14:textId="130943A9" w:rsidR="001D2C0B" w:rsidRPr="001437F1" w:rsidRDefault="001D2C0B" w:rsidP="00AC306C">
            <w:pPr>
              <w:spacing w:line="240" w:lineRule="auto"/>
              <w:ind w:left="0" w:firstLine="0"/>
              <w:rPr>
                <w:sz w:val="20"/>
                <w:szCs w:val="20"/>
              </w:rPr>
            </w:pPr>
            <w:r w:rsidRPr="001437F1">
              <w:rPr>
                <w:sz w:val="20"/>
                <w:szCs w:val="20"/>
              </w:rPr>
              <w:t>Ketua TIM pelaksana, admin, petugas keuangan</w:t>
            </w:r>
          </w:p>
        </w:tc>
        <w:tc>
          <w:tcPr>
            <w:tcW w:w="1236" w:type="dxa"/>
          </w:tcPr>
          <w:p w14:paraId="45D4BD79" w14:textId="6B71EBA2" w:rsidR="001D2C0B" w:rsidRPr="001437F1" w:rsidRDefault="001D2C0B" w:rsidP="00AC306C">
            <w:pPr>
              <w:spacing w:line="240" w:lineRule="auto"/>
              <w:ind w:left="0" w:firstLine="0"/>
              <w:rPr>
                <w:i/>
                <w:iCs/>
                <w:sz w:val="20"/>
                <w:szCs w:val="20"/>
                <w:lang w:val="id-ID"/>
              </w:rPr>
            </w:pPr>
            <w:r w:rsidRPr="001437F1">
              <w:rPr>
                <w:i/>
                <w:iCs/>
                <w:sz w:val="20"/>
                <w:szCs w:val="20"/>
                <w:lang w:val="id-ID"/>
              </w:rPr>
              <w:t xml:space="preserve">Login </w:t>
            </w:r>
          </w:p>
        </w:tc>
        <w:tc>
          <w:tcPr>
            <w:tcW w:w="1255" w:type="dxa"/>
          </w:tcPr>
          <w:p w14:paraId="09C01137" w14:textId="67D291C5" w:rsidR="001D2C0B" w:rsidRPr="001437F1" w:rsidRDefault="001D2C0B" w:rsidP="00AC306C">
            <w:pPr>
              <w:spacing w:line="240" w:lineRule="auto"/>
              <w:ind w:left="0" w:firstLine="0"/>
              <w:rPr>
                <w:sz w:val="20"/>
                <w:szCs w:val="20"/>
              </w:rPr>
            </w:pPr>
            <w:r w:rsidRPr="001437F1">
              <w:rPr>
                <w:sz w:val="20"/>
                <w:szCs w:val="20"/>
              </w:rPr>
              <w:t xml:space="preserve">Halaman </w:t>
            </w:r>
            <w:r w:rsidRPr="001437F1">
              <w:rPr>
                <w:i/>
                <w:iCs/>
                <w:sz w:val="20"/>
                <w:szCs w:val="20"/>
              </w:rPr>
              <w:t>Login</w:t>
            </w:r>
          </w:p>
        </w:tc>
        <w:tc>
          <w:tcPr>
            <w:tcW w:w="1296" w:type="dxa"/>
          </w:tcPr>
          <w:p w14:paraId="28611757" w14:textId="1ED7F26F" w:rsidR="001D2C0B" w:rsidRPr="001437F1" w:rsidRDefault="001D2C0B" w:rsidP="00AC306C">
            <w:pPr>
              <w:spacing w:line="240" w:lineRule="auto"/>
              <w:ind w:left="0" w:firstLine="0"/>
              <w:rPr>
                <w:sz w:val="20"/>
                <w:szCs w:val="20"/>
              </w:rPr>
            </w:pPr>
            <w:r w:rsidRPr="001437F1">
              <w:rPr>
                <w:sz w:val="20"/>
                <w:szCs w:val="20"/>
              </w:rPr>
              <w:t>Pengguna dapat melakukan login</w:t>
            </w:r>
          </w:p>
        </w:tc>
      </w:tr>
      <w:tr w:rsidR="001D2C0B" w:rsidRPr="001437F1" w14:paraId="0A40736A" w14:textId="53BB8C20" w:rsidTr="00812E0E">
        <w:tc>
          <w:tcPr>
            <w:tcW w:w="621" w:type="dxa"/>
          </w:tcPr>
          <w:p w14:paraId="7348EE69" w14:textId="77777777" w:rsidR="001D2C0B" w:rsidRPr="001437F1" w:rsidRDefault="001D2C0B" w:rsidP="00AC306C">
            <w:pPr>
              <w:spacing w:line="240" w:lineRule="auto"/>
              <w:ind w:left="0" w:firstLine="0"/>
              <w:rPr>
                <w:sz w:val="20"/>
                <w:szCs w:val="20"/>
                <w:lang w:val="id-ID"/>
              </w:rPr>
            </w:pPr>
            <w:r w:rsidRPr="001437F1">
              <w:rPr>
                <w:sz w:val="20"/>
                <w:szCs w:val="20"/>
                <w:lang w:val="id-ID"/>
              </w:rPr>
              <w:t>2.</w:t>
            </w:r>
          </w:p>
        </w:tc>
        <w:tc>
          <w:tcPr>
            <w:tcW w:w="1121" w:type="dxa"/>
          </w:tcPr>
          <w:p w14:paraId="4FEF2A2E" w14:textId="4D7E8AE5" w:rsidR="001D2C0B" w:rsidRPr="001437F1" w:rsidRDefault="001D2C0B" w:rsidP="00AC306C">
            <w:pPr>
              <w:spacing w:line="240" w:lineRule="auto"/>
              <w:ind w:left="0" w:firstLine="0"/>
              <w:rPr>
                <w:sz w:val="20"/>
                <w:szCs w:val="20"/>
                <w:lang w:val="id-ID"/>
              </w:rPr>
            </w:pPr>
            <w:r w:rsidRPr="001437F1">
              <w:rPr>
                <w:sz w:val="20"/>
                <w:szCs w:val="20"/>
              </w:rPr>
              <w:t xml:space="preserve">Ketua TIM </w:t>
            </w:r>
          </w:p>
        </w:tc>
        <w:tc>
          <w:tcPr>
            <w:tcW w:w="1236" w:type="dxa"/>
          </w:tcPr>
          <w:p w14:paraId="25320041" w14:textId="4870E2BC" w:rsidR="001D2C0B" w:rsidRPr="001437F1" w:rsidRDefault="001D2C0B" w:rsidP="00AC306C">
            <w:pPr>
              <w:spacing w:line="240" w:lineRule="auto"/>
              <w:ind w:left="0" w:firstLine="0"/>
              <w:rPr>
                <w:sz w:val="20"/>
                <w:szCs w:val="20"/>
                <w:lang w:val="id-ID"/>
              </w:rPr>
            </w:pPr>
            <w:r w:rsidRPr="001437F1">
              <w:rPr>
                <w:sz w:val="20"/>
                <w:szCs w:val="20"/>
                <w:lang w:val="id-ID"/>
              </w:rPr>
              <w:t>Mengelola data anggota petugas pelaksana kegiatan</w:t>
            </w:r>
          </w:p>
        </w:tc>
        <w:tc>
          <w:tcPr>
            <w:tcW w:w="1255" w:type="dxa"/>
          </w:tcPr>
          <w:p w14:paraId="5CFB789F" w14:textId="7AA0E13E" w:rsidR="001D2C0B" w:rsidRPr="001437F1" w:rsidRDefault="001D2C0B" w:rsidP="00AC306C">
            <w:pPr>
              <w:spacing w:line="240" w:lineRule="auto"/>
              <w:ind w:left="0" w:firstLine="0"/>
              <w:rPr>
                <w:sz w:val="20"/>
                <w:szCs w:val="20"/>
              </w:rPr>
            </w:pPr>
            <w:r w:rsidRPr="001437F1">
              <w:rPr>
                <w:sz w:val="20"/>
                <w:szCs w:val="20"/>
              </w:rPr>
              <w:t>Halaman menu anggota  petugas pelaksana kegiatan</w:t>
            </w:r>
          </w:p>
        </w:tc>
        <w:tc>
          <w:tcPr>
            <w:tcW w:w="1296" w:type="dxa"/>
          </w:tcPr>
          <w:p w14:paraId="364F532A" w14:textId="64A7AE1D" w:rsidR="001D2C0B" w:rsidRPr="001437F1" w:rsidRDefault="001D2C0B" w:rsidP="00AC306C">
            <w:pPr>
              <w:spacing w:line="240" w:lineRule="auto"/>
              <w:ind w:left="0" w:firstLine="0"/>
              <w:rPr>
                <w:sz w:val="20"/>
                <w:szCs w:val="20"/>
              </w:rPr>
            </w:pPr>
            <w:r w:rsidRPr="001437F1">
              <w:rPr>
                <w:sz w:val="20"/>
                <w:szCs w:val="20"/>
              </w:rPr>
              <w:t>Pengguna dapat menambahkan anggota petugas pelaksana kegiatan</w:t>
            </w:r>
          </w:p>
        </w:tc>
      </w:tr>
      <w:tr w:rsidR="001D2C0B" w:rsidRPr="001437F1" w14:paraId="104AF7EB" w14:textId="6823C2FF" w:rsidTr="00812E0E">
        <w:tc>
          <w:tcPr>
            <w:tcW w:w="621" w:type="dxa"/>
          </w:tcPr>
          <w:p w14:paraId="65986D04" w14:textId="77777777" w:rsidR="001D2C0B" w:rsidRPr="001437F1" w:rsidRDefault="001D2C0B" w:rsidP="00AC306C">
            <w:pPr>
              <w:spacing w:line="240" w:lineRule="auto"/>
              <w:ind w:left="0" w:firstLine="0"/>
              <w:rPr>
                <w:sz w:val="20"/>
                <w:szCs w:val="20"/>
                <w:lang w:val="id-ID"/>
              </w:rPr>
            </w:pPr>
            <w:r w:rsidRPr="001437F1">
              <w:rPr>
                <w:sz w:val="20"/>
                <w:szCs w:val="20"/>
                <w:lang w:val="id-ID"/>
              </w:rPr>
              <w:t>3.</w:t>
            </w:r>
          </w:p>
        </w:tc>
        <w:tc>
          <w:tcPr>
            <w:tcW w:w="1121" w:type="dxa"/>
          </w:tcPr>
          <w:p w14:paraId="239B258C" w14:textId="366FF656" w:rsidR="001D2C0B" w:rsidRPr="001437F1" w:rsidRDefault="001D2C0B" w:rsidP="00AC306C">
            <w:pPr>
              <w:spacing w:line="240" w:lineRule="auto"/>
              <w:ind w:left="0" w:firstLine="0"/>
              <w:rPr>
                <w:sz w:val="20"/>
                <w:szCs w:val="20"/>
                <w:lang w:val="id-ID"/>
              </w:rPr>
            </w:pPr>
            <w:r w:rsidRPr="001437F1">
              <w:rPr>
                <w:sz w:val="20"/>
                <w:szCs w:val="20"/>
              </w:rPr>
              <w:t xml:space="preserve">Ketua TIM </w:t>
            </w:r>
          </w:p>
        </w:tc>
        <w:tc>
          <w:tcPr>
            <w:tcW w:w="1236" w:type="dxa"/>
          </w:tcPr>
          <w:p w14:paraId="11FC1F57" w14:textId="65335211" w:rsidR="001D2C0B" w:rsidRPr="001437F1" w:rsidRDefault="001D2C0B" w:rsidP="00AC306C">
            <w:pPr>
              <w:spacing w:line="240" w:lineRule="auto"/>
              <w:ind w:left="0" w:firstLine="0"/>
              <w:rPr>
                <w:sz w:val="20"/>
                <w:szCs w:val="20"/>
              </w:rPr>
            </w:pPr>
            <w:r w:rsidRPr="001437F1">
              <w:rPr>
                <w:sz w:val="20"/>
                <w:szCs w:val="20"/>
              </w:rPr>
              <w:t>Memilih kegiatan surat tugas</w:t>
            </w:r>
          </w:p>
        </w:tc>
        <w:tc>
          <w:tcPr>
            <w:tcW w:w="1255" w:type="dxa"/>
          </w:tcPr>
          <w:p w14:paraId="3EFC9C4F" w14:textId="5A7E8B02" w:rsidR="001D2C0B" w:rsidRPr="001437F1" w:rsidRDefault="001D2C0B" w:rsidP="00AC306C">
            <w:pPr>
              <w:spacing w:line="240" w:lineRule="auto"/>
              <w:ind w:left="0" w:firstLine="0"/>
              <w:rPr>
                <w:sz w:val="20"/>
                <w:szCs w:val="20"/>
              </w:rPr>
            </w:pPr>
            <w:r w:rsidRPr="001437F1">
              <w:rPr>
                <w:sz w:val="20"/>
                <w:szCs w:val="20"/>
              </w:rPr>
              <w:t>Halaman menu surat tugas</w:t>
            </w:r>
          </w:p>
        </w:tc>
        <w:tc>
          <w:tcPr>
            <w:tcW w:w="1296" w:type="dxa"/>
          </w:tcPr>
          <w:p w14:paraId="7C055D36" w14:textId="13F64949" w:rsidR="001D2C0B" w:rsidRPr="001437F1" w:rsidRDefault="001D2C0B" w:rsidP="00AC306C">
            <w:pPr>
              <w:spacing w:line="240" w:lineRule="auto"/>
              <w:ind w:left="0" w:firstLine="0"/>
              <w:rPr>
                <w:sz w:val="20"/>
                <w:szCs w:val="20"/>
              </w:rPr>
            </w:pPr>
            <w:r w:rsidRPr="001437F1">
              <w:rPr>
                <w:sz w:val="20"/>
                <w:szCs w:val="20"/>
              </w:rPr>
              <w:t>Pengguna dapat memilih kegiatan apa yang akan dibuatkan surat tugas</w:t>
            </w:r>
          </w:p>
        </w:tc>
      </w:tr>
      <w:tr w:rsidR="001D2C0B" w:rsidRPr="001437F1" w14:paraId="61BF42AC" w14:textId="77777777" w:rsidTr="00812E0E">
        <w:tc>
          <w:tcPr>
            <w:tcW w:w="621" w:type="dxa"/>
          </w:tcPr>
          <w:p w14:paraId="5F4ED654" w14:textId="64FFB13C" w:rsidR="001D2C0B" w:rsidRPr="001437F1" w:rsidRDefault="001D2C0B" w:rsidP="00AC306C">
            <w:pPr>
              <w:spacing w:line="240" w:lineRule="auto"/>
              <w:ind w:left="0" w:firstLine="0"/>
              <w:rPr>
                <w:sz w:val="20"/>
                <w:szCs w:val="20"/>
              </w:rPr>
            </w:pPr>
            <w:r w:rsidRPr="001437F1">
              <w:rPr>
                <w:sz w:val="20"/>
                <w:szCs w:val="20"/>
              </w:rPr>
              <w:lastRenderedPageBreak/>
              <w:t>4.</w:t>
            </w:r>
          </w:p>
        </w:tc>
        <w:tc>
          <w:tcPr>
            <w:tcW w:w="1121" w:type="dxa"/>
          </w:tcPr>
          <w:p w14:paraId="6E812EBA" w14:textId="004A1A09" w:rsidR="001D2C0B" w:rsidRPr="001437F1" w:rsidRDefault="001D2C0B" w:rsidP="00AC306C">
            <w:pPr>
              <w:spacing w:line="240" w:lineRule="auto"/>
              <w:ind w:left="0" w:firstLine="0"/>
              <w:rPr>
                <w:sz w:val="20"/>
                <w:szCs w:val="20"/>
              </w:rPr>
            </w:pPr>
            <w:r w:rsidRPr="001437F1">
              <w:rPr>
                <w:sz w:val="20"/>
                <w:szCs w:val="20"/>
              </w:rPr>
              <w:t xml:space="preserve">Ketua TIM </w:t>
            </w:r>
          </w:p>
        </w:tc>
        <w:tc>
          <w:tcPr>
            <w:tcW w:w="1236" w:type="dxa"/>
          </w:tcPr>
          <w:p w14:paraId="6CEA8A15" w14:textId="41D521A6" w:rsidR="001D2C0B" w:rsidRPr="001437F1" w:rsidRDefault="001D2C0B" w:rsidP="00AC306C">
            <w:pPr>
              <w:spacing w:line="240" w:lineRule="auto"/>
              <w:ind w:left="0" w:firstLine="0"/>
              <w:rPr>
                <w:sz w:val="20"/>
                <w:szCs w:val="20"/>
              </w:rPr>
            </w:pPr>
            <w:r w:rsidRPr="001437F1">
              <w:rPr>
                <w:sz w:val="20"/>
                <w:szCs w:val="20"/>
              </w:rPr>
              <w:t xml:space="preserve">Mengelola surat tugas </w:t>
            </w:r>
          </w:p>
        </w:tc>
        <w:tc>
          <w:tcPr>
            <w:tcW w:w="1255" w:type="dxa"/>
          </w:tcPr>
          <w:p w14:paraId="7CC032D9" w14:textId="2335D554" w:rsidR="001D2C0B" w:rsidRPr="001437F1" w:rsidRDefault="001D2C0B" w:rsidP="00AC306C">
            <w:pPr>
              <w:spacing w:line="240" w:lineRule="auto"/>
              <w:ind w:left="0" w:firstLine="0"/>
              <w:rPr>
                <w:sz w:val="20"/>
                <w:szCs w:val="20"/>
              </w:rPr>
            </w:pPr>
            <w:r w:rsidRPr="001437F1">
              <w:rPr>
                <w:sz w:val="20"/>
                <w:szCs w:val="20"/>
              </w:rPr>
              <w:t>Halaman pengelolaan surat tugas</w:t>
            </w:r>
          </w:p>
        </w:tc>
        <w:tc>
          <w:tcPr>
            <w:tcW w:w="1296" w:type="dxa"/>
          </w:tcPr>
          <w:p w14:paraId="746BAC56" w14:textId="27851CBF" w:rsidR="001D2C0B" w:rsidRPr="001437F1" w:rsidRDefault="001D2C0B" w:rsidP="00AC306C">
            <w:pPr>
              <w:spacing w:line="240" w:lineRule="auto"/>
              <w:ind w:left="0" w:firstLine="0"/>
              <w:rPr>
                <w:sz w:val="20"/>
                <w:szCs w:val="20"/>
              </w:rPr>
            </w:pPr>
            <w:r w:rsidRPr="001437F1">
              <w:rPr>
                <w:sz w:val="20"/>
                <w:szCs w:val="20"/>
              </w:rPr>
              <w:t>Pengguna dapat membuat surat tugas berdasarkan kegiatan yang telah dipilih dan anggota petugas pelaksana kegiatan. Pengguna dapat mecetak surat tugas untuk kemudian ditandatangani dan melakukan upload</w:t>
            </w:r>
            <w:r w:rsidR="00C95464" w:rsidRPr="001437F1">
              <w:rPr>
                <w:sz w:val="20"/>
                <w:szCs w:val="20"/>
              </w:rPr>
              <w:t xml:space="preserve"> </w:t>
            </w:r>
            <w:r w:rsidRPr="001437F1">
              <w:rPr>
                <w:sz w:val="20"/>
                <w:szCs w:val="20"/>
              </w:rPr>
              <w:t>surat tugas</w:t>
            </w:r>
            <w:r w:rsidR="00C95464" w:rsidRPr="001437F1">
              <w:rPr>
                <w:sz w:val="20"/>
                <w:szCs w:val="20"/>
              </w:rPr>
              <w:t xml:space="preserve"> </w:t>
            </w:r>
            <w:r w:rsidRPr="001437F1">
              <w:rPr>
                <w:sz w:val="20"/>
                <w:szCs w:val="20"/>
              </w:rPr>
              <w:t>yang di tandatangani</w:t>
            </w:r>
          </w:p>
        </w:tc>
      </w:tr>
      <w:tr w:rsidR="001D2C0B" w:rsidRPr="001437F1" w14:paraId="4D3C1F9F" w14:textId="48CBD051" w:rsidTr="00812E0E">
        <w:tc>
          <w:tcPr>
            <w:tcW w:w="621" w:type="dxa"/>
          </w:tcPr>
          <w:p w14:paraId="2715A566" w14:textId="703039AE" w:rsidR="001D2C0B" w:rsidRPr="001437F1" w:rsidRDefault="001D2C0B" w:rsidP="00AC306C">
            <w:pPr>
              <w:spacing w:line="240" w:lineRule="auto"/>
              <w:ind w:left="0" w:firstLine="0"/>
              <w:rPr>
                <w:sz w:val="20"/>
                <w:szCs w:val="20"/>
              </w:rPr>
            </w:pPr>
            <w:r w:rsidRPr="001437F1">
              <w:rPr>
                <w:sz w:val="20"/>
                <w:szCs w:val="20"/>
              </w:rPr>
              <w:t>5.</w:t>
            </w:r>
          </w:p>
        </w:tc>
        <w:tc>
          <w:tcPr>
            <w:tcW w:w="1121" w:type="dxa"/>
          </w:tcPr>
          <w:p w14:paraId="04770849" w14:textId="0AA3513B" w:rsidR="001D2C0B" w:rsidRPr="001437F1" w:rsidRDefault="001D2C0B" w:rsidP="00AC306C">
            <w:pPr>
              <w:spacing w:line="240" w:lineRule="auto"/>
              <w:ind w:left="0" w:firstLine="0"/>
              <w:rPr>
                <w:sz w:val="20"/>
                <w:szCs w:val="20"/>
              </w:rPr>
            </w:pPr>
            <w:r w:rsidRPr="001437F1">
              <w:rPr>
                <w:sz w:val="20"/>
                <w:szCs w:val="20"/>
              </w:rPr>
              <w:t xml:space="preserve">Ketua TIM </w:t>
            </w:r>
          </w:p>
        </w:tc>
        <w:tc>
          <w:tcPr>
            <w:tcW w:w="1236" w:type="dxa"/>
          </w:tcPr>
          <w:p w14:paraId="65857DE8" w14:textId="3919E37F" w:rsidR="001D2C0B" w:rsidRPr="001437F1" w:rsidRDefault="001D2C0B" w:rsidP="00AC306C">
            <w:pPr>
              <w:spacing w:line="240" w:lineRule="auto"/>
              <w:ind w:left="0" w:firstLine="0"/>
              <w:rPr>
                <w:sz w:val="20"/>
                <w:szCs w:val="20"/>
              </w:rPr>
            </w:pPr>
            <w:r w:rsidRPr="001437F1">
              <w:rPr>
                <w:sz w:val="20"/>
                <w:szCs w:val="20"/>
              </w:rPr>
              <w:t>Mengelola berita acara</w:t>
            </w:r>
          </w:p>
        </w:tc>
        <w:tc>
          <w:tcPr>
            <w:tcW w:w="1255" w:type="dxa"/>
          </w:tcPr>
          <w:p w14:paraId="4E038C11" w14:textId="025DF1E6" w:rsidR="001D2C0B" w:rsidRPr="001437F1" w:rsidRDefault="001D2C0B" w:rsidP="00AC306C">
            <w:pPr>
              <w:spacing w:line="240" w:lineRule="auto"/>
              <w:ind w:left="0" w:firstLine="0"/>
              <w:rPr>
                <w:sz w:val="20"/>
                <w:szCs w:val="20"/>
              </w:rPr>
            </w:pPr>
            <w:r w:rsidRPr="001437F1">
              <w:rPr>
                <w:sz w:val="20"/>
                <w:szCs w:val="20"/>
              </w:rPr>
              <w:t>Halaman pengelolaan berita acara</w:t>
            </w:r>
          </w:p>
        </w:tc>
        <w:tc>
          <w:tcPr>
            <w:tcW w:w="1296" w:type="dxa"/>
          </w:tcPr>
          <w:p w14:paraId="79213D71" w14:textId="5A69E763" w:rsidR="001D2C0B" w:rsidRPr="001437F1" w:rsidRDefault="001D2C0B" w:rsidP="00AC306C">
            <w:pPr>
              <w:spacing w:line="240" w:lineRule="auto"/>
              <w:ind w:left="0" w:firstLine="0"/>
              <w:rPr>
                <w:sz w:val="20"/>
                <w:szCs w:val="20"/>
              </w:rPr>
            </w:pPr>
            <w:r w:rsidRPr="001437F1">
              <w:rPr>
                <w:sz w:val="20"/>
                <w:szCs w:val="20"/>
              </w:rPr>
              <w:t>Pengguna dapat memilih kegiatan lalu melakukan cetak berita acara</w:t>
            </w:r>
            <w:r w:rsidR="00C95464" w:rsidRPr="001437F1">
              <w:rPr>
                <w:sz w:val="20"/>
                <w:szCs w:val="20"/>
              </w:rPr>
              <w:t xml:space="preserve"> </w:t>
            </w:r>
            <w:r w:rsidRPr="001437F1">
              <w:rPr>
                <w:sz w:val="20"/>
                <w:szCs w:val="20"/>
              </w:rPr>
              <w:t xml:space="preserve">dan melakukan </w:t>
            </w:r>
            <w:r w:rsidRPr="001437F1">
              <w:rPr>
                <w:i/>
                <w:iCs/>
                <w:sz w:val="20"/>
                <w:szCs w:val="20"/>
              </w:rPr>
              <w:t xml:space="preserve">upload </w:t>
            </w:r>
            <w:r w:rsidRPr="001437F1">
              <w:rPr>
                <w:sz w:val="20"/>
                <w:szCs w:val="20"/>
              </w:rPr>
              <w:t>berita acara yang di tandatangani</w:t>
            </w:r>
          </w:p>
        </w:tc>
      </w:tr>
      <w:tr w:rsidR="001D2C0B" w:rsidRPr="001437F1" w14:paraId="478FAAAD" w14:textId="34D81DCF" w:rsidTr="00812E0E">
        <w:tc>
          <w:tcPr>
            <w:tcW w:w="621" w:type="dxa"/>
          </w:tcPr>
          <w:p w14:paraId="62FF6645" w14:textId="7AC4EB41" w:rsidR="001D2C0B" w:rsidRPr="001437F1" w:rsidRDefault="001D2C0B" w:rsidP="00AC306C">
            <w:pPr>
              <w:spacing w:line="240" w:lineRule="auto"/>
              <w:ind w:left="0" w:firstLine="0"/>
              <w:rPr>
                <w:sz w:val="20"/>
                <w:szCs w:val="20"/>
                <w:lang w:val="id-ID"/>
              </w:rPr>
            </w:pPr>
            <w:r w:rsidRPr="001437F1">
              <w:rPr>
                <w:sz w:val="20"/>
                <w:szCs w:val="20"/>
              </w:rPr>
              <w:t>6</w:t>
            </w:r>
            <w:r w:rsidRPr="001437F1">
              <w:rPr>
                <w:sz w:val="20"/>
                <w:szCs w:val="20"/>
                <w:lang w:val="id-ID"/>
              </w:rPr>
              <w:t>.</w:t>
            </w:r>
          </w:p>
        </w:tc>
        <w:tc>
          <w:tcPr>
            <w:tcW w:w="1121" w:type="dxa"/>
          </w:tcPr>
          <w:p w14:paraId="7B03548F" w14:textId="77777777" w:rsidR="001D2C0B" w:rsidRPr="001437F1" w:rsidRDefault="001D2C0B" w:rsidP="00AC306C">
            <w:pPr>
              <w:spacing w:line="240" w:lineRule="auto"/>
              <w:ind w:left="0" w:firstLine="0"/>
              <w:rPr>
                <w:sz w:val="20"/>
                <w:szCs w:val="20"/>
                <w:lang w:val="id-ID"/>
              </w:rPr>
            </w:pPr>
            <w:r w:rsidRPr="001437F1">
              <w:rPr>
                <w:sz w:val="20"/>
                <w:szCs w:val="20"/>
                <w:lang w:val="id-ID"/>
              </w:rPr>
              <w:t>Admin</w:t>
            </w:r>
          </w:p>
        </w:tc>
        <w:tc>
          <w:tcPr>
            <w:tcW w:w="1236" w:type="dxa"/>
          </w:tcPr>
          <w:p w14:paraId="49CFE4F7" w14:textId="7CE1257A" w:rsidR="001D2C0B" w:rsidRPr="001437F1" w:rsidRDefault="001D2C0B" w:rsidP="00AC306C">
            <w:pPr>
              <w:spacing w:line="240" w:lineRule="auto"/>
              <w:ind w:left="0" w:firstLine="0"/>
              <w:rPr>
                <w:sz w:val="20"/>
                <w:szCs w:val="20"/>
              </w:rPr>
            </w:pPr>
            <w:r w:rsidRPr="001437F1">
              <w:rPr>
                <w:sz w:val="20"/>
                <w:szCs w:val="20"/>
                <w:lang w:val="id-ID"/>
              </w:rPr>
              <w:t>Mengelola data</w:t>
            </w:r>
            <w:r w:rsidRPr="001437F1">
              <w:rPr>
                <w:sz w:val="20"/>
                <w:szCs w:val="20"/>
              </w:rPr>
              <w:t xml:space="preserve"> ketua</w:t>
            </w:r>
            <w:r w:rsidRPr="001437F1">
              <w:rPr>
                <w:sz w:val="20"/>
                <w:szCs w:val="20"/>
                <w:lang w:val="id-ID"/>
              </w:rPr>
              <w:t xml:space="preserve"> tim</w:t>
            </w:r>
            <w:r w:rsidRPr="001437F1">
              <w:rPr>
                <w:sz w:val="20"/>
                <w:szCs w:val="20"/>
              </w:rPr>
              <w:t xml:space="preserve"> pelaksana</w:t>
            </w:r>
          </w:p>
        </w:tc>
        <w:tc>
          <w:tcPr>
            <w:tcW w:w="1255" w:type="dxa"/>
          </w:tcPr>
          <w:p w14:paraId="61FC5634" w14:textId="6FA269E9" w:rsidR="001D2C0B" w:rsidRPr="001437F1" w:rsidRDefault="001D2C0B" w:rsidP="00AC306C">
            <w:pPr>
              <w:spacing w:line="240" w:lineRule="auto"/>
              <w:ind w:left="0" w:firstLine="0"/>
              <w:rPr>
                <w:sz w:val="20"/>
                <w:szCs w:val="20"/>
              </w:rPr>
            </w:pPr>
            <w:r w:rsidRPr="001437F1">
              <w:rPr>
                <w:sz w:val="20"/>
                <w:szCs w:val="20"/>
              </w:rPr>
              <w:t xml:space="preserve">Halaman pengelolaan data ketua tim </w:t>
            </w:r>
          </w:p>
        </w:tc>
        <w:tc>
          <w:tcPr>
            <w:tcW w:w="1296" w:type="dxa"/>
          </w:tcPr>
          <w:p w14:paraId="2883F816" w14:textId="1D3D6F87" w:rsidR="001D2C0B" w:rsidRPr="001437F1" w:rsidRDefault="001D2C0B" w:rsidP="00AC306C">
            <w:pPr>
              <w:spacing w:line="240" w:lineRule="auto"/>
              <w:ind w:left="0" w:firstLine="0"/>
              <w:rPr>
                <w:sz w:val="20"/>
                <w:szCs w:val="20"/>
              </w:rPr>
            </w:pPr>
            <w:r w:rsidRPr="001437F1">
              <w:rPr>
                <w:sz w:val="20"/>
                <w:szCs w:val="20"/>
              </w:rPr>
              <w:t xml:space="preserve">Pengguna dapat menambahkan data ketua tim pelaksana untuk dapat </w:t>
            </w:r>
            <w:r w:rsidRPr="001437F1">
              <w:rPr>
                <w:sz w:val="20"/>
                <w:szCs w:val="20"/>
              </w:rPr>
              <w:lastRenderedPageBreak/>
              <w:t>mengakses sistem.</w:t>
            </w:r>
          </w:p>
        </w:tc>
      </w:tr>
      <w:tr w:rsidR="001D2C0B" w:rsidRPr="001437F1" w14:paraId="1AF8879B" w14:textId="18AE838A" w:rsidTr="00812E0E">
        <w:tc>
          <w:tcPr>
            <w:tcW w:w="621" w:type="dxa"/>
          </w:tcPr>
          <w:p w14:paraId="6C7539AF" w14:textId="1D3C0C74" w:rsidR="001D2C0B" w:rsidRPr="001437F1" w:rsidRDefault="001D2C0B" w:rsidP="00AC306C">
            <w:pPr>
              <w:spacing w:line="240" w:lineRule="auto"/>
              <w:ind w:left="0" w:firstLine="0"/>
              <w:rPr>
                <w:sz w:val="20"/>
                <w:szCs w:val="20"/>
              </w:rPr>
            </w:pPr>
            <w:r w:rsidRPr="001437F1">
              <w:rPr>
                <w:sz w:val="20"/>
                <w:szCs w:val="20"/>
              </w:rPr>
              <w:lastRenderedPageBreak/>
              <w:t>7.</w:t>
            </w:r>
          </w:p>
        </w:tc>
        <w:tc>
          <w:tcPr>
            <w:tcW w:w="1121" w:type="dxa"/>
          </w:tcPr>
          <w:p w14:paraId="6832D500" w14:textId="01707185" w:rsidR="001D2C0B" w:rsidRPr="001437F1" w:rsidRDefault="001D2C0B" w:rsidP="00AC306C">
            <w:pPr>
              <w:spacing w:line="240" w:lineRule="auto"/>
              <w:ind w:left="0" w:firstLine="0"/>
              <w:rPr>
                <w:sz w:val="20"/>
                <w:szCs w:val="20"/>
              </w:rPr>
            </w:pPr>
            <w:r w:rsidRPr="001437F1">
              <w:rPr>
                <w:sz w:val="20"/>
                <w:szCs w:val="20"/>
              </w:rPr>
              <w:t>Admin</w:t>
            </w:r>
          </w:p>
        </w:tc>
        <w:tc>
          <w:tcPr>
            <w:tcW w:w="1236" w:type="dxa"/>
          </w:tcPr>
          <w:p w14:paraId="01224688" w14:textId="789BAE90" w:rsidR="001D2C0B" w:rsidRPr="001437F1" w:rsidRDefault="001D2C0B" w:rsidP="00AC306C">
            <w:pPr>
              <w:spacing w:line="240" w:lineRule="auto"/>
              <w:ind w:left="0" w:firstLine="0"/>
              <w:rPr>
                <w:sz w:val="20"/>
                <w:szCs w:val="20"/>
              </w:rPr>
            </w:pPr>
            <w:r w:rsidRPr="001437F1">
              <w:rPr>
                <w:sz w:val="20"/>
                <w:szCs w:val="20"/>
              </w:rPr>
              <w:t>Mengelola data petugas keuangan</w:t>
            </w:r>
          </w:p>
        </w:tc>
        <w:tc>
          <w:tcPr>
            <w:tcW w:w="1255" w:type="dxa"/>
          </w:tcPr>
          <w:p w14:paraId="79F90B0A" w14:textId="633C5843" w:rsidR="001D2C0B" w:rsidRPr="001437F1" w:rsidRDefault="001D2C0B" w:rsidP="00AC306C">
            <w:pPr>
              <w:spacing w:line="240" w:lineRule="auto"/>
              <w:ind w:left="0" w:firstLine="0"/>
              <w:rPr>
                <w:sz w:val="20"/>
                <w:szCs w:val="20"/>
              </w:rPr>
            </w:pPr>
            <w:r w:rsidRPr="001437F1">
              <w:rPr>
                <w:sz w:val="20"/>
                <w:szCs w:val="20"/>
              </w:rPr>
              <w:t>Halaman pengelolaan data petugas keuangan</w:t>
            </w:r>
          </w:p>
        </w:tc>
        <w:tc>
          <w:tcPr>
            <w:tcW w:w="1296" w:type="dxa"/>
          </w:tcPr>
          <w:p w14:paraId="62296A87" w14:textId="6F1C49E6" w:rsidR="001D2C0B" w:rsidRPr="001437F1" w:rsidRDefault="001D2C0B" w:rsidP="00AC306C">
            <w:pPr>
              <w:spacing w:line="240" w:lineRule="auto"/>
              <w:ind w:left="0" w:firstLine="0"/>
              <w:rPr>
                <w:sz w:val="20"/>
                <w:szCs w:val="20"/>
              </w:rPr>
            </w:pPr>
            <w:r w:rsidRPr="001437F1">
              <w:rPr>
                <w:sz w:val="20"/>
                <w:szCs w:val="20"/>
              </w:rPr>
              <w:t>Pengguna dapat menambahkan data petugas keuangan untuk dapat mengakses sistem</w:t>
            </w:r>
          </w:p>
        </w:tc>
      </w:tr>
      <w:tr w:rsidR="001D2C0B" w:rsidRPr="001437F1" w14:paraId="1E47040F" w14:textId="4CC239F2" w:rsidTr="00812E0E">
        <w:tc>
          <w:tcPr>
            <w:tcW w:w="621" w:type="dxa"/>
          </w:tcPr>
          <w:p w14:paraId="4E182BA1" w14:textId="585D2202" w:rsidR="001D2C0B" w:rsidRPr="001437F1" w:rsidRDefault="001D2C0B" w:rsidP="00AC306C">
            <w:pPr>
              <w:spacing w:line="240" w:lineRule="auto"/>
              <w:ind w:left="0" w:firstLine="0"/>
              <w:rPr>
                <w:sz w:val="20"/>
                <w:szCs w:val="20"/>
                <w:lang w:val="id-ID"/>
              </w:rPr>
            </w:pPr>
            <w:r w:rsidRPr="001437F1">
              <w:rPr>
                <w:sz w:val="20"/>
                <w:szCs w:val="20"/>
              </w:rPr>
              <w:t>8</w:t>
            </w:r>
            <w:r w:rsidRPr="001437F1">
              <w:rPr>
                <w:sz w:val="20"/>
                <w:szCs w:val="20"/>
                <w:lang w:val="id-ID"/>
              </w:rPr>
              <w:t>.</w:t>
            </w:r>
          </w:p>
        </w:tc>
        <w:tc>
          <w:tcPr>
            <w:tcW w:w="1121" w:type="dxa"/>
          </w:tcPr>
          <w:p w14:paraId="104EAC5D" w14:textId="77777777" w:rsidR="001D2C0B" w:rsidRPr="001437F1" w:rsidRDefault="001D2C0B" w:rsidP="00AC306C">
            <w:pPr>
              <w:spacing w:line="240" w:lineRule="auto"/>
              <w:ind w:left="0" w:firstLine="0"/>
              <w:rPr>
                <w:sz w:val="20"/>
                <w:szCs w:val="20"/>
                <w:lang w:val="id-ID"/>
              </w:rPr>
            </w:pPr>
            <w:r w:rsidRPr="001437F1">
              <w:rPr>
                <w:sz w:val="20"/>
                <w:szCs w:val="20"/>
                <w:lang w:val="id-ID"/>
              </w:rPr>
              <w:t>Admin</w:t>
            </w:r>
          </w:p>
        </w:tc>
        <w:tc>
          <w:tcPr>
            <w:tcW w:w="1236" w:type="dxa"/>
          </w:tcPr>
          <w:p w14:paraId="35371C57" w14:textId="0CBE9740" w:rsidR="001D2C0B" w:rsidRPr="001437F1" w:rsidRDefault="001D2C0B" w:rsidP="00AC306C">
            <w:pPr>
              <w:spacing w:line="240" w:lineRule="auto"/>
              <w:ind w:left="0" w:firstLine="0"/>
              <w:rPr>
                <w:sz w:val="20"/>
                <w:szCs w:val="20"/>
              </w:rPr>
            </w:pPr>
            <w:r w:rsidRPr="001437F1">
              <w:rPr>
                <w:sz w:val="20"/>
                <w:szCs w:val="20"/>
              </w:rPr>
              <w:t xml:space="preserve">Memilih kegiatan data </w:t>
            </w:r>
            <w:r w:rsidRPr="001437F1">
              <w:rPr>
                <w:i/>
                <w:iCs/>
                <w:sz w:val="20"/>
                <w:szCs w:val="20"/>
              </w:rPr>
              <w:t>load</w:t>
            </w:r>
          </w:p>
        </w:tc>
        <w:tc>
          <w:tcPr>
            <w:tcW w:w="1255" w:type="dxa"/>
          </w:tcPr>
          <w:p w14:paraId="5235D54D" w14:textId="445EDD49" w:rsidR="001D2C0B" w:rsidRPr="001437F1" w:rsidRDefault="001D2C0B" w:rsidP="00AC306C">
            <w:pPr>
              <w:spacing w:line="240" w:lineRule="auto"/>
              <w:ind w:left="0" w:firstLine="0"/>
              <w:rPr>
                <w:sz w:val="20"/>
                <w:szCs w:val="20"/>
              </w:rPr>
            </w:pPr>
            <w:r w:rsidRPr="001437F1">
              <w:rPr>
                <w:sz w:val="20"/>
                <w:szCs w:val="20"/>
              </w:rPr>
              <w:t xml:space="preserve">Halaman menu data </w:t>
            </w:r>
            <w:r w:rsidRPr="001437F1">
              <w:rPr>
                <w:i/>
                <w:iCs/>
                <w:sz w:val="20"/>
                <w:szCs w:val="20"/>
              </w:rPr>
              <w:t>load</w:t>
            </w:r>
          </w:p>
        </w:tc>
        <w:tc>
          <w:tcPr>
            <w:tcW w:w="1296" w:type="dxa"/>
          </w:tcPr>
          <w:p w14:paraId="7644C363" w14:textId="1742E3B4" w:rsidR="001D2C0B" w:rsidRPr="001437F1" w:rsidRDefault="001D2C0B" w:rsidP="00AC306C">
            <w:pPr>
              <w:spacing w:line="240" w:lineRule="auto"/>
              <w:ind w:left="0" w:firstLine="0"/>
              <w:rPr>
                <w:i/>
                <w:iCs/>
                <w:sz w:val="20"/>
                <w:szCs w:val="20"/>
              </w:rPr>
            </w:pPr>
            <w:r w:rsidRPr="001437F1">
              <w:rPr>
                <w:sz w:val="20"/>
                <w:szCs w:val="20"/>
              </w:rPr>
              <w:t xml:space="preserve">Pengguna dapat memilih kegiatan data </w:t>
            </w:r>
            <w:r w:rsidRPr="001437F1">
              <w:rPr>
                <w:i/>
                <w:iCs/>
                <w:sz w:val="20"/>
                <w:szCs w:val="20"/>
              </w:rPr>
              <w:t>load</w:t>
            </w:r>
          </w:p>
        </w:tc>
      </w:tr>
      <w:tr w:rsidR="001D2C0B" w:rsidRPr="001437F1" w14:paraId="177E1FE1" w14:textId="77777777" w:rsidTr="00812E0E">
        <w:tc>
          <w:tcPr>
            <w:tcW w:w="621" w:type="dxa"/>
          </w:tcPr>
          <w:p w14:paraId="7B7B486B" w14:textId="07DCF0FD" w:rsidR="001D2C0B" w:rsidRPr="001437F1" w:rsidRDefault="001D2C0B" w:rsidP="00AC306C">
            <w:pPr>
              <w:spacing w:line="240" w:lineRule="auto"/>
              <w:ind w:left="0" w:firstLine="0"/>
              <w:rPr>
                <w:sz w:val="20"/>
                <w:szCs w:val="20"/>
              </w:rPr>
            </w:pPr>
            <w:r w:rsidRPr="001437F1">
              <w:rPr>
                <w:sz w:val="20"/>
                <w:szCs w:val="20"/>
              </w:rPr>
              <w:t>9.</w:t>
            </w:r>
          </w:p>
        </w:tc>
        <w:tc>
          <w:tcPr>
            <w:tcW w:w="1121" w:type="dxa"/>
          </w:tcPr>
          <w:p w14:paraId="43962815" w14:textId="080D0A80" w:rsidR="001D2C0B" w:rsidRPr="001437F1" w:rsidRDefault="001D2C0B" w:rsidP="00AC306C">
            <w:pPr>
              <w:spacing w:line="240" w:lineRule="auto"/>
              <w:ind w:left="0" w:firstLine="0"/>
              <w:rPr>
                <w:sz w:val="20"/>
                <w:szCs w:val="20"/>
              </w:rPr>
            </w:pPr>
            <w:r w:rsidRPr="001437F1">
              <w:rPr>
                <w:sz w:val="20"/>
                <w:szCs w:val="20"/>
              </w:rPr>
              <w:t>Admin</w:t>
            </w:r>
          </w:p>
        </w:tc>
        <w:tc>
          <w:tcPr>
            <w:tcW w:w="1236" w:type="dxa"/>
          </w:tcPr>
          <w:p w14:paraId="728C872A" w14:textId="24C41B0F" w:rsidR="001D2C0B" w:rsidRPr="001437F1" w:rsidRDefault="001D2C0B" w:rsidP="00AC306C">
            <w:pPr>
              <w:spacing w:line="240" w:lineRule="auto"/>
              <w:ind w:left="0" w:firstLine="0"/>
              <w:rPr>
                <w:i/>
                <w:iCs/>
                <w:sz w:val="20"/>
                <w:szCs w:val="20"/>
              </w:rPr>
            </w:pPr>
            <w:r w:rsidRPr="001437F1">
              <w:rPr>
                <w:sz w:val="20"/>
                <w:szCs w:val="20"/>
              </w:rPr>
              <w:t xml:space="preserve">Mengelola data </w:t>
            </w:r>
            <w:r w:rsidRPr="001437F1">
              <w:rPr>
                <w:i/>
                <w:iCs/>
                <w:sz w:val="20"/>
                <w:szCs w:val="20"/>
              </w:rPr>
              <w:t>load</w:t>
            </w:r>
          </w:p>
        </w:tc>
        <w:tc>
          <w:tcPr>
            <w:tcW w:w="1255" w:type="dxa"/>
          </w:tcPr>
          <w:p w14:paraId="142A58C9" w14:textId="396D5438" w:rsidR="001D2C0B" w:rsidRPr="001437F1" w:rsidRDefault="001D2C0B" w:rsidP="00AC306C">
            <w:pPr>
              <w:spacing w:line="240" w:lineRule="auto"/>
              <w:ind w:left="0" w:firstLine="0"/>
              <w:rPr>
                <w:sz w:val="20"/>
                <w:szCs w:val="20"/>
              </w:rPr>
            </w:pPr>
            <w:r w:rsidRPr="001437F1">
              <w:rPr>
                <w:sz w:val="20"/>
                <w:szCs w:val="20"/>
              </w:rPr>
              <w:t xml:space="preserve">Halaman pengelolaan data </w:t>
            </w:r>
            <w:r w:rsidRPr="001437F1">
              <w:rPr>
                <w:i/>
                <w:iCs/>
                <w:sz w:val="20"/>
                <w:szCs w:val="20"/>
              </w:rPr>
              <w:t>load</w:t>
            </w:r>
            <w:r w:rsidRPr="001437F1">
              <w:rPr>
                <w:sz w:val="20"/>
                <w:szCs w:val="20"/>
              </w:rPr>
              <w:t xml:space="preserve"> </w:t>
            </w:r>
          </w:p>
        </w:tc>
        <w:tc>
          <w:tcPr>
            <w:tcW w:w="1296" w:type="dxa"/>
          </w:tcPr>
          <w:p w14:paraId="379CDAAE" w14:textId="040FD46B" w:rsidR="001D2C0B" w:rsidRPr="001437F1" w:rsidRDefault="001D2C0B" w:rsidP="00AC306C">
            <w:pPr>
              <w:spacing w:line="240" w:lineRule="auto"/>
              <w:ind w:left="0" w:firstLine="0"/>
              <w:rPr>
                <w:sz w:val="20"/>
                <w:szCs w:val="20"/>
              </w:rPr>
            </w:pPr>
            <w:r w:rsidRPr="001437F1">
              <w:rPr>
                <w:sz w:val="20"/>
                <w:szCs w:val="20"/>
              </w:rPr>
              <w:t xml:space="preserve">Pengguna dapat melakukan penambahan data </w:t>
            </w:r>
            <w:r w:rsidRPr="001437F1">
              <w:rPr>
                <w:i/>
                <w:iCs/>
                <w:sz w:val="20"/>
                <w:szCs w:val="20"/>
              </w:rPr>
              <w:t xml:space="preserve">load </w:t>
            </w:r>
            <w:r w:rsidRPr="001437F1">
              <w:rPr>
                <w:sz w:val="20"/>
                <w:szCs w:val="20"/>
              </w:rPr>
              <w:t xml:space="preserve"> dan melakukan </w:t>
            </w:r>
            <w:r w:rsidRPr="001437F1">
              <w:rPr>
                <w:i/>
                <w:iCs/>
                <w:sz w:val="20"/>
                <w:szCs w:val="20"/>
              </w:rPr>
              <w:t xml:space="preserve">upload </w:t>
            </w:r>
            <w:r w:rsidRPr="001437F1">
              <w:rPr>
                <w:sz w:val="20"/>
                <w:szCs w:val="20"/>
              </w:rPr>
              <w:t xml:space="preserve">file data </w:t>
            </w:r>
            <w:r w:rsidRPr="001437F1">
              <w:rPr>
                <w:i/>
                <w:iCs/>
                <w:sz w:val="20"/>
                <w:szCs w:val="20"/>
              </w:rPr>
              <w:t xml:space="preserve">load </w:t>
            </w:r>
            <w:r w:rsidRPr="001437F1">
              <w:rPr>
                <w:sz w:val="20"/>
                <w:szCs w:val="20"/>
              </w:rPr>
              <w:t xml:space="preserve"> untuk kemudian dipisahkan berdasarkan kelurahan</w:t>
            </w:r>
            <w:r w:rsidR="001018BD" w:rsidRPr="001437F1">
              <w:rPr>
                <w:sz w:val="20"/>
                <w:szCs w:val="20"/>
              </w:rPr>
              <w:t xml:space="preserve"> oleh sistem</w:t>
            </w:r>
          </w:p>
        </w:tc>
      </w:tr>
      <w:tr w:rsidR="001D2C0B" w:rsidRPr="001437F1" w14:paraId="233D39DA" w14:textId="3D43929D" w:rsidTr="00812E0E">
        <w:tc>
          <w:tcPr>
            <w:tcW w:w="621" w:type="dxa"/>
          </w:tcPr>
          <w:p w14:paraId="09413FC5" w14:textId="57AEF512" w:rsidR="001D2C0B" w:rsidRPr="001437F1" w:rsidRDefault="001D2C0B" w:rsidP="00AC306C">
            <w:pPr>
              <w:spacing w:line="240" w:lineRule="auto"/>
              <w:ind w:left="0" w:firstLine="0"/>
              <w:rPr>
                <w:sz w:val="20"/>
                <w:szCs w:val="20"/>
              </w:rPr>
            </w:pPr>
            <w:r w:rsidRPr="001437F1">
              <w:rPr>
                <w:sz w:val="20"/>
                <w:szCs w:val="20"/>
              </w:rPr>
              <w:t>10.</w:t>
            </w:r>
          </w:p>
        </w:tc>
        <w:tc>
          <w:tcPr>
            <w:tcW w:w="1121" w:type="dxa"/>
          </w:tcPr>
          <w:p w14:paraId="273812E7" w14:textId="4049B526" w:rsidR="001D2C0B" w:rsidRPr="001437F1" w:rsidRDefault="001D2C0B" w:rsidP="00AC306C">
            <w:pPr>
              <w:spacing w:line="240" w:lineRule="auto"/>
              <w:ind w:left="0" w:firstLine="0"/>
              <w:rPr>
                <w:sz w:val="20"/>
                <w:szCs w:val="20"/>
              </w:rPr>
            </w:pPr>
            <w:r w:rsidRPr="001437F1">
              <w:rPr>
                <w:sz w:val="20"/>
                <w:szCs w:val="20"/>
              </w:rPr>
              <w:t>Petugas Keuangan</w:t>
            </w:r>
          </w:p>
        </w:tc>
        <w:tc>
          <w:tcPr>
            <w:tcW w:w="1236" w:type="dxa"/>
          </w:tcPr>
          <w:p w14:paraId="2D39F372" w14:textId="74F935AB" w:rsidR="001D2C0B" w:rsidRPr="001437F1" w:rsidRDefault="001D2C0B" w:rsidP="00AC306C">
            <w:pPr>
              <w:spacing w:line="240" w:lineRule="auto"/>
              <w:ind w:left="0" w:firstLine="0"/>
              <w:rPr>
                <w:sz w:val="20"/>
                <w:szCs w:val="20"/>
              </w:rPr>
            </w:pPr>
            <w:r w:rsidRPr="001437F1">
              <w:rPr>
                <w:sz w:val="20"/>
                <w:szCs w:val="20"/>
              </w:rPr>
              <w:t>Mengelola Kwitansi</w:t>
            </w:r>
          </w:p>
        </w:tc>
        <w:tc>
          <w:tcPr>
            <w:tcW w:w="1255" w:type="dxa"/>
          </w:tcPr>
          <w:p w14:paraId="645C5944" w14:textId="6F35A36D" w:rsidR="001D2C0B" w:rsidRPr="001437F1" w:rsidRDefault="001D2C0B" w:rsidP="00AC306C">
            <w:pPr>
              <w:spacing w:line="240" w:lineRule="auto"/>
              <w:ind w:left="0" w:firstLine="0"/>
              <w:rPr>
                <w:sz w:val="20"/>
                <w:szCs w:val="20"/>
              </w:rPr>
            </w:pPr>
            <w:r w:rsidRPr="001437F1">
              <w:rPr>
                <w:sz w:val="20"/>
                <w:szCs w:val="20"/>
              </w:rPr>
              <w:t xml:space="preserve">Halaman pengelolaan  kwitansi </w:t>
            </w:r>
          </w:p>
        </w:tc>
        <w:tc>
          <w:tcPr>
            <w:tcW w:w="1296" w:type="dxa"/>
          </w:tcPr>
          <w:p w14:paraId="45D96370" w14:textId="5883808D" w:rsidR="001D2C0B" w:rsidRPr="001437F1" w:rsidRDefault="001D2C0B" w:rsidP="00AC306C">
            <w:pPr>
              <w:spacing w:line="240" w:lineRule="auto"/>
              <w:ind w:left="0" w:firstLine="0"/>
              <w:rPr>
                <w:sz w:val="20"/>
                <w:szCs w:val="20"/>
              </w:rPr>
            </w:pPr>
            <w:r w:rsidRPr="001437F1">
              <w:rPr>
                <w:sz w:val="20"/>
                <w:szCs w:val="20"/>
              </w:rPr>
              <w:t>Pengguna dapat memilih kegiatan lalu melakukan cetak kwitansi</w:t>
            </w:r>
            <w:r w:rsidR="008E7A9D" w:rsidRPr="001437F1">
              <w:rPr>
                <w:sz w:val="20"/>
                <w:szCs w:val="20"/>
              </w:rPr>
              <w:t xml:space="preserve">, </w:t>
            </w:r>
            <w:r w:rsidRPr="001437F1">
              <w:rPr>
                <w:sz w:val="20"/>
                <w:szCs w:val="20"/>
              </w:rPr>
              <w:t xml:space="preserve">melakukan </w:t>
            </w:r>
            <w:r w:rsidRPr="001437F1">
              <w:rPr>
                <w:i/>
                <w:iCs/>
                <w:sz w:val="20"/>
                <w:szCs w:val="20"/>
              </w:rPr>
              <w:t xml:space="preserve">upload </w:t>
            </w:r>
            <w:r w:rsidRPr="001437F1">
              <w:rPr>
                <w:sz w:val="20"/>
                <w:szCs w:val="20"/>
              </w:rPr>
              <w:t>kwitansi yang</w:t>
            </w:r>
            <w:r w:rsidR="008E7A9D" w:rsidRPr="001437F1">
              <w:rPr>
                <w:sz w:val="20"/>
                <w:szCs w:val="20"/>
              </w:rPr>
              <w:t xml:space="preserve"> </w:t>
            </w:r>
            <w:r w:rsidRPr="001437F1">
              <w:rPr>
                <w:sz w:val="20"/>
                <w:szCs w:val="20"/>
              </w:rPr>
              <w:t>di tandatangani</w:t>
            </w:r>
            <w:r w:rsidR="008E7A9D" w:rsidRPr="001437F1">
              <w:rPr>
                <w:sz w:val="20"/>
                <w:szCs w:val="20"/>
              </w:rPr>
              <w:t xml:space="preserve">, </w:t>
            </w:r>
            <w:r w:rsidRPr="001437F1">
              <w:rPr>
                <w:sz w:val="20"/>
                <w:szCs w:val="20"/>
              </w:rPr>
              <w:t>serta melakukan validasi.</w:t>
            </w:r>
          </w:p>
        </w:tc>
      </w:tr>
      <w:tr w:rsidR="001D2C0B" w:rsidRPr="001437F1" w14:paraId="44ED0259" w14:textId="0F0CB254" w:rsidTr="00812E0E">
        <w:tc>
          <w:tcPr>
            <w:tcW w:w="621" w:type="dxa"/>
          </w:tcPr>
          <w:p w14:paraId="7EE12713" w14:textId="0C8F1680" w:rsidR="001D2C0B" w:rsidRPr="001437F1" w:rsidRDefault="001D2C0B" w:rsidP="00AC306C">
            <w:pPr>
              <w:spacing w:line="240" w:lineRule="auto"/>
              <w:ind w:left="0" w:firstLine="0"/>
              <w:rPr>
                <w:sz w:val="20"/>
                <w:szCs w:val="20"/>
                <w:lang w:val="id-ID"/>
              </w:rPr>
            </w:pPr>
            <w:r w:rsidRPr="001437F1">
              <w:rPr>
                <w:sz w:val="20"/>
                <w:szCs w:val="20"/>
                <w:lang w:val="id-ID"/>
              </w:rPr>
              <w:t>1</w:t>
            </w:r>
            <w:r w:rsidRPr="001437F1">
              <w:rPr>
                <w:sz w:val="20"/>
                <w:szCs w:val="20"/>
              </w:rPr>
              <w:t>1</w:t>
            </w:r>
            <w:r w:rsidRPr="001437F1">
              <w:rPr>
                <w:sz w:val="20"/>
                <w:szCs w:val="20"/>
                <w:lang w:val="id-ID"/>
              </w:rPr>
              <w:t>.</w:t>
            </w:r>
          </w:p>
        </w:tc>
        <w:tc>
          <w:tcPr>
            <w:tcW w:w="1121" w:type="dxa"/>
          </w:tcPr>
          <w:p w14:paraId="1EA4FDAA" w14:textId="55F6DBD2" w:rsidR="001D2C0B" w:rsidRPr="001437F1" w:rsidRDefault="001D2C0B" w:rsidP="00AC306C">
            <w:pPr>
              <w:spacing w:line="240" w:lineRule="auto"/>
              <w:ind w:left="0" w:firstLine="0"/>
              <w:rPr>
                <w:sz w:val="20"/>
                <w:szCs w:val="20"/>
              </w:rPr>
            </w:pPr>
            <w:r w:rsidRPr="001437F1">
              <w:rPr>
                <w:sz w:val="20"/>
                <w:szCs w:val="20"/>
              </w:rPr>
              <w:t>Petugas Keuangan</w:t>
            </w:r>
          </w:p>
        </w:tc>
        <w:tc>
          <w:tcPr>
            <w:tcW w:w="1236" w:type="dxa"/>
          </w:tcPr>
          <w:p w14:paraId="3AA41CAE" w14:textId="11A1AB01" w:rsidR="001D2C0B" w:rsidRPr="001437F1" w:rsidRDefault="001D2C0B" w:rsidP="00AC306C">
            <w:pPr>
              <w:spacing w:line="240" w:lineRule="auto"/>
              <w:ind w:left="0" w:firstLine="0"/>
              <w:rPr>
                <w:sz w:val="20"/>
                <w:szCs w:val="20"/>
                <w:lang w:val="id-ID"/>
              </w:rPr>
            </w:pPr>
            <w:r w:rsidRPr="001437F1">
              <w:rPr>
                <w:sz w:val="20"/>
                <w:szCs w:val="20"/>
                <w:lang w:val="id-ID"/>
              </w:rPr>
              <w:t>akses fitur laporan</w:t>
            </w:r>
          </w:p>
        </w:tc>
        <w:tc>
          <w:tcPr>
            <w:tcW w:w="1255" w:type="dxa"/>
          </w:tcPr>
          <w:p w14:paraId="7521FBDB" w14:textId="1C942BD5" w:rsidR="001D2C0B" w:rsidRPr="001437F1" w:rsidRDefault="001D2C0B" w:rsidP="00AC306C">
            <w:pPr>
              <w:spacing w:line="240" w:lineRule="auto"/>
              <w:ind w:left="0" w:firstLine="0"/>
              <w:rPr>
                <w:sz w:val="20"/>
                <w:szCs w:val="20"/>
              </w:rPr>
            </w:pPr>
            <w:r w:rsidRPr="001437F1">
              <w:rPr>
                <w:sz w:val="20"/>
                <w:szCs w:val="20"/>
              </w:rPr>
              <w:t>Halaman laporan</w:t>
            </w:r>
          </w:p>
        </w:tc>
        <w:tc>
          <w:tcPr>
            <w:tcW w:w="1296" w:type="dxa"/>
          </w:tcPr>
          <w:p w14:paraId="33C7FB5E" w14:textId="36BAB15E" w:rsidR="001D2C0B" w:rsidRPr="001437F1" w:rsidRDefault="001D2C0B" w:rsidP="00AC306C">
            <w:pPr>
              <w:spacing w:line="240" w:lineRule="auto"/>
              <w:ind w:left="0" w:firstLine="0"/>
              <w:rPr>
                <w:sz w:val="20"/>
                <w:szCs w:val="20"/>
              </w:rPr>
            </w:pPr>
            <w:r w:rsidRPr="001437F1">
              <w:rPr>
                <w:sz w:val="20"/>
                <w:szCs w:val="20"/>
              </w:rPr>
              <w:t>Pengguna dapat melihat laporan seluruh dokumen yang sudah selesai dikerjakan.</w:t>
            </w:r>
          </w:p>
        </w:tc>
      </w:tr>
    </w:tbl>
    <w:p w14:paraId="7089FB25" w14:textId="22016743" w:rsidR="003D14A2" w:rsidRDefault="003D14A2" w:rsidP="00B032AE">
      <w:pPr>
        <w:ind w:left="0" w:firstLine="0"/>
        <w:rPr>
          <w:lang w:val="id-ID"/>
        </w:rPr>
      </w:pPr>
    </w:p>
    <w:p w14:paraId="2AE346DD" w14:textId="01152797" w:rsidR="00B04FB9" w:rsidRDefault="00B04FB9" w:rsidP="00B04EBB">
      <w:pPr>
        <w:pStyle w:val="Heading4"/>
      </w:pPr>
      <w:r>
        <w:t>Analisis Kebutuhan Non Fungsional</w:t>
      </w:r>
    </w:p>
    <w:p w14:paraId="00BDFEDC" w14:textId="28BED068" w:rsidR="00100E95" w:rsidRPr="00696BBF" w:rsidRDefault="00123F50" w:rsidP="00696BBF">
      <w:pPr>
        <w:ind w:left="1070" w:firstLine="370"/>
      </w:pPr>
      <w:r w:rsidRPr="00123F50">
        <w:t>Analisa  kebutuhan  non  fungsional  terdiri  dari  kebutuhan  perangkat  keras  komputer (</w:t>
      </w:r>
      <w:r w:rsidRPr="00123F50">
        <w:rPr>
          <w:i/>
          <w:iCs/>
        </w:rPr>
        <w:t>hardware</w:t>
      </w:r>
      <w:r w:rsidRPr="00123F50">
        <w:t>) dan  perangkat  lunak (</w:t>
      </w:r>
      <w:r w:rsidRPr="00123F50">
        <w:rPr>
          <w:i/>
          <w:iCs/>
        </w:rPr>
        <w:t>software</w:t>
      </w:r>
      <w:r w:rsidRPr="00123F50">
        <w:t xml:space="preserve">). Kebutuhan  non  fungsional </w:t>
      </w:r>
      <w:r w:rsidR="004D77A9">
        <w:t>digunakan</w:t>
      </w:r>
      <w:r w:rsidRPr="00123F50">
        <w:t xml:space="preserve"> sebagai  alat  bantu pendukung</w:t>
      </w:r>
      <w:r w:rsidR="007167B5">
        <w:t xml:space="preserve"> </w:t>
      </w:r>
      <w:r w:rsidR="004646E9">
        <w:fldChar w:fldCharType="begin"/>
      </w:r>
      <w:r w:rsidR="004646E9">
        <w:instrText xml:space="preserve"> ADDIN ZOTERO_ITEM CSL_CITATION {"citationID":"Sdv3Wkqa","properties":{"formattedCitation":"(Damayanti et al., 2021)","plainCitation":"(Damayanti et al., 2021)","noteIndex":0},"citationItems":[{"id":737,"uris":["http://zotero.org/users/local/vVJDaCwC/items/QTPXMSYH"],"itemData":{"id":737,"type":"article-journal","container-title":"Jurnal Teknologi dan Informasi","DOI":"10.34010/jati.v11i1.3392","ISSN":"2655-6839","issue":"1","journalAbbreviation":"1","language":"en-US","page":"40-50","source":"ojs.unikom.ac.id","title":"Analisis dan Perancangan Sistem Informasi Akuntansi Pengelolaan Tabungan Siswa pada SD Ar-Raudah Bandarlampung","volume":"11","author":[{"family":"Damayanti","given":"Damayanti"},{"family":"Sulistiani","given":"H."},{"family":"Umpu","given":"E. F. G. S."}],"issued":{"date-parts":[["2021",3,1]]}}}],"schema":"https://github.com/citation-style-language/schema/raw/master/csl-citation.json"} </w:instrText>
      </w:r>
      <w:r w:rsidR="004646E9">
        <w:fldChar w:fldCharType="separate"/>
      </w:r>
      <w:r w:rsidR="004646E9" w:rsidRPr="004646E9">
        <w:t>(Damayanti et al., 2021)</w:t>
      </w:r>
      <w:r w:rsidR="004646E9">
        <w:fldChar w:fldCharType="end"/>
      </w:r>
      <w:r w:rsidRPr="00123F50">
        <w:t>.</w:t>
      </w:r>
      <w:r>
        <w:t xml:space="preserve"> </w:t>
      </w:r>
      <w:r w:rsidRPr="00123F50">
        <w:t>Berikut uraian spesifikasi dari perangkat yang</w:t>
      </w:r>
      <w:r w:rsidR="004646E9">
        <w:t xml:space="preserve"> akan</w:t>
      </w:r>
      <w:r w:rsidRPr="00123F50">
        <w:t xml:space="preserve"> digunakan</w:t>
      </w:r>
      <w:r w:rsidR="00965007">
        <w:t xml:space="preserve">. Spesifikasi perangkat lunak </w:t>
      </w:r>
      <w:r w:rsidR="0092713B" w:rsidRPr="008B4690">
        <w:rPr>
          <w:lang w:val="id-ID"/>
        </w:rPr>
        <w:t>ditunjukkan pada tabel 3.</w:t>
      </w:r>
      <w:r w:rsidR="005C595F">
        <w:t>2</w:t>
      </w:r>
      <w:r w:rsidR="0092713B" w:rsidRPr="008B4690">
        <w:rPr>
          <w:lang w:val="id-ID"/>
        </w:rPr>
        <w:t xml:space="preserve"> di bawah</w:t>
      </w:r>
      <w:r w:rsidR="00520D72">
        <w:t>:</w:t>
      </w:r>
    </w:p>
    <w:p w14:paraId="4275D824" w14:textId="01737B3E" w:rsidR="00F24FCC" w:rsidRPr="00100E95" w:rsidRDefault="007521D4" w:rsidP="00100E95">
      <w:pPr>
        <w:pStyle w:val="Caption"/>
        <w:jc w:val="center"/>
        <w:rPr>
          <w:color w:val="auto"/>
          <w:sz w:val="20"/>
          <w:szCs w:val="20"/>
        </w:rPr>
      </w:pPr>
      <w:bookmarkStart w:id="122" w:name="_Toc132706583"/>
      <w:r w:rsidRPr="00100E95">
        <w:rPr>
          <w:color w:val="auto"/>
          <w:sz w:val="20"/>
          <w:szCs w:val="20"/>
        </w:rPr>
        <w:t xml:space="preserve">Tabel </w:t>
      </w:r>
      <w:r w:rsidR="00100E95">
        <w:rPr>
          <w:color w:val="auto"/>
          <w:sz w:val="20"/>
          <w:szCs w:val="20"/>
        </w:rPr>
        <w:t>3</w:t>
      </w:r>
      <w:r w:rsidR="00EE333E">
        <w:rPr>
          <w:color w:val="auto"/>
          <w:sz w:val="20"/>
          <w:szCs w:val="20"/>
        </w:rPr>
        <w:t>.</w:t>
      </w:r>
      <w:r w:rsidR="00EE333E">
        <w:rPr>
          <w:color w:val="auto"/>
          <w:sz w:val="20"/>
          <w:szCs w:val="20"/>
        </w:rPr>
        <w:fldChar w:fldCharType="begin"/>
      </w:r>
      <w:r w:rsidR="00EE333E">
        <w:rPr>
          <w:color w:val="auto"/>
          <w:sz w:val="20"/>
          <w:szCs w:val="20"/>
        </w:rPr>
        <w:instrText xml:space="preserve"> SEQ Tabel \* ARABIC \s 1 </w:instrText>
      </w:r>
      <w:r w:rsidR="00EE333E">
        <w:rPr>
          <w:color w:val="auto"/>
          <w:sz w:val="20"/>
          <w:szCs w:val="20"/>
        </w:rPr>
        <w:fldChar w:fldCharType="separate"/>
      </w:r>
      <w:r w:rsidR="003D442F">
        <w:rPr>
          <w:noProof/>
          <w:color w:val="auto"/>
          <w:sz w:val="20"/>
          <w:szCs w:val="20"/>
        </w:rPr>
        <w:t>2</w:t>
      </w:r>
      <w:r w:rsidR="00EE333E">
        <w:rPr>
          <w:color w:val="auto"/>
          <w:sz w:val="20"/>
          <w:szCs w:val="20"/>
        </w:rPr>
        <w:fldChar w:fldCharType="end"/>
      </w:r>
      <w:r w:rsidRPr="00100E95">
        <w:rPr>
          <w:color w:val="auto"/>
          <w:sz w:val="20"/>
          <w:szCs w:val="20"/>
        </w:rPr>
        <w:t xml:space="preserve"> Spesifikasi Perangkat Lunak</w:t>
      </w:r>
      <w:bookmarkEnd w:id="122"/>
    </w:p>
    <w:tbl>
      <w:tblPr>
        <w:tblStyle w:val="TableGrid0"/>
        <w:tblW w:w="4864" w:type="pct"/>
        <w:tblInd w:w="137" w:type="dxa"/>
        <w:tblLayout w:type="fixed"/>
        <w:tblLook w:val="04A0" w:firstRow="1" w:lastRow="0" w:firstColumn="1" w:lastColumn="0" w:noHBand="0" w:noVBand="1"/>
      </w:tblPr>
      <w:tblGrid>
        <w:gridCol w:w="566"/>
        <w:gridCol w:w="3119"/>
        <w:gridCol w:w="1985"/>
      </w:tblGrid>
      <w:tr w:rsidR="00C44B97" w:rsidRPr="001437F1" w14:paraId="3C854597" w14:textId="77777777" w:rsidTr="003D06EB">
        <w:tc>
          <w:tcPr>
            <w:tcW w:w="500" w:type="pct"/>
          </w:tcPr>
          <w:p w14:paraId="3044C1C0" w14:textId="07AA0CF7" w:rsidR="00C44B97" w:rsidRPr="001437F1" w:rsidRDefault="00C44B97" w:rsidP="00617DA6">
            <w:pPr>
              <w:spacing w:line="240" w:lineRule="auto"/>
              <w:ind w:left="0" w:firstLine="0"/>
              <w:rPr>
                <w:b/>
                <w:bCs/>
                <w:sz w:val="20"/>
                <w:szCs w:val="20"/>
              </w:rPr>
            </w:pPr>
            <w:r w:rsidRPr="001437F1">
              <w:rPr>
                <w:b/>
                <w:bCs/>
                <w:sz w:val="20"/>
                <w:szCs w:val="20"/>
              </w:rPr>
              <w:t>No</w:t>
            </w:r>
          </w:p>
        </w:tc>
        <w:tc>
          <w:tcPr>
            <w:tcW w:w="2750" w:type="pct"/>
          </w:tcPr>
          <w:p w14:paraId="58C99DA4" w14:textId="6FE56A81" w:rsidR="00C44B97" w:rsidRPr="001437F1" w:rsidRDefault="00C44B97" w:rsidP="00617DA6">
            <w:pPr>
              <w:spacing w:line="240" w:lineRule="auto"/>
              <w:ind w:left="0" w:firstLine="0"/>
              <w:rPr>
                <w:b/>
                <w:bCs/>
                <w:sz w:val="20"/>
                <w:szCs w:val="20"/>
              </w:rPr>
            </w:pPr>
            <w:r w:rsidRPr="001437F1">
              <w:rPr>
                <w:b/>
                <w:bCs/>
                <w:sz w:val="20"/>
                <w:szCs w:val="20"/>
              </w:rPr>
              <w:t>Nama Perangkat Lunak</w:t>
            </w:r>
          </w:p>
        </w:tc>
        <w:tc>
          <w:tcPr>
            <w:tcW w:w="1750" w:type="pct"/>
          </w:tcPr>
          <w:p w14:paraId="49B193F0" w14:textId="54D462B6" w:rsidR="00C44B97" w:rsidRPr="001437F1" w:rsidRDefault="00C44B97" w:rsidP="00617DA6">
            <w:pPr>
              <w:spacing w:line="240" w:lineRule="auto"/>
              <w:ind w:left="0" w:firstLine="0"/>
              <w:rPr>
                <w:b/>
                <w:bCs/>
                <w:sz w:val="20"/>
                <w:szCs w:val="20"/>
              </w:rPr>
            </w:pPr>
            <w:r w:rsidRPr="001437F1">
              <w:rPr>
                <w:b/>
                <w:bCs/>
                <w:sz w:val="20"/>
                <w:szCs w:val="20"/>
              </w:rPr>
              <w:t>Spesifikasi</w:t>
            </w:r>
          </w:p>
        </w:tc>
      </w:tr>
      <w:tr w:rsidR="00C44B97" w:rsidRPr="001437F1" w14:paraId="7EBA2333" w14:textId="77777777" w:rsidTr="003D06EB">
        <w:tc>
          <w:tcPr>
            <w:tcW w:w="500" w:type="pct"/>
          </w:tcPr>
          <w:p w14:paraId="5FCB7ECE" w14:textId="32882495" w:rsidR="00C44B97" w:rsidRPr="001437F1" w:rsidRDefault="001F2F88" w:rsidP="00617DA6">
            <w:pPr>
              <w:spacing w:line="240" w:lineRule="auto"/>
              <w:ind w:left="0" w:firstLine="0"/>
              <w:rPr>
                <w:sz w:val="20"/>
                <w:szCs w:val="20"/>
              </w:rPr>
            </w:pPr>
            <w:r w:rsidRPr="001437F1">
              <w:rPr>
                <w:sz w:val="20"/>
                <w:szCs w:val="20"/>
              </w:rPr>
              <w:t>1</w:t>
            </w:r>
          </w:p>
        </w:tc>
        <w:tc>
          <w:tcPr>
            <w:tcW w:w="2750" w:type="pct"/>
          </w:tcPr>
          <w:p w14:paraId="1CCC9395" w14:textId="0567F1B4" w:rsidR="00C44B97" w:rsidRPr="001437F1" w:rsidRDefault="00181486" w:rsidP="00617DA6">
            <w:pPr>
              <w:spacing w:line="240" w:lineRule="auto"/>
              <w:ind w:left="0" w:firstLine="0"/>
              <w:rPr>
                <w:sz w:val="20"/>
                <w:szCs w:val="20"/>
              </w:rPr>
            </w:pPr>
            <w:r w:rsidRPr="001437F1">
              <w:rPr>
                <w:i/>
                <w:iCs/>
                <w:sz w:val="20"/>
                <w:szCs w:val="20"/>
              </w:rPr>
              <w:t>Intregated Development Environment</w:t>
            </w:r>
            <w:r w:rsidRPr="001437F1">
              <w:rPr>
                <w:sz w:val="20"/>
                <w:szCs w:val="20"/>
              </w:rPr>
              <w:t xml:space="preserve"> (IDE)</w:t>
            </w:r>
          </w:p>
        </w:tc>
        <w:tc>
          <w:tcPr>
            <w:tcW w:w="1750" w:type="pct"/>
          </w:tcPr>
          <w:p w14:paraId="6F46806F" w14:textId="465106CC" w:rsidR="00C44B97" w:rsidRPr="001437F1" w:rsidRDefault="00EC2A8C" w:rsidP="00617DA6">
            <w:pPr>
              <w:spacing w:line="240" w:lineRule="auto"/>
              <w:ind w:left="0" w:firstLine="0"/>
              <w:rPr>
                <w:sz w:val="20"/>
                <w:szCs w:val="20"/>
              </w:rPr>
            </w:pPr>
            <w:r w:rsidRPr="001437F1">
              <w:rPr>
                <w:i/>
                <w:iCs/>
                <w:sz w:val="20"/>
                <w:szCs w:val="20"/>
              </w:rPr>
              <w:t>Visual Studio Code</w:t>
            </w:r>
            <w:r w:rsidRPr="001437F1">
              <w:rPr>
                <w:sz w:val="20"/>
                <w:szCs w:val="20"/>
              </w:rPr>
              <w:t xml:space="preserve"> </w:t>
            </w:r>
            <w:r w:rsidRPr="001437F1">
              <w:rPr>
                <w:i/>
                <w:iCs/>
                <w:sz w:val="20"/>
                <w:szCs w:val="20"/>
              </w:rPr>
              <w:t>Versi</w:t>
            </w:r>
            <w:r w:rsidR="00A967B1" w:rsidRPr="001437F1">
              <w:rPr>
                <w:i/>
                <w:iCs/>
                <w:sz w:val="20"/>
                <w:szCs w:val="20"/>
              </w:rPr>
              <w:t>on</w:t>
            </w:r>
            <w:r w:rsidRPr="001437F1">
              <w:rPr>
                <w:sz w:val="20"/>
                <w:szCs w:val="20"/>
              </w:rPr>
              <w:t xml:space="preserve"> 1.</w:t>
            </w:r>
            <w:r w:rsidR="00293710" w:rsidRPr="001437F1">
              <w:rPr>
                <w:sz w:val="20"/>
                <w:szCs w:val="20"/>
              </w:rPr>
              <w:t>72.</w:t>
            </w:r>
            <w:r w:rsidR="00625200" w:rsidRPr="001437F1">
              <w:rPr>
                <w:sz w:val="20"/>
                <w:szCs w:val="20"/>
              </w:rPr>
              <w:t>2</w:t>
            </w:r>
          </w:p>
        </w:tc>
      </w:tr>
      <w:tr w:rsidR="00EC2A8C" w:rsidRPr="001437F1" w14:paraId="22440FAD" w14:textId="77777777" w:rsidTr="003D06EB">
        <w:tc>
          <w:tcPr>
            <w:tcW w:w="500" w:type="pct"/>
          </w:tcPr>
          <w:p w14:paraId="00E40FF2" w14:textId="281A1DBE" w:rsidR="00EC2A8C" w:rsidRPr="001437F1" w:rsidRDefault="00EC2A8C" w:rsidP="00617DA6">
            <w:pPr>
              <w:spacing w:line="240" w:lineRule="auto"/>
              <w:ind w:left="0" w:firstLine="0"/>
              <w:rPr>
                <w:sz w:val="20"/>
                <w:szCs w:val="20"/>
              </w:rPr>
            </w:pPr>
            <w:r w:rsidRPr="001437F1">
              <w:rPr>
                <w:sz w:val="20"/>
                <w:szCs w:val="20"/>
              </w:rPr>
              <w:t>2</w:t>
            </w:r>
          </w:p>
        </w:tc>
        <w:tc>
          <w:tcPr>
            <w:tcW w:w="2750" w:type="pct"/>
          </w:tcPr>
          <w:p w14:paraId="48445962" w14:textId="76E70C78" w:rsidR="00EC2A8C" w:rsidRPr="001437F1" w:rsidRDefault="00E67D51" w:rsidP="00617DA6">
            <w:pPr>
              <w:spacing w:line="240" w:lineRule="auto"/>
              <w:ind w:left="0" w:firstLine="0"/>
              <w:rPr>
                <w:sz w:val="20"/>
                <w:szCs w:val="20"/>
              </w:rPr>
            </w:pPr>
            <w:r w:rsidRPr="001437F1">
              <w:rPr>
                <w:i/>
                <w:iCs/>
                <w:sz w:val="20"/>
                <w:szCs w:val="20"/>
              </w:rPr>
              <w:t>PHP</w:t>
            </w:r>
            <w:r w:rsidRPr="001437F1">
              <w:rPr>
                <w:sz w:val="20"/>
                <w:szCs w:val="20"/>
              </w:rPr>
              <w:t>,</w:t>
            </w:r>
            <w:r w:rsidR="00964D79" w:rsidRPr="001437F1">
              <w:rPr>
                <w:sz w:val="20"/>
                <w:szCs w:val="20"/>
              </w:rPr>
              <w:t xml:space="preserve"> </w:t>
            </w:r>
            <w:r w:rsidRPr="001437F1">
              <w:rPr>
                <w:sz w:val="20"/>
                <w:szCs w:val="20"/>
              </w:rPr>
              <w:t>Web serve</w:t>
            </w:r>
            <w:r w:rsidR="00485B2E" w:rsidRPr="001437F1">
              <w:rPr>
                <w:sz w:val="20"/>
                <w:szCs w:val="20"/>
              </w:rPr>
              <w:t>r</w:t>
            </w:r>
            <w:r w:rsidRPr="001437F1">
              <w:rPr>
                <w:sz w:val="20"/>
                <w:szCs w:val="20"/>
              </w:rPr>
              <w:t>, dan Database serve</w:t>
            </w:r>
            <w:r w:rsidR="00485B2E" w:rsidRPr="001437F1">
              <w:rPr>
                <w:sz w:val="20"/>
                <w:szCs w:val="20"/>
              </w:rPr>
              <w:t>r</w:t>
            </w:r>
          </w:p>
        </w:tc>
        <w:tc>
          <w:tcPr>
            <w:tcW w:w="1750" w:type="pct"/>
          </w:tcPr>
          <w:p w14:paraId="0125CD5D" w14:textId="52F7B0D3" w:rsidR="00B223F8" w:rsidRPr="001437F1" w:rsidRDefault="00A84ACC" w:rsidP="00617DA6">
            <w:pPr>
              <w:spacing w:line="240" w:lineRule="auto"/>
              <w:ind w:left="0" w:firstLine="0"/>
              <w:rPr>
                <w:i/>
                <w:iCs/>
                <w:sz w:val="20"/>
                <w:szCs w:val="20"/>
              </w:rPr>
            </w:pPr>
            <w:r w:rsidRPr="001437F1">
              <w:rPr>
                <w:i/>
                <w:iCs/>
                <w:sz w:val="20"/>
                <w:szCs w:val="20"/>
              </w:rPr>
              <w:t>XAMPP</w:t>
            </w:r>
          </w:p>
        </w:tc>
      </w:tr>
      <w:tr w:rsidR="00EC2A8C" w:rsidRPr="001437F1" w14:paraId="707D7E89" w14:textId="77777777" w:rsidTr="003D06EB">
        <w:tc>
          <w:tcPr>
            <w:tcW w:w="500" w:type="pct"/>
          </w:tcPr>
          <w:p w14:paraId="086F13D6" w14:textId="30F8A7BA" w:rsidR="00EC2A8C" w:rsidRPr="001437F1" w:rsidRDefault="000878CC" w:rsidP="00617DA6">
            <w:pPr>
              <w:spacing w:line="240" w:lineRule="auto"/>
              <w:ind w:left="0" w:firstLine="0"/>
              <w:rPr>
                <w:sz w:val="20"/>
                <w:szCs w:val="20"/>
              </w:rPr>
            </w:pPr>
            <w:r w:rsidRPr="001437F1">
              <w:rPr>
                <w:sz w:val="20"/>
                <w:szCs w:val="20"/>
              </w:rPr>
              <w:t>3</w:t>
            </w:r>
          </w:p>
        </w:tc>
        <w:tc>
          <w:tcPr>
            <w:tcW w:w="2750" w:type="pct"/>
          </w:tcPr>
          <w:p w14:paraId="2858BB81" w14:textId="60CD5014" w:rsidR="00EC2A8C" w:rsidRPr="001437F1" w:rsidRDefault="00EC2A8C" w:rsidP="00617DA6">
            <w:pPr>
              <w:spacing w:line="240" w:lineRule="auto"/>
              <w:ind w:left="0" w:firstLine="0"/>
              <w:rPr>
                <w:i/>
                <w:iCs/>
                <w:sz w:val="20"/>
                <w:szCs w:val="20"/>
              </w:rPr>
            </w:pPr>
            <w:r w:rsidRPr="001437F1">
              <w:rPr>
                <w:i/>
                <w:iCs/>
                <w:sz w:val="20"/>
                <w:szCs w:val="20"/>
              </w:rPr>
              <w:t>UI Frameworks</w:t>
            </w:r>
          </w:p>
        </w:tc>
        <w:tc>
          <w:tcPr>
            <w:tcW w:w="1750" w:type="pct"/>
          </w:tcPr>
          <w:p w14:paraId="6F1E17A1" w14:textId="6176BE7F" w:rsidR="00EC2A8C" w:rsidRPr="001437F1" w:rsidRDefault="00EC2A8C" w:rsidP="00617DA6">
            <w:pPr>
              <w:spacing w:line="240" w:lineRule="auto"/>
              <w:ind w:left="0" w:firstLine="0"/>
              <w:rPr>
                <w:i/>
                <w:iCs/>
                <w:sz w:val="20"/>
                <w:szCs w:val="20"/>
              </w:rPr>
            </w:pPr>
            <w:r w:rsidRPr="001437F1">
              <w:rPr>
                <w:i/>
                <w:iCs/>
                <w:sz w:val="20"/>
                <w:szCs w:val="20"/>
              </w:rPr>
              <w:t>Bootstrap</w:t>
            </w:r>
          </w:p>
        </w:tc>
      </w:tr>
      <w:tr w:rsidR="00160952" w:rsidRPr="001437F1" w14:paraId="78A9E01A" w14:textId="77777777" w:rsidTr="003D06EB">
        <w:tc>
          <w:tcPr>
            <w:tcW w:w="500" w:type="pct"/>
          </w:tcPr>
          <w:p w14:paraId="40E22D4A" w14:textId="22ECACF1" w:rsidR="00160952" w:rsidRPr="001437F1" w:rsidRDefault="000878CC" w:rsidP="00617DA6">
            <w:pPr>
              <w:spacing w:line="240" w:lineRule="auto"/>
              <w:ind w:left="0" w:firstLine="0"/>
              <w:rPr>
                <w:sz w:val="20"/>
                <w:szCs w:val="20"/>
              </w:rPr>
            </w:pPr>
            <w:r w:rsidRPr="001437F1">
              <w:rPr>
                <w:sz w:val="20"/>
                <w:szCs w:val="20"/>
              </w:rPr>
              <w:t>4</w:t>
            </w:r>
          </w:p>
        </w:tc>
        <w:tc>
          <w:tcPr>
            <w:tcW w:w="2750" w:type="pct"/>
          </w:tcPr>
          <w:p w14:paraId="3FF03AA9" w14:textId="37D4A07D" w:rsidR="00160952" w:rsidRPr="001437F1" w:rsidRDefault="00D41E66" w:rsidP="00617DA6">
            <w:pPr>
              <w:spacing w:line="240" w:lineRule="auto"/>
              <w:ind w:left="0" w:firstLine="0"/>
              <w:rPr>
                <w:i/>
                <w:iCs/>
                <w:sz w:val="20"/>
                <w:szCs w:val="20"/>
              </w:rPr>
            </w:pPr>
            <w:r w:rsidRPr="001437F1">
              <w:rPr>
                <w:i/>
                <w:iCs/>
                <w:sz w:val="20"/>
                <w:szCs w:val="20"/>
              </w:rPr>
              <w:t>W</w:t>
            </w:r>
            <w:r w:rsidR="00B8289D" w:rsidRPr="001437F1">
              <w:rPr>
                <w:i/>
                <w:iCs/>
                <w:sz w:val="20"/>
                <w:szCs w:val="20"/>
              </w:rPr>
              <w:t>eb</w:t>
            </w:r>
            <w:r w:rsidR="00160952" w:rsidRPr="001437F1">
              <w:rPr>
                <w:i/>
                <w:iCs/>
                <w:sz w:val="20"/>
                <w:szCs w:val="20"/>
              </w:rPr>
              <w:t xml:space="preserve"> Frameworks</w:t>
            </w:r>
          </w:p>
        </w:tc>
        <w:tc>
          <w:tcPr>
            <w:tcW w:w="1750" w:type="pct"/>
          </w:tcPr>
          <w:p w14:paraId="7E0749DF" w14:textId="57ACDEC5" w:rsidR="00160952" w:rsidRPr="001437F1" w:rsidRDefault="00160952" w:rsidP="00617DA6">
            <w:pPr>
              <w:spacing w:line="240" w:lineRule="auto"/>
              <w:ind w:left="0" w:firstLine="0"/>
              <w:rPr>
                <w:sz w:val="20"/>
                <w:szCs w:val="20"/>
              </w:rPr>
            </w:pPr>
            <w:r w:rsidRPr="001437F1">
              <w:rPr>
                <w:i/>
                <w:iCs/>
                <w:sz w:val="20"/>
                <w:szCs w:val="20"/>
              </w:rPr>
              <w:t>Codeigneter</w:t>
            </w:r>
            <w:r w:rsidRPr="001437F1">
              <w:rPr>
                <w:sz w:val="20"/>
                <w:szCs w:val="20"/>
              </w:rPr>
              <w:t xml:space="preserve"> 4</w:t>
            </w:r>
          </w:p>
        </w:tc>
      </w:tr>
      <w:tr w:rsidR="001A5B52" w:rsidRPr="001437F1" w14:paraId="6CA7697B" w14:textId="77777777" w:rsidTr="003D06EB">
        <w:tc>
          <w:tcPr>
            <w:tcW w:w="500" w:type="pct"/>
          </w:tcPr>
          <w:p w14:paraId="31CB4706" w14:textId="6D86832D" w:rsidR="001A5B52" w:rsidRPr="001437F1" w:rsidRDefault="001A5B52" w:rsidP="00617DA6">
            <w:pPr>
              <w:spacing w:line="240" w:lineRule="auto"/>
              <w:ind w:left="0" w:firstLine="0"/>
              <w:rPr>
                <w:sz w:val="20"/>
                <w:szCs w:val="20"/>
              </w:rPr>
            </w:pPr>
            <w:r w:rsidRPr="001437F1">
              <w:rPr>
                <w:sz w:val="20"/>
                <w:szCs w:val="20"/>
              </w:rPr>
              <w:t>5</w:t>
            </w:r>
          </w:p>
        </w:tc>
        <w:tc>
          <w:tcPr>
            <w:tcW w:w="2750" w:type="pct"/>
          </w:tcPr>
          <w:p w14:paraId="5E708253" w14:textId="3E9C5E57" w:rsidR="001A5B52" w:rsidRPr="001437F1" w:rsidRDefault="001A5B52" w:rsidP="00617DA6">
            <w:pPr>
              <w:spacing w:line="240" w:lineRule="auto"/>
              <w:ind w:left="0" w:firstLine="0"/>
              <w:rPr>
                <w:i/>
                <w:iCs/>
                <w:sz w:val="20"/>
                <w:szCs w:val="20"/>
              </w:rPr>
            </w:pPr>
            <w:r w:rsidRPr="001437F1">
              <w:rPr>
                <w:i/>
                <w:iCs/>
                <w:sz w:val="20"/>
                <w:szCs w:val="20"/>
              </w:rPr>
              <w:t>Hosting</w:t>
            </w:r>
          </w:p>
        </w:tc>
        <w:tc>
          <w:tcPr>
            <w:tcW w:w="1750" w:type="pct"/>
          </w:tcPr>
          <w:p w14:paraId="1D449F7E" w14:textId="7B833F2C" w:rsidR="001A5B52" w:rsidRPr="001437F1" w:rsidRDefault="001A5B52" w:rsidP="00617DA6">
            <w:pPr>
              <w:spacing w:line="240" w:lineRule="auto"/>
              <w:ind w:left="0" w:firstLine="0"/>
              <w:rPr>
                <w:i/>
                <w:iCs/>
                <w:sz w:val="20"/>
                <w:szCs w:val="20"/>
              </w:rPr>
            </w:pPr>
            <w:r w:rsidRPr="001437F1">
              <w:rPr>
                <w:i/>
                <w:iCs/>
                <w:sz w:val="20"/>
                <w:szCs w:val="20"/>
              </w:rPr>
              <w:t>Idcloudhost</w:t>
            </w:r>
          </w:p>
        </w:tc>
      </w:tr>
      <w:tr w:rsidR="00EF6B97" w:rsidRPr="001437F1" w14:paraId="7D56BC4C" w14:textId="77777777" w:rsidTr="003D06EB">
        <w:tc>
          <w:tcPr>
            <w:tcW w:w="500" w:type="pct"/>
          </w:tcPr>
          <w:p w14:paraId="6AF78680" w14:textId="03829823" w:rsidR="00EF6B97" w:rsidRPr="001437F1" w:rsidRDefault="00EF6B97" w:rsidP="00617DA6">
            <w:pPr>
              <w:spacing w:line="240" w:lineRule="auto"/>
              <w:ind w:left="0" w:firstLine="0"/>
              <w:rPr>
                <w:sz w:val="20"/>
                <w:szCs w:val="20"/>
              </w:rPr>
            </w:pPr>
            <w:r w:rsidRPr="001437F1">
              <w:rPr>
                <w:sz w:val="20"/>
                <w:szCs w:val="20"/>
              </w:rPr>
              <w:t>6</w:t>
            </w:r>
          </w:p>
        </w:tc>
        <w:tc>
          <w:tcPr>
            <w:tcW w:w="2750" w:type="pct"/>
          </w:tcPr>
          <w:p w14:paraId="34EFD43D" w14:textId="03A515ED" w:rsidR="00EF6B97" w:rsidRPr="001437F1" w:rsidRDefault="00EF6B97" w:rsidP="00617DA6">
            <w:pPr>
              <w:spacing w:line="240" w:lineRule="auto"/>
              <w:ind w:left="0" w:firstLine="0"/>
              <w:rPr>
                <w:i/>
                <w:iCs/>
                <w:sz w:val="20"/>
                <w:szCs w:val="20"/>
              </w:rPr>
            </w:pPr>
            <w:r w:rsidRPr="001437F1">
              <w:rPr>
                <w:i/>
                <w:iCs/>
                <w:sz w:val="20"/>
                <w:szCs w:val="20"/>
              </w:rPr>
              <w:t>Capacity Disk</w:t>
            </w:r>
          </w:p>
        </w:tc>
        <w:tc>
          <w:tcPr>
            <w:tcW w:w="1750" w:type="pct"/>
          </w:tcPr>
          <w:p w14:paraId="6FADE5D3" w14:textId="3D0B8598" w:rsidR="00EF6B97" w:rsidRPr="001437F1" w:rsidRDefault="00A15058" w:rsidP="00617DA6">
            <w:pPr>
              <w:spacing w:line="240" w:lineRule="auto"/>
              <w:ind w:left="0" w:firstLine="0"/>
              <w:rPr>
                <w:i/>
                <w:iCs/>
                <w:sz w:val="20"/>
                <w:szCs w:val="20"/>
              </w:rPr>
            </w:pPr>
            <w:r w:rsidRPr="001437F1">
              <w:rPr>
                <w:color w:val="000000" w:themeColor="text1"/>
                <w:sz w:val="20"/>
                <w:szCs w:val="20"/>
                <w:shd w:val="clear" w:color="auto" w:fill="F6F7F8"/>
              </w:rPr>
              <w:t>3000 M</w:t>
            </w:r>
            <w:r w:rsidR="002D1A5B" w:rsidRPr="001437F1">
              <w:rPr>
                <w:color w:val="000000" w:themeColor="text1"/>
                <w:sz w:val="20"/>
                <w:szCs w:val="20"/>
                <w:shd w:val="clear" w:color="auto" w:fill="F6F7F8"/>
              </w:rPr>
              <w:t>b</w:t>
            </w:r>
          </w:p>
        </w:tc>
      </w:tr>
      <w:tr w:rsidR="00EF6B97" w:rsidRPr="001437F1" w14:paraId="60849AEE" w14:textId="77777777" w:rsidTr="003D06EB">
        <w:tc>
          <w:tcPr>
            <w:tcW w:w="500" w:type="pct"/>
          </w:tcPr>
          <w:p w14:paraId="798CD484" w14:textId="57B97907" w:rsidR="00EF6B97" w:rsidRPr="001437F1" w:rsidRDefault="00B16946" w:rsidP="00617DA6">
            <w:pPr>
              <w:spacing w:line="240" w:lineRule="auto"/>
              <w:ind w:left="0" w:firstLine="0"/>
              <w:rPr>
                <w:sz w:val="20"/>
                <w:szCs w:val="20"/>
              </w:rPr>
            </w:pPr>
            <w:r w:rsidRPr="001437F1">
              <w:rPr>
                <w:sz w:val="20"/>
                <w:szCs w:val="20"/>
              </w:rPr>
              <w:t>7</w:t>
            </w:r>
          </w:p>
        </w:tc>
        <w:tc>
          <w:tcPr>
            <w:tcW w:w="2750" w:type="pct"/>
          </w:tcPr>
          <w:p w14:paraId="2AC1C783" w14:textId="1EB8A000" w:rsidR="00EF6B97" w:rsidRPr="001437F1" w:rsidRDefault="00EF6B97" w:rsidP="00617DA6">
            <w:pPr>
              <w:spacing w:line="240" w:lineRule="auto"/>
              <w:ind w:left="0" w:firstLine="0"/>
              <w:rPr>
                <w:i/>
                <w:iCs/>
                <w:sz w:val="20"/>
                <w:szCs w:val="20"/>
              </w:rPr>
            </w:pPr>
            <w:r w:rsidRPr="001437F1">
              <w:rPr>
                <w:i/>
                <w:iCs/>
                <w:sz w:val="20"/>
                <w:szCs w:val="20"/>
              </w:rPr>
              <w:t>Domain</w:t>
            </w:r>
          </w:p>
        </w:tc>
        <w:tc>
          <w:tcPr>
            <w:tcW w:w="1750" w:type="pct"/>
          </w:tcPr>
          <w:p w14:paraId="670FB44B" w14:textId="7CFD665A" w:rsidR="00EF6B97" w:rsidRPr="001437F1" w:rsidRDefault="003D3C29" w:rsidP="00617DA6">
            <w:pPr>
              <w:spacing w:line="240" w:lineRule="auto"/>
              <w:ind w:left="0" w:firstLine="0"/>
              <w:rPr>
                <w:i/>
                <w:iCs/>
                <w:sz w:val="20"/>
                <w:szCs w:val="20"/>
              </w:rPr>
            </w:pPr>
            <w:r w:rsidRPr="001437F1">
              <w:rPr>
                <w:color w:val="000000" w:themeColor="text1"/>
                <w:sz w:val="20"/>
                <w:szCs w:val="20"/>
                <w:shd w:val="clear" w:color="auto" w:fill="FFFFFF"/>
              </w:rPr>
              <w:t>sisdokptslkantahsemarang.masuk.id</w:t>
            </w:r>
          </w:p>
        </w:tc>
      </w:tr>
      <w:tr w:rsidR="00EC2A8C" w:rsidRPr="001437F1" w14:paraId="3182AE0C" w14:textId="77777777" w:rsidTr="003D06EB">
        <w:tc>
          <w:tcPr>
            <w:tcW w:w="500" w:type="pct"/>
          </w:tcPr>
          <w:p w14:paraId="0E782B45" w14:textId="19012515" w:rsidR="00EC2A8C" w:rsidRPr="001437F1" w:rsidRDefault="00B16946" w:rsidP="00617DA6">
            <w:pPr>
              <w:spacing w:line="240" w:lineRule="auto"/>
              <w:ind w:left="0" w:firstLine="0"/>
              <w:rPr>
                <w:sz w:val="20"/>
                <w:szCs w:val="20"/>
              </w:rPr>
            </w:pPr>
            <w:r w:rsidRPr="001437F1">
              <w:rPr>
                <w:sz w:val="20"/>
                <w:szCs w:val="20"/>
              </w:rPr>
              <w:t>8</w:t>
            </w:r>
          </w:p>
        </w:tc>
        <w:tc>
          <w:tcPr>
            <w:tcW w:w="2750" w:type="pct"/>
          </w:tcPr>
          <w:p w14:paraId="3320B47C" w14:textId="2DB1456C" w:rsidR="00EC2A8C" w:rsidRPr="001437F1" w:rsidRDefault="00EC2A8C" w:rsidP="00617DA6">
            <w:pPr>
              <w:spacing w:line="240" w:lineRule="auto"/>
              <w:ind w:left="0" w:firstLine="0"/>
              <w:rPr>
                <w:sz w:val="20"/>
                <w:szCs w:val="20"/>
              </w:rPr>
            </w:pPr>
            <w:r w:rsidRPr="001437F1">
              <w:rPr>
                <w:sz w:val="20"/>
                <w:szCs w:val="20"/>
              </w:rPr>
              <w:t>Sistem Operasi</w:t>
            </w:r>
          </w:p>
        </w:tc>
        <w:tc>
          <w:tcPr>
            <w:tcW w:w="1750" w:type="pct"/>
          </w:tcPr>
          <w:p w14:paraId="08B8B84A" w14:textId="17F0C6A5" w:rsidR="00EC2A8C" w:rsidRPr="001437F1" w:rsidRDefault="00EC2A8C" w:rsidP="00617DA6">
            <w:pPr>
              <w:spacing w:line="240" w:lineRule="auto"/>
              <w:ind w:left="0" w:firstLine="0"/>
              <w:rPr>
                <w:sz w:val="20"/>
                <w:szCs w:val="20"/>
              </w:rPr>
            </w:pPr>
            <w:r w:rsidRPr="001437F1">
              <w:rPr>
                <w:i/>
                <w:iCs/>
                <w:sz w:val="20"/>
                <w:szCs w:val="20"/>
              </w:rPr>
              <w:t>Windows</w:t>
            </w:r>
            <w:r w:rsidRPr="001437F1">
              <w:rPr>
                <w:sz w:val="20"/>
                <w:szCs w:val="20"/>
              </w:rPr>
              <w:t xml:space="preserve"> 10</w:t>
            </w:r>
          </w:p>
        </w:tc>
      </w:tr>
    </w:tbl>
    <w:p w14:paraId="44C1EB00" w14:textId="77777777" w:rsidR="004A4307" w:rsidRDefault="004A4307" w:rsidP="00B04EBB">
      <w:pPr>
        <w:ind w:left="720" w:firstLine="152"/>
      </w:pPr>
    </w:p>
    <w:p w14:paraId="5C62DF42" w14:textId="07877B12" w:rsidR="00614B98" w:rsidRDefault="00614B98" w:rsidP="00B04EBB">
      <w:pPr>
        <w:ind w:left="720" w:firstLine="152"/>
      </w:pPr>
      <w:r w:rsidRPr="00C44B97">
        <w:t xml:space="preserve">Berdasarkan tabel </w:t>
      </w:r>
      <w:r w:rsidR="004A4307">
        <w:t>3</w:t>
      </w:r>
      <w:r>
        <w:t>.</w:t>
      </w:r>
      <w:r w:rsidR="00DF28E4">
        <w:t>2</w:t>
      </w:r>
      <w:r w:rsidRPr="00C44B97">
        <w:t xml:space="preserve"> di atas beberapa fungsi software yang digunakan di antaranya:</w:t>
      </w:r>
      <w:r w:rsidRPr="003473E3">
        <w:t xml:space="preserve"> </w:t>
      </w:r>
    </w:p>
    <w:p w14:paraId="40418FBD" w14:textId="2F189EC7" w:rsidR="00614B98" w:rsidRPr="00F52B55" w:rsidRDefault="00614B98">
      <w:pPr>
        <w:pStyle w:val="Heading5"/>
        <w:numPr>
          <w:ilvl w:val="0"/>
          <w:numId w:val="35"/>
        </w:numPr>
        <w:spacing w:line="360" w:lineRule="auto"/>
      </w:pPr>
      <w:r w:rsidRPr="007C3957">
        <w:t>Integrated Development Environment</w:t>
      </w:r>
      <w:r w:rsidRPr="00F52B55">
        <w:t xml:space="preserve"> (IDE)</w:t>
      </w:r>
      <w:r w:rsidR="005C595F">
        <w:t xml:space="preserve">, </w:t>
      </w:r>
      <w:r w:rsidRPr="00F52B55">
        <w:t xml:space="preserve">merupakan </w:t>
      </w:r>
      <w:r w:rsidRPr="008E7A9D">
        <w:rPr>
          <w:i/>
          <w:iCs/>
        </w:rPr>
        <w:t>software</w:t>
      </w:r>
      <w:r w:rsidRPr="00F52B55">
        <w:t xml:space="preserve"> yang digunakan untuk menuliskan setiap baris-baris kode bahasa pemrograman dalam pembuatan sebuah website</w:t>
      </w:r>
      <w:r w:rsidRPr="00F52B55">
        <w:fldChar w:fldCharType="begin"/>
      </w:r>
      <w:r w:rsidR="008630C6">
        <w:instrText xml:space="preserve"> ADDIN ZOTERO_ITEM CSL_CITATION {"citationID":"jfZxrqJx","properties":{"formattedCitation":"(Albadru Muh Izul Khaq, 2022)","plainCitation":"(Albadru Muh Izul Khaq, 2022)","noteIndex":0},"citationItems":[{"id":664,"uris":["http://zotero.org/users/local/vVJDaCwC/items/FZ6C7L73"],"itemData":{"id":664,"type":"thesis","abstract":"Perkembangan teknologi yang sangat cepat akan memudahkan pelayan publik yaitu negara dalam melayani masyarakat, salah satunya dalam bidang pelayanan administrasi kependudukan. Dengan adanya teknologi akan memudahkan dan mempercepat proses mengurus administrasi kependudukan. Namun dalam implementasinya ada beberapa permasalahan yang timbul di antaranya potensi pemalsuan surat dan membutuhkan waktu yang lama dalam proses pengurusan surat. Penelitian ini bertujuan membangun sistem layanan administrasi yang memudahkan masyarakat dengan memanfaatkan Quick Response Code (QR Code) sebagai alat bantu validasi dokumen. Dalam penelitian ini, peneliti menggunakan metode Software Development Life Cycle (SDLC) Waterfall yang didasarkan pada penelitian (Pressman, 2012). Metode waterfall ini terdiri dari 5 tahapan di antaranya requirement, design, implementation, verification, dan maintenance. Berdasarkan hasil dari pengujian yang melibatkan 30 orang responden yang terdiri dari kepala desa dan warga desa Papasan Hasil pengujian blackbox dapat disimpulkan sistem dapat berjalan dengan baik sesuai dengan fungsinya. Hasil dari pengujian UAT didapatkan hasil total persentase 88%, yang berarti sistem yang dibuat masuk dalam kategori penilaian sangat baik.","publisher":"Universitas Islam Negeri Walisongo Semarang","title":"pemanfaatan QR Code untuk validasi dokumen pada sistem layanan administrasi kependudukan Desa Papasan","URL":"https://eprints.walisongo.ac.id/id/eprint/17935/","author":[{"literal":"Albadru Muh Izul Khaq"}],"issued":{"date-parts":[["2022"]]}}}],"schema":"https://github.com/citation-style-language/schema/raw/master/csl-citation.json"} </w:instrText>
      </w:r>
      <w:r w:rsidRPr="00F52B55">
        <w:fldChar w:fldCharType="separate"/>
      </w:r>
      <w:r w:rsidR="008630C6" w:rsidRPr="008630C6">
        <w:t>(Albadru Muh Izul Khaq, 2022)</w:t>
      </w:r>
      <w:r w:rsidRPr="00F52B55">
        <w:fldChar w:fldCharType="end"/>
      </w:r>
      <w:r w:rsidRPr="00F52B55">
        <w:t xml:space="preserve">. </w:t>
      </w:r>
      <w:r>
        <w:t xml:space="preserve">Dalam perancangan sistem informasi pengelolaan dokumen </w:t>
      </w:r>
      <w:r w:rsidR="00E268FC">
        <w:t>pertanggungjawaban</w:t>
      </w:r>
      <w:r w:rsidRPr="008E7A9D">
        <w:rPr>
          <w:i/>
          <w:iCs/>
        </w:rPr>
        <w:t xml:space="preserve"> </w:t>
      </w:r>
      <w:r>
        <w:t xml:space="preserve">ini IDE yang akan digunakan yaitu </w:t>
      </w:r>
      <w:r w:rsidRPr="008E7A9D">
        <w:rPr>
          <w:i/>
          <w:iCs/>
        </w:rPr>
        <w:t>Visual Studio Code</w:t>
      </w:r>
      <w:r>
        <w:t xml:space="preserve"> </w:t>
      </w:r>
      <w:r w:rsidRPr="008E7A9D">
        <w:rPr>
          <w:i/>
          <w:iCs/>
        </w:rPr>
        <w:t>version</w:t>
      </w:r>
      <w:r>
        <w:t xml:space="preserve"> 1.72.2</w:t>
      </w:r>
    </w:p>
    <w:p w14:paraId="2E341C21" w14:textId="7C47C839" w:rsidR="00614B98" w:rsidRPr="00F52B55" w:rsidRDefault="00614B98" w:rsidP="00812E0E">
      <w:pPr>
        <w:pStyle w:val="Heading5"/>
        <w:spacing w:line="360" w:lineRule="auto"/>
      </w:pPr>
      <w:r w:rsidRPr="00881553">
        <w:rPr>
          <w:shd w:val="clear" w:color="auto" w:fill="FFFFFF"/>
        </w:rPr>
        <w:t>XAMPP adalah sebuah software web server apache yang di dalam nya sudah tersedia database server mysql dan support php programing</w:t>
      </w:r>
      <w:r w:rsidRPr="00881553">
        <w:rPr>
          <w:shd w:val="clear" w:color="auto" w:fill="FFFFFF"/>
        </w:rPr>
        <w:fldChar w:fldCharType="begin"/>
      </w:r>
      <w:r w:rsidRPr="00881553">
        <w:rPr>
          <w:shd w:val="clear" w:color="auto" w:fill="FFFFFF"/>
        </w:rPr>
        <w:instrText xml:space="preserve"> ADDIN ZOTERO_ITEM CSL_CITATION {"citationID":"stISF8kt","properties":{"formattedCitation":"(Sari et al., 2022)","plainCitation":"(Sari et al., 2022)","noteIndex":0},"citationItems":[{"id":739,"uris":["http://zotero.org/users/local/vVJDaCwC/items/JSR64LP7"],"itemData":{"id":739,"type":"article-journal","abstract":"Perkembangan teknologi informasi dan komunikasi yang semakin pesat, membuat masyarakat menjadi lebih mudah dalam menyelesaikan pekerjaan. Untuk mengikuti perkembangan zaman, mahasiswa teknologi informasi mempelajari tentang Bahasa pemrograman HTML ( Hyper Text Mark Up Language ), CSS ( Cascading Style Sheet), PHP ( Hypertext Preprocessor ), dan Java Script untuk membuat website. Dengan metode penelitian kualitatif, mahasiswa IT membuat website dengan Bahasa pemrograman HMTL, CSS, PHP, dan Java Script yang disimpan di dalam database XAMPP. Mahasiswa yang mengakses dapat melakukan login dan penginputan data mahasiswa.  Sehingga dengan adanya website ini akan memudahkan perguruan tinggi dalam menginput data mahasiswa.","container-title":"Hello World Jurnal Ilmu Komputer","DOI":"10.56211/helloworld.v1i2.57","ISSN":"2829-8616","issue":"2","journalAbbreviation":"hello world j. ilmu kompʹût.","language":"en","license":"Copyright (c) 2022 Indah Purnama Sari, Aulia Jannah, Adila Mawadda Meuraxa, Ayu Syahfitri, Ridzuan Omar","note":"number: 2","page":"106-110","source":"jurnal.ilmubersama.com","title":"Perancangan Sistem Informasi Penginputan Database Mahasiswa Berbasis Web","volume":"1","author":[{"family":"Sari","given":"Indah Purnama"},{"family":"Jannah","given":"Aulia"},{"family":"Meuraxa","given":"Adila Mawadda"},{"family":"Syahfitri","given":"Ayu"},{"family":"Omar","given":"Ridzuan"}],"issued":{"date-parts":[["2022",7,1]]}}}],"schema":"https://github.com/citation-style-language/schema/raw/master/csl-citation.json"} </w:instrText>
      </w:r>
      <w:r w:rsidRPr="00881553">
        <w:rPr>
          <w:shd w:val="clear" w:color="auto" w:fill="FFFFFF"/>
        </w:rPr>
        <w:fldChar w:fldCharType="separate"/>
      </w:r>
      <w:r w:rsidRPr="00D03109">
        <w:t>(Sari et al., 2022)</w:t>
      </w:r>
      <w:r w:rsidRPr="00881553">
        <w:rPr>
          <w:shd w:val="clear" w:color="auto" w:fill="FFFFFF"/>
        </w:rPr>
        <w:fldChar w:fldCharType="end"/>
      </w:r>
      <w:r w:rsidRPr="00881553">
        <w:rPr>
          <w:shd w:val="clear" w:color="auto" w:fill="FFFFFF"/>
        </w:rPr>
        <w:t xml:space="preserve">. </w:t>
      </w:r>
      <w:r>
        <w:t>Fungsi XAMPP adalah sebagai server yang berdiri sendiri (</w:t>
      </w:r>
      <w:r w:rsidRPr="00881553">
        <w:rPr>
          <w:i/>
          <w:iCs/>
        </w:rPr>
        <w:t>localhost</w:t>
      </w:r>
      <w:r>
        <w:t xml:space="preserve">) yang terdiri dari program </w:t>
      </w:r>
      <w:r w:rsidRPr="00881553">
        <w:rPr>
          <w:i/>
          <w:iCs/>
        </w:rPr>
        <w:t>Apache</w:t>
      </w:r>
      <w:r>
        <w:t xml:space="preserve"> HTTP Server, </w:t>
      </w:r>
      <w:r w:rsidRPr="00881553">
        <w:rPr>
          <w:i/>
          <w:iCs/>
        </w:rPr>
        <w:t>MySQL</w:t>
      </w:r>
      <w:r>
        <w:t xml:space="preserve"> </w:t>
      </w:r>
      <w:r w:rsidRPr="00881553">
        <w:rPr>
          <w:i/>
          <w:iCs/>
        </w:rPr>
        <w:t>database</w:t>
      </w:r>
      <w:r>
        <w:t xml:space="preserve">, dan penerjemah bahasa yang ditulis dengan bahasa pemrograman </w:t>
      </w:r>
      <w:r w:rsidRPr="00881553">
        <w:rPr>
          <w:i/>
          <w:iCs/>
        </w:rPr>
        <w:t>PHP</w:t>
      </w:r>
      <w:r>
        <w:t xml:space="preserve"> dan </w:t>
      </w:r>
      <w:r w:rsidRPr="00881553">
        <w:rPr>
          <w:i/>
          <w:iCs/>
        </w:rPr>
        <w:t>Perl</w:t>
      </w:r>
      <w:r>
        <w:fldChar w:fldCharType="begin"/>
      </w:r>
      <w:r>
        <w:instrText xml:space="preserve"> ADDIN ZOTERO_ITEM CSL_CITATION {"citationID":"GWiIm1f2","properties":{"formattedCitation":"(Sari et al., 2021)","plainCitation":"(Sari et al., 2021)","noteIndex":0},"citationItems":[{"id":741,"uris":["http://zotero.org/users/local/vVJDaCwC/items/9RATIHQJ"],"itemData":{"id":741,"type":"article-journal","abstract":"Pengelolaan manajemen perpustakaan yang digunakan untuk menyelesaikan permasalahan secara manual, diharapkan memudahkan siswa-siswi atau petugas perpustakaan mengelola data perpustakaan secara efektif dan efisien. Beberapa metode pengembangan sistem terdiri yaitu metode FAST. Dengan metode FAST membuat desain sistem lebih mudah dan tepat sasaran. Manajemen perpustakaan di SMAN 1 Negeri Katon memiliki beberapa masalah seperti tidak dapat diketahuinya secara  realtime  terkait jumlah stok buku, dan juga memiliki kendala seperti proses peminjaman atau pengembalian buku dan transaksi denda yang dicatat secara manual. Berdasarkan permasalahan tersebut maka perlu dibangun sistem informasi manajemen perpustakaan pada SMAN 1 Negeri Katon. Diharapkan sistem baru yang dirancang dapat mengatasi berbagai permasalahan pengelolaan transaksi peminjaman, pengembalian buku, transaksi denda dan stok buku. Konsep sistem yang dikembangkan nantinya akan dapat mengelola transaksi peminjaman, pengembalian buku, transaksi denda keterlambatan pengembalian buku dan stok ketersediaan buku. Dengan sistem ini siswa-siswi dapat mengetahui stok buku yang masih tersedia dan dapat melakukan peminjaman dan pengembalian buku melalui aplikasi ini.   Kata Kunci:   FAST  ,  manajemen perpustakaan, SMAN 1 Negeri Katon, Sistem Perpustakaan","container-title":"Jurnal Teknologi dan Sistem Informasi","DOI":"10.33365/jtsi.v2i2.1136","issue":"2","language":"en","license":"Copyright (c) 2021 Merlin Puspita Sari","note":"number: 2","page":"69-77","source":"jim.teknokrat.ac.id","title":"PERANCANGAN SISTEM INFORMASI MANAJEMEN PERPUSTAKAAN MENGGUNAKAN METODE FAST (FRAMEWORK FOR THE APPLICATION SYSTEM THINKING) (STUDI KASUS : SMAN 1 NEGERI KATON)","title-short":"PERANCANGAN SISTEM INFORMASI MANAJEMEN PERPUSTAKAAN MENGGUNAKAN METODE FAST (FRAMEWORK FOR THE APPLICATION SYSTEM THINKING) (STUDI KASUS","volume":"2","author":[{"family":"Sari","given":"Merlin Puspita"},{"family":"Setiawansyah","given":"Setiawansyah"},{"family":"Budiman","given":"Arief"}],"issued":{"date-parts":[["2021",7,27]]}}}],"schema":"https://github.com/citation-style-language/schema/raw/master/csl-citation.json"} </w:instrText>
      </w:r>
      <w:r>
        <w:fldChar w:fldCharType="separate"/>
      </w:r>
      <w:r w:rsidRPr="00493651">
        <w:t>(Sari et al., 2021)</w:t>
      </w:r>
      <w:r>
        <w:fldChar w:fldCharType="end"/>
      </w:r>
      <w:r>
        <w:t xml:space="preserve">. </w:t>
      </w:r>
      <w:r w:rsidRPr="00F52B55">
        <w:t xml:space="preserve">Dalam </w:t>
      </w:r>
      <w:r>
        <w:t>perancangan</w:t>
      </w:r>
      <w:r w:rsidRPr="00F52B55">
        <w:t xml:space="preserve"> sistem informasi pengelolaan dokumen </w:t>
      </w:r>
      <w:r w:rsidR="00E268FC">
        <w:t>pertanggungjawaban</w:t>
      </w:r>
      <w:r w:rsidRPr="00F52B55">
        <w:t xml:space="preserve"> </w:t>
      </w:r>
      <w:r>
        <w:t xml:space="preserve">ini </w:t>
      </w:r>
      <w:r w:rsidRPr="00F52B55">
        <w:t xml:space="preserve">bahasa pemrograman yang digunakan adalah </w:t>
      </w:r>
      <w:r w:rsidRPr="00881553">
        <w:rPr>
          <w:i/>
          <w:iCs/>
        </w:rPr>
        <w:t>PHP</w:t>
      </w:r>
      <w:r w:rsidRPr="00F52B55">
        <w:t xml:space="preserve"> </w:t>
      </w:r>
      <w:r>
        <w:t>8.0.2</w:t>
      </w:r>
    </w:p>
    <w:p w14:paraId="2027E8FE" w14:textId="0DEAEC2F" w:rsidR="00614B98" w:rsidRPr="00A46A4C" w:rsidRDefault="00614B98" w:rsidP="00812E0E">
      <w:pPr>
        <w:pStyle w:val="Heading5"/>
        <w:spacing w:line="360" w:lineRule="auto"/>
      </w:pPr>
      <w:r w:rsidRPr="00FD1A30">
        <w:rPr>
          <w:i/>
          <w:iCs/>
        </w:rPr>
        <w:t>UI Frameworks</w:t>
      </w:r>
      <w:r>
        <w:t xml:space="preserve"> adalah kumpulan fungsi atau libraries yang bertujuan agar developer suatu web menghemat waktu untuk menggunakan suatu fungsi tertentu. </w:t>
      </w:r>
      <w:r w:rsidRPr="00F57426">
        <w:rPr>
          <w:i/>
          <w:iCs/>
        </w:rPr>
        <w:t>UI Frameworks</w:t>
      </w:r>
      <w:r>
        <w:t xml:space="preserve"> berfungsi untuk mengatur tata letak maupun animasi, yang akan ditampilkan dalam web tersebut</w:t>
      </w:r>
      <w:r>
        <w:fldChar w:fldCharType="begin"/>
      </w:r>
      <w:r>
        <w:instrText xml:space="preserve"> ADDIN ZOTERO_ITEM CSL_CITATION {"citationID":"pHQ0dMMR","properties":{"formattedCitation":"(Rahman et al., 2020)","plainCitation":"(Rahman et al., 2020)","noteIndex":0},"citationItems":[{"id":743,"uris":["http://zotero.org/users/local/vVJDaCwC/items/KRL7T67L"],"itemData":{"id":743,"type":"article-journal","abstract":"The development of website technology is currently very rapidly developing. In general, the use of websites in government agencies is not new and has become common in government agencies, one of which is in the realm of the ministry. The website is used for various purposes, ranging from information for the public to operational activities. Website about Jaringan Dokumentasi dan Informasi Hukum (JDIH) is a form of implementation of regulations that state that all things about law are public information, so the public must be able to access information related to legal products from the ministry. For this reason, we are trying to identify the framework of each Ministry’s JDIH website using Wappalyzer to analyze how the website distributes its legal products in terms of appearance and features. From this analysis, there is no standardization used on the Ministry's JDIH website.","container-title":"JURNAL TEKNOLOGI DAN OPEN SOURCE","DOI":"10.36378/jtos.v3i1.528","ISSN":"2622-1659","issue":"1","journalAbbreviation":"1","language":"en","license":"Copyright (c)","note":"number: 1","page":"78-89","source":"ejournal.uniks.ac.id","title":"ANALISIS PENGGUNAAN FRAMEWORK WEBSITE JDIH KHUSUS PERATURAN KEMENTERIAN REPUBLIK INDONESIA","volume":"3","author":[{"family":"Rahman","given":"Yahya Noviko"},{"family":"Hadi","given":"Rizal Maulana"},{"family":"Nabilah","given":"Mursyidatun"},{"family":"Waskito","given":"Muhammad Hanif"},{"family":"Rakhmawati","given":"Nur Aini"}],"issued":{"date-parts":[["2020",6,14]]}}}],"schema":"https://github.com/citation-style-language/schema/raw/master/csl-citation.json"} </w:instrText>
      </w:r>
      <w:r>
        <w:fldChar w:fldCharType="separate"/>
      </w:r>
      <w:r w:rsidRPr="00701803">
        <w:t>(Rahman et al., 2020)</w:t>
      </w:r>
      <w:r>
        <w:fldChar w:fldCharType="end"/>
      </w:r>
      <w:r>
        <w:t xml:space="preserve">. </w:t>
      </w:r>
      <w:r w:rsidRPr="00F52B55">
        <w:t xml:space="preserve">Dalam </w:t>
      </w:r>
      <w:r>
        <w:t>perancangan</w:t>
      </w:r>
      <w:r w:rsidRPr="00F52B55">
        <w:t xml:space="preserve"> sistem informasi pengelolaan dokumen </w:t>
      </w:r>
      <w:r w:rsidR="00E268FC">
        <w:t>pertanggungjawaban</w:t>
      </w:r>
      <w:r w:rsidRPr="00F52B55">
        <w:t xml:space="preserve"> </w:t>
      </w:r>
      <w:r>
        <w:t xml:space="preserve">ini </w:t>
      </w:r>
      <w:r>
        <w:rPr>
          <w:i/>
          <w:iCs/>
        </w:rPr>
        <w:t>UI Frameworks</w:t>
      </w:r>
      <w:r w:rsidRPr="00F52B55">
        <w:t xml:space="preserve"> yang digunakan adalah </w:t>
      </w:r>
      <w:r>
        <w:rPr>
          <w:i/>
          <w:iCs/>
        </w:rPr>
        <w:t>Boostrap.</w:t>
      </w:r>
    </w:p>
    <w:p w14:paraId="186F97C9" w14:textId="68448AE0" w:rsidR="00C53ABA" w:rsidRPr="00B16946" w:rsidRDefault="00C53ABA" w:rsidP="00B16946">
      <w:pPr>
        <w:pStyle w:val="Heading5"/>
        <w:spacing w:line="360" w:lineRule="auto"/>
        <w:rPr>
          <w:i/>
          <w:iCs/>
        </w:rPr>
      </w:pPr>
      <w:r w:rsidRPr="00490D66">
        <w:rPr>
          <w:i/>
          <w:iCs/>
        </w:rPr>
        <w:t>Web frameworks</w:t>
      </w:r>
      <w:r>
        <w:t xml:space="preserve"> merupakan sebuah alat yang membantu untuk membangun sebuah website untuk menghindari bug dan menghemat waktu. </w:t>
      </w:r>
      <w:r w:rsidRPr="00AC45A0">
        <w:rPr>
          <w:i/>
          <w:iCs/>
        </w:rPr>
        <w:t>Web</w:t>
      </w:r>
      <w:r>
        <w:t xml:space="preserve"> </w:t>
      </w:r>
      <w:r w:rsidRPr="00812E0E">
        <w:rPr>
          <w:i/>
          <w:iCs/>
        </w:rPr>
        <w:t>framework</w:t>
      </w:r>
      <w:r>
        <w:t xml:space="preserve"> dapat digunakan baik untuk halaman web statis maupun dinamis</w:t>
      </w:r>
      <w:r>
        <w:fldChar w:fldCharType="begin"/>
      </w:r>
      <w:r>
        <w:instrText xml:space="preserve"> ADDIN ZOTERO_ITEM CSL_CITATION {"citationID":"I5a1Guwu","properties":{"formattedCitation":"(Rahman et al., 2020)","plainCitation":"(Rahman et al., 2020)","noteIndex":0},"citationItems":[{"id":743,"uris":["http://zotero.org/users/local/vVJDaCwC/items/KRL7T67L"],"itemData":{"id":743,"type":"article-journal","abstract":"The development of website technology is currently very rapidly developing. In general, the use of websites in government agencies is not new and has become common in government agencies, one of which is in the realm of the ministry. The website is used for various purposes, ranging from information for the public to operational activities. Website about Jaringan Dokumentasi dan Informasi Hukum (JDIH) is a form of implementation of regulations that state that all things about law are public information, so the public must be able to access information related to legal products from the ministry. For this reason, we are trying to identify the framework of each Ministry’s JDIH website using Wappalyzer to analyze how the website distributes its legal products in terms of appearance and features. From this analysis, there is no standardization used on the Ministry's JDIH website.","container-title":"JURNAL TEKNOLOGI DAN OPEN SOURCE","DOI":"10.36378/jtos.v3i1.528","ISSN":"2622-1659","issue":"1","journalAbbreviation":"1","language":"en","license":"Copyright (c)","note":"number: 1","page":"78-89","source":"ejournal.uniks.ac.id","title":"ANALISIS PENGGUNAAN FRAMEWORK WEBSITE JDIH KHUSUS PERATURAN KEMENTERIAN REPUBLIK INDONESIA","volume":"3","author":[{"family":"Rahman","given":"Yahya Noviko"},{"family":"Hadi","given":"Rizal Maulana"},{"family":"Nabilah","given":"Mursyidatun"},{"family":"Waskito","given":"Muhammad Hanif"},{"family":"Rakhmawati","given":"Nur Aini"}],"issued":{"date-parts":[["2020",6,14]]}}}],"schema":"https://github.com/citation-style-language/schema/raw/master/csl-citation.json"} </w:instrText>
      </w:r>
      <w:r>
        <w:fldChar w:fldCharType="separate"/>
      </w:r>
      <w:r w:rsidRPr="006B0FDB">
        <w:t>(Rahman et al., 2020)</w:t>
      </w:r>
      <w:r>
        <w:fldChar w:fldCharType="end"/>
      </w:r>
      <w:r>
        <w:t xml:space="preserve">. </w:t>
      </w:r>
      <w:r w:rsidRPr="00F52B55">
        <w:t xml:space="preserve">Dalam </w:t>
      </w:r>
      <w:r>
        <w:t>perancangan</w:t>
      </w:r>
      <w:r w:rsidRPr="00F52B55">
        <w:t xml:space="preserve"> sistem informasi pengelolaan dokumen </w:t>
      </w:r>
      <w:r>
        <w:t>pertanggungjawaban</w:t>
      </w:r>
      <w:r w:rsidRPr="00F52B55">
        <w:t xml:space="preserve"> </w:t>
      </w:r>
      <w:r>
        <w:t xml:space="preserve">ini </w:t>
      </w:r>
      <w:r>
        <w:rPr>
          <w:i/>
          <w:iCs/>
        </w:rPr>
        <w:t>web frameworks</w:t>
      </w:r>
      <w:r w:rsidRPr="00F52B55">
        <w:t xml:space="preserve"> yang digunakan adalah </w:t>
      </w:r>
      <w:r>
        <w:rPr>
          <w:i/>
          <w:iCs/>
        </w:rPr>
        <w:t>codeigneter 4.</w:t>
      </w:r>
    </w:p>
    <w:p w14:paraId="3588016C" w14:textId="1E64B48F" w:rsidR="00331852" w:rsidRPr="00B96C8B" w:rsidRDefault="00331852" w:rsidP="00812E0E">
      <w:pPr>
        <w:pStyle w:val="Heading5"/>
        <w:spacing w:line="360" w:lineRule="auto"/>
        <w:rPr>
          <w:i/>
          <w:iCs/>
          <w:color w:val="000000" w:themeColor="text1"/>
        </w:rPr>
      </w:pPr>
      <w:r w:rsidRPr="00B96C8B">
        <w:rPr>
          <w:i/>
          <w:iCs/>
          <w:color w:val="000000" w:themeColor="text1"/>
        </w:rPr>
        <w:t xml:space="preserve">Hosting </w:t>
      </w:r>
      <w:r w:rsidRPr="00B96C8B">
        <w:rPr>
          <w:color w:val="000000" w:themeColor="text1"/>
        </w:rPr>
        <w:t>atau web hosting adalah tempat untuk menyimpan semua file dan data website sehingga dapat diakses oleh banyak orang melalui internet</w:t>
      </w:r>
      <w:r w:rsidR="00341245" w:rsidRPr="00B96C8B">
        <w:rPr>
          <w:color w:val="000000" w:themeColor="text1"/>
        </w:rPr>
        <w:t xml:space="preserve"> </w:t>
      </w:r>
      <w:r w:rsidR="008630C6" w:rsidRPr="00B96C8B">
        <w:rPr>
          <w:color w:val="000000" w:themeColor="text1"/>
        </w:rPr>
        <w:fldChar w:fldCharType="begin"/>
      </w:r>
      <w:r w:rsidR="008630C6" w:rsidRPr="00B96C8B">
        <w:rPr>
          <w:color w:val="000000" w:themeColor="text1"/>
        </w:rPr>
        <w:instrText xml:space="preserve"> ADDIN ZOTERO_ITEM CSL_CITATION {"citationID":"OL8yJSPN","properties":{"formattedCitation":"(Yusuf, n.d.)","plainCitation":"(Yusuf, n.d.)","noteIndex":0},"citationItems":[{"id":781,"uris":["http://zotero.org/users/local/vVJDaCwC/items/7XX5W3PT"],"itemData":{"id":781,"type":"thesis","abstract":"Era digital mewabah ke berbagai sektor tidak terkecuali pemasaran barang / jasa. Perdagangan barang dan jasa secara konvensional (manual) tidak lagi efektif di zaman sekarang ini. Hambatan terkait ketersediaan barang yang kurang lengkap, transportasi ke toko / pasar. Menyikapi masalah tersebut hadirnya sebuah inovasi berupa sistem jual beli online yang biasa kita kenal dengan elektronik commerce (e-commerce). Dari penjelasan di atas dengan diterapkannya sistem e-commerce business to consumers (B2C) berbasis web untuk penjualan produk lokal khas Kabupaten Blora di Kecamatan Sambong dengan fitur – fitur / menu – menu diantaranya belanja, lacak pesanan, blog, konfirmasi pembayaran dan berbagai menu pendukung lainnya. Untuk admin dalam mengelola sistem terdapat beberapa fitur diantaranya dasbor, produk, analytics, pengguna, pengaturan dan beberapa fitur pendukung lainnya. Serta sistem tersebut difasilitasi oleh hosting sehingga dapat diakses oleh semua orang. Perancangan sistem informasi tersebut menggunakan metode pengembangan System Development Life Cycle (SDLC) dengan pendekatan waterfall yang terdiri atas beberapa tahapan diantaranya yaitu analisis kebutuhan, desain / perancangan, implementasi, dan pengujian. Sistem tersebut telah diuji menggunakan metode Black Box dan UAT. Dengan 30 pertanyaan dengan 30 responden yang mewakili kinerja sistem e-commerce, dengan skor akhir 90,1%. Artinya dapat disimpulkan bahwa sistem yang telah dibangun dapat berfungsi dengan sangat baik.","publisher":"UIN Walisongo Semarang","title":"Rancang bangun sistem e-commerce business to consumers (B2C) berbasis web untuk penjualan produk lokal khas Kabupaten Blora di Kecamatan Sambong","URL":"https://eprints.walisongo.ac.id/id/eprint/19778/","author":[{"family":"Yusuf","given":"Muhammad Satria"}],"accessed":{"date-parts":[["2023",4,18]]}}}],"schema":"https://github.com/citation-style-language/schema/raw/master/csl-citation.json"} </w:instrText>
      </w:r>
      <w:r w:rsidR="008630C6" w:rsidRPr="00B96C8B">
        <w:rPr>
          <w:color w:val="000000" w:themeColor="text1"/>
        </w:rPr>
        <w:fldChar w:fldCharType="separate"/>
      </w:r>
      <w:r w:rsidR="008630C6" w:rsidRPr="00B96C8B">
        <w:rPr>
          <w:color w:val="000000" w:themeColor="text1"/>
        </w:rPr>
        <w:t>(Yusuf, n.d.)</w:t>
      </w:r>
      <w:r w:rsidR="008630C6" w:rsidRPr="00B96C8B">
        <w:rPr>
          <w:color w:val="000000" w:themeColor="text1"/>
        </w:rPr>
        <w:fldChar w:fldCharType="end"/>
      </w:r>
      <w:r w:rsidR="008630C6" w:rsidRPr="00B96C8B">
        <w:rPr>
          <w:color w:val="000000" w:themeColor="text1"/>
        </w:rPr>
        <w:t xml:space="preserve">. Peneliti </w:t>
      </w:r>
      <w:r w:rsidR="00A515A6" w:rsidRPr="00B96C8B">
        <w:rPr>
          <w:color w:val="000000" w:themeColor="text1"/>
        </w:rPr>
        <w:t>menggunakan</w:t>
      </w:r>
      <w:r w:rsidR="008630C6" w:rsidRPr="00B96C8B">
        <w:rPr>
          <w:color w:val="000000" w:themeColor="text1"/>
        </w:rPr>
        <w:t xml:space="preserve"> </w:t>
      </w:r>
      <w:r w:rsidR="00A515A6" w:rsidRPr="00B96C8B">
        <w:rPr>
          <w:color w:val="000000" w:themeColor="text1"/>
        </w:rPr>
        <w:t xml:space="preserve">web </w:t>
      </w:r>
      <w:r w:rsidR="00A515A6" w:rsidRPr="00B96C8B">
        <w:rPr>
          <w:i/>
          <w:iCs/>
          <w:color w:val="000000" w:themeColor="text1"/>
        </w:rPr>
        <w:t xml:space="preserve">hosting </w:t>
      </w:r>
      <w:r w:rsidR="00A515A6" w:rsidRPr="00B96C8B">
        <w:rPr>
          <w:color w:val="000000" w:themeColor="text1"/>
        </w:rPr>
        <w:t>dari</w:t>
      </w:r>
      <w:r w:rsidR="00B96C8B" w:rsidRPr="00B96C8B">
        <w:rPr>
          <w:color w:val="000000" w:themeColor="text1"/>
        </w:rPr>
        <w:t xml:space="preserve"> </w:t>
      </w:r>
      <w:r w:rsidR="00A515A6" w:rsidRPr="00B96C8B">
        <w:rPr>
          <w:color w:val="000000" w:themeColor="text1"/>
          <w:shd w:val="clear" w:color="auto" w:fill="FFFFFF"/>
        </w:rPr>
        <w:t xml:space="preserve">IDCloudHost yang </w:t>
      </w:r>
      <w:r w:rsidR="00A53122" w:rsidRPr="00B96C8B">
        <w:rPr>
          <w:color w:val="000000" w:themeColor="text1"/>
          <w:shd w:val="clear" w:color="auto" w:fill="FFFFFF"/>
        </w:rPr>
        <w:t>m</w:t>
      </w:r>
      <w:r w:rsidR="00A515A6" w:rsidRPr="00B96C8B">
        <w:rPr>
          <w:color w:val="000000" w:themeColor="text1"/>
          <w:shd w:val="clear" w:color="auto" w:fill="FFFFFF"/>
        </w:rPr>
        <w:t>erupakan Salah Satu Web Hosting Provider yang Ada di Indonesia</w:t>
      </w:r>
      <w:r w:rsidR="008630C6" w:rsidRPr="00B96C8B">
        <w:rPr>
          <w:color w:val="000000" w:themeColor="text1"/>
        </w:rPr>
        <w:t>.</w:t>
      </w:r>
    </w:p>
    <w:p w14:paraId="5206C948" w14:textId="58CA0EBF" w:rsidR="00B16946" w:rsidRDefault="00DF1922" w:rsidP="00812E0E">
      <w:pPr>
        <w:pStyle w:val="Heading5"/>
        <w:spacing w:line="360" w:lineRule="auto"/>
        <w:rPr>
          <w:i/>
          <w:iCs/>
        </w:rPr>
      </w:pPr>
      <w:r>
        <w:rPr>
          <w:i/>
          <w:iCs/>
        </w:rPr>
        <w:t xml:space="preserve">Capacity Disk </w:t>
      </w:r>
      <w:r w:rsidR="00915EAF">
        <w:t xml:space="preserve">dari hosting yang digunakan dalam membuat sistem sebesar </w:t>
      </w:r>
      <w:r w:rsidR="00E631B6">
        <w:t>3000</w:t>
      </w:r>
      <w:r w:rsidR="00915EAF">
        <w:t xml:space="preserve"> MB / </w:t>
      </w:r>
      <w:r w:rsidR="00E631B6">
        <w:t>3</w:t>
      </w:r>
      <w:r w:rsidR="00915EAF">
        <w:t xml:space="preserve"> GB</w:t>
      </w:r>
    </w:p>
    <w:p w14:paraId="73925261" w14:textId="4BCAF6AB" w:rsidR="00331852" w:rsidRPr="00BD146E" w:rsidRDefault="00637B1D" w:rsidP="00BD146E">
      <w:pPr>
        <w:pStyle w:val="Heading5"/>
        <w:spacing w:line="360" w:lineRule="auto"/>
        <w:rPr>
          <w:i/>
          <w:iCs/>
        </w:rPr>
      </w:pPr>
      <w:r>
        <w:rPr>
          <w:i/>
          <w:iCs/>
        </w:rPr>
        <w:t xml:space="preserve">Domain </w:t>
      </w:r>
      <w:r w:rsidRPr="00CB158A">
        <w:t>merupakan</w:t>
      </w:r>
      <w:r>
        <w:rPr>
          <w:i/>
          <w:iCs/>
        </w:rPr>
        <w:t xml:space="preserve"> </w:t>
      </w:r>
      <w:r>
        <w:t>alamat unik di dunia internet yang digunakan untuk mengidentifikasikan sebuah website, atau dengan kata lain domain name adalah alamat yang digunakan untuk menemukan sebuah website pada dunia internet</w:t>
      </w:r>
      <w:r w:rsidR="00D1080F">
        <w:fldChar w:fldCharType="begin"/>
      </w:r>
      <w:r w:rsidR="00D1080F">
        <w:instrText xml:space="preserve"> ADDIN ZOTERO_ITEM CSL_CITATION {"citationID":"CMgsoUM6","properties":{"formattedCitation":"(Yusuf, n.d.)","plainCitation":"(Yusuf, n.d.)","noteIndex":0},"citationItems":[{"id":781,"uris":["http://zotero.org/users/local/vVJDaCwC/items/7XX5W3PT"],"itemData":{"id":781,"type":"thesis","abstract":"Era digital mewabah ke berbagai sektor tidak terkecuali pemasaran barang / jasa. Perdagangan barang dan jasa secara konvensional (manual) tidak lagi efektif di zaman sekarang ini. Hambatan terkait ketersediaan barang yang kurang lengkap, transportasi ke toko / pasar. Menyikapi masalah tersebut hadirnya sebuah inovasi berupa sistem jual beli online yang biasa kita kenal dengan elektronik commerce (e-commerce). Dari penjelasan di atas dengan diterapkannya sistem e-commerce business to consumers (B2C) berbasis web untuk penjualan produk lokal khas Kabupaten Blora di Kecamatan Sambong dengan fitur – fitur / menu – menu diantaranya belanja, lacak pesanan, blog, konfirmasi pembayaran dan berbagai menu pendukung lainnya. Untuk admin dalam mengelola sistem terdapat beberapa fitur diantaranya dasbor, produk, analytics, pengguna, pengaturan dan beberapa fitur pendukung lainnya. Serta sistem tersebut difasilitasi oleh hosting sehingga dapat diakses oleh semua orang. Perancangan sistem informasi tersebut menggunakan metode pengembangan System Development Life Cycle (SDLC) dengan pendekatan waterfall yang terdiri atas beberapa tahapan diantaranya yaitu analisis kebutuhan, desain / perancangan, implementasi, dan pengujian. Sistem tersebut telah diuji menggunakan metode Black Box dan UAT. Dengan 30 pertanyaan dengan 30 responden yang mewakili kinerja sistem e-commerce, dengan skor akhir 90,1%. Artinya dapat disimpulkan bahwa sistem yang telah dibangun dapat berfungsi dengan sangat baik.","publisher":"UIN Walisongo Semarang","title":"Rancang bangun sistem e-commerce business to consumers (B2C) berbasis web untuk penjualan produk lokal khas Kabupaten Blora di Kecamatan Sambong","URL":"https://eprints.walisongo.ac.id/id/eprint/19778/","author":[{"family":"Yusuf","given":"Muhammad Satria"}],"accessed":{"date-parts":[["2023",4,18]]}}}],"schema":"https://github.com/citation-style-language/schema/raw/master/csl-citation.json"} </w:instrText>
      </w:r>
      <w:r w:rsidR="00D1080F">
        <w:fldChar w:fldCharType="separate"/>
      </w:r>
      <w:r w:rsidR="00D1080F" w:rsidRPr="00D1080F">
        <w:t>(Yusuf, n.d.)</w:t>
      </w:r>
      <w:r w:rsidR="00D1080F">
        <w:fldChar w:fldCharType="end"/>
      </w:r>
      <w:r w:rsidR="00CB158A">
        <w:t>.</w:t>
      </w:r>
    </w:p>
    <w:p w14:paraId="67488CB7" w14:textId="7A1319FB" w:rsidR="00965007" w:rsidRDefault="003473E3" w:rsidP="00B04EBB">
      <w:pPr>
        <w:ind w:left="720"/>
      </w:pPr>
      <w:r w:rsidRPr="00C44B97">
        <w:t>Spesifikasi perangkat keras yang diperlukan ditunjukan pada tabel 3.</w:t>
      </w:r>
      <w:r w:rsidR="0082070E">
        <w:t>3</w:t>
      </w:r>
      <w:r w:rsidR="00106C8B">
        <w:t>.</w:t>
      </w:r>
    </w:p>
    <w:p w14:paraId="73A14910" w14:textId="07E9EA70" w:rsidR="008C1F74" w:rsidRPr="00554549" w:rsidRDefault="007521D4" w:rsidP="0069414D">
      <w:pPr>
        <w:pStyle w:val="Caption"/>
        <w:jc w:val="center"/>
        <w:rPr>
          <w:color w:val="auto"/>
          <w:sz w:val="20"/>
          <w:szCs w:val="20"/>
        </w:rPr>
      </w:pPr>
      <w:bookmarkStart w:id="123" w:name="_Toc132706584"/>
      <w:r w:rsidRPr="00554549">
        <w:rPr>
          <w:color w:val="auto"/>
          <w:sz w:val="20"/>
          <w:szCs w:val="20"/>
        </w:rPr>
        <w:t xml:space="preserve">Tabel </w:t>
      </w:r>
      <w:r w:rsidR="0069414D" w:rsidRPr="00554549">
        <w:rPr>
          <w:color w:val="auto"/>
          <w:sz w:val="20"/>
          <w:szCs w:val="20"/>
        </w:rPr>
        <w:t>3</w:t>
      </w:r>
      <w:r w:rsidR="00EE333E">
        <w:rPr>
          <w:color w:val="auto"/>
          <w:sz w:val="20"/>
          <w:szCs w:val="20"/>
        </w:rPr>
        <w:t>.</w:t>
      </w:r>
      <w:r w:rsidR="00EE333E">
        <w:rPr>
          <w:color w:val="auto"/>
          <w:sz w:val="20"/>
          <w:szCs w:val="20"/>
        </w:rPr>
        <w:fldChar w:fldCharType="begin"/>
      </w:r>
      <w:r w:rsidR="00EE333E">
        <w:rPr>
          <w:color w:val="auto"/>
          <w:sz w:val="20"/>
          <w:szCs w:val="20"/>
        </w:rPr>
        <w:instrText xml:space="preserve"> SEQ Tabel \* ARABIC \s 1 </w:instrText>
      </w:r>
      <w:r w:rsidR="00EE333E">
        <w:rPr>
          <w:color w:val="auto"/>
          <w:sz w:val="20"/>
          <w:szCs w:val="20"/>
        </w:rPr>
        <w:fldChar w:fldCharType="separate"/>
      </w:r>
      <w:r w:rsidR="003D442F">
        <w:rPr>
          <w:noProof/>
          <w:color w:val="auto"/>
          <w:sz w:val="20"/>
          <w:szCs w:val="20"/>
        </w:rPr>
        <w:t>3</w:t>
      </w:r>
      <w:r w:rsidR="00EE333E">
        <w:rPr>
          <w:color w:val="auto"/>
          <w:sz w:val="20"/>
          <w:szCs w:val="20"/>
        </w:rPr>
        <w:fldChar w:fldCharType="end"/>
      </w:r>
      <w:r w:rsidRPr="00554549">
        <w:rPr>
          <w:color w:val="auto"/>
          <w:sz w:val="20"/>
          <w:szCs w:val="20"/>
        </w:rPr>
        <w:t xml:space="preserve"> Spesifikasi Perangkat Keras</w:t>
      </w:r>
      <w:bookmarkEnd w:id="123"/>
    </w:p>
    <w:tbl>
      <w:tblPr>
        <w:tblStyle w:val="TableGrid0"/>
        <w:tblW w:w="0" w:type="auto"/>
        <w:tblInd w:w="562" w:type="dxa"/>
        <w:tblLook w:val="04A0" w:firstRow="1" w:lastRow="0" w:firstColumn="1" w:lastColumn="0" w:noHBand="0" w:noVBand="1"/>
      </w:tblPr>
      <w:tblGrid>
        <w:gridCol w:w="567"/>
        <w:gridCol w:w="1843"/>
        <w:gridCol w:w="2529"/>
      </w:tblGrid>
      <w:tr w:rsidR="008B7A75" w:rsidRPr="00C71B9D" w14:paraId="28DEB319" w14:textId="77777777" w:rsidTr="00C71B9D">
        <w:tc>
          <w:tcPr>
            <w:tcW w:w="567" w:type="dxa"/>
          </w:tcPr>
          <w:p w14:paraId="763E824F" w14:textId="77777777" w:rsidR="008B7A75" w:rsidRPr="00C71B9D" w:rsidRDefault="008B7A75" w:rsidP="00617DA6">
            <w:pPr>
              <w:spacing w:line="240" w:lineRule="auto"/>
              <w:ind w:left="0" w:firstLine="0"/>
              <w:rPr>
                <w:b/>
                <w:bCs/>
                <w:sz w:val="20"/>
                <w:szCs w:val="20"/>
              </w:rPr>
            </w:pPr>
            <w:r w:rsidRPr="00C71B9D">
              <w:rPr>
                <w:b/>
                <w:bCs/>
                <w:sz w:val="20"/>
                <w:szCs w:val="20"/>
              </w:rPr>
              <w:t>No</w:t>
            </w:r>
          </w:p>
        </w:tc>
        <w:tc>
          <w:tcPr>
            <w:tcW w:w="1843" w:type="dxa"/>
          </w:tcPr>
          <w:p w14:paraId="571A10D3" w14:textId="606DBBBC" w:rsidR="008B7A75" w:rsidRPr="00C71B9D" w:rsidRDefault="008B7A75" w:rsidP="00617DA6">
            <w:pPr>
              <w:spacing w:line="240" w:lineRule="auto"/>
              <w:ind w:left="0" w:firstLine="0"/>
              <w:rPr>
                <w:b/>
                <w:bCs/>
                <w:sz w:val="20"/>
                <w:szCs w:val="20"/>
              </w:rPr>
            </w:pPr>
            <w:r w:rsidRPr="00C71B9D">
              <w:rPr>
                <w:b/>
                <w:bCs/>
                <w:sz w:val="20"/>
                <w:szCs w:val="20"/>
              </w:rPr>
              <w:t xml:space="preserve">Nama Perangkat </w:t>
            </w:r>
            <w:r w:rsidR="00C87273" w:rsidRPr="00C71B9D">
              <w:rPr>
                <w:b/>
                <w:bCs/>
                <w:sz w:val="20"/>
                <w:szCs w:val="20"/>
              </w:rPr>
              <w:t>Keras</w:t>
            </w:r>
          </w:p>
        </w:tc>
        <w:tc>
          <w:tcPr>
            <w:tcW w:w="2529" w:type="dxa"/>
          </w:tcPr>
          <w:p w14:paraId="1E045FDF" w14:textId="77777777" w:rsidR="008B7A75" w:rsidRPr="00C71B9D" w:rsidRDefault="008B7A75" w:rsidP="00617DA6">
            <w:pPr>
              <w:spacing w:line="240" w:lineRule="auto"/>
              <w:ind w:left="0" w:firstLine="0"/>
              <w:rPr>
                <w:b/>
                <w:bCs/>
                <w:sz w:val="20"/>
                <w:szCs w:val="20"/>
              </w:rPr>
            </w:pPr>
            <w:r w:rsidRPr="00C71B9D">
              <w:rPr>
                <w:b/>
                <w:bCs/>
                <w:sz w:val="20"/>
                <w:szCs w:val="20"/>
              </w:rPr>
              <w:t>Spesifikasi</w:t>
            </w:r>
          </w:p>
        </w:tc>
      </w:tr>
      <w:tr w:rsidR="008B7A75" w:rsidRPr="00104516" w14:paraId="4CD53B77" w14:textId="77777777" w:rsidTr="00C71B9D">
        <w:tc>
          <w:tcPr>
            <w:tcW w:w="567" w:type="dxa"/>
          </w:tcPr>
          <w:p w14:paraId="02898BB2" w14:textId="77777777" w:rsidR="008B7A75" w:rsidRPr="00104516" w:rsidRDefault="008B7A75" w:rsidP="00617DA6">
            <w:pPr>
              <w:spacing w:line="240" w:lineRule="auto"/>
              <w:ind w:left="0" w:firstLine="0"/>
              <w:rPr>
                <w:sz w:val="20"/>
                <w:szCs w:val="20"/>
              </w:rPr>
            </w:pPr>
            <w:r w:rsidRPr="00104516">
              <w:rPr>
                <w:sz w:val="20"/>
                <w:szCs w:val="20"/>
              </w:rPr>
              <w:t>1</w:t>
            </w:r>
          </w:p>
        </w:tc>
        <w:tc>
          <w:tcPr>
            <w:tcW w:w="1843" w:type="dxa"/>
          </w:tcPr>
          <w:p w14:paraId="71C0D552" w14:textId="53AFC436" w:rsidR="008B7A75" w:rsidRPr="00104516" w:rsidRDefault="00C67888" w:rsidP="00617DA6">
            <w:pPr>
              <w:spacing w:line="240" w:lineRule="auto"/>
              <w:ind w:left="0" w:firstLine="0"/>
              <w:rPr>
                <w:sz w:val="20"/>
                <w:szCs w:val="20"/>
              </w:rPr>
            </w:pPr>
            <w:r w:rsidRPr="00104516">
              <w:rPr>
                <w:sz w:val="20"/>
                <w:szCs w:val="20"/>
              </w:rPr>
              <w:t>Processor</w:t>
            </w:r>
          </w:p>
        </w:tc>
        <w:tc>
          <w:tcPr>
            <w:tcW w:w="2529" w:type="dxa"/>
          </w:tcPr>
          <w:p w14:paraId="0DC4AAB3" w14:textId="38121A13" w:rsidR="008B7A75" w:rsidRPr="00104516" w:rsidRDefault="00F62587" w:rsidP="00617DA6">
            <w:pPr>
              <w:spacing w:line="240" w:lineRule="auto"/>
              <w:ind w:left="0" w:firstLine="0"/>
              <w:rPr>
                <w:sz w:val="20"/>
                <w:szCs w:val="20"/>
              </w:rPr>
            </w:pPr>
            <w:r w:rsidRPr="00104516">
              <w:rPr>
                <w:sz w:val="20"/>
                <w:szCs w:val="20"/>
              </w:rPr>
              <w:t>AMD Ryzen 3 3300U with Radeon Vega Mobile Gfx     2.10 GHz</w:t>
            </w:r>
          </w:p>
        </w:tc>
      </w:tr>
      <w:tr w:rsidR="008B7A75" w:rsidRPr="00104516" w14:paraId="11EE04D0" w14:textId="77777777" w:rsidTr="00C71B9D">
        <w:tc>
          <w:tcPr>
            <w:tcW w:w="567" w:type="dxa"/>
          </w:tcPr>
          <w:p w14:paraId="2B57250A" w14:textId="77777777" w:rsidR="008B7A75" w:rsidRPr="00104516" w:rsidRDefault="008B7A75" w:rsidP="00617DA6">
            <w:pPr>
              <w:spacing w:line="240" w:lineRule="auto"/>
              <w:ind w:left="0" w:firstLine="0"/>
              <w:rPr>
                <w:sz w:val="20"/>
                <w:szCs w:val="20"/>
              </w:rPr>
            </w:pPr>
            <w:r w:rsidRPr="00104516">
              <w:rPr>
                <w:sz w:val="20"/>
                <w:szCs w:val="20"/>
              </w:rPr>
              <w:t>2</w:t>
            </w:r>
          </w:p>
        </w:tc>
        <w:tc>
          <w:tcPr>
            <w:tcW w:w="1843" w:type="dxa"/>
          </w:tcPr>
          <w:p w14:paraId="4934BE2F" w14:textId="279305A2" w:rsidR="008B7A75" w:rsidRPr="00104516" w:rsidRDefault="00C67888" w:rsidP="00617DA6">
            <w:pPr>
              <w:spacing w:line="240" w:lineRule="auto"/>
              <w:ind w:left="0" w:firstLine="0"/>
              <w:rPr>
                <w:sz w:val="20"/>
                <w:szCs w:val="20"/>
              </w:rPr>
            </w:pPr>
            <w:r w:rsidRPr="00104516">
              <w:rPr>
                <w:sz w:val="20"/>
                <w:szCs w:val="20"/>
              </w:rPr>
              <w:t>Harddisk</w:t>
            </w:r>
          </w:p>
        </w:tc>
        <w:tc>
          <w:tcPr>
            <w:tcW w:w="2529" w:type="dxa"/>
          </w:tcPr>
          <w:p w14:paraId="0770EAD8" w14:textId="66A8FC7C" w:rsidR="008B7A75" w:rsidRPr="00104516" w:rsidRDefault="00E918D7" w:rsidP="00617DA6">
            <w:pPr>
              <w:spacing w:line="240" w:lineRule="auto"/>
              <w:ind w:left="0" w:firstLine="0"/>
              <w:rPr>
                <w:sz w:val="20"/>
                <w:szCs w:val="20"/>
              </w:rPr>
            </w:pPr>
            <w:r w:rsidRPr="00104516">
              <w:rPr>
                <w:sz w:val="20"/>
                <w:szCs w:val="20"/>
              </w:rPr>
              <w:t xml:space="preserve">256 </w:t>
            </w:r>
            <w:r w:rsidR="007D77B3" w:rsidRPr="00104516">
              <w:rPr>
                <w:sz w:val="20"/>
                <w:szCs w:val="20"/>
              </w:rPr>
              <w:t>G</w:t>
            </w:r>
            <w:r w:rsidR="006A55F8" w:rsidRPr="00104516">
              <w:rPr>
                <w:sz w:val="20"/>
                <w:szCs w:val="20"/>
              </w:rPr>
              <w:t>B</w:t>
            </w:r>
          </w:p>
        </w:tc>
      </w:tr>
      <w:tr w:rsidR="008B7A75" w:rsidRPr="00104516" w14:paraId="7A11E499" w14:textId="77777777" w:rsidTr="00C71B9D">
        <w:tc>
          <w:tcPr>
            <w:tcW w:w="567" w:type="dxa"/>
          </w:tcPr>
          <w:p w14:paraId="733B56B5" w14:textId="77777777" w:rsidR="008B7A75" w:rsidRPr="00104516" w:rsidRDefault="008B7A75" w:rsidP="00617DA6">
            <w:pPr>
              <w:spacing w:line="240" w:lineRule="auto"/>
              <w:ind w:left="0" w:firstLine="0"/>
              <w:rPr>
                <w:sz w:val="20"/>
                <w:szCs w:val="20"/>
              </w:rPr>
            </w:pPr>
            <w:r w:rsidRPr="00104516">
              <w:rPr>
                <w:sz w:val="20"/>
                <w:szCs w:val="20"/>
              </w:rPr>
              <w:t>3</w:t>
            </w:r>
          </w:p>
        </w:tc>
        <w:tc>
          <w:tcPr>
            <w:tcW w:w="1843" w:type="dxa"/>
          </w:tcPr>
          <w:p w14:paraId="467A51F8" w14:textId="2BC6FBAC" w:rsidR="008B7A75" w:rsidRPr="00104516" w:rsidRDefault="00C67888" w:rsidP="00617DA6">
            <w:pPr>
              <w:spacing w:line="240" w:lineRule="auto"/>
              <w:ind w:left="0" w:firstLine="0"/>
              <w:rPr>
                <w:sz w:val="20"/>
                <w:szCs w:val="20"/>
              </w:rPr>
            </w:pPr>
            <w:r w:rsidRPr="00104516">
              <w:rPr>
                <w:sz w:val="20"/>
                <w:szCs w:val="20"/>
              </w:rPr>
              <w:t>RAM</w:t>
            </w:r>
          </w:p>
        </w:tc>
        <w:tc>
          <w:tcPr>
            <w:tcW w:w="2529" w:type="dxa"/>
          </w:tcPr>
          <w:p w14:paraId="5DA76671" w14:textId="5609C356" w:rsidR="00EB0CE0" w:rsidRPr="00104516" w:rsidRDefault="003107E0" w:rsidP="00617DA6">
            <w:pPr>
              <w:spacing w:line="240" w:lineRule="auto"/>
              <w:ind w:left="0" w:firstLine="0"/>
              <w:rPr>
                <w:sz w:val="20"/>
                <w:szCs w:val="20"/>
              </w:rPr>
            </w:pPr>
            <w:r w:rsidRPr="00104516">
              <w:rPr>
                <w:sz w:val="20"/>
                <w:szCs w:val="20"/>
              </w:rPr>
              <w:t>4,00 GB</w:t>
            </w:r>
          </w:p>
        </w:tc>
      </w:tr>
      <w:tr w:rsidR="008B7A75" w:rsidRPr="00104516" w14:paraId="501AD941" w14:textId="77777777" w:rsidTr="00C71B9D">
        <w:tc>
          <w:tcPr>
            <w:tcW w:w="567" w:type="dxa"/>
          </w:tcPr>
          <w:p w14:paraId="1B7BC2D6" w14:textId="77777777" w:rsidR="008B7A75" w:rsidRPr="00104516" w:rsidRDefault="008B7A75" w:rsidP="00617DA6">
            <w:pPr>
              <w:spacing w:line="240" w:lineRule="auto"/>
              <w:ind w:left="0" w:firstLine="0"/>
              <w:rPr>
                <w:sz w:val="20"/>
                <w:szCs w:val="20"/>
              </w:rPr>
            </w:pPr>
            <w:r w:rsidRPr="00104516">
              <w:rPr>
                <w:sz w:val="20"/>
                <w:szCs w:val="20"/>
              </w:rPr>
              <w:t>4</w:t>
            </w:r>
          </w:p>
        </w:tc>
        <w:tc>
          <w:tcPr>
            <w:tcW w:w="1843" w:type="dxa"/>
          </w:tcPr>
          <w:p w14:paraId="75EE4BF4" w14:textId="04790BE9" w:rsidR="008B7A75" w:rsidRPr="00104516" w:rsidRDefault="00C67888" w:rsidP="00617DA6">
            <w:pPr>
              <w:spacing w:line="240" w:lineRule="auto"/>
              <w:ind w:left="0" w:firstLine="0"/>
              <w:rPr>
                <w:sz w:val="20"/>
                <w:szCs w:val="20"/>
              </w:rPr>
            </w:pPr>
            <w:r w:rsidRPr="00104516">
              <w:rPr>
                <w:sz w:val="20"/>
                <w:szCs w:val="20"/>
              </w:rPr>
              <w:t>Monitor</w:t>
            </w:r>
          </w:p>
        </w:tc>
        <w:tc>
          <w:tcPr>
            <w:tcW w:w="2529" w:type="dxa"/>
          </w:tcPr>
          <w:p w14:paraId="51E4C308" w14:textId="5DE70B4B" w:rsidR="008B7A75" w:rsidRPr="00104516" w:rsidRDefault="00F42B14" w:rsidP="00617DA6">
            <w:pPr>
              <w:spacing w:line="240" w:lineRule="auto"/>
              <w:ind w:left="0" w:firstLine="0"/>
              <w:rPr>
                <w:sz w:val="20"/>
                <w:szCs w:val="20"/>
              </w:rPr>
            </w:pPr>
            <w:r w:rsidRPr="00104516">
              <w:rPr>
                <w:sz w:val="20"/>
                <w:szCs w:val="20"/>
              </w:rPr>
              <w:t>13 inch</w:t>
            </w:r>
          </w:p>
        </w:tc>
      </w:tr>
      <w:tr w:rsidR="00C67888" w:rsidRPr="00104516" w14:paraId="6D59319F" w14:textId="77777777" w:rsidTr="00C71B9D">
        <w:tc>
          <w:tcPr>
            <w:tcW w:w="567" w:type="dxa"/>
          </w:tcPr>
          <w:p w14:paraId="453398B6" w14:textId="46100E48" w:rsidR="00C67888" w:rsidRPr="00104516" w:rsidRDefault="005F4791" w:rsidP="00617DA6">
            <w:pPr>
              <w:spacing w:line="240" w:lineRule="auto"/>
              <w:ind w:left="0" w:firstLine="0"/>
              <w:rPr>
                <w:sz w:val="20"/>
                <w:szCs w:val="20"/>
              </w:rPr>
            </w:pPr>
            <w:r w:rsidRPr="00104516">
              <w:rPr>
                <w:sz w:val="20"/>
                <w:szCs w:val="20"/>
              </w:rPr>
              <w:t>5</w:t>
            </w:r>
          </w:p>
        </w:tc>
        <w:tc>
          <w:tcPr>
            <w:tcW w:w="1843" w:type="dxa"/>
          </w:tcPr>
          <w:p w14:paraId="677650D6" w14:textId="3D3D210C" w:rsidR="00C67888" w:rsidRPr="00104516" w:rsidRDefault="00C67888" w:rsidP="00617DA6">
            <w:pPr>
              <w:spacing w:line="240" w:lineRule="auto"/>
              <w:ind w:left="0" w:firstLine="0"/>
              <w:rPr>
                <w:sz w:val="20"/>
                <w:szCs w:val="20"/>
              </w:rPr>
            </w:pPr>
            <w:r w:rsidRPr="00104516">
              <w:rPr>
                <w:sz w:val="20"/>
                <w:szCs w:val="20"/>
              </w:rPr>
              <w:t>Keyboard</w:t>
            </w:r>
          </w:p>
        </w:tc>
        <w:tc>
          <w:tcPr>
            <w:tcW w:w="2529" w:type="dxa"/>
          </w:tcPr>
          <w:p w14:paraId="41080FF6" w14:textId="76E28A07" w:rsidR="00C67888" w:rsidRPr="00104516" w:rsidRDefault="008D289D" w:rsidP="00617DA6">
            <w:pPr>
              <w:spacing w:line="240" w:lineRule="auto"/>
              <w:ind w:left="0" w:firstLine="0"/>
              <w:rPr>
                <w:sz w:val="20"/>
                <w:szCs w:val="20"/>
              </w:rPr>
            </w:pPr>
            <w:r w:rsidRPr="00104516">
              <w:rPr>
                <w:sz w:val="20"/>
                <w:szCs w:val="20"/>
              </w:rPr>
              <w:t>Standar</w:t>
            </w:r>
          </w:p>
        </w:tc>
      </w:tr>
      <w:tr w:rsidR="00C67888" w:rsidRPr="00104516" w14:paraId="45D262D5" w14:textId="77777777" w:rsidTr="00C71B9D">
        <w:tc>
          <w:tcPr>
            <w:tcW w:w="567" w:type="dxa"/>
          </w:tcPr>
          <w:p w14:paraId="0BF9C3FC" w14:textId="7100B413" w:rsidR="00C67888" w:rsidRPr="00104516" w:rsidRDefault="005F4791" w:rsidP="00617DA6">
            <w:pPr>
              <w:spacing w:line="240" w:lineRule="auto"/>
              <w:ind w:left="0" w:firstLine="0"/>
              <w:rPr>
                <w:sz w:val="20"/>
                <w:szCs w:val="20"/>
              </w:rPr>
            </w:pPr>
            <w:r w:rsidRPr="00104516">
              <w:rPr>
                <w:sz w:val="20"/>
                <w:szCs w:val="20"/>
              </w:rPr>
              <w:t>6</w:t>
            </w:r>
          </w:p>
        </w:tc>
        <w:tc>
          <w:tcPr>
            <w:tcW w:w="1843" w:type="dxa"/>
          </w:tcPr>
          <w:p w14:paraId="07E04A6E" w14:textId="3083A6C9" w:rsidR="00C67888" w:rsidRPr="00104516" w:rsidRDefault="00C67888" w:rsidP="00617DA6">
            <w:pPr>
              <w:spacing w:line="240" w:lineRule="auto"/>
              <w:ind w:left="0" w:firstLine="0"/>
              <w:rPr>
                <w:sz w:val="20"/>
                <w:szCs w:val="20"/>
              </w:rPr>
            </w:pPr>
            <w:r w:rsidRPr="00104516">
              <w:rPr>
                <w:sz w:val="20"/>
                <w:szCs w:val="20"/>
              </w:rPr>
              <w:t>Mouse</w:t>
            </w:r>
          </w:p>
        </w:tc>
        <w:tc>
          <w:tcPr>
            <w:tcW w:w="2529" w:type="dxa"/>
          </w:tcPr>
          <w:p w14:paraId="4294140F" w14:textId="7E05258E" w:rsidR="00C67888" w:rsidRPr="00104516" w:rsidRDefault="008D289D" w:rsidP="00617DA6">
            <w:pPr>
              <w:spacing w:line="240" w:lineRule="auto"/>
              <w:ind w:left="0" w:firstLine="0"/>
              <w:rPr>
                <w:sz w:val="20"/>
                <w:szCs w:val="20"/>
              </w:rPr>
            </w:pPr>
            <w:r w:rsidRPr="00104516">
              <w:rPr>
                <w:sz w:val="20"/>
                <w:szCs w:val="20"/>
              </w:rPr>
              <w:t>Standar</w:t>
            </w:r>
          </w:p>
        </w:tc>
      </w:tr>
    </w:tbl>
    <w:p w14:paraId="1FD1E285" w14:textId="77777777" w:rsidR="00670964" w:rsidRPr="00DD021F" w:rsidRDefault="00670964" w:rsidP="00B04EBB">
      <w:pPr>
        <w:ind w:left="0" w:firstLine="0"/>
      </w:pPr>
    </w:p>
    <w:p w14:paraId="59C515AE" w14:textId="554A8331" w:rsidR="000B2D5B" w:rsidRPr="00413D23" w:rsidRDefault="000B2D5B" w:rsidP="00D0030F">
      <w:pPr>
        <w:pStyle w:val="Heading3"/>
        <w:rPr>
          <w:i/>
          <w:iCs/>
          <w:lang w:val="id-ID"/>
        </w:rPr>
      </w:pPr>
      <w:bookmarkStart w:id="124" w:name="_Toc132291487"/>
      <w:r w:rsidRPr="00413D23">
        <w:rPr>
          <w:i/>
          <w:iCs/>
          <w:lang w:val="id-ID"/>
        </w:rPr>
        <w:t>System Design</w:t>
      </w:r>
      <w:bookmarkEnd w:id="120"/>
      <w:bookmarkEnd w:id="121"/>
      <w:bookmarkEnd w:id="124"/>
    </w:p>
    <w:p w14:paraId="1E5E1B67" w14:textId="37F8C39A" w:rsidR="001012EB" w:rsidRPr="008B4690" w:rsidRDefault="00A5304E" w:rsidP="00D0030F">
      <w:pPr>
        <w:ind w:left="644" w:firstLine="426"/>
        <w:rPr>
          <w:lang w:val="id-ID"/>
        </w:rPr>
      </w:pPr>
      <w:r w:rsidRPr="008B4690">
        <w:rPr>
          <w:lang w:val="id-ID"/>
        </w:rPr>
        <w:t xml:space="preserve">Spesifikasi kebutuhan dari tahap sebelumnya akan dipelajari dalam fase ini dan desain sistem yang disiapkan. Pada tahapan ini, peneliti fokus pada perancangan </w:t>
      </w:r>
      <w:r w:rsidR="00DA1E94" w:rsidRPr="008B4690">
        <w:rPr>
          <w:lang w:val="id-ID"/>
        </w:rPr>
        <w:t>arsitektur sistem</w:t>
      </w:r>
      <w:r w:rsidR="00DA1E94">
        <w:t xml:space="preserve">, </w:t>
      </w:r>
      <w:r w:rsidRPr="008B4690">
        <w:rPr>
          <w:lang w:val="id-ID"/>
        </w:rPr>
        <w:t>antar muka</w:t>
      </w:r>
      <w:r w:rsidR="00897691">
        <w:t>, dan</w:t>
      </w:r>
      <w:r w:rsidR="00DA1E94" w:rsidRPr="00DA1E94">
        <w:rPr>
          <w:lang w:val="id-ID"/>
        </w:rPr>
        <w:t xml:space="preserve"> </w:t>
      </w:r>
      <w:r w:rsidR="00DA1E94" w:rsidRPr="008B4690">
        <w:rPr>
          <w:lang w:val="id-ID"/>
        </w:rPr>
        <w:t>struktur basis data</w:t>
      </w:r>
      <w:r w:rsidRPr="008B4690">
        <w:rPr>
          <w:lang w:val="id-ID"/>
        </w:rPr>
        <w:t xml:space="preserve">. Tahap ini mentranslasi kebutuhan sistem dari tahap analisis kebutuhan sistem ke representasi desain agar dapat diimplementasikan menjadi program pada tahap selanjutnya. </w:t>
      </w:r>
    </w:p>
    <w:p w14:paraId="7C59BD1F" w14:textId="3098E7ED" w:rsidR="0088266D" w:rsidRPr="0060430A" w:rsidRDefault="0088266D" w:rsidP="0098386F">
      <w:pPr>
        <w:pStyle w:val="Heading4"/>
        <w:rPr>
          <w:lang w:val="id-ID"/>
        </w:rPr>
      </w:pPr>
      <w:r w:rsidRPr="00F30477">
        <w:rPr>
          <w:i/>
          <w:iCs/>
          <w:lang w:val="id-ID"/>
        </w:rPr>
        <w:t>Data Flow Diagram</w:t>
      </w:r>
      <w:r w:rsidR="00DC055B" w:rsidRPr="0060430A">
        <w:rPr>
          <w:lang w:val="id-ID"/>
        </w:rPr>
        <w:t>(DFD)</w:t>
      </w:r>
    </w:p>
    <w:p w14:paraId="2EE7DF43" w14:textId="3B1A1159" w:rsidR="006B1188" w:rsidRDefault="005E146A" w:rsidP="0098386F">
      <w:pPr>
        <w:ind w:left="1070" w:firstLine="370"/>
      </w:pPr>
      <w:r w:rsidRPr="005E146A">
        <w:rPr>
          <w:lang w:val="id-ID"/>
        </w:rPr>
        <w:t>Data Flow Diagram adalah teknik yang menggambarkan komponen</w:t>
      </w:r>
      <w:r>
        <w:t>-</w:t>
      </w:r>
      <w:r w:rsidRPr="005E146A">
        <w:rPr>
          <w:lang w:val="id-ID"/>
        </w:rPr>
        <w:t>komponen dari sebuah sistem dan aliran</w:t>
      </w:r>
      <w:r>
        <w:t>-</w:t>
      </w:r>
      <w:r w:rsidRPr="005E146A">
        <w:rPr>
          <w:lang w:val="id-ID"/>
        </w:rPr>
        <w:t>aliran data di komponen tersebut</w:t>
      </w:r>
      <w:r w:rsidR="0082070E">
        <w:t xml:space="preserve"> </w:t>
      </w:r>
      <w:r w:rsidR="0090679B">
        <w:rPr>
          <w:lang w:val="id-ID"/>
        </w:rPr>
        <w:fldChar w:fldCharType="begin"/>
      </w:r>
      <w:r w:rsidR="0090679B">
        <w:rPr>
          <w:lang w:val="id-ID"/>
        </w:rPr>
        <w:instrText xml:space="preserve"> ADDIN ZOTERO_ITEM CSL_CITATION {"citationID":"VjDuDJP7","properties":{"formattedCitation":"(Safwandi, 2021)","plainCitation":"(Safwandi, 2021)","noteIndex":0},"citationItems":[{"id":745,"uris":["http://zotero.org/users/local/vVJDaCwC/items/PELQRZH4"],"itemData":{"id":745,"type":"article-journal","abstract":"Pembuatan aplikasi ini bertujuan untuk menunjang dan mempermudah sistem informasi pada sekolah menengah kejuruan negeri 1 gandapura. Sistem ini dikembangkan dengan menggunakan bahasa pemrograman PHP, Jquery dan MySQL dan disertai dengan menggunakan database yang disesuaikan dengan kebutuhan dalam proses perancangan sistem ini. Adapun hal yang terdapat dalam sistem ini meliputi berbagai  informasi seperti informasi data siswa, data guru, data sekolah, data master, jadwal pelajaran, pengguna sistem, wali kelas, peserta didik dan masukan. Untuk perancangannya menggunakan metode terstruktur yang menggunakan Diagram Konteks, DFD sebagai alat bantu untuk merancang Perancangan Aplikasi .  .       Kata Kunci —   Sistem Informasi   sekolah,PHP,my SQL","container-title":"Jurnal Teknologi Terapan and Sains 4.0","DOI":"10.1976/tts","ISSN":"2722-8428","issue":"2","language":"en-US","license":"Copyright (c) 2021 Jurnal Teknologi Terapan and Sains 4.0","note":"number: 2","source":"ojs.unimal.ac.id","title":"ANALISIS PERANCANGAN SISTEM INFORMASI SEKOLAH MENENGAH KEJURUAN 1 GANDAPURA DENGAN MODEL DIAGRAM KONTEKS DAN DATA FLOW DIAGRAM","URL":"https://ojs.unimal.ac.id/tts/article/view/4724","volume":"2","author":[{"family":"Safwandi","given":"Safwandi"}],"accessed":{"date-parts":[["2022",12,21]]},"issued":{"date-parts":[["2021",8,11]]}}}],"schema":"https://github.com/citation-style-language/schema/raw/master/csl-citation.json"} </w:instrText>
      </w:r>
      <w:r w:rsidR="0090679B">
        <w:rPr>
          <w:lang w:val="id-ID"/>
        </w:rPr>
        <w:fldChar w:fldCharType="separate"/>
      </w:r>
      <w:r w:rsidR="0090679B" w:rsidRPr="0090679B">
        <w:t>(Safwandi, 2021)</w:t>
      </w:r>
      <w:r w:rsidR="0090679B">
        <w:rPr>
          <w:lang w:val="id-ID"/>
        </w:rPr>
        <w:fldChar w:fldCharType="end"/>
      </w:r>
      <w:r w:rsidR="00A857B5" w:rsidRPr="008B4690">
        <w:rPr>
          <w:lang w:val="id-ID"/>
        </w:rPr>
        <w:t xml:space="preserve">. Berikut merupakan desain </w:t>
      </w:r>
      <w:r w:rsidR="00A857B5" w:rsidRPr="000646AA">
        <w:rPr>
          <w:i/>
          <w:iCs/>
          <w:lang w:val="id-ID"/>
        </w:rPr>
        <w:t>Data Flow Diagram level</w:t>
      </w:r>
      <w:r w:rsidR="00A857B5" w:rsidRPr="008B4690">
        <w:rPr>
          <w:lang w:val="id-ID"/>
        </w:rPr>
        <w:t xml:space="preserve"> 0 </w:t>
      </w:r>
      <w:r w:rsidR="00F92CBF">
        <w:t xml:space="preserve">pada </w:t>
      </w:r>
      <w:r w:rsidR="00A857B5" w:rsidRPr="008B4690">
        <w:rPr>
          <w:lang w:val="id-ID"/>
        </w:rPr>
        <w:t xml:space="preserve">sistem pengelolaan dokumen </w:t>
      </w:r>
      <w:r w:rsidR="00E268FC">
        <w:t>pertanggungjawaban</w:t>
      </w:r>
      <w:r w:rsidR="00A857B5" w:rsidRPr="008B4690">
        <w:rPr>
          <w:lang w:val="id-ID"/>
        </w:rPr>
        <w:t xml:space="preserve"> ditunjukkan pada gambar 3.</w:t>
      </w:r>
      <w:r w:rsidR="0060430A">
        <w:t>4</w:t>
      </w:r>
      <w:r w:rsidR="00696BBF">
        <w:t>.</w:t>
      </w:r>
    </w:p>
    <w:p w14:paraId="5BF4D53B" w14:textId="74E8E702" w:rsidR="00481C5C" w:rsidRPr="009A23BF" w:rsidRDefault="00AA3737" w:rsidP="00B04EBB">
      <w:pPr>
        <w:ind w:left="0"/>
      </w:pPr>
      <w:r>
        <w:rPr>
          <w:noProof/>
        </w:rPr>
        <w:drawing>
          <wp:inline distT="0" distB="0" distL="0" distR="0" wp14:anchorId="54F67B5B" wp14:editId="67814A67">
            <wp:extent cx="3308350" cy="2500323"/>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12070" cy="2503134"/>
                    </a:xfrm>
                    <a:prstGeom prst="rect">
                      <a:avLst/>
                    </a:prstGeom>
                    <a:noFill/>
                    <a:ln>
                      <a:noFill/>
                    </a:ln>
                  </pic:spPr>
                </pic:pic>
              </a:graphicData>
            </a:graphic>
          </wp:inline>
        </w:drawing>
      </w:r>
    </w:p>
    <w:p w14:paraId="11385982" w14:textId="117830BA" w:rsidR="00BC542C" w:rsidRPr="008B4690" w:rsidRDefault="00BC542C" w:rsidP="00B04EBB">
      <w:pPr>
        <w:pStyle w:val="Caption"/>
        <w:jc w:val="center"/>
        <w:rPr>
          <w:color w:val="auto"/>
          <w:sz w:val="22"/>
          <w:szCs w:val="22"/>
          <w:lang w:val="id-ID"/>
        </w:rPr>
      </w:pPr>
      <w:bookmarkStart w:id="125" w:name="_Toc116364532"/>
      <w:bookmarkStart w:id="126" w:name="_Toc116364645"/>
      <w:bookmarkStart w:id="127" w:name="_Toc116364714"/>
      <w:bookmarkStart w:id="128" w:name="_Toc116364794"/>
      <w:bookmarkStart w:id="129" w:name="_Toc116365004"/>
      <w:bookmarkStart w:id="130" w:name="_Toc116365227"/>
      <w:bookmarkStart w:id="131" w:name="_Toc118783438"/>
      <w:bookmarkStart w:id="132" w:name="_Toc118783485"/>
      <w:bookmarkStart w:id="133" w:name="_Toc118783700"/>
      <w:bookmarkStart w:id="134" w:name="_Toc118784001"/>
      <w:bookmarkStart w:id="135" w:name="_Toc132706527"/>
      <w:r w:rsidRPr="008B4690">
        <w:rPr>
          <w:color w:val="auto"/>
          <w:sz w:val="22"/>
          <w:szCs w:val="22"/>
          <w:lang w:val="id-ID"/>
        </w:rPr>
        <w:t>Gambar 3</w:t>
      </w:r>
      <w:r w:rsidR="000828DC">
        <w:rPr>
          <w:color w:val="auto"/>
          <w:sz w:val="22"/>
          <w:szCs w:val="22"/>
          <w:lang w:val="id-ID"/>
        </w:rPr>
        <w:t>.</w:t>
      </w:r>
      <w:r w:rsidR="00CB5DDB">
        <w:rPr>
          <w:color w:val="auto"/>
          <w:sz w:val="22"/>
          <w:szCs w:val="22"/>
          <w:lang w:val="id-ID"/>
        </w:rPr>
        <w:t xml:space="preserve"> </w:t>
      </w:r>
      <w:r w:rsidR="00675BB2">
        <w:rPr>
          <w:color w:val="auto"/>
          <w:sz w:val="22"/>
          <w:szCs w:val="22"/>
          <w:lang w:val="id-ID"/>
        </w:rPr>
        <w:fldChar w:fldCharType="begin"/>
      </w:r>
      <w:r w:rsidR="00675BB2">
        <w:rPr>
          <w:color w:val="auto"/>
          <w:sz w:val="22"/>
          <w:szCs w:val="22"/>
          <w:lang w:val="id-ID"/>
        </w:rPr>
        <w:instrText xml:space="preserve"> SEQ Gambar \* ARABIC \s 1 </w:instrText>
      </w:r>
      <w:r w:rsidR="00675BB2">
        <w:rPr>
          <w:color w:val="auto"/>
          <w:sz w:val="22"/>
          <w:szCs w:val="22"/>
          <w:lang w:val="id-ID"/>
        </w:rPr>
        <w:fldChar w:fldCharType="separate"/>
      </w:r>
      <w:r w:rsidR="003D442F">
        <w:rPr>
          <w:noProof/>
          <w:color w:val="auto"/>
          <w:sz w:val="22"/>
          <w:szCs w:val="22"/>
          <w:lang w:val="id-ID"/>
        </w:rPr>
        <w:t>4</w:t>
      </w:r>
      <w:r w:rsidR="00675BB2">
        <w:rPr>
          <w:color w:val="auto"/>
          <w:sz w:val="22"/>
          <w:szCs w:val="22"/>
          <w:lang w:val="id-ID"/>
        </w:rPr>
        <w:fldChar w:fldCharType="end"/>
      </w:r>
      <w:r w:rsidRPr="008B4690">
        <w:rPr>
          <w:color w:val="auto"/>
          <w:sz w:val="22"/>
          <w:szCs w:val="22"/>
          <w:lang w:val="id-ID"/>
        </w:rPr>
        <w:t xml:space="preserve"> Data Flow Diagram Level 0</w:t>
      </w:r>
      <w:bookmarkEnd w:id="125"/>
      <w:bookmarkEnd w:id="126"/>
      <w:bookmarkEnd w:id="127"/>
      <w:bookmarkEnd w:id="128"/>
      <w:bookmarkEnd w:id="129"/>
      <w:bookmarkEnd w:id="130"/>
      <w:bookmarkEnd w:id="131"/>
      <w:bookmarkEnd w:id="132"/>
      <w:bookmarkEnd w:id="133"/>
      <w:bookmarkEnd w:id="134"/>
      <w:bookmarkEnd w:id="135"/>
    </w:p>
    <w:p w14:paraId="57A30130" w14:textId="10491EFE" w:rsidR="00A549A5" w:rsidRPr="00074BE3" w:rsidRDefault="00A549A5" w:rsidP="00B04EBB">
      <w:pPr>
        <w:ind w:left="720"/>
      </w:pPr>
      <w:r w:rsidRPr="008B4690">
        <w:rPr>
          <w:lang w:val="id-ID"/>
        </w:rPr>
        <w:t>DFD level 0 pada gambar 3.</w:t>
      </w:r>
      <w:r w:rsidR="002920AB">
        <w:t>4</w:t>
      </w:r>
      <w:r w:rsidRPr="008B4690">
        <w:rPr>
          <w:lang w:val="id-ID"/>
        </w:rPr>
        <w:t xml:space="preserve"> di atas memberikan gambaran alur data atau informasi secara keseluruhan kepada </w:t>
      </w:r>
      <w:r w:rsidR="002920AB">
        <w:t xml:space="preserve">Ketua </w:t>
      </w:r>
      <w:r w:rsidRPr="008B4690">
        <w:rPr>
          <w:lang w:val="id-ID"/>
        </w:rPr>
        <w:t xml:space="preserve">TIM </w:t>
      </w:r>
      <w:r w:rsidR="002920AB">
        <w:t xml:space="preserve">Pelaksana, </w:t>
      </w:r>
      <w:r w:rsidRPr="008B4690">
        <w:rPr>
          <w:lang w:val="id-ID"/>
        </w:rPr>
        <w:t>admin</w:t>
      </w:r>
      <w:r w:rsidR="002920AB">
        <w:t>, dan keuangan</w:t>
      </w:r>
      <w:r w:rsidRPr="008B4690">
        <w:rPr>
          <w:lang w:val="id-ID"/>
        </w:rPr>
        <w:t>. Kemudian dari diagram level 0 di atas dijabarkan kedalam DFD level 1, berikut tampilan dari DFD level 1 ditunjukkan pada gambar 3.</w:t>
      </w:r>
      <w:r w:rsidR="002920AB">
        <w:t>5</w:t>
      </w:r>
      <w:r w:rsidRPr="008B4690">
        <w:rPr>
          <w:lang w:val="id-ID"/>
        </w:rPr>
        <w:t xml:space="preserve"> </w:t>
      </w:r>
      <w:r w:rsidR="00074BE3">
        <w:t>.</w:t>
      </w:r>
    </w:p>
    <w:p w14:paraId="13C58FE2" w14:textId="782D181E" w:rsidR="00A549A5" w:rsidRPr="000828DC" w:rsidRDefault="00E1006A" w:rsidP="00E1006A">
      <w:pPr>
        <w:ind w:left="0" w:right="266" w:firstLine="0"/>
      </w:pPr>
      <w:r>
        <w:rPr>
          <w:noProof/>
        </w:rPr>
        <w:drawing>
          <wp:anchor distT="0" distB="0" distL="114300" distR="114300" simplePos="0" relativeHeight="251683840" behindDoc="0" locked="0" layoutInCell="1" allowOverlap="1" wp14:anchorId="59EE271B" wp14:editId="212EC503">
            <wp:simplePos x="0" y="0"/>
            <wp:positionH relativeFrom="column">
              <wp:posOffset>-76200</wp:posOffset>
            </wp:positionH>
            <wp:positionV relativeFrom="paragraph">
              <wp:posOffset>219075</wp:posOffset>
            </wp:positionV>
            <wp:extent cx="3581400" cy="461708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81400" cy="4617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FF45C3" w14:textId="52E831C1" w:rsidR="008C3D34" w:rsidRDefault="008C3D34" w:rsidP="00B04EBB">
      <w:pPr>
        <w:pStyle w:val="Caption"/>
        <w:jc w:val="center"/>
        <w:rPr>
          <w:color w:val="auto"/>
          <w:sz w:val="22"/>
          <w:szCs w:val="22"/>
          <w:lang w:val="id-ID"/>
        </w:rPr>
      </w:pPr>
      <w:bookmarkStart w:id="136" w:name="_Toc116364646"/>
      <w:bookmarkStart w:id="137" w:name="_Toc116364715"/>
      <w:bookmarkStart w:id="138" w:name="_Toc116364795"/>
      <w:bookmarkStart w:id="139" w:name="_Toc116365005"/>
      <w:bookmarkStart w:id="140" w:name="_Toc116365228"/>
      <w:bookmarkStart w:id="141" w:name="_Toc118783439"/>
      <w:bookmarkStart w:id="142" w:name="_Toc118783486"/>
      <w:bookmarkStart w:id="143" w:name="_Toc118783701"/>
      <w:bookmarkStart w:id="144" w:name="_Toc118784002"/>
      <w:bookmarkStart w:id="145" w:name="_Toc132706528"/>
      <w:r w:rsidRPr="008B4690">
        <w:rPr>
          <w:color w:val="auto"/>
          <w:sz w:val="22"/>
          <w:szCs w:val="22"/>
          <w:lang w:val="id-ID"/>
        </w:rPr>
        <w:t>Gambar 3</w:t>
      </w:r>
      <w:r w:rsidR="00675BB2">
        <w:rPr>
          <w:color w:val="auto"/>
          <w:sz w:val="22"/>
          <w:szCs w:val="22"/>
          <w:lang w:val="id-ID"/>
        </w:rPr>
        <w:t>.</w:t>
      </w:r>
      <w:r w:rsidR="00675BB2">
        <w:rPr>
          <w:color w:val="auto"/>
          <w:sz w:val="22"/>
          <w:szCs w:val="22"/>
          <w:lang w:val="id-ID"/>
        </w:rPr>
        <w:fldChar w:fldCharType="begin"/>
      </w:r>
      <w:r w:rsidR="00675BB2">
        <w:rPr>
          <w:color w:val="auto"/>
          <w:sz w:val="22"/>
          <w:szCs w:val="22"/>
          <w:lang w:val="id-ID"/>
        </w:rPr>
        <w:instrText xml:space="preserve"> SEQ Gambar \* ARABIC \s 1 </w:instrText>
      </w:r>
      <w:r w:rsidR="00675BB2">
        <w:rPr>
          <w:color w:val="auto"/>
          <w:sz w:val="22"/>
          <w:szCs w:val="22"/>
          <w:lang w:val="id-ID"/>
        </w:rPr>
        <w:fldChar w:fldCharType="separate"/>
      </w:r>
      <w:r w:rsidR="003D442F">
        <w:rPr>
          <w:noProof/>
          <w:color w:val="auto"/>
          <w:sz w:val="22"/>
          <w:szCs w:val="22"/>
          <w:lang w:val="id-ID"/>
        </w:rPr>
        <w:t>5</w:t>
      </w:r>
      <w:r w:rsidR="00675BB2">
        <w:rPr>
          <w:color w:val="auto"/>
          <w:sz w:val="22"/>
          <w:szCs w:val="22"/>
          <w:lang w:val="id-ID"/>
        </w:rPr>
        <w:fldChar w:fldCharType="end"/>
      </w:r>
      <w:r w:rsidRPr="008B4690">
        <w:rPr>
          <w:color w:val="auto"/>
          <w:sz w:val="22"/>
          <w:szCs w:val="22"/>
          <w:lang w:val="id-ID"/>
        </w:rPr>
        <w:t xml:space="preserve"> Data Flow Diagram Level 1</w:t>
      </w:r>
      <w:bookmarkEnd w:id="136"/>
      <w:bookmarkEnd w:id="137"/>
      <w:bookmarkEnd w:id="138"/>
      <w:bookmarkEnd w:id="139"/>
      <w:bookmarkEnd w:id="140"/>
      <w:bookmarkEnd w:id="141"/>
      <w:bookmarkEnd w:id="142"/>
      <w:bookmarkEnd w:id="143"/>
      <w:bookmarkEnd w:id="144"/>
      <w:bookmarkEnd w:id="145"/>
    </w:p>
    <w:p w14:paraId="72730DB1" w14:textId="77777777" w:rsidR="000058D7" w:rsidRDefault="000058D7" w:rsidP="000058D7">
      <w:pPr>
        <w:rPr>
          <w:lang w:val="id-ID"/>
        </w:rPr>
      </w:pPr>
    </w:p>
    <w:p w14:paraId="54D85A6C" w14:textId="77777777" w:rsidR="000058D7" w:rsidRPr="000058D7" w:rsidRDefault="000058D7" w:rsidP="000058D7">
      <w:pPr>
        <w:rPr>
          <w:lang w:val="id-ID"/>
        </w:rPr>
      </w:pPr>
    </w:p>
    <w:p w14:paraId="1084069C" w14:textId="592934C8" w:rsidR="004B28D1" w:rsidRPr="009F06C3" w:rsidRDefault="004B28D1" w:rsidP="00A44EF1">
      <w:pPr>
        <w:pStyle w:val="Heading4"/>
        <w:rPr>
          <w:i/>
          <w:iCs/>
          <w:lang w:val="id-ID"/>
        </w:rPr>
      </w:pPr>
      <w:r w:rsidRPr="009F06C3">
        <w:rPr>
          <w:i/>
          <w:iCs/>
          <w:lang w:val="id-ID"/>
        </w:rPr>
        <w:t>Interface</w:t>
      </w:r>
    </w:p>
    <w:p w14:paraId="3A8BAF4A" w14:textId="67A3FE47" w:rsidR="001860A8" w:rsidRDefault="00C91057" w:rsidP="00A44EF1">
      <w:pPr>
        <w:ind w:left="1070" w:firstLine="370"/>
        <w:rPr>
          <w:lang w:val="id-ID"/>
        </w:rPr>
      </w:pPr>
      <w:r w:rsidRPr="008B4690">
        <w:rPr>
          <w:lang w:val="id-ID"/>
        </w:rPr>
        <w:t xml:space="preserve">User interface (UI) adalah apa yang berinteraksi dengan pengguna sebagai bagian dari sebuah pengalaman. </w:t>
      </w:r>
      <w:r w:rsidR="006A267E" w:rsidRPr="008B4690">
        <w:rPr>
          <w:lang w:val="id-ID"/>
        </w:rPr>
        <w:t xml:space="preserve">Pembuatan </w:t>
      </w:r>
      <w:r w:rsidR="006A267E" w:rsidRPr="000646AA">
        <w:rPr>
          <w:i/>
          <w:iCs/>
          <w:lang w:val="id-ID"/>
        </w:rPr>
        <w:t>interface</w:t>
      </w:r>
      <w:r w:rsidR="006A267E" w:rsidRPr="008B4690">
        <w:rPr>
          <w:lang w:val="id-ID"/>
        </w:rPr>
        <w:t xml:space="preserve"> dilakukan dengan tujuan agar lebih memudahkan tahapan selanjutnya yaitu tahap </w:t>
      </w:r>
      <w:r w:rsidR="006A267E" w:rsidRPr="009F06C3">
        <w:rPr>
          <w:i/>
          <w:iCs/>
          <w:lang w:val="id-ID"/>
        </w:rPr>
        <w:t>implementation</w:t>
      </w:r>
      <w:r w:rsidR="006A267E" w:rsidRPr="008B4690">
        <w:rPr>
          <w:lang w:val="id-ID"/>
        </w:rPr>
        <w:t xml:space="preserve">. </w:t>
      </w:r>
    </w:p>
    <w:p w14:paraId="38123876" w14:textId="13D8CD32" w:rsidR="006420CC" w:rsidRDefault="001F59E8" w:rsidP="00AF559D">
      <w:pPr>
        <w:ind w:left="1070" w:firstLine="370"/>
      </w:pPr>
      <w:r>
        <w:t xml:space="preserve">Desain </w:t>
      </w:r>
      <w:r w:rsidRPr="004B4AF1">
        <w:rPr>
          <w:i/>
          <w:iCs/>
        </w:rPr>
        <w:t>interface</w:t>
      </w:r>
      <w:r>
        <w:t xml:space="preserve"> </w:t>
      </w:r>
      <w:r w:rsidRPr="005A6E7B">
        <w:rPr>
          <w:i/>
          <w:iCs/>
        </w:rPr>
        <w:t>dashboard</w:t>
      </w:r>
      <w:r>
        <w:t xml:space="preserve"> </w:t>
      </w:r>
      <w:r w:rsidR="004B4AF1">
        <w:t>ketua tim pelaksana</w:t>
      </w:r>
      <w:r>
        <w:t xml:space="preserve"> ditunjukkan pada gambar 3.6</w:t>
      </w:r>
      <w:r w:rsidR="00AF559D">
        <w:t>.</w:t>
      </w:r>
    </w:p>
    <w:p w14:paraId="08D7614E" w14:textId="68F555B7" w:rsidR="009F06C3" w:rsidRPr="004B4AF1" w:rsidRDefault="008240DA" w:rsidP="00E857FB">
      <w:pPr>
        <w:ind w:left="0" w:firstLine="284"/>
      </w:pPr>
      <w:r>
        <w:rPr>
          <w:noProof/>
        </w:rPr>
        <w:drawing>
          <wp:inline distT="0" distB="0" distL="0" distR="0" wp14:anchorId="1BF7A21D" wp14:editId="09C46A87">
            <wp:extent cx="3499485" cy="2488565"/>
            <wp:effectExtent l="0" t="0" r="5715" b="698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99485" cy="2488565"/>
                    </a:xfrm>
                    <a:prstGeom prst="rect">
                      <a:avLst/>
                    </a:prstGeom>
                    <a:noFill/>
                    <a:ln>
                      <a:noFill/>
                    </a:ln>
                  </pic:spPr>
                </pic:pic>
              </a:graphicData>
            </a:graphic>
          </wp:inline>
        </w:drawing>
      </w:r>
    </w:p>
    <w:p w14:paraId="0A76EFDD" w14:textId="4945E82A" w:rsidR="00C31785" w:rsidRDefault="0061327F" w:rsidP="00CF04C1">
      <w:pPr>
        <w:pStyle w:val="Caption"/>
        <w:ind w:left="0" w:firstLine="0"/>
        <w:jc w:val="center"/>
        <w:rPr>
          <w:color w:val="auto"/>
          <w:sz w:val="22"/>
          <w:szCs w:val="22"/>
        </w:rPr>
      </w:pPr>
      <w:bookmarkStart w:id="146" w:name="_Toc132706529"/>
      <w:r w:rsidRPr="000A1B8A">
        <w:rPr>
          <w:color w:val="auto"/>
          <w:sz w:val="22"/>
          <w:szCs w:val="22"/>
        </w:rPr>
        <w:t>Gambar 3</w:t>
      </w:r>
      <w:r w:rsidR="00675BB2">
        <w:rPr>
          <w:color w:val="auto"/>
          <w:sz w:val="22"/>
          <w:szCs w:val="22"/>
        </w:rPr>
        <w:t>.</w:t>
      </w:r>
      <w:r w:rsidR="00675BB2">
        <w:rPr>
          <w:color w:val="auto"/>
          <w:sz w:val="22"/>
          <w:szCs w:val="22"/>
        </w:rPr>
        <w:fldChar w:fldCharType="begin"/>
      </w:r>
      <w:r w:rsidR="00675BB2">
        <w:rPr>
          <w:color w:val="auto"/>
          <w:sz w:val="22"/>
          <w:szCs w:val="22"/>
        </w:rPr>
        <w:instrText xml:space="preserve"> SEQ Gambar \* ARABIC \s 1 </w:instrText>
      </w:r>
      <w:r w:rsidR="00675BB2">
        <w:rPr>
          <w:color w:val="auto"/>
          <w:sz w:val="22"/>
          <w:szCs w:val="22"/>
        </w:rPr>
        <w:fldChar w:fldCharType="separate"/>
      </w:r>
      <w:r w:rsidR="003D442F">
        <w:rPr>
          <w:noProof/>
          <w:color w:val="auto"/>
          <w:sz w:val="22"/>
          <w:szCs w:val="22"/>
        </w:rPr>
        <w:t>6</w:t>
      </w:r>
      <w:r w:rsidR="00675BB2">
        <w:rPr>
          <w:color w:val="auto"/>
          <w:sz w:val="22"/>
          <w:szCs w:val="22"/>
        </w:rPr>
        <w:fldChar w:fldCharType="end"/>
      </w:r>
      <w:r w:rsidRPr="000A1B8A">
        <w:rPr>
          <w:color w:val="auto"/>
          <w:sz w:val="22"/>
          <w:szCs w:val="22"/>
        </w:rPr>
        <w:t xml:space="preserve"> Desain Dashboard </w:t>
      </w:r>
      <w:r w:rsidR="004B4AF1">
        <w:rPr>
          <w:color w:val="auto"/>
          <w:sz w:val="22"/>
          <w:szCs w:val="22"/>
        </w:rPr>
        <w:t>Ketua Tim</w:t>
      </w:r>
      <w:bookmarkEnd w:id="146"/>
      <w:r w:rsidR="004B4AF1">
        <w:rPr>
          <w:color w:val="auto"/>
          <w:sz w:val="22"/>
          <w:szCs w:val="22"/>
        </w:rPr>
        <w:t xml:space="preserve"> </w:t>
      </w:r>
    </w:p>
    <w:p w14:paraId="2AB0A6F7" w14:textId="692E7CBB" w:rsidR="00936942" w:rsidRPr="001C73FA" w:rsidRDefault="00936942" w:rsidP="00BF105E">
      <w:pPr>
        <w:ind w:left="709"/>
      </w:pPr>
      <w:r w:rsidRPr="001C73FA">
        <w:t xml:space="preserve">Desain </w:t>
      </w:r>
      <w:r w:rsidRPr="001C73FA">
        <w:rPr>
          <w:i/>
          <w:iCs/>
        </w:rPr>
        <w:t>interface</w:t>
      </w:r>
      <w:r w:rsidRPr="001C73FA">
        <w:t xml:space="preserve"> halaman</w:t>
      </w:r>
      <w:r>
        <w:t xml:space="preserve"> pengelolaan data</w:t>
      </w:r>
      <w:r w:rsidRPr="001C73FA">
        <w:t xml:space="preserve"> anggota </w:t>
      </w:r>
      <w:r>
        <w:t>petugas</w:t>
      </w:r>
      <w:r w:rsidRPr="001C73FA">
        <w:t xml:space="preserve"> pelaksana ditunjukkan pada gambar 3.7</w:t>
      </w:r>
      <w:r w:rsidR="00AF559D">
        <w:t>.</w:t>
      </w:r>
    </w:p>
    <w:p w14:paraId="56021BD5" w14:textId="18A7E6D5" w:rsidR="00936942" w:rsidRDefault="008240DA" w:rsidP="004C4CA3">
      <w:pPr>
        <w:ind w:left="0" w:firstLine="709"/>
      </w:pPr>
      <w:r>
        <w:rPr>
          <w:noProof/>
        </w:rPr>
        <w:drawing>
          <wp:inline distT="0" distB="0" distL="0" distR="0" wp14:anchorId="11920D3E" wp14:editId="58D62B1F">
            <wp:extent cx="3253839" cy="2313880"/>
            <wp:effectExtent l="0" t="0" r="381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05007" cy="2350267"/>
                    </a:xfrm>
                    <a:prstGeom prst="rect">
                      <a:avLst/>
                    </a:prstGeom>
                    <a:noFill/>
                    <a:ln>
                      <a:noFill/>
                    </a:ln>
                  </pic:spPr>
                </pic:pic>
              </a:graphicData>
            </a:graphic>
          </wp:inline>
        </w:drawing>
      </w:r>
    </w:p>
    <w:p w14:paraId="29F2ACDF" w14:textId="23C52276" w:rsidR="00936942" w:rsidRDefault="00936942" w:rsidP="00936942">
      <w:pPr>
        <w:pStyle w:val="Caption"/>
        <w:ind w:firstLine="0"/>
        <w:jc w:val="center"/>
        <w:rPr>
          <w:color w:val="auto"/>
          <w:sz w:val="22"/>
          <w:szCs w:val="22"/>
        </w:rPr>
      </w:pPr>
      <w:bookmarkStart w:id="147" w:name="_Toc132706530"/>
      <w:r w:rsidRPr="00300656">
        <w:rPr>
          <w:color w:val="auto"/>
          <w:sz w:val="22"/>
          <w:szCs w:val="22"/>
        </w:rPr>
        <w:t>Gambar 3</w:t>
      </w:r>
      <w:r w:rsidR="00675BB2">
        <w:rPr>
          <w:color w:val="auto"/>
          <w:sz w:val="22"/>
          <w:szCs w:val="22"/>
        </w:rPr>
        <w:t>.</w:t>
      </w:r>
      <w:r w:rsidR="00675BB2">
        <w:rPr>
          <w:color w:val="auto"/>
          <w:sz w:val="22"/>
          <w:szCs w:val="22"/>
        </w:rPr>
        <w:fldChar w:fldCharType="begin"/>
      </w:r>
      <w:r w:rsidR="00675BB2">
        <w:rPr>
          <w:color w:val="auto"/>
          <w:sz w:val="22"/>
          <w:szCs w:val="22"/>
        </w:rPr>
        <w:instrText xml:space="preserve"> SEQ Gambar \* ARABIC \s 1 </w:instrText>
      </w:r>
      <w:r w:rsidR="00675BB2">
        <w:rPr>
          <w:color w:val="auto"/>
          <w:sz w:val="22"/>
          <w:szCs w:val="22"/>
        </w:rPr>
        <w:fldChar w:fldCharType="separate"/>
      </w:r>
      <w:r w:rsidR="003D442F">
        <w:rPr>
          <w:noProof/>
          <w:color w:val="auto"/>
          <w:sz w:val="22"/>
          <w:szCs w:val="22"/>
        </w:rPr>
        <w:t>7</w:t>
      </w:r>
      <w:r w:rsidR="00675BB2">
        <w:rPr>
          <w:color w:val="auto"/>
          <w:sz w:val="22"/>
          <w:szCs w:val="22"/>
        </w:rPr>
        <w:fldChar w:fldCharType="end"/>
      </w:r>
      <w:r w:rsidRPr="00300656">
        <w:rPr>
          <w:color w:val="auto"/>
          <w:sz w:val="22"/>
          <w:szCs w:val="22"/>
        </w:rPr>
        <w:t xml:space="preserve"> Desain </w:t>
      </w:r>
      <w:r>
        <w:rPr>
          <w:color w:val="auto"/>
          <w:sz w:val="22"/>
          <w:szCs w:val="22"/>
        </w:rPr>
        <w:t xml:space="preserve">Halaman Pengelolaan </w:t>
      </w:r>
      <w:r w:rsidRPr="00300656">
        <w:rPr>
          <w:color w:val="auto"/>
          <w:sz w:val="22"/>
          <w:szCs w:val="22"/>
        </w:rPr>
        <w:t>Anggota</w:t>
      </w:r>
      <w:bookmarkEnd w:id="147"/>
    </w:p>
    <w:p w14:paraId="49787BE0" w14:textId="65D6AE1E" w:rsidR="00CD29AC" w:rsidRDefault="00684912" w:rsidP="004C4CA3">
      <w:r w:rsidRPr="001C73FA">
        <w:t xml:space="preserve">Desain </w:t>
      </w:r>
      <w:r w:rsidRPr="001C73FA">
        <w:rPr>
          <w:i/>
          <w:iCs/>
        </w:rPr>
        <w:t>interface</w:t>
      </w:r>
      <w:r w:rsidRPr="001C73FA">
        <w:t xml:space="preserve"> halaman menu surat tugas ditunjukkan pada gambar 3.8</w:t>
      </w:r>
      <w:r w:rsidR="004C4CA3">
        <w:t>.</w:t>
      </w:r>
    </w:p>
    <w:p w14:paraId="7C9A6E75" w14:textId="444E4CA2" w:rsidR="003B262A" w:rsidRDefault="00E857FB" w:rsidP="001C68E1">
      <w:pPr>
        <w:ind w:left="0"/>
        <w:jc w:val="center"/>
      </w:pPr>
      <w:r>
        <w:rPr>
          <w:noProof/>
        </w:rPr>
        <w:drawing>
          <wp:inline distT="0" distB="0" distL="0" distR="0" wp14:anchorId="1B6DB0D4" wp14:editId="30FFCB9A">
            <wp:extent cx="2989192" cy="2125683"/>
            <wp:effectExtent l="0" t="0" r="1905" b="825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30634" cy="2155154"/>
                    </a:xfrm>
                    <a:prstGeom prst="rect">
                      <a:avLst/>
                    </a:prstGeom>
                    <a:noFill/>
                    <a:ln>
                      <a:noFill/>
                    </a:ln>
                  </pic:spPr>
                </pic:pic>
              </a:graphicData>
            </a:graphic>
          </wp:inline>
        </w:drawing>
      </w:r>
    </w:p>
    <w:p w14:paraId="7D74336B" w14:textId="3FC1061D" w:rsidR="003B262A" w:rsidRPr="00300656" w:rsidRDefault="003B262A" w:rsidP="003B262A">
      <w:pPr>
        <w:pStyle w:val="Caption"/>
        <w:ind w:firstLine="0"/>
        <w:jc w:val="center"/>
        <w:rPr>
          <w:color w:val="auto"/>
          <w:sz w:val="22"/>
          <w:szCs w:val="22"/>
        </w:rPr>
      </w:pPr>
      <w:bookmarkStart w:id="148" w:name="_Toc132706531"/>
      <w:r w:rsidRPr="00300656">
        <w:rPr>
          <w:color w:val="auto"/>
          <w:sz w:val="22"/>
          <w:szCs w:val="22"/>
        </w:rPr>
        <w:t>Gambar 3</w:t>
      </w:r>
      <w:r w:rsidR="00675BB2">
        <w:rPr>
          <w:color w:val="auto"/>
          <w:sz w:val="22"/>
          <w:szCs w:val="22"/>
        </w:rPr>
        <w:t>.</w:t>
      </w:r>
      <w:r w:rsidR="00675BB2">
        <w:rPr>
          <w:color w:val="auto"/>
          <w:sz w:val="22"/>
          <w:szCs w:val="22"/>
        </w:rPr>
        <w:fldChar w:fldCharType="begin"/>
      </w:r>
      <w:r w:rsidR="00675BB2">
        <w:rPr>
          <w:color w:val="auto"/>
          <w:sz w:val="22"/>
          <w:szCs w:val="22"/>
        </w:rPr>
        <w:instrText xml:space="preserve"> SEQ Gambar \* ARABIC \s 1 </w:instrText>
      </w:r>
      <w:r w:rsidR="00675BB2">
        <w:rPr>
          <w:color w:val="auto"/>
          <w:sz w:val="22"/>
          <w:szCs w:val="22"/>
        </w:rPr>
        <w:fldChar w:fldCharType="separate"/>
      </w:r>
      <w:r w:rsidR="003D442F">
        <w:rPr>
          <w:noProof/>
          <w:color w:val="auto"/>
          <w:sz w:val="22"/>
          <w:szCs w:val="22"/>
        </w:rPr>
        <w:t>8</w:t>
      </w:r>
      <w:r w:rsidR="00675BB2">
        <w:rPr>
          <w:color w:val="auto"/>
          <w:sz w:val="22"/>
          <w:szCs w:val="22"/>
        </w:rPr>
        <w:fldChar w:fldCharType="end"/>
      </w:r>
      <w:r w:rsidRPr="00300656">
        <w:rPr>
          <w:color w:val="auto"/>
          <w:sz w:val="22"/>
          <w:szCs w:val="22"/>
        </w:rPr>
        <w:t xml:space="preserve"> Desain Menu Surat Tugas</w:t>
      </w:r>
      <w:bookmarkEnd w:id="148"/>
    </w:p>
    <w:p w14:paraId="6DE597DD" w14:textId="41508044" w:rsidR="003B262A" w:rsidRDefault="003B262A" w:rsidP="003B262A">
      <w:r w:rsidRPr="009D2909">
        <w:t xml:space="preserve">Desain </w:t>
      </w:r>
      <w:r w:rsidRPr="009D2909">
        <w:rPr>
          <w:i/>
          <w:iCs/>
        </w:rPr>
        <w:t>interface</w:t>
      </w:r>
      <w:r w:rsidRPr="009D2909">
        <w:t xml:space="preserve"> halaman </w:t>
      </w:r>
      <w:r>
        <w:t>pengelolaan data</w:t>
      </w:r>
      <w:r w:rsidRPr="009D2909">
        <w:t xml:space="preserve"> surat tugas ditunjukkan pada gambar 3.9</w:t>
      </w:r>
      <w:r>
        <w:t>.</w:t>
      </w:r>
    </w:p>
    <w:p w14:paraId="48D05D0E" w14:textId="09F88E61" w:rsidR="003B262A" w:rsidRPr="009D2909" w:rsidRDefault="00E857FB" w:rsidP="001C68E1">
      <w:pPr>
        <w:ind w:left="0"/>
        <w:jc w:val="center"/>
      </w:pPr>
      <w:r>
        <w:rPr>
          <w:noProof/>
        </w:rPr>
        <w:drawing>
          <wp:inline distT="0" distB="0" distL="0" distR="0" wp14:anchorId="44ADA1CC" wp14:editId="7F5B6E6F">
            <wp:extent cx="2874588" cy="2044186"/>
            <wp:effectExtent l="0" t="0" r="254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02126" cy="2063769"/>
                    </a:xfrm>
                    <a:prstGeom prst="rect">
                      <a:avLst/>
                    </a:prstGeom>
                    <a:noFill/>
                    <a:ln>
                      <a:noFill/>
                    </a:ln>
                  </pic:spPr>
                </pic:pic>
              </a:graphicData>
            </a:graphic>
          </wp:inline>
        </w:drawing>
      </w:r>
    </w:p>
    <w:p w14:paraId="2726DC1D" w14:textId="4114AC03" w:rsidR="003B262A" w:rsidRPr="003B262A" w:rsidRDefault="003B262A" w:rsidP="003B262A">
      <w:pPr>
        <w:pStyle w:val="Caption"/>
        <w:ind w:firstLine="0"/>
        <w:jc w:val="center"/>
        <w:rPr>
          <w:color w:val="auto"/>
          <w:sz w:val="22"/>
          <w:szCs w:val="22"/>
        </w:rPr>
      </w:pPr>
      <w:bookmarkStart w:id="149" w:name="_Toc132706532"/>
      <w:r w:rsidRPr="00300656">
        <w:rPr>
          <w:color w:val="auto"/>
          <w:sz w:val="22"/>
          <w:szCs w:val="22"/>
        </w:rPr>
        <w:t xml:space="preserve">Gambar </w:t>
      </w:r>
      <w:r>
        <w:rPr>
          <w:color w:val="auto"/>
          <w:sz w:val="22"/>
          <w:szCs w:val="22"/>
        </w:rPr>
        <w:t>3</w:t>
      </w:r>
      <w:r w:rsidR="00675BB2">
        <w:rPr>
          <w:color w:val="auto"/>
          <w:sz w:val="22"/>
          <w:szCs w:val="22"/>
        </w:rPr>
        <w:t>.</w:t>
      </w:r>
      <w:r w:rsidR="00675BB2">
        <w:rPr>
          <w:color w:val="auto"/>
          <w:sz w:val="22"/>
          <w:szCs w:val="22"/>
        </w:rPr>
        <w:fldChar w:fldCharType="begin"/>
      </w:r>
      <w:r w:rsidR="00675BB2">
        <w:rPr>
          <w:color w:val="auto"/>
          <w:sz w:val="22"/>
          <w:szCs w:val="22"/>
        </w:rPr>
        <w:instrText xml:space="preserve"> SEQ Gambar \* ARABIC \s 1 </w:instrText>
      </w:r>
      <w:r w:rsidR="00675BB2">
        <w:rPr>
          <w:color w:val="auto"/>
          <w:sz w:val="22"/>
          <w:szCs w:val="22"/>
        </w:rPr>
        <w:fldChar w:fldCharType="separate"/>
      </w:r>
      <w:r w:rsidR="003D442F">
        <w:rPr>
          <w:noProof/>
          <w:color w:val="auto"/>
          <w:sz w:val="22"/>
          <w:szCs w:val="22"/>
        </w:rPr>
        <w:t>9</w:t>
      </w:r>
      <w:r w:rsidR="00675BB2">
        <w:rPr>
          <w:color w:val="auto"/>
          <w:sz w:val="22"/>
          <w:szCs w:val="22"/>
        </w:rPr>
        <w:fldChar w:fldCharType="end"/>
      </w:r>
      <w:r w:rsidRPr="00300656">
        <w:rPr>
          <w:color w:val="auto"/>
          <w:sz w:val="22"/>
          <w:szCs w:val="22"/>
        </w:rPr>
        <w:t xml:space="preserve"> Desain </w:t>
      </w:r>
      <w:r>
        <w:rPr>
          <w:color w:val="auto"/>
          <w:sz w:val="22"/>
          <w:szCs w:val="22"/>
        </w:rPr>
        <w:t xml:space="preserve">Halaman Pengelolaan </w:t>
      </w:r>
      <w:r w:rsidRPr="00300656">
        <w:rPr>
          <w:color w:val="auto"/>
          <w:sz w:val="22"/>
          <w:szCs w:val="22"/>
        </w:rPr>
        <w:t>Surat Tugas</w:t>
      </w:r>
      <w:bookmarkEnd w:id="149"/>
    </w:p>
    <w:p w14:paraId="18D6F9A9" w14:textId="4076E53E" w:rsidR="003B262A" w:rsidRDefault="003B262A" w:rsidP="003B262A">
      <w:r w:rsidRPr="009D2909">
        <w:t xml:space="preserve">Desain </w:t>
      </w:r>
      <w:r w:rsidRPr="009D2909">
        <w:rPr>
          <w:i/>
          <w:iCs/>
        </w:rPr>
        <w:t>interface</w:t>
      </w:r>
      <w:r w:rsidRPr="009D2909">
        <w:t xml:space="preserve"> halaman </w:t>
      </w:r>
      <w:r>
        <w:t>pengelolaan berita acara</w:t>
      </w:r>
      <w:r w:rsidRPr="009D2909">
        <w:t xml:space="preserve"> ditunjukkan pada gambar 3.10</w:t>
      </w:r>
      <w:r w:rsidR="00C66367">
        <w:t>.</w:t>
      </w:r>
    </w:p>
    <w:p w14:paraId="535BD4B0" w14:textId="4FF8EC5C" w:rsidR="001A7020" w:rsidRPr="009D2909" w:rsidRDefault="00E857FB" w:rsidP="00B04587">
      <w:pPr>
        <w:ind w:left="0" w:firstLine="284"/>
        <w:jc w:val="center"/>
      </w:pPr>
      <w:r>
        <w:rPr>
          <w:noProof/>
        </w:rPr>
        <w:drawing>
          <wp:inline distT="0" distB="0" distL="0" distR="0" wp14:anchorId="5737B001" wp14:editId="6CFDC04C">
            <wp:extent cx="2888995" cy="2054431"/>
            <wp:effectExtent l="0" t="0" r="6985" b="317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16657" cy="2074102"/>
                    </a:xfrm>
                    <a:prstGeom prst="rect">
                      <a:avLst/>
                    </a:prstGeom>
                    <a:noFill/>
                    <a:ln>
                      <a:noFill/>
                    </a:ln>
                  </pic:spPr>
                </pic:pic>
              </a:graphicData>
            </a:graphic>
          </wp:inline>
        </w:drawing>
      </w:r>
    </w:p>
    <w:p w14:paraId="250BB0DD" w14:textId="179782C2" w:rsidR="001A7020" w:rsidRPr="00300656" w:rsidRDefault="001A7020" w:rsidP="001A7020">
      <w:pPr>
        <w:pStyle w:val="Caption"/>
        <w:ind w:firstLine="0"/>
        <w:jc w:val="center"/>
        <w:rPr>
          <w:color w:val="auto"/>
          <w:sz w:val="22"/>
          <w:szCs w:val="22"/>
        </w:rPr>
      </w:pPr>
      <w:bookmarkStart w:id="150" w:name="_Toc132706533"/>
      <w:r w:rsidRPr="00300656">
        <w:rPr>
          <w:color w:val="auto"/>
          <w:sz w:val="22"/>
          <w:szCs w:val="22"/>
        </w:rPr>
        <w:t xml:space="preserve">Gambar </w:t>
      </w:r>
      <w:r>
        <w:rPr>
          <w:color w:val="auto"/>
          <w:sz w:val="22"/>
          <w:szCs w:val="22"/>
        </w:rPr>
        <w:t>3</w:t>
      </w:r>
      <w:r w:rsidR="00675BB2">
        <w:rPr>
          <w:color w:val="auto"/>
          <w:sz w:val="22"/>
          <w:szCs w:val="22"/>
        </w:rPr>
        <w:t>.</w:t>
      </w:r>
      <w:r w:rsidR="00675BB2">
        <w:rPr>
          <w:color w:val="auto"/>
          <w:sz w:val="22"/>
          <w:szCs w:val="22"/>
        </w:rPr>
        <w:fldChar w:fldCharType="begin"/>
      </w:r>
      <w:r w:rsidR="00675BB2">
        <w:rPr>
          <w:color w:val="auto"/>
          <w:sz w:val="22"/>
          <w:szCs w:val="22"/>
        </w:rPr>
        <w:instrText xml:space="preserve"> SEQ Gambar \* ARABIC \s 1 </w:instrText>
      </w:r>
      <w:r w:rsidR="00675BB2">
        <w:rPr>
          <w:color w:val="auto"/>
          <w:sz w:val="22"/>
          <w:szCs w:val="22"/>
        </w:rPr>
        <w:fldChar w:fldCharType="separate"/>
      </w:r>
      <w:r w:rsidR="003D442F">
        <w:rPr>
          <w:noProof/>
          <w:color w:val="auto"/>
          <w:sz w:val="22"/>
          <w:szCs w:val="22"/>
        </w:rPr>
        <w:t>10</w:t>
      </w:r>
      <w:r w:rsidR="00675BB2">
        <w:rPr>
          <w:color w:val="auto"/>
          <w:sz w:val="22"/>
          <w:szCs w:val="22"/>
        </w:rPr>
        <w:fldChar w:fldCharType="end"/>
      </w:r>
      <w:r w:rsidRPr="00300656">
        <w:rPr>
          <w:color w:val="auto"/>
          <w:sz w:val="22"/>
          <w:szCs w:val="22"/>
        </w:rPr>
        <w:t xml:space="preserve"> Desain Halaman </w:t>
      </w:r>
      <w:r>
        <w:rPr>
          <w:color w:val="auto"/>
          <w:sz w:val="22"/>
          <w:szCs w:val="22"/>
        </w:rPr>
        <w:t>Pengelolaan Berita Acara</w:t>
      </w:r>
      <w:bookmarkEnd w:id="150"/>
    </w:p>
    <w:p w14:paraId="6765DE58" w14:textId="0B5F37D3" w:rsidR="006C2BDA" w:rsidRDefault="006C2BDA" w:rsidP="006C2BDA">
      <w:r w:rsidRPr="009D2909">
        <w:t xml:space="preserve">Desain </w:t>
      </w:r>
      <w:r w:rsidRPr="009D2909">
        <w:rPr>
          <w:i/>
          <w:iCs/>
        </w:rPr>
        <w:t>interface</w:t>
      </w:r>
      <w:r w:rsidRPr="009D2909">
        <w:t xml:space="preserve"> halaman </w:t>
      </w:r>
      <w:r>
        <w:t>Dashboard Admin</w:t>
      </w:r>
      <w:r w:rsidRPr="009D2909">
        <w:t xml:space="preserve"> ditunjukkan pada gambar 3.11</w:t>
      </w:r>
      <w:r w:rsidR="00E87079">
        <w:t>.</w:t>
      </w:r>
    </w:p>
    <w:p w14:paraId="2EA857E1" w14:textId="7D159E5D" w:rsidR="0031354F" w:rsidRPr="009D2909" w:rsidRDefault="008240DA" w:rsidP="00B04587">
      <w:pPr>
        <w:ind w:left="0" w:firstLine="284"/>
        <w:jc w:val="center"/>
      </w:pPr>
      <w:r>
        <w:rPr>
          <w:noProof/>
        </w:rPr>
        <w:drawing>
          <wp:inline distT="0" distB="0" distL="0" distR="0" wp14:anchorId="790866B7" wp14:editId="0B964AE2">
            <wp:extent cx="2905884" cy="2066442"/>
            <wp:effectExtent l="0" t="0" r="889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19788" cy="2076330"/>
                    </a:xfrm>
                    <a:prstGeom prst="rect">
                      <a:avLst/>
                    </a:prstGeom>
                    <a:noFill/>
                    <a:ln>
                      <a:noFill/>
                    </a:ln>
                  </pic:spPr>
                </pic:pic>
              </a:graphicData>
            </a:graphic>
          </wp:inline>
        </w:drawing>
      </w:r>
    </w:p>
    <w:p w14:paraId="1ED3402F" w14:textId="1CA2A11C" w:rsidR="006C2BDA" w:rsidRPr="00300656" w:rsidRDefault="006C2BDA" w:rsidP="006C2BDA">
      <w:pPr>
        <w:pStyle w:val="Caption"/>
        <w:ind w:firstLine="0"/>
        <w:jc w:val="center"/>
        <w:rPr>
          <w:color w:val="auto"/>
          <w:sz w:val="22"/>
          <w:szCs w:val="22"/>
        </w:rPr>
      </w:pPr>
      <w:bookmarkStart w:id="151" w:name="_Toc132706534"/>
      <w:r w:rsidRPr="00300656">
        <w:rPr>
          <w:color w:val="auto"/>
          <w:sz w:val="22"/>
          <w:szCs w:val="22"/>
        </w:rPr>
        <w:t xml:space="preserve">Gambar </w:t>
      </w:r>
      <w:r>
        <w:rPr>
          <w:color w:val="auto"/>
          <w:sz w:val="22"/>
          <w:szCs w:val="22"/>
        </w:rPr>
        <w:t>3</w:t>
      </w:r>
      <w:r w:rsidR="00675BB2">
        <w:rPr>
          <w:color w:val="auto"/>
          <w:sz w:val="22"/>
          <w:szCs w:val="22"/>
        </w:rPr>
        <w:t>.</w:t>
      </w:r>
      <w:r w:rsidR="00675BB2">
        <w:rPr>
          <w:color w:val="auto"/>
          <w:sz w:val="22"/>
          <w:szCs w:val="22"/>
        </w:rPr>
        <w:fldChar w:fldCharType="begin"/>
      </w:r>
      <w:r w:rsidR="00675BB2">
        <w:rPr>
          <w:color w:val="auto"/>
          <w:sz w:val="22"/>
          <w:szCs w:val="22"/>
        </w:rPr>
        <w:instrText xml:space="preserve"> SEQ Gambar \* ARABIC \s 1 </w:instrText>
      </w:r>
      <w:r w:rsidR="00675BB2">
        <w:rPr>
          <w:color w:val="auto"/>
          <w:sz w:val="22"/>
          <w:szCs w:val="22"/>
        </w:rPr>
        <w:fldChar w:fldCharType="separate"/>
      </w:r>
      <w:r w:rsidR="003D442F">
        <w:rPr>
          <w:noProof/>
          <w:color w:val="auto"/>
          <w:sz w:val="22"/>
          <w:szCs w:val="22"/>
        </w:rPr>
        <w:t>11</w:t>
      </w:r>
      <w:r w:rsidR="00675BB2">
        <w:rPr>
          <w:color w:val="auto"/>
          <w:sz w:val="22"/>
          <w:szCs w:val="22"/>
        </w:rPr>
        <w:fldChar w:fldCharType="end"/>
      </w:r>
      <w:r w:rsidRPr="00300656">
        <w:rPr>
          <w:color w:val="auto"/>
          <w:sz w:val="22"/>
          <w:szCs w:val="22"/>
        </w:rPr>
        <w:t xml:space="preserve"> Desain Halaman </w:t>
      </w:r>
      <w:r>
        <w:rPr>
          <w:color w:val="auto"/>
          <w:sz w:val="22"/>
          <w:szCs w:val="22"/>
        </w:rPr>
        <w:t>Dashboard Admin</w:t>
      </w:r>
      <w:bookmarkEnd w:id="151"/>
    </w:p>
    <w:p w14:paraId="3E02FC1C" w14:textId="29291961" w:rsidR="005149C0" w:rsidRDefault="005149C0" w:rsidP="005149C0">
      <w:r w:rsidRPr="009D2909">
        <w:t xml:space="preserve">Desain </w:t>
      </w:r>
      <w:r w:rsidRPr="009D2909">
        <w:rPr>
          <w:i/>
          <w:iCs/>
        </w:rPr>
        <w:t>interface</w:t>
      </w:r>
      <w:r w:rsidRPr="009D2909">
        <w:t xml:space="preserve"> halaman </w:t>
      </w:r>
      <w:r>
        <w:t>pengelolaan data ketua tim</w:t>
      </w:r>
      <w:r w:rsidRPr="009D2909">
        <w:t xml:space="preserve"> ditunjukkan pada gambar 3.12</w:t>
      </w:r>
      <w:r w:rsidR="00E87079">
        <w:t>.</w:t>
      </w:r>
    </w:p>
    <w:p w14:paraId="719754E4" w14:textId="5FC5398A" w:rsidR="00CA48E8" w:rsidRPr="009D2909" w:rsidRDefault="008240DA" w:rsidP="00B04587">
      <w:pPr>
        <w:ind w:left="0" w:firstLine="284"/>
        <w:jc w:val="center"/>
      </w:pPr>
      <w:r>
        <w:rPr>
          <w:noProof/>
        </w:rPr>
        <w:drawing>
          <wp:inline distT="0" distB="0" distL="0" distR="0" wp14:anchorId="776825F3" wp14:editId="5D2C7942">
            <wp:extent cx="2883445" cy="2050485"/>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95119" cy="2058787"/>
                    </a:xfrm>
                    <a:prstGeom prst="rect">
                      <a:avLst/>
                    </a:prstGeom>
                    <a:noFill/>
                    <a:ln>
                      <a:noFill/>
                    </a:ln>
                  </pic:spPr>
                </pic:pic>
              </a:graphicData>
            </a:graphic>
          </wp:inline>
        </w:drawing>
      </w:r>
    </w:p>
    <w:p w14:paraId="21633775" w14:textId="6E76206E" w:rsidR="005149C0" w:rsidRPr="00300656" w:rsidRDefault="005149C0" w:rsidP="005149C0">
      <w:pPr>
        <w:pStyle w:val="Caption"/>
        <w:jc w:val="center"/>
        <w:rPr>
          <w:color w:val="auto"/>
          <w:sz w:val="22"/>
          <w:szCs w:val="22"/>
        </w:rPr>
      </w:pPr>
      <w:bookmarkStart w:id="152" w:name="_Toc132706535"/>
      <w:r w:rsidRPr="00300656">
        <w:rPr>
          <w:color w:val="auto"/>
          <w:sz w:val="22"/>
          <w:szCs w:val="22"/>
        </w:rPr>
        <w:t xml:space="preserve">Gambar </w:t>
      </w:r>
      <w:r>
        <w:rPr>
          <w:color w:val="auto"/>
          <w:sz w:val="22"/>
          <w:szCs w:val="22"/>
        </w:rPr>
        <w:t>3</w:t>
      </w:r>
      <w:r w:rsidR="00675BB2">
        <w:rPr>
          <w:color w:val="auto"/>
          <w:sz w:val="22"/>
          <w:szCs w:val="22"/>
        </w:rPr>
        <w:t>.</w:t>
      </w:r>
      <w:r w:rsidR="00675BB2">
        <w:rPr>
          <w:color w:val="auto"/>
          <w:sz w:val="22"/>
          <w:szCs w:val="22"/>
        </w:rPr>
        <w:fldChar w:fldCharType="begin"/>
      </w:r>
      <w:r w:rsidR="00675BB2">
        <w:rPr>
          <w:color w:val="auto"/>
          <w:sz w:val="22"/>
          <w:szCs w:val="22"/>
        </w:rPr>
        <w:instrText xml:space="preserve"> SEQ Gambar \* ARABIC \s 1 </w:instrText>
      </w:r>
      <w:r w:rsidR="00675BB2">
        <w:rPr>
          <w:color w:val="auto"/>
          <w:sz w:val="22"/>
          <w:szCs w:val="22"/>
        </w:rPr>
        <w:fldChar w:fldCharType="separate"/>
      </w:r>
      <w:r w:rsidR="003D442F">
        <w:rPr>
          <w:noProof/>
          <w:color w:val="auto"/>
          <w:sz w:val="22"/>
          <w:szCs w:val="22"/>
        </w:rPr>
        <w:t>12</w:t>
      </w:r>
      <w:r w:rsidR="00675BB2">
        <w:rPr>
          <w:color w:val="auto"/>
          <w:sz w:val="22"/>
          <w:szCs w:val="22"/>
        </w:rPr>
        <w:fldChar w:fldCharType="end"/>
      </w:r>
      <w:r w:rsidRPr="00300656">
        <w:rPr>
          <w:color w:val="auto"/>
          <w:sz w:val="22"/>
          <w:szCs w:val="22"/>
        </w:rPr>
        <w:t xml:space="preserve"> Desain Halaman </w:t>
      </w:r>
      <w:r>
        <w:rPr>
          <w:color w:val="auto"/>
          <w:sz w:val="22"/>
          <w:szCs w:val="22"/>
        </w:rPr>
        <w:t>Pengelolaan Ketua Tim</w:t>
      </w:r>
      <w:bookmarkEnd w:id="152"/>
    </w:p>
    <w:p w14:paraId="651FC5B1" w14:textId="70579E7B" w:rsidR="005149C0" w:rsidRPr="009D2909" w:rsidRDefault="005149C0" w:rsidP="005149C0">
      <w:r w:rsidRPr="009D2909">
        <w:t xml:space="preserve">Desain </w:t>
      </w:r>
      <w:r w:rsidRPr="009D2909">
        <w:rPr>
          <w:i/>
          <w:iCs/>
        </w:rPr>
        <w:t>interface</w:t>
      </w:r>
      <w:r w:rsidRPr="009D2909">
        <w:t xml:space="preserve"> halaman </w:t>
      </w:r>
      <w:r>
        <w:t>Pengelolaan Data Petugas Keuangan</w:t>
      </w:r>
      <w:r w:rsidRPr="009D2909">
        <w:t xml:space="preserve"> ditunjukkan pada gambar 3.13</w:t>
      </w:r>
      <w:r w:rsidR="00E87079">
        <w:t>.</w:t>
      </w:r>
    </w:p>
    <w:p w14:paraId="02CEFD5E" w14:textId="2BC5AA72" w:rsidR="005149C0" w:rsidRDefault="008240DA" w:rsidP="005F1603">
      <w:pPr>
        <w:ind w:left="0"/>
        <w:jc w:val="center"/>
      </w:pPr>
      <w:r>
        <w:rPr>
          <w:noProof/>
        </w:rPr>
        <w:drawing>
          <wp:inline distT="0" distB="0" distL="0" distR="0" wp14:anchorId="0EB89B62" wp14:editId="1C9AC931">
            <wp:extent cx="2761813" cy="1963990"/>
            <wp:effectExtent l="0" t="0" r="63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79224" cy="1976372"/>
                    </a:xfrm>
                    <a:prstGeom prst="rect">
                      <a:avLst/>
                    </a:prstGeom>
                    <a:noFill/>
                    <a:ln>
                      <a:noFill/>
                    </a:ln>
                  </pic:spPr>
                </pic:pic>
              </a:graphicData>
            </a:graphic>
          </wp:inline>
        </w:drawing>
      </w:r>
    </w:p>
    <w:p w14:paraId="59DABD6A" w14:textId="0E739553" w:rsidR="005149C0" w:rsidRPr="00300656" w:rsidRDefault="005149C0" w:rsidP="00BA203A">
      <w:pPr>
        <w:pStyle w:val="Caption"/>
        <w:jc w:val="center"/>
        <w:rPr>
          <w:color w:val="auto"/>
          <w:sz w:val="22"/>
          <w:szCs w:val="22"/>
        </w:rPr>
      </w:pPr>
      <w:bookmarkStart w:id="153" w:name="_Toc132706536"/>
      <w:r w:rsidRPr="00300656">
        <w:rPr>
          <w:color w:val="auto"/>
          <w:sz w:val="22"/>
          <w:szCs w:val="22"/>
        </w:rPr>
        <w:t xml:space="preserve">Gambar </w:t>
      </w:r>
      <w:r>
        <w:rPr>
          <w:color w:val="auto"/>
          <w:sz w:val="22"/>
          <w:szCs w:val="22"/>
        </w:rPr>
        <w:t>3</w:t>
      </w:r>
      <w:r w:rsidR="00675BB2">
        <w:rPr>
          <w:color w:val="auto"/>
          <w:sz w:val="22"/>
          <w:szCs w:val="22"/>
        </w:rPr>
        <w:t>.</w:t>
      </w:r>
      <w:r w:rsidR="00675BB2">
        <w:rPr>
          <w:color w:val="auto"/>
          <w:sz w:val="22"/>
          <w:szCs w:val="22"/>
        </w:rPr>
        <w:fldChar w:fldCharType="begin"/>
      </w:r>
      <w:r w:rsidR="00675BB2">
        <w:rPr>
          <w:color w:val="auto"/>
          <w:sz w:val="22"/>
          <w:szCs w:val="22"/>
        </w:rPr>
        <w:instrText xml:space="preserve"> SEQ Gambar \* ARABIC \s 1 </w:instrText>
      </w:r>
      <w:r w:rsidR="00675BB2">
        <w:rPr>
          <w:color w:val="auto"/>
          <w:sz w:val="22"/>
          <w:szCs w:val="22"/>
        </w:rPr>
        <w:fldChar w:fldCharType="separate"/>
      </w:r>
      <w:r w:rsidR="003D442F">
        <w:rPr>
          <w:noProof/>
          <w:color w:val="auto"/>
          <w:sz w:val="22"/>
          <w:szCs w:val="22"/>
        </w:rPr>
        <w:t>13</w:t>
      </w:r>
      <w:r w:rsidR="00675BB2">
        <w:rPr>
          <w:color w:val="auto"/>
          <w:sz w:val="22"/>
          <w:szCs w:val="22"/>
        </w:rPr>
        <w:fldChar w:fldCharType="end"/>
      </w:r>
      <w:r w:rsidRPr="00300656">
        <w:rPr>
          <w:color w:val="auto"/>
          <w:sz w:val="22"/>
          <w:szCs w:val="22"/>
        </w:rPr>
        <w:t xml:space="preserve"> Desain Halaman </w:t>
      </w:r>
      <w:r>
        <w:rPr>
          <w:color w:val="auto"/>
          <w:sz w:val="22"/>
          <w:szCs w:val="22"/>
        </w:rPr>
        <w:t xml:space="preserve">Pengelolaan </w:t>
      </w:r>
      <w:r w:rsidR="006D15A3">
        <w:rPr>
          <w:color w:val="auto"/>
          <w:sz w:val="22"/>
          <w:szCs w:val="22"/>
        </w:rPr>
        <w:t xml:space="preserve">petugas </w:t>
      </w:r>
      <w:r>
        <w:rPr>
          <w:color w:val="auto"/>
          <w:sz w:val="22"/>
          <w:szCs w:val="22"/>
        </w:rPr>
        <w:t>keuangan</w:t>
      </w:r>
      <w:bookmarkEnd w:id="153"/>
    </w:p>
    <w:p w14:paraId="0F8210FB" w14:textId="2A9A4A9E" w:rsidR="00042A5E" w:rsidRDefault="005149C0" w:rsidP="00042A5E">
      <w:r w:rsidRPr="009D2909">
        <w:t xml:space="preserve">Desain </w:t>
      </w:r>
      <w:r w:rsidRPr="009D2909">
        <w:rPr>
          <w:i/>
          <w:iCs/>
        </w:rPr>
        <w:t>interface</w:t>
      </w:r>
      <w:r w:rsidRPr="009D2909">
        <w:t xml:space="preserve"> halaman </w:t>
      </w:r>
      <w:r>
        <w:t xml:space="preserve">menu data </w:t>
      </w:r>
      <w:r>
        <w:rPr>
          <w:i/>
          <w:iCs/>
        </w:rPr>
        <w:t>load</w:t>
      </w:r>
      <w:r w:rsidRPr="009D2909">
        <w:t xml:space="preserve"> ditunjukkan pada gambar 3.14</w:t>
      </w:r>
      <w:r w:rsidR="00E87079">
        <w:t>.</w:t>
      </w:r>
    </w:p>
    <w:p w14:paraId="0D2BD00B" w14:textId="7F796585" w:rsidR="009174FA" w:rsidRDefault="008240DA" w:rsidP="004F43DE">
      <w:pPr>
        <w:ind w:left="0"/>
        <w:jc w:val="center"/>
      </w:pPr>
      <w:r>
        <w:rPr>
          <w:noProof/>
        </w:rPr>
        <w:drawing>
          <wp:inline distT="0" distB="0" distL="0" distR="0" wp14:anchorId="1873A56F" wp14:editId="353F2FCA">
            <wp:extent cx="2655205" cy="1888177"/>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78779" cy="1904941"/>
                    </a:xfrm>
                    <a:prstGeom prst="rect">
                      <a:avLst/>
                    </a:prstGeom>
                    <a:noFill/>
                    <a:ln>
                      <a:noFill/>
                    </a:ln>
                  </pic:spPr>
                </pic:pic>
              </a:graphicData>
            </a:graphic>
          </wp:inline>
        </w:drawing>
      </w:r>
    </w:p>
    <w:p w14:paraId="48CE3C51" w14:textId="7ED6FE2B" w:rsidR="003B262A" w:rsidRPr="004F43DE" w:rsidRDefault="00042A5E" w:rsidP="004F43DE">
      <w:pPr>
        <w:pStyle w:val="Caption"/>
        <w:jc w:val="center"/>
        <w:rPr>
          <w:color w:val="auto"/>
          <w:sz w:val="22"/>
          <w:szCs w:val="22"/>
        </w:rPr>
      </w:pPr>
      <w:bookmarkStart w:id="154" w:name="_Toc132706537"/>
      <w:r w:rsidRPr="00300656">
        <w:rPr>
          <w:color w:val="auto"/>
          <w:sz w:val="22"/>
          <w:szCs w:val="22"/>
        </w:rPr>
        <w:t xml:space="preserve">Gambar </w:t>
      </w:r>
      <w:r>
        <w:rPr>
          <w:color w:val="auto"/>
          <w:sz w:val="22"/>
          <w:szCs w:val="22"/>
        </w:rPr>
        <w:t>3</w:t>
      </w:r>
      <w:r w:rsidR="00675BB2">
        <w:rPr>
          <w:color w:val="auto"/>
          <w:sz w:val="22"/>
          <w:szCs w:val="22"/>
        </w:rPr>
        <w:t>.</w:t>
      </w:r>
      <w:r w:rsidR="00675BB2">
        <w:rPr>
          <w:color w:val="auto"/>
          <w:sz w:val="22"/>
          <w:szCs w:val="22"/>
        </w:rPr>
        <w:fldChar w:fldCharType="begin"/>
      </w:r>
      <w:r w:rsidR="00675BB2">
        <w:rPr>
          <w:color w:val="auto"/>
          <w:sz w:val="22"/>
          <w:szCs w:val="22"/>
        </w:rPr>
        <w:instrText xml:space="preserve"> SEQ Gambar \* ARABIC \s 1 </w:instrText>
      </w:r>
      <w:r w:rsidR="00675BB2">
        <w:rPr>
          <w:color w:val="auto"/>
          <w:sz w:val="22"/>
          <w:szCs w:val="22"/>
        </w:rPr>
        <w:fldChar w:fldCharType="separate"/>
      </w:r>
      <w:r w:rsidR="003D442F">
        <w:rPr>
          <w:noProof/>
          <w:color w:val="auto"/>
          <w:sz w:val="22"/>
          <w:szCs w:val="22"/>
        </w:rPr>
        <w:t>14</w:t>
      </w:r>
      <w:r w:rsidR="00675BB2">
        <w:rPr>
          <w:color w:val="auto"/>
          <w:sz w:val="22"/>
          <w:szCs w:val="22"/>
        </w:rPr>
        <w:fldChar w:fldCharType="end"/>
      </w:r>
      <w:r w:rsidRPr="00300656">
        <w:rPr>
          <w:color w:val="auto"/>
          <w:sz w:val="22"/>
          <w:szCs w:val="22"/>
        </w:rPr>
        <w:t xml:space="preserve"> Desain Halaman </w:t>
      </w:r>
      <w:r>
        <w:rPr>
          <w:color w:val="auto"/>
          <w:sz w:val="22"/>
          <w:szCs w:val="22"/>
        </w:rPr>
        <w:t>Menu Data Load</w:t>
      </w:r>
      <w:bookmarkEnd w:id="154"/>
    </w:p>
    <w:p w14:paraId="50FF48A3" w14:textId="6A8CD46E" w:rsidR="00042A5E" w:rsidRDefault="00042A5E" w:rsidP="00042A5E">
      <w:r w:rsidRPr="009D2909">
        <w:t xml:space="preserve">Desain </w:t>
      </w:r>
      <w:r w:rsidRPr="009D2909">
        <w:rPr>
          <w:i/>
          <w:iCs/>
        </w:rPr>
        <w:t>interface</w:t>
      </w:r>
      <w:r w:rsidRPr="009D2909">
        <w:t xml:space="preserve"> halaman </w:t>
      </w:r>
      <w:r>
        <w:t>Pengelolaan Data Load</w:t>
      </w:r>
      <w:r w:rsidRPr="009D2909">
        <w:t xml:space="preserve"> ditunjukkan pada gambar 3.15 </w:t>
      </w:r>
      <w:r w:rsidR="00826850">
        <w:t>.</w:t>
      </w:r>
    </w:p>
    <w:p w14:paraId="3277E99D" w14:textId="431CB7D8" w:rsidR="0017789F" w:rsidRPr="009D2909" w:rsidRDefault="008240DA" w:rsidP="0068643D">
      <w:pPr>
        <w:ind w:left="0"/>
        <w:jc w:val="center"/>
      </w:pPr>
      <w:r>
        <w:rPr>
          <w:noProof/>
        </w:rPr>
        <w:drawing>
          <wp:inline distT="0" distB="0" distL="0" distR="0" wp14:anchorId="41722C0C" wp14:editId="131C56B8">
            <wp:extent cx="2722001" cy="1935678"/>
            <wp:effectExtent l="0" t="0" r="2540" b="762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72418" cy="1971531"/>
                    </a:xfrm>
                    <a:prstGeom prst="rect">
                      <a:avLst/>
                    </a:prstGeom>
                    <a:noFill/>
                    <a:ln>
                      <a:noFill/>
                    </a:ln>
                  </pic:spPr>
                </pic:pic>
              </a:graphicData>
            </a:graphic>
          </wp:inline>
        </w:drawing>
      </w:r>
    </w:p>
    <w:p w14:paraId="2BCED01B" w14:textId="5D38EF20" w:rsidR="00FB455D" w:rsidRPr="00300656" w:rsidRDefault="00FB455D" w:rsidP="00FB455D">
      <w:pPr>
        <w:pStyle w:val="Caption"/>
        <w:jc w:val="center"/>
        <w:rPr>
          <w:color w:val="auto"/>
          <w:sz w:val="22"/>
          <w:szCs w:val="22"/>
        </w:rPr>
      </w:pPr>
      <w:bookmarkStart w:id="155" w:name="_Toc132706538"/>
      <w:r w:rsidRPr="00300656">
        <w:rPr>
          <w:color w:val="auto"/>
          <w:sz w:val="22"/>
          <w:szCs w:val="22"/>
        </w:rPr>
        <w:t xml:space="preserve">Gambar </w:t>
      </w:r>
      <w:r>
        <w:rPr>
          <w:color w:val="auto"/>
          <w:sz w:val="22"/>
          <w:szCs w:val="22"/>
        </w:rPr>
        <w:t>3</w:t>
      </w:r>
      <w:r w:rsidR="00675BB2">
        <w:rPr>
          <w:color w:val="auto"/>
          <w:sz w:val="22"/>
          <w:szCs w:val="22"/>
        </w:rPr>
        <w:t>.</w:t>
      </w:r>
      <w:r w:rsidR="00675BB2">
        <w:rPr>
          <w:color w:val="auto"/>
          <w:sz w:val="22"/>
          <w:szCs w:val="22"/>
        </w:rPr>
        <w:fldChar w:fldCharType="begin"/>
      </w:r>
      <w:r w:rsidR="00675BB2">
        <w:rPr>
          <w:color w:val="auto"/>
          <w:sz w:val="22"/>
          <w:szCs w:val="22"/>
        </w:rPr>
        <w:instrText xml:space="preserve"> SEQ Gambar \* ARABIC \s 1 </w:instrText>
      </w:r>
      <w:r w:rsidR="00675BB2">
        <w:rPr>
          <w:color w:val="auto"/>
          <w:sz w:val="22"/>
          <w:szCs w:val="22"/>
        </w:rPr>
        <w:fldChar w:fldCharType="separate"/>
      </w:r>
      <w:r w:rsidR="003D442F">
        <w:rPr>
          <w:noProof/>
          <w:color w:val="auto"/>
          <w:sz w:val="22"/>
          <w:szCs w:val="22"/>
        </w:rPr>
        <w:t>15</w:t>
      </w:r>
      <w:r w:rsidR="00675BB2">
        <w:rPr>
          <w:color w:val="auto"/>
          <w:sz w:val="22"/>
          <w:szCs w:val="22"/>
        </w:rPr>
        <w:fldChar w:fldCharType="end"/>
      </w:r>
      <w:r w:rsidRPr="00300656">
        <w:rPr>
          <w:color w:val="auto"/>
          <w:sz w:val="22"/>
          <w:szCs w:val="22"/>
        </w:rPr>
        <w:t xml:space="preserve"> Desain Halaman </w:t>
      </w:r>
      <w:r>
        <w:rPr>
          <w:color w:val="auto"/>
          <w:sz w:val="22"/>
          <w:szCs w:val="22"/>
        </w:rPr>
        <w:t>Pengelolaan Data Load</w:t>
      </w:r>
      <w:bookmarkEnd w:id="155"/>
    </w:p>
    <w:p w14:paraId="1A49C7D4" w14:textId="1E6509AE" w:rsidR="00FB455D" w:rsidRDefault="00FB455D" w:rsidP="00FB455D">
      <w:r w:rsidRPr="00694A99">
        <w:t xml:space="preserve">Desain </w:t>
      </w:r>
      <w:r w:rsidRPr="00694A99">
        <w:rPr>
          <w:i/>
          <w:iCs/>
        </w:rPr>
        <w:t>interface</w:t>
      </w:r>
      <w:r w:rsidRPr="00694A99">
        <w:t xml:space="preserve"> halaman </w:t>
      </w:r>
      <w:r>
        <w:t>dashboard petugas keuangan</w:t>
      </w:r>
      <w:r w:rsidRPr="00694A99">
        <w:t xml:space="preserve"> ditunjukkan pada gambar 3.16 </w:t>
      </w:r>
      <w:r w:rsidR="00826850">
        <w:t>.</w:t>
      </w:r>
    </w:p>
    <w:p w14:paraId="198CD09B" w14:textId="5199E348" w:rsidR="002C064D" w:rsidRPr="00694A99" w:rsidRDefault="008240DA" w:rsidP="00EA2F7A">
      <w:pPr>
        <w:ind w:left="0" w:firstLine="284"/>
        <w:jc w:val="center"/>
      </w:pPr>
      <w:r>
        <w:rPr>
          <w:noProof/>
        </w:rPr>
        <w:drawing>
          <wp:inline distT="0" distB="0" distL="0" distR="0" wp14:anchorId="6D4E047A" wp14:editId="6F0FA309">
            <wp:extent cx="2905719" cy="2066324"/>
            <wp:effectExtent l="0" t="0" r="952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13833" cy="2072094"/>
                    </a:xfrm>
                    <a:prstGeom prst="rect">
                      <a:avLst/>
                    </a:prstGeom>
                    <a:noFill/>
                    <a:ln>
                      <a:noFill/>
                    </a:ln>
                  </pic:spPr>
                </pic:pic>
              </a:graphicData>
            </a:graphic>
          </wp:inline>
        </w:drawing>
      </w:r>
    </w:p>
    <w:p w14:paraId="330DF9DC" w14:textId="2DDBD7D8" w:rsidR="00FB455D" w:rsidRPr="00300656" w:rsidRDefault="00FB455D" w:rsidP="00FB455D">
      <w:pPr>
        <w:pStyle w:val="Caption"/>
        <w:ind w:firstLine="0"/>
        <w:jc w:val="center"/>
        <w:rPr>
          <w:color w:val="auto"/>
          <w:sz w:val="22"/>
          <w:szCs w:val="22"/>
        </w:rPr>
      </w:pPr>
      <w:bookmarkStart w:id="156" w:name="_Toc132706539"/>
      <w:r w:rsidRPr="00300656">
        <w:rPr>
          <w:color w:val="auto"/>
          <w:sz w:val="22"/>
          <w:szCs w:val="22"/>
        </w:rPr>
        <w:t xml:space="preserve">Gambar </w:t>
      </w:r>
      <w:r>
        <w:rPr>
          <w:color w:val="auto"/>
          <w:sz w:val="22"/>
          <w:szCs w:val="22"/>
        </w:rPr>
        <w:t>3</w:t>
      </w:r>
      <w:r w:rsidR="00675BB2">
        <w:rPr>
          <w:color w:val="auto"/>
          <w:sz w:val="22"/>
          <w:szCs w:val="22"/>
        </w:rPr>
        <w:t>.</w:t>
      </w:r>
      <w:r w:rsidR="00675BB2">
        <w:rPr>
          <w:color w:val="auto"/>
          <w:sz w:val="22"/>
          <w:szCs w:val="22"/>
        </w:rPr>
        <w:fldChar w:fldCharType="begin"/>
      </w:r>
      <w:r w:rsidR="00675BB2">
        <w:rPr>
          <w:color w:val="auto"/>
          <w:sz w:val="22"/>
          <w:szCs w:val="22"/>
        </w:rPr>
        <w:instrText xml:space="preserve"> SEQ Gambar \* ARABIC \s 1 </w:instrText>
      </w:r>
      <w:r w:rsidR="00675BB2">
        <w:rPr>
          <w:color w:val="auto"/>
          <w:sz w:val="22"/>
          <w:szCs w:val="22"/>
        </w:rPr>
        <w:fldChar w:fldCharType="separate"/>
      </w:r>
      <w:r w:rsidR="003D442F">
        <w:rPr>
          <w:noProof/>
          <w:color w:val="auto"/>
          <w:sz w:val="22"/>
          <w:szCs w:val="22"/>
        </w:rPr>
        <w:t>16</w:t>
      </w:r>
      <w:r w:rsidR="00675BB2">
        <w:rPr>
          <w:color w:val="auto"/>
          <w:sz w:val="22"/>
          <w:szCs w:val="22"/>
        </w:rPr>
        <w:fldChar w:fldCharType="end"/>
      </w:r>
      <w:r w:rsidRPr="00300656">
        <w:rPr>
          <w:color w:val="auto"/>
          <w:sz w:val="22"/>
          <w:szCs w:val="22"/>
        </w:rPr>
        <w:t xml:space="preserve"> Desain </w:t>
      </w:r>
      <w:r>
        <w:rPr>
          <w:color w:val="auto"/>
          <w:sz w:val="22"/>
          <w:szCs w:val="22"/>
        </w:rPr>
        <w:t>Dashboard Petugas Keuangan</w:t>
      </w:r>
      <w:bookmarkEnd w:id="156"/>
    </w:p>
    <w:p w14:paraId="6DB57C1C" w14:textId="4FD21EF5" w:rsidR="008360D1" w:rsidRDefault="00FB455D" w:rsidP="00506AFA">
      <w:r w:rsidRPr="009D2909">
        <w:t xml:space="preserve">Desain </w:t>
      </w:r>
      <w:r w:rsidRPr="009D2909">
        <w:rPr>
          <w:i/>
          <w:iCs/>
        </w:rPr>
        <w:t>interface</w:t>
      </w:r>
      <w:r w:rsidRPr="009D2909">
        <w:t xml:space="preserve"> halaman </w:t>
      </w:r>
      <w:r>
        <w:t>pengelolaan kwitansi</w:t>
      </w:r>
      <w:r w:rsidRPr="009D2909">
        <w:t xml:space="preserve"> ditunjukkan pada gambar 3.17</w:t>
      </w:r>
      <w:r w:rsidR="00826850">
        <w:t>.</w:t>
      </w:r>
    </w:p>
    <w:p w14:paraId="6CC8D6E0" w14:textId="2ABA444A" w:rsidR="008360D1" w:rsidRPr="009D2909" w:rsidRDefault="008240DA" w:rsidP="00B04587">
      <w:pPr>
        <w:ind w:left="0" w:firstLine="284"/>
        <w:jc w:val="center"/>
      </w:pPr>
      <w:r>
        <w:rPr>
          <w:noProof/>
        </w:rPr>
        <w:drawing>
          <wp:inline distT="0" distB="0" distL="0" distR="0" wp14:anchorId="0FD0E2F3" wp14:editId="705C4D35">
            <wp:extent cx="3006861" cy="2138249"/>
            <wp:effectExtent l="0" t="0" r="317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13548" cy="2143004"/>
                    </a:xfrm>
                    <a:prstGeom prst="rect">
                      <a:avLst/>
                    </a:prstGeom>
                    <a:noFill/>
                    <a:ln>
                      <a:noFill/>
                    </a:ln>
                  </pic:spPr>
                </pic:pic>
              </a:graphicData>
            </a:graphic>
          </wp:inline>
        </w:drawing>
      </w:r>
    </w:p>
    <w:p w14:paraId="5436A304" w14:textId="40363CE8" w:rsidR="00FB455D" w:rsidRPr="00300656" w:rsidRDefault="00FB455D" w:rsidP="00FB455D">
      <w:pPr>
        <w:pStyle w:val="Caption"/>
        <w:ind w:left="0"/>
        <w:jc w:val="center"/>
        <w:rPr>
          <w:color w:val="auto"/>
          <w:sz w:val="22"/>
          <w:szCs w:val="22"/>
        </w:rPr>
      </w:pPr>
      <w:bookmarkStart w:id="157" w:name="_Toc132706540"/>
      <w:r w:rsidRPr="00300656">
        <w:rPr>
          <w:color w:val="auto"/>
          <w:sz w:val="22"/>
          <w:szCs w:val="22"/>
        </w:rPr>
        <w:t xml:space="preserve">Gambar </w:t>
      </w:r>
      <w:r>
        <w:rPr>
          <w:color w:val="auto"/>
          <w:sz w:val="22"/>
          <w:szCs w:val="22"/>
        </w:rPr>
        <w:t>3.</w:t>
      </w:r>
      <w:r w:rsidR="00CB5DDB">
        <w:rPr>
          <w:color w:val="auto"/>
          <w:sz w:val="22"/>
          <w:szCs w:val="22"/>
        </w:rPr>
        <w:t xml:space="preserve"> </w:t>
      </w:r>
      <w:r w:rsidR="00675BB2">
        <w:rPr>
          <w:color w:val="auto"/>
          <w:sz w:val="22"/>
          <w:szCs w:val="22"/>
        </w:rPr>
        <w:fldChar w:fldCharType="begin"/>
      </w:r>
      <w:r w:rsidR="00675BB2">
        <w:rPr>
          <w:color w:val="auto"/>
          <w:sz w:val="22"/>
          <w:szCs w:val="22"/>
        </w:rPr>
        <w:instrText xml:space="preserve"> SEQ Gambar \* ARABIC \s 1 </w:instrText>
      </w:r>
      <w:r w:rsidR="00675BB2">
        <w:rPr>
          <w:color w:val="auto"/>
          <w:sz w:val="22"/>
          <w:szCs w:val="22"/>
        </w:rPr>
        <w:fldChar w:fldCharType="separate"/>
      </w:r>
      <w:r w:rsidR="003D442F">
        <w:rPr>
          <w:noProof/>
          <w:color w:val="auto"/>
          <w:sz w:val="22"/>
          <w:szCs w:val="22"/>
        </w:rPr>
        <w:t>17</w:t>
      </w:r>
      <w:r w:rsidR="00675BB2">
        <w:rPr>
          <w:color w:val="auto"/>
          <w:sz w:val="22"/>
          <w:szCs w:val="22"/>
        </w:rPr>
        <w:fldChar w:fldCharType="end"/>
      </w:r>
      <w:r w:rsidRPr="00300656">
        <w:rPr>
          <w:color w:val="auto"/>
          <w:sz w:val="22"/>
          <w:szCs w:val="22"/>
        </w:rPr>
        <w:t xml:space="preserve"> Desain </w:t>
      </w:r>
      <w:r>
        <w:rPr>
          <w:color w:val="auto"/>
          <w:sz w:val="22"/>
          <w:szCs w:val="22"/>
        </w:rPr>
        <w:t>Pengelolaan Kwitansi</w:t>
      </w:r>
      <w:bookmarkEnd w:id="157"/>
    </w:p>
    <w:p w14:paraId="77AC17B5" w14:textId="1955F6E8" w:rsidR="00FB455D" w:rsidRDefault="00FB455D" w:rsidP="00FB455D">
      <w:r w:rsidRPr="009D2909">
        <w:t xml:space="preserve">Desain </w:t>
      </w:r>
      <w:r w:rsidRPr="009D2909">
        <w:rPr>
          <w:i/>
          <w:iCs/>
        </w:rPr>
        <w:t>interface</w:t>
      </w:r>
      <w:r w:rsidRPr="009D2909">
        <w:t xml:space="preserve"> halaman </w:t>
      </w:r>
      <w:r>
        <w:t>laporan</w:t>
      </w:r>
      <w:r w:rsidRPr="009D2909">
        <w:t xml:space="preserve"> ditunjukkan pada gambar 3.18 </w:t>
      </w:r>
      <w:r w:rsidR="00826850">
        <w:t>.</w:t>
      </w:r>
    </w:p>
    <w:p w14:paraId="797CD0D7" w14:textId="3F8C9CFF" w:rsidR="00962FC3" w:rsidRPr="009D2909" w:rsidRDefault="008240DA" w:rsidP="00506AFA">
      <w:pPr>
        <w:jc w:val="center"/>
      </w:pPr>
      <w:r>
        <w:rPr>
          <w:noProof/>
        </w:rPr>
        <w:drawing>
          <wp:inline distT="0" distB="0" distL="0" distR="0" wp14:anchorId="521F5209" wp14:editId="6C6AED78">
            <wp:extent cx="2731325" cy="1942309"/>
            <wp:effectExtent l="0" t="0" r="0" b="127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41126" cy="1949279"/>
                    </a:xfrm>
                    <a:prstGeom prst="rect">
                      <a:avLst/>
                    </a:prstGeom>
                    <a:noFill/>
                    <a:ln>
                      <a:noFill/>
                    </a:ln>
                  </pic:spPr>
                </pic:pic>
              </a:graphicData>
            </a:graphic>
          </wp:inline>
        </w:drawing>
      </w:r>
    </w:p>
    <w:p w14:paraId="1168C940" w14:textId="3DC2CDCF" w:rsidR="00042A5E" w:rsidRPr="00FB455D" w:rsidRDefault="00FB455D" w:rsidP="00FB455D">
      <w:pPr>
        <w:pStyle w:val="Caption"/>
        <w:jc w:val="center"/>
        <w:rPr>
          <w:color w:val="auto"/>
          <w:sz w:val="22"/>
          <w:szCs w:val="22"/>
        </w:rPr>
        <w:sectPr w:rsidR="00042A5E" w:rsidRPr="00FB455D" w:rsidSect="007D01A1">
          <w:headerReference w:type="default" r:id="rId34"/>
          <w:pgSz w:w="8391" w:h="11906" w:code="11"/>
          <w:pgMar w:top="1134" w:right="1134" w:bottom="1134" w:left="1418" w:header="708" w:footer="850" w:gutter="0"/>
          <w:pgNumType w:start="1"/>
          <w:cols w:space="708"/>
          <w:docGrid w:linePitch="360"/>
        </w:sectPr>
      </w:pPr>
      <w:bookmarkStart w:id="158" w:name="_Toc132706541"/>
      <w:r w:rsidRPr="00300656">
        <w:rPr>
          <w:color w:val="auto"/>
          <w:sz w:val="22"/>
          <w:szCs w:val="22"/>
        </w:rPr>
        <w:t xml:space="preserve">Gambar </w:t>
      </w:r>
      <w:r>
        <w:rPr>
          <w:color w:val="auto"/>
          <w:sz w:val="22"/>
          <w:szCs w:val="22"/>
        </w:rPr>
        <w:t>3.</w:t>
      </w:r>
      <w:r w:rsidR="00CB5DDB">
        <w:rPr>
          <w:color w:val="auto"/>
          <w:sz w:val="22"/>
          <w:szCs w:val="22"/>
        </w:rPr>
        <w:t xml:space="preserve"> </w:t>
      </w:r>
      <w:r w:rsidR="00675BB2">
        <w:rPr>
          <w:color w:val="auto"/>
          <w:sz w:val="22"/>
          <w:szCs w:val="22"/>
        </w:rPr>
        <w:fldChar w:fldCharType="begin"/>
      </w:r>
      <w:r w:rsidR="00675BB2">
        <w:rPr>
          <w:color w:val="auto"/>
          <w:sz w:val="22"/>
          <w:szCs w:val="22"/>
        </w:rPr>
        <w:instrText xml:space="preserve"> SEQ Gambar \* ARABIC \s 1 </w:instrText>
      </w:r>
      <w:r w:rsidR="00675BB2">
        <w:rPr>
          <w:color w:val="auto"/>
          <w:sz w:val="22"/>
          <w:szCs w:val="22"/>
        </w:rPr>
        <w:fldChar w:fldCharType="separate"/>
      </w:r>
      <w:r w:rsidR="003D442F">
        <w:rPr>
          <w:noProof/>
          <w:color w:val="auto"/>
          <w:sz w:val="22"/>
          <w:szCs w:val="22"/>
        </w:rPr>
        <w:t>18</w:t>
      </w:r>
      <w:r w:rsidR="00675BB2">
        <w:rPr>
          <w:color w:val="auto"/>
          <w:sz w:val="22"/>
          <w:szCs w:val="22"/>
        </w:rPr>
        <w:fldChar w:fldCharType="end"/>
      </w:r>
      <w:r w:rsidRPr="00300656">
        <w:rPr>
          <w:color w:val="auto"/>
          <w:sz w:val="22"/>
          <w:szCs w:val="22"/>
        </w:rPr>
        <w:t xml:space="preserve"> Desain </w:t>
      </w:r>
      <w:r>
        <w:rPr>
          <w:color w:val="auto"/>
          <w:sz w:val="22"/>
          <w:szCs w:val="22"/>
        </w:rPr>
        <w:t>Halaman Laporan</w:t>
      </w:r>
      <w:bookmarkEnd w:id="158"/>
    </w:p>
    <w:p w14:paraId="051D9E3E" w14:textId="4324D45D" w:rsidR="00996A50" w:rsidRPr="008B4690" w:rsidRDefault="00154532" w:rsidP="00E87FB7">
      <w:pPr>
        <w:pStyle w:val="Heading4"/>
        <w:rPr>
          <w:lang w:val="id-ID"/>
        </w:rPr>
      </w:pPr>
      <w:r w:rsidRPr="00A25B5A">
        <w:rPr>
          <w:i/>
          <w:iCs/>
          <w:lang w:val="id-ID"/>
        </w:rPr>
        <w:t>Entity Relationship Diagram</w:t>
      </w:r>
      <w:r w:rsidRPr="008B4690">
        <w:rPr>
          <w:lang w:val="id-ID"/>
        </w:rPr>
        <w:t xml:space="preserve"> (</w:t>
      </w:r>
      <w:r w:rsidR="00996A50" w:rsidRPr="008B4690">
        <w:rPr>
          <w:lang w:val="id-ID"/>
        </w:rPr>
        <w:t>ERD</w:t>
      </w:r>
      <w:r w:rsidRPr="008B4690">
        <w:rPr>
          <w:lang w:val="id-ID"/>
        </w:rPr>
        <w:t>)</w:t>
      </w:r>
    </w:p>
    <w:p w14:paraId="3441EB68" w14:textId="04B58097" w:rsidR="00F74B45" w:rsidRDefault="008A4BB9" w:rsidP="00E87FB7">
      <w:pPr>
        <w:ind w:left="1070" w:firstLine="370"/>
      </w:pPr>
      <w:r w:rsidRPr="008B4690">
        <w:rPr>
          <w:lang w:val="id-ID"/>
        </w:rPr>
        <w:t>ERD merupakan diagram struktural yang digunakan untuk merancang sebuah database. ERD mendeskripsikan data yang akan disimpan dalam sebuah sistem maupun batasannya</w:t>
      </w:r>
      <w:r w:rsidR="009671F1">
        <w:t xml:space="preserve"> </w:t>
      </w:r>
      <w:r w:rsidR="008C4DDE">
        <w:rPr>
          <w:lang w:val="id-ID"/>
        </w:rPr>
        <w:fldChar w:fldCharType="begin"/>
      </w:r>
      <w:r w:rsidR="008C4DDE">
        <w:rPr>
          <w:lang w:val="id-ID"/>
        </w:rPr>
        <w:instrText xml:space="preserve"> ADDIN ZOTERO_ITEM CSL_CITATION {"citationID":"HO8mEiLS","properties":{"formattedCitation":"(Latukolan et al., 2019)","plainCitation":"(Latukolan et al., 2019)","noteIndex":0},"citationItems":[{"id":549,"uris":["http://zotero.org/users/local/vVJDaCwC/items/GYBQGLRK"],"itemData":{"id":549,"type":"webpage","abstract":"Jurnal Pengembangan Teknologi Informasi dan Ilmu Komputer","title":"Pengembangan Sistem Pemetaan Otomatis Entity Relationship Diagram Ke Dalam Database","URL":"https://j-ptiik.ub.ac.id/index.php/j-ptiik/article/view/5117","author":[{"family":"Latukolan","given":"Michelle Larassati Ayusmara"},{"family":"Arwan","given":"Achmad"},{"family":"Ananta","given":"Mahardeka Tri"}],"accessed":{"date-parts":[["2022",10,11]]},"issued":{"date-parts":[["2019"]]}}}],"schema":"https://github.com/citation-style-language/schema/raw/master/csl-citation.json"} </w:instrText>
      </w:r>
      <w:r w:rsidR="008C4DDE">
        <w:rPr>
          <w:lang w:val="id-ID"/>
        </w:rPr>
        <w:fldChar w:fldCharType="separate"/>
      </w:r>
      <w:r w:rsidR="008C4DDE" w:rsidRPr="008C4DDE">
        <w:t>(Latukolan et al., 2019)</w:t>
      </w:r>
      <w:r w:rsidR="008C4DDE">
        <w:rPr>
          <w:lang w:val="id-ID"/>
        </w:rPr>
        <w:fldChar w:fldCharType="end"/>
      </w:r>
      <w:r w:rsidRPr="008B4690">
        <w:rPr>
          <w:lang w:val="id-ID"/>
        </w:rPr>
        <w:t xml:space="preserve">. </w:t>
      </w:r>
      <w:r w:rsidR="001400AF">
        <w:t xml:space="preserve">Berikut merupakan </w:t>
      </w:r>
      <w:r w:rsidR="001400AF" w:rsidRPr="000752A2">
        <w:rPr>
          <w:i/>
          <w:iCs/>
        </w:rPr>
        <w:t>Entity Relationship Diagram</w:t>
      </w:r>
      <w:r w:rsidR="001400AF">
        <w:t xml:space="preserve"> (ERD) sistem informasi pengelolaan dokumen </w:t>
      </w:r>
      <w:r w:rsidR="00247799">
        <w:t>pertanggungjawaban</w:t>
      </w:r>
      <w:r w:rsidR="001400AF">
        <w:t xml:space="preserve"> kegiatan PTSL  ditunjukkan pada gambar 3.</w:t>
      </w:r>
      <w:r w:rsidR="007F3907">
        <w:t>19</w:t>
      </w:r>
      <w:r w:rsidR="004A1FA0">
        <w:t>.</w:t>
      </w:r>
    </w:p>
    <w:p w14:paraId="304288D4" w14:textId="77777777" w:rsidR="004B7743" w:rsidRPr="004B7743" w:rsidRDefault="004B7743" w:rsidP="00B04EBB"/>
    <w:p w14:paraId="12B8858A" w14:textId="77777777" w:rsidR="004B7743" w:rsidRPr="004B7743" w:rsidRDefault="004B7743" w:rsidP="00B04EBB"/>
    <w:p w14:paraId="11E4460C" w14:textId="77777777" w:rsidR="004B7743" w:rsidRPr="004B7743" w:rsidRDefault="004B7743" w:rsidP="00B04EBB"/>
    <w:p w14:paraId="64761970" w14:textId="77777777" w:rsidR="004B7743" w:rsidRPr="004B7743" w:rsidRDefault="004B7743" w:rsidP="00B04EBB"/>
    <w:p w14:paraId="161C2551" w14:textId="77777777" w:rsidR="004B7743" w:rsidRPr="004B7743" w:rsidRDefault="004B7743" w:rsidP="00B04EBB"/>
    <w:p w14:paraId="63C49F2C" w14:textId="77777777" w:rsidR="004B7743" w:rsidRPr="004B7743" w:rsidRDefault="004B7743" w:rsidP="00B04EBB"/>
    <w:p w14:paraId="75028618" w14:textId="77777777" w:rsidR="004B7743" w:rsidRPr="004B7743" w:rsidRDefault="004B7743" w:rsidP="00B04EBB"/>
    <w:p w14:paraId="1DAD921A" w14:textId="77777777" w:rsidR="004B7743" w:rsidRPr="004B7743" w:rsidRDefault="004B7743" w:rsidP="00B04EBB"/>
    <w:p w14:paraId="4AFAD9D0" w14:textId="77777777" w:rsidR="004B7743" w:rsidRPr="004B7743" w:rsidRDefault="004B7743" w:rsidP="00B04EBB"/>
    <w:p w14:paraId="7DA214D3" w14:textId="77777777" w:rsidR="004B7743" w:rsidRPr="004B7743" w:rsidRDefault="004B7743" w:rsidP="00B04EBB"/>
    <w:p w14:paraId="27A55C5C" w14:textId="77777777" w:rsidR="004B7743" w:rsidRPr="004B7743" w:rsidRDefault="004B7743" w:rsidP="00B04EBB">
      <w:pPr>
        <w:ind w:left="0" w:firstLine="0"/>
      </w:pPr>
    </w:p>
    <w:p w14:paraId="3CDB04FD" w14:textId="452D64EF" w:rsidR="009B73AC" w:rsidRDefault="004B7743" w:rsidP="00E87FB7">
      <w:pPr>
        <w:tabs>
          <w:tab w:val="center" w:pos="3115"/>
        </w:tabs>
        <w:ind w:left="0" w:firstLine="0"/>
      </w:pPr>
      <w:r>
        <w:tab/>
      </w:r>
    </w:p>
    <w:p w14:paraId="1824993C" w14:textId="77777777" w:rsidR="009B73AC" w:rsidRPr="009B73AC" w:rsidRDefault="009B73AC" w:rsidP="00B04EBB">
      <w:pPr>
        <w:tabs>
          <w:tab w:val="left" w:pos="2642"/>
        </w:tabs>
        <w:sectPr w:rsidR="009B73AC" w:rsidRPr="009B73AC" w:rsidSect="00D53C70">
          <w:pgSz w:w="8391" w:h="11906" w:code="11"/>
          <w:pgMar w:top="1134" w:right="1134" w:bottom="1134" w:left="1418" w:header="708" w:footer="850" w:gutter="0"/>
          <w:pgNumType w:start="58"/>
          <w:cols w:space="708"/>
          <w:docGrid w:linePitch="360"/>
        </w:sectPr>
      </w:pPr>
    </w:p>
    <w:p w14:paraId="59ED8D32" w14:textId="59F35347" w:rsidR="00AC520B" w:rsidRDefault="00960752" w:rsidP="00B116B1">
      <w:pPr>
        <w:ind w:left="0"/>
        <w:jc w:val="center"/>
      </w:pPr>
      <w:r>
        <w:rPr>
          <w:noProof/>
        </w:rPr>
        <w:drawing>
          <wp:inline distT="0" distB="0" distL="0" distR="0" wp14:anchorId="103A4691" wp14:editId="06799769">
            <wp:extent cx="5731510" cy="276415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764155"/>
                    </a:xfrm>
                    <a:prstGeom prst="rect">
                      <a:avLst/>
                    </a:prstGeom>
                    <a:noFill/>
                    <a:ln>
                      <a:noFill/>
                    </a:ln>
                  </pic:spPr>
                </pic:pic>
              </a:graphicData>
            </a:graphic>
          </wp:inline>
        </w:drawing>
      </w:r>
    </w:p>
    <w:p w14:paraId="5739A4FE" w14:textId="77777777" w:rsidR="002F40ED" w:rsidRDefault="009061FF" w:rsidP="00B04EBB">
      <w:pPr>
        <w:pStyle w:val="Caption"/>
        <w:jc w:val="center"/>
        <w:rPr>
          <w:color w:val="auto"/>
          <w:sz w:val="22"/>
          <w:szCs w:val="22"/>
        </w:rPr>
      </w:pPr>
      <w:r w:rsidRPr="009061FF">
        <w:rPr>
          <w:color w:val="auto"/>
          <w:sz w:val="22"/>
          <w:szCs w:val="22"/>
        </w:rPr>
        <w:t>Gambar 3</w:t>
      </w:r>
      <w:r w:rsidR="003F1475">
        <w:rPr>
          <w:color w:val="auto"/>
          <w:sz w:val="22"/>
          <w:szCs w:val="22"/>
        </w:rPr>
        <w:t>.</w:t>
      </w:r>
      <w:r w:rsidR="007F3907">
        <w:rPr>
          <w:color w:val="auto"/>
          <w:sz w:val="22"/>
          <w:szCs w:val="22"/>
        </w:rPr>
        <w:t>19</w:t>
      </w:r>
      <w:r w:rsidRPr="009061FF">
        <w:rPr>
          <w:color w:val="auto"/>
          <w:sz w:val="22"/>
          <w:szCs w:val="22"/>
        </w:rPr>
        <w:t xml:space="preserve"> ERD Sistem Informasi Pengelolaan Dokumen </w:t>
      </w:r>
      <w:r w:rsidR="00E268FC">
        <w:rPr>
          <w:color w:val="auto"/>
          <w:sz w:val="22"/>
          <w:szCs w:val="22"/>
        </w:rPr>
        <w:t>Pertanggungjawaban</w:t>
      </w:r>
      <w:r w:rsidRPr="009061FF">
        <w:rPr>
          <w:color w:val="auto"/>
          <w:sz w:val="22"/>
          <w:szCs w:val="22"/>
        </w:rPr>
        <w:t xml:space="preserve"> </w:t>
      </w:r>
    </w:p>
    <w:p w14:paraId="74178AE2" w14:textId="77777777" w:rsidR="004A2AFA" w:rsidRDefault="004A2AFA" w:rsidP="004A2AFA">
      <w:pPr>
        <w:rPr>
          <w:i/>
          <w:iCs/>
        </w:rPr>
      </w:pPr>
    </w:p>
    <w:p w14:paraId="54EBC0D9" w14:textId="03BCDA90" w:rsidR="004A2AFA" w:rsidRPr="004A2AFA" w:rsidRDefault="004A2AFA" w:rsidP="00017AB8">
      <w:pPr>
        <w:tabs>
          <w:tab w:val="left" w:pos="4657"/>
        </w:tabs>
        <w:sectPr w:rsidR="004A2AFA" w:rsidRPr="004A2AFA" w:rsidSect="00017AB8">
          <w:pgSz w:w="11906" w:h="8391" w:orient="landscape" w:code="11"/>
          <w:pgMar w:top="1418" w:right="1134" w:bottom="1134" w:left="1134" w:header="708" w:footer="850" w:gutter="0"/>
          <w:pgNumType w:start="59"/>
          <w:cols w:space="708"/>
          <w:docGrid w:linePitch="360"/>
        </w:sectPr>
      </w:pPr>
    </w:p>
    <w:p w14:paraId="0194E255" w14:textId="1DE4331D" w:rsidR="000B2D5B" w:rsidRPr="00392DE1" w:rsidRDefault="000B2D5B" w:rsidP="00471CD1">
      <w:pPr>
        <w:pStyle w:val="Heading3"/>
        <w:rPr>
          <w:i/>
          <w:iCs/>
          <w:lang w:val="id-ID"/>
        </w:rPr>
      </w:pPr>
      <w:bookmarkStart w:id="159" w:name="_Toc115091013"/>
      <w:bookmarkStart w:id="160" w:name="_Toc115755076"/>
      <w:bookmarkStart w:id="161" w:name="_Toc132291488"/>
      <w:r w:rsidRPr="00392DE1">
        <w:rPr>
          <w:i/>
          <w:iCs/>
          <w:lang w:val="id-ID"/>
        </w:rPr>
        <w:t>Implementation</w:t>
      </w:r>
      <w:bookmarkEnd w:id="159"/>
      <w:bookmarkEnd w:id="160"/>
      <w:bookmarkEnd w:id="161"/>
    </w:p>
    <w:p w14:paraId="18EF483C" w14:textId="6E29C43B" w:rsidR="001012EB" w:rsidRPr="008B4690" w:rsidRDefault="00D819C7" w:rsidP="00B6064C">
      <w:pPr>
        <w:ind w:left="644" w:firstLine="436"/>
        <w:rPr>
          <w:lang w:val="id-ID"/>
        </w:rPr>
      </w:pPr>
      <w:r w:rsidRPr="008B4690">
        <w:rPr>
          <w:lang w:val="id-ID"/>
        </w:rPr>
        <w:t>Desain harus ditranslasikan ke dalam program menggunakan Bahasa pemrograman. Hasil dari tahap ini adalah program komputer sesuai dengan desain yang telah dibuat pada tahap desain</w:t>
      </w:r>
      <w:r w:rsidR="0097393C" w:rsidRPr="008B4690">
        <w:rPr>
          <w:lang w:val="id-ID"/>
        </w:rPr>
        <w:t>.</w:t>
      </w:r>
    </w:p>
    <w:p w14:paraId="3F40DC72" w14:textId="2EB2F23A" w:rsidR="000B2D5B" w:rsidRPr="008B4690" w:rsidRDefault="000B2D5B" w:rsidP="00D0030F">
      <w:pPr>
        <w:pStyle w:val="Heading3"/>
        <w:rPr>
          <w:i/>
          <w:iCs/>
          <w:lang w:val="id-ID"/>
        </w:rPr>
      </w:pPr>
      <w:bookmarkStart w:id="162" w:name="_Toc115091014"/>
      <w:bookmarkStart w:id="163" w:name="_Toc115755077"/>
      <w:bookmarkStart w:id="164" w:name="_Toc132291489"/>
      <w:r w:rsidRPr="008B4690">
        <w:rPr>
          <w:i/>
          <w:iCs/>
          <w:lang w:val="id-ID"/>
        </w:rPr>
        <w:t>Integration &amp; Testing</w:t>
      </w:r>
      <w:bookmarkEnd w:id="162"/>
      <w:bookmarkEnd w:id="163"/>
      <w:bookmarkEnd w:id="164"/>
      <w:r w:rsidRPr="008B4690">
        <w:rPr>
          <w:i/>
          <w:iCs/>
          <w:lang w:val="id-ID"/>
        </w:rPr>
        <w:t xml:space="preserve"> </w:t>
      </w:r>
    </w:p>
    <w:p w14:paraId="3635E3AF" w14:textId="1769BC18" w:rsidR="002D1D9A" w:rsidRDefault="0097393C" w:rsidP="00B6064C">
      <w:pPr>
        <w:ind w:left="644" w:firstLine="436"/>
        <w:rPr>
          <w:i/>
          <w:iCs/>
        </w:rPr>
      </w:pPr>
      <w:r w:rsidRPr="008B4690">
        <w:rPr>
          <w:lang w:val="id-ID"/>
        </w:rPr>
        <w:t xml:space="preserve">Tahap selanjutnya dilakukan pengujian pengujian terhadap sistem untuk mengetahui kesalahan-kesalahan atau error yang muncul. </w:t>
      </w:r>
    </w:p>
    <w:p w14:paraId="0BC43E88" w14:textId="77777777" w:rsidR="000458E8" w:rsidRPr="008B4690" w:rsidRDefault="000458E8" w:rsidP="00E87FB7">
      <w:pPr>
        <w:pStyle w:val="Heading4"/>
        <w:rPr>
          <w:lang w:val="id-ID"/>
        </w:rPr>
      </w:pPr>
      <w:r w:rsidRPr="008B4690">
        <w:rPr>
          <w:lang w:val="id-ID"/>
        </w:rPr>
        <w:t>Desain Uji Coba</w:t>
      </w:r>
    </w:p>
    <w:p w14:paraId="4F0F0C35" w14:textId="0B4DEAB0" w:rsidR="00C60A2B" w:rsidRPr="007E1190" w:rsidRDefault="000458E8" w:rsidP="007E1190">
      <w:pPr>
        <w:ind w:left="1070" w:firstLine="370"/>
        <w:rPr>
          <w:i/>
          <w:iCs/>
        </w:rPr>
      </w:pPr>
      <w:r w:rsidRPr="00AA578F">
        <w:rPr>
          <w:lang w:val="id-ID"/>
        </w:rPr>
        <w:t xml:space="preserve">Produk yang sudah dibuat kemudian akan dilakukan pengujian dengan tujuan untuk mengetahui kualitas sistem yang dibangun. </w:t>
      </w:r>
      <w:r w:rsidRPr="00AA578F">
        <w:t xml:space="preserve">Pada penelitian ini digunakan pengujian </w:t>
      </w:r>
      <w:r w:rsidRPr="00AA578F">
        <w:rPr>
          <w:i/>
          <w:iCs/>
        </w:rPr>
        <w:t>user acceptance test (UAT)</w:t>
      </w:r>
      <w:r w:rsidR="00C82B5C">
        <w:rPr>
          <w:i/>
          <w:iCs/>
        </w:rPr>
        <w:t xml:space="preserve"> </w:t>
      </w:r>
      <w:r w:rsidR="00C82B5C">
        <w:t xml:space="preserve">dengan jenis pengujian </w:t>
      </w:r>
      <w:r w:rsidR="00C82B5C">
        <w:rPr>
          <w:i/>
          <w:iCs/>
        </w:rPr>
        <w:t>blackbox testing</w:t>
      </w:r>
      <w:r w:rsidR="006C710A">
        <w:rPr>
          <w:i/>
          <w:iCs/>
        </w:rPr>
        <w:t xml:space="preserve"> </w:t>
      </w:r>
      <w:r w:rsidR="006C710A">
        <w:t xml:space="preserve">dengan kriteria pengujian </w:t>
      </w:r>
      <w:r w:rsidR="00DC34E4" w:rsidRPr="00E12F06">
        <w:rPr>
          <w:i/>
          <w:iCs/>
        </w:rPr>
        <w:t>Functional Suitability</w:t>
      </w:r>
      <w:r w:rsidR="007E1190">
        <w:rPr>
          <w:i/>
          <w:iCs/>
        </w:rPr>
        <w:t xml:space="preserve"> </w:t>
      </w:r>
      <w:r w:rsidR="007E1190">
        <w:t xml:space="preserve"> dan </w:t>
      </w:r>
      <w:r w:rsidR="007E1190" w:rsidRPr="002B0D1B">
        <w:rPr>
          <w:i/>
          <w:iCs/>
        </w:rPr>
        <w:t>Usability</w:t>
      </w:r>
      <w:r w:rsidR="007E1190" w:rsidRPr="007E1190">
        <w:t xml:space="preserve"> </w:t>
      </w:r>
      <w:r w:rsidR="00C60A2B" w:rsidRPr="00AA578F">
        <w:t xml:space="preserve">Tujuan dilakukan pengujian sistem menggunakan </w:t>
      </w:r>
      <w:r w:rsidR="001C7509">
        <w:t>kriteria pengujian tersebut</w:t>
      </w:r>
      <w:r w:rsidR="00C60A2B" w:rsidRPr="00AA578F">
        <w:t xml:space="preserve"> untuk mengukur sejauh mana suatu perangkat lunak mampu menyediakan fungsi </w:t>
      </w:r>
      <w:r w:rsidR="00B72280">
        <w:t>untuk</w:t>
      </w:r>
      <w:r w:rsidR="00C60A2B" w:rsidRPr="00AA578F">
        <w:t xml:space="preserve"> memenuhi kebutuhan yang dapat digunakan dalam kondisi tertentu</w:t>
      </w:r>
      <w:r w:rsidR="00931782">
        <w:t xml:space="preserve"> dan </w:t>
      </w:r>
      <w:r w:rsidR="00931782" w:rsidRPr="00931782">
        <w:t xml:space="preserve">mengukur sejauh mana sebuah perangkat lunak dapat digunakan oleh pengguna tertentu untuk mencapai tujuan dengan efektif, efisien, dan kepuasan tertentu dalam konteks penggunaan. </w:t>
      </w:r>
    </w:p>
    <w:p w14:paraId="75E47F59" w14:textId="21268888" w:rsidR="00D23E4B" w:rsidRPr="00905380" w:rsidRDefault="000458E8" w:rsidP="00617926">
      <w:pPr>
        <w:ind w:left="1070" w:firstLine="370"/>
      </w:pPr>
      <w:r>
        <w:t>Desain uji coba ini diambil berdasarkan asumsi bahwa sistem yang sudah dibuat ketika diimplementasikan di kantor pertanahan Kota Semarang akan berjalan dengan baik,</w:t>
      </w:r>
      <w:r w:rsidR="008C426A">
        <w:t xml:space="preserve"> </w:t>
      </w:r>
      <w:r>
        <w:t xml:space="preserve">sehingga dapat memudahkan proses kegiatan pengelolaan dokumen </w:t>
      </w:r>
      <w:r w:rsidR="00B72280">
        <w:t>pertanggungjawaban</w:t>
      </w:r>
      <w:r>
        <w:rPr>
          <w:i/>
          <w:iCs/>
        </w:rPr>
        <w:t xml:space="preserve"> </w:t>
      </w:r>
      <w:r>
        <w:t xml:space="preserve">pada kegiatan PTSL di </w:t>
      </w:r>
      <w:r w:rsidR="00C37E7E">
        <w:t>K</w:t>
      </w:r>
      <w:r>
        <w:t xml:space="preserve">antor </w:t>
      </w:r>
      <w:r w:rsidR="00214A4A">
        <w:t>P</w:t>
      </w:r>
      <w:r>
        <w:t>ertanahan</w:t>
      </w:r>
      <w:r w:rsidR="009A761F">
        <w:t xml:space="preserve"> Kota Semarang</w:t>
      </w:r>
      <w:r>
        <w:t>.</w:t>
      </w:r>
    </w:p>
    <w:p w14:paraId="503EF0D0" w14:textId="77777777" w:rsidR="000458E8" w:rsidRPr="008B4690" w:rsidRDefault="000458E8" w:rsidP="00E87FB7">
      <w:pPr>
        <w:pStyle w:val="Heading4"/>
        <w:rPr>
          <w:lang w:val="id-ID"/>
        </w:rPr>
      </w:pPr>
      <w:r w:rsidRPr="008B4690">
        <w:rPr>
          <w:lang w:val="id-ID"/>
        </w:rPr>
        <w:t>Subjek Coba</w:t>
      </w:r>
    </w:p>
    <w:p w14:paraId="43C2C433" w14:textId="4E61AF59" w:rsidR="00312ABC" w:rsidRPr="009B4C9F" w:rsidRDefault="000458E8" w:rsidP="00B04EBB">
      <w:pPr>
        <w:ind w:left="710" w:firstLine="436"/>
      </w:pPr>
      <w:r w:rsidRPr="008B4690">
        <w:rPr>
          <w:lang w:val="id-ID"/>
        </w:rPr>
        <w:t>Pengujian</w:t>
      </w:r>
      <w:r w:rsidRPr="004F2768">
        <w:rPr>
          <w:lang w:val="id-ID"/>
        </w:rPr>
        <w:t xml:space="preserve"> </w:t>
      </w:r>
      <w:r w:rsidRPr="008B4690">
        <w:rPr>
          <w:lang w:val="id-ID"/>
        </w:rPr>
        <w:t xml:space="preserve">sistem informasi pengelolaan dokumen </w:t>
      </w:r>
      <w:r w:rsidR="004E008D">
        <w:t>pertanggungjawaban</w:t>
      </w:r>
      <w:r w:rsidR="00153D7B">
        <w:rPr>
          <w:i/>
          <w:iCs/>
        </w:rPr>
        <w:t xml:space="preserve"> </w:t>
      </w:r>
      <w:r w:rsidRPr="008B4690">
        <w:rPr>
          <w:lang w:val="id-ID"/>
        </w:rPr>
        <w:t xml:space="preserve">kegiatan PTSL dilakukan oleh </w:t>
      </w:r>
      <w:r w:rsidR="00345FA6">
        <w:t xml:space="preserve">pegawai </w:t>
      </w:r>
      <w:r>
        <w:t>di</w:t>
      </w:r>
      <w:r w:rsidRPr="008B4690">
        <w:rPr>
          <w:lang w:val="id-ID"/>
        </w:rPr>
        <w:t xml:space="preserve"> Kantor Pertanahan Kota Semarang.</w:t>
      </w:r>
      <w:r>
        <w:t xml:space="preserve"> </w:t>
      </w:r>
    </w:p>
    <w:p w14:paraId="0DBA07D7" w14:textId="77777777" w:rsidR="000458E8" w:rsidRPr="008B4690" w:rsidRDefault="000458E8" w:rsidP="00E87FB7">
      <w:pPr>
        <w:pStyle w:val="Heading4"/>
        <w:rPr>
          <w:lang w:val="id-ID"/>
        </w:rPr>
      </w:pPr>
      <w:r w:rsidRPr="008B4690">
        <w:rPr>
          <w:lang w:val="id-ID"/>
        </w:rPr>
        <w:t>Teknik dan instrumen Pengumpulan Data</w:t>
      </w:r>
    </w:p>
    <w:p w14:paraId="34CB7D8D" w14:textId="2E59E28F" w:rsidR="000458E8" w:rsidRDefault="000458E8" w:rsidP="00B04EBB">
      <w:pPr>
        <w:ind w:left="720" w:firstLine="436"/>
      </w:pPr>
      <w:r>
        <w:t xml:space="preserve">Teknik dan instrumen pengumpulan data yang dipakai di dalam penelitian ini yaitu dengan pembagian angket berupa dokumen pengujian </w:t>
      </w:r>
      <w:r>
        <w:rPr>
          <w:i/>
          <w:iCs/>
        </w:rPr>
        <w:t xml:space="preserve">black box testing </w:t>
      </w:r>
      <w:r>
        <w:t xml:space="preserve"> dan dokumen pengujian </w:t>
      </w:r>
      <w:r w:rsidRPr="008E2C00">
        <w:rPr>
          <w:i/>
          <w:iCs/>
        </w:rPr>
        <w:t>user acceptance test</w:t>
      </w:r>
      <w:r w:rsidR="00F2300A">
        <w:rPr>
          <w:i/>
          <w:iCs/>
        </w:rPr>
        <w:t xml:space="preserve"> </w:t>
      </w:r>
      <w:r w:rsidR="00F2300A">
        <w:t>(UAT)</w:t>
      </w:r>
      <w:r>
        <w:rPr>
          <w:i/>
          <w:iCs/>
        </w:rPr>
        <w:t>.</w:t>
      </w:r>
      <w:r>
        <w:t xml:space="preserve"> Pengujian dokumen </w:t>
      </w:r>
      <w:r>
        <w:rPr>
          <w:i/>
          <w:iCs/>
        </w:rPr>
        <w:t xml:space="preserve">black box testing </w:t>
      </w:r>
      <w:r>
        <w:t xml:space="preserve"> difokuskan kepada </w:t>
      </w:r>
      <w:r w:rsidR="00CF25BF">
        <w:t xml:space="preserve">kriteria </w:t>
      </w:r>
      <w:r w:rsidR="00CF25BF" w:rsidRPr="00E12F06">
        <w:rPr>
          <w:i/>
          <w:iCs/>
        </w:rPr>
        <w:t>Functional Suitability</w:t>
      </w:r>
      <w:r w:rsidR="00CF1F14">
        <w:rPr>
          <w:i/>
          <w:iCs/>
        </w:rPr>
        <w:t xml:space="preserve">. </w:t>
      </w:r>
      <w:r>
        <w:t xml:space="preserve">Sedangkan pengujian dokumen </w:t>
      </w:r>
      <w:r w:rsidRPr="008F1095">
        <w:rPr>
          <w:i/>
          <w:iCs/>
        </w:rPr>
        <w:t>User Acceptance Test</w:t>
      </w:r>
      <w:r w:rsidR="008F1095">
        <w:rPr>
          <w:i/>
          <w:iCs/>
        </w:rPr>
        <w:t xml:space="preserve"> </w:t>
      </w:r>
      <w:r w:rsidR="008F1095">
        <w:t>(UAT)</w:t>
      </w:r>
      <w:r>
        <w:t xml:space="preserve"> </w:t>
      </w:r>
      <w:r w:rsidR="002E44BE">
        <w:t xml:space="preserve">difokuskan kepada kriteria pengujian </w:t>
      </w:r>
      <w:r w:rsidR="002E44BE">
        <w:rPr>
          <w:i/>
          <w:iCs/>
        </w:rPr>
        <w:t>usability</w:t>
      </w:r>
      <w:r>
        <w:t xml:space="preserve">. </w:t>
      </w:r>
      <w:r w:rsidR="004164E1">
        <w:t>Adapun in</w:t>
      </w:r>
      <w:r w:rsidR="00074BE3">
        <w:t>s</w:t>
      </w:r>
      <w:r w:rsidR="004164E1">
        <w:t>trumen pengumpulan data yang digunakan dalam penelitian ini adalah sebagai berikut:</w:t>
      </w:r>
    </w:p>
    <w:p w14:paraId="121F34AB" w14:textId="704E385D" w:rsidR="00106943" w:rsidRDefault="00106943">
      <w:pPr>
        <w:pStyle w:val="Heading5"/>
        <w:numPr>
          <w:ilvl w:val="0"/>
          <w:numId w:val="27"/>
        </w:numPr>
        <w:rPr>
          <w:i/>
          <w:iCs/>
        </w:rPr>
      </w:pPr>
      <w:r>
        <w:t xml:space="preserve">Pengujian </w:t>
      </w:r>
      <w:r w:rsidR="002266BB" w:rsidRPr="001A47A2">
        <w:rPr>
          <w:i/>
          <w:iCs/>
        </w:rPr>
        <w:t>Functional</w:t>
      </w:r>
      <w:r w:rsidR="002266BB">
        <w:rPr>
          <w:i/>
          <w:iCs/>
        </w:rPr>
        <w:t xml:space="preserve"> </w:t>
      </w:r>
      <w:r w:rsidR="002266BB" w:rsidRPr="001A47A2">
        <w:rPr>
          <w:i/>
          <w:iCs/>
        </w:rPr>
        <w:t>Suitability</w:t>
      </w:r>
    </w:p>
    <w:p w14:paraId="28485EB9" w14:textId="32B8F6DB" w:rsidR="007521D4" w:rsidRDefault="002D7E60" w:rsidP="00DE436D">
      <w:pPr>
        <w:ind w:left="1440" w:firstLine="261"/>
      </w:pPr>
      <w:r w:rsidRPr="002D7E60">
        <w:t xml:space="preserve">Pengujian akan dilakukan dengan menggunkan </w:t>
      </w:r>
      <w:r w:rsidR="00637950">
        <w:t>metode</w:t>
      </w:r>
      <w:r w:rsidRPr="002D7E60">
        <w:t xml:space="preserve"> </w:t>
      </w:r>
      <w:r w:rsidRPr="0081653D">
        <w:rPr>
          <w:i/>
          <w:iCs/>
        </w:rPr>
        <w:t>black-box testing</w:t>
      </w:r>
      <w:r w:rsidRPr="002D7E60">
        <w:t xml:space="preserve"> yang merupakan pengujian yang berfokus pada fungsional sistem berdasarkan prosedur yang telah dibuat. Pengujian ini dilakukan oleh </w:t>
      </w:r>
      <w:r w:rsidR="00425282">
        <w:t>staf IT Kantor Pertanahan Kota Semarang</w:t>
      </w:r>
      <w:r w:rsidRPr="002D7E60">
        <w:t xml:space="preserve"> yang diberikan kuesioner yang berisi fungsi-fungsi yang harus diuji. Instrumen pengujian </w:t>
      </w:r>
      <w:r w:rsidR="00D518D5">
        <w:t>karakteristik</w:t>
      </w:r>
      <w:r w:rsidRPr="002D7E60">
        <w:t xml:space="preserve"> ini dapat dilihat pada tabel </w:t>
      </w:r>
      <w:r w:rsidR="00FA4DA7">
        <w:t>3.4</w:t>
      </w:r>
      <w:r w:rsidRPr="002D7E60">
        <w:t xml:space="preserve"> dan 3.</w:t>
      </w:r>
      <w:r w:rsidR="000756C7">
        <w:t>5</w:t>
      </w:r>
      <w:r w:rsidR="00E44F0C">
        <w:t>.</w:t>
      </w:r>
    </w:p>
    <w:p w14:paraId="0E02F80B" w14:textId="77777777" w:rsidR="00370E0C" w:rsidRDefault="00370E0C" w:rsidP="00DE436D">
      <w:pPr>
        <w:ind w:left="1440" w:firstLine="261"/>
      </w:pPr>
    </w:p>
    <w:p w14:paraId="49A81E85" w14:textId="4EBEF925" w:rsidR="00837294" w:rsidRPr="0009410E" w:rsidRDefault="007521D4" w:rsidP="0009410E">
      <w:pPr>
        <w:pStyle w:val="Caption"/>
        <w:jc w:val="center"/>
        <w:rPr>
          <w:color w:val="auto"/>
          <w:sz w:val="20"/>
          <w:szCs w:val="20"/>
        </w:rPr>
      </w:pPr>
      <w:bookmarkStart w:id="165" w:name="_Toc132706585"/>
      <w:r w:rsidRPr="0009410E">
        <w:rPr>
          <w:color w:val="auto"/>
          <w:sz w:val="20"/>
          <w:szCs w:val="20"/>
        </w:rPr>
        <w:t xml:space="preserve">Tabel </w:t>
      </w:r>
      <w:r w:rsidR="0009410E">
        <w:rPr>
          <w:color w:val="auto"/>
          <w:sz w:val="20"/>
          <w:szCs w:val="20"/>
        </w:rPr>
        <w:t>3</w:t>
      </w:r>
      <w:r w:rsidR="00EE333E">
        <w:rPr>
          <w:color w:val="auto"/>
          <w:sz w:val="20"/>
          <w:szCs w:val="20"/>
        </w:rPr>
        <w:t>.</w:t>
      </w:r>
      <w:r w:rsidR="00EE333E">
        <w:rPr>
          <w:color w:val="auto"/>
          <w:sz w:val="20"/>
          <w:szCs w:val="20"/>
        </w:rPr>
        <w:fldChar w:fldCharType="begin"/>
      </w:r>
      <w:r w:rsidR="00EE333E">
        <w:rPr>
          <w:color w:val="auto"/>
          <w:sz w:val="20"/>
          <w:szCs w:val="20"/>
        </w:rPr>
        <w:instrText xml:space="preserve"> SEQ Tabel \* ARABIC \s 1 </w:instrText>
      </w:r>
      <w:r w:rsidR="00EE333E">
        <w:rPr>
          <w:color w:val="auto"/>
          <w:sz w:val="20"/>
          <w:szCs w:val="20"/>
        </w:rPr>
        <w:fldChar w:fldCharType="separate"/>
      </w:r>
      <w:r w:rsidR="003D442F">
        <w:rPr>
          <w:noProof/>
          <w:color w:val="auto"/>
          <w:sz w:val="20"/>
          <w:szCs w:val="20"/>
        </w:rPr>
        <w:t>4</w:t>
      </w:r>
      <w:r w:rsidR="00EE333E">
        <w:rPr>
          <w:color w:val="auto"/>
          <w:sz w:val="20"/>
          <w:szCs w:val="20"/>
        </w:rPr>
        <w:fldChar w:fldCharType="end"/>
      </w:r>
      <w:r w:rsidRPr="0009410E">
        <w:rPr>
          <w:color w:val="auto"/>
          <w:sz w:val="20"/>
          <w:szCs w:val="20"/>
        </w:rPr>
        <w:t xml:space="preserve"> Instrumen Pengujian Dokumen Blackbox </w:t>
      </w:r>
      <w:r w:rsidR="00B36268">
        <w:rPr>
          <w:color w:val="auto"/>
          <w:sz w:val="20"/>
          <w:szCs w:val="20"/>
        </w:rPr>
        <w:t>testing</w:t>
      </w:r>
      <w:r w:rsidRPr="0009410E">
        <w:rPr>
          <w:color w:val="auto"/>
          <w:sz w:val="20"/>
          <w:szCs w:val="20"/>
        </w:rPr>
        <w:t xml:space="preserve"> </w:t>
      </w:r>
      <w:r w:rsidR="009C66F7">
        <w:rPr>
          <w:color w:val="auto"/>
          <w:sz w:val="20"/>
          <w:szCs w:val="20"/>
        </w:rPr>
        <w:t>Subkarakteristik</w:t>
      </w:r>
      <w:r w:rsidR="004A50FF">
        <w:rPr>
          <w:color w:val="auto"/>
          <w:sz w:val="20"/>
          <w:szCs w:val="20"/>
        </w:rPr>
        <w:t xml:space="preserve"> </w:t>
      </w:r>
      <w:r w:rsidRPr="0009410E">
        <w:rPr>
          <w:color w:val="auto"/>
          <w:sz w:val="20"/>
          <w:szCs w:val="20"/>
        </w:rPr>
        <w:t>Functional Completenes dan Appropriatenes</w:t>
      </w:r>
      <w:bookmarkEnd w:id="165"/>
    </w:p>
    <w:tbl>
      <w:tblPr>
        <w:tblStyle w:val="TableGrid0"/>
        <w:tblW w:w="5000" w:type="pct"/>
        <w:tblLook w:val="04A0" w:firstRow="1" w:lastRow="0" w:firstColumn="1" w:lastColumn="0" w:noHBand="0" w:noVBand="1"/>
      </w:tblPr>
      <w:tblGrid>
        <w:gridCol w:w="724"/>
        <w:gridCol w:w="1604"/>
        <w:gridCol w:w="3501"/>
      </w:tblGrid>
      <w:tr w:rsidR="00227DD2" w:rsidRPr="00472858" w14:paraId="1922D373" w14:textId="7DA9BE5E" w:rsidTr="00973A41">
        <w:trPr>
          <w:trHeight w:val="422"/>
        </w:trPr>
        <w:tc>
          <w:tcPr>
            <w:tcW w:w="621" w:type="pct"/>
          </w:tcPr>
          <w:p w14:paraId="622B2697" w14:textId="77777777" w:rsidR="00227DD2" w:rsidRPr="00472858" w:rsidRDefault="00227DD2" w:rsidP="00221983">
            <w:pPr>
              <w:spacing w:line="240" w:lineRule="auto"/>
              <w:ind w:left="0" w:firstLine="0"/>
              <w:jc w:val="center"/>
              <w:rPr>
                <w:b/>
                <w:bCs/>
                <w:sz w:val="20"/>
                <w:szCs w:val="20"/>
              </w:rPr>
            </w:pPr>
            <w:r w:rsidRPr="00472858">
              <w:rPr>
                <w:b/>
                <w:bCs/>
                <w:sz w:val="20"/>
                <w:szCs w:val="20"/>
              </w:rPr>
              <w:t>No</w:t>
            </w:r>
          </w:p>
        </w:tc>
        <w:tc>
          <w:tcPr>
            <w:tcW w:w="1376" w:type="pct"/>
          </w:tcPr>
          <w:p w14:paraId="2C744D44" w14:textId="77777777" w:rsidR="00227DD2" w:rsidRPr="00472858" w:rsidRDefault="00227DD2" w:rsidP="00221983">
            <w:pPr>
              <w:spacing w:line="240" w:lineRule="auto"/>
              <w:ind w:left="0" w:firstLine="0"/>
              <w:jc w:val="center"/>
              <w:rPr>
                <w:b/>
                <w:bCs/>
                <w:sz w:val="20"/>
                <w:szCs w:val="20"/>
              </w:rPr>
            </w:pPr>
            <w:r w:rsidRPr="00472858">
              <w:rPr>
                <w:b/>
                <w:bCs/>
                <w:sz w:val="20"/>
                <w:szCs w:val="20"/>
              </w:rPr>
              <w:t>Fungsi</w:t>
            </w:r>
          </w:p>
        </w:tc>
        <w:tc>
          <w:tcPr>
            <w:tcW w:w="3003" w:type="pct"/>
          </w:tcPr>
          <w:p w14:paraId="04C4FE73" w14:textId="2E6F0319" w:rsidR="00227DD2" w:rsidRPr="00472858" w:rsidRDefault="00227DD2" w:rsidP="00221983">
            <w:pPr>
              <w:spacing w:line="240" w:lineRule="auto"/>
              <w:ind w:left="0" w:firstLine="0"/>
              <w:jc w:val="center"/>
              <w:rPr>
                <w:b/>
                <w:bCs/>
                <w:sz w:val="20"/>
                <w:szCs w:val="20"/>
              </w:rPr>
            </w:pPr>
            <w:r w:rsidRPr="00472858">
              <w:rPr>
                <w:b/>
                <w:bCs/>
                <w:sz w:val="20"/>
                <w:szCs w:val="20"/>
              </w:rPr>
              <w:t>Hasil Yang Diharapkan</w:t>
            </w:r>
          </w:p>
        </w:tc>
      </w:tr>
      <w:tr w:rsidR="00227DD2" w:rsidRPr="00472858" w14:paraId="590282B3" w14:textId="37AB0E94" w:rsidTr="00227DD2">
        <w:trPr>
          <w:trHeight w:val="422"/>
        </w:trPr>
        <w:tc>
          <w:tcPr>
            <w:tcW w:w="5000" w:type="pct"/>
            <w:gridSpan w:val="3"/>
          </w:tcPr>
          <w:p w14:paraId="3C2455F6" w14:textId="09DBBE41" w:rsidR="00227DD2" w:rsidRPr="00472858" w:rsidRDefault="00227DD2" w:rsidP="00221983">
            <w:pPr>
              <w:spacing w:line="240" w:lineRule="auto"/>
              <w:ind w:left="0" w:firstLine="30"/>
              <w:jc w:val="center"/>
              <w:rPr>
                <w:b/>
                <w:bCs/>
                <w:sz w:val="20"/>
                <w:szCs w:val="20"/>
              </w:rPr>
            </w:pPr>
            <w:r w:rsidRPr="00472858">
              <w:rPr>
                <w:b/>
                <w:bCs/>
                <w:sz w:val="20"/>
                <w:szCs w:val="20"/>
              </w:rPr>
              <w:t>Admin</w:t>
            </w:r>
          </w:p>
        </w:tc>
      </w:tr>
      <w:tr w:rsidR="00227DD2" w:rsidRPr="00472858" w14:paraId="777A6EF1" w14:textId="180D71B2" w:rsidTr="00973A41">
        <w:tc>
          <w:tcPr>
            <w:tcW w:w="621" w:type="pct"/>
          </w:tcPr>
          <w:p w14:paraId="336B353D" w14:textId="77777777" w:rsidR="00227DD2" w:rsidRPr="00472858" w:rsidRDefault="00227DD2" w:rsidP="00221983">
            <w:pPr>
              <w:pStyle w:val="ListParagraph"/>
              <w:numPr>
                <w:ilvl w:val="0"/>
                <w:numId w:val="19"/>
              </w:numPr>
              <w:spacing w:after="0" w:line="240" w:lineRule="auto"/>
              <w:jc w:val="left"/>
              <w:rPr>
                <w:rFonts w:ascii="Cambria" w:hAnsi="Cambria"/>
                <w:sz w:val="20"/>
                <w:szCs w:val="20"/>
              </w:rPr>
            </w:pPr>
          </w:p>
        </w:tc>
        <w:tc>
          <w:tcPr>
            <w:tcW w:w="1376" w:type="pct"/>
          </w:tcPr>
          <w:p w14:paraId="32E62167" w14:textId="77777777" w:rsidR="00227DD2" w:rsidRPr="00472858" w:rsidRDefault="00227DD2" w:rsidP="00221983">
            <w:pPr>
              <w:spacing w:line="240" w:lineRule="auto"/>
              <w:ind w:left="0" w:firstLine="0"/>
              <w:jc w:val="left"/>
              <w:rPr>
                <w:sz w:val="20"/>
                <w:szCs w:val="20"/>
              </w:rPr>
            </w:pPr>
            <w:r w:rsidRPr="00472858">
              <w:rPr>
                <w:sz w:val="20"/>
                <w:szCs w:val="20"/>
              </w:rPr>
              <w:t>Login sebagai admin</w:t>
            </w:r>
          </w:p>
        </w:tc>
        <w:tc>
          <w:tcPr>
            <w:tcW w:w="3003" w:type="pct"/>
          </w:tcPr>
          <w:p w14:paraId="419C47C1" w14:textId="77777777" w:rsidR="00227DD2" w:rsidRPr="00472858" w:rsidRDefault="00227DD2" w:rsidP="00221983">
            <w:pPr>
              <w:spacing w:line="240" w:lineRule="auto"/>
              <w:ind w:left="0" w:firstLine="0"/>
              <w:jc w:val="left"/>
              <w:rPr>
                <w:sz w:val="20"/>
                <w:szCs w:val="20"/>
              </w:rPr>
            </w:pPr>
            <w:r w:rsidRPr="00472858">
              <w:rPr>
                <w:sz w:val="20"/>
                <w:szCs w:val="20"/>
              </w:rPr>
              <w:t>Fungsi login sebagai admin berjalan dengan benar.</w:t>
            </w:r>
          </w:p>
        </w:tc>
      </w:tr>
      <w:tr w:rsidR="00227DD2" w:rsidRPr="00472858" w14:paraId="3D46A3C8" w14:textId="6DA95A9C" w:rsidTr="00973A41">
        <w:tc>
          <w:tcPr>
            <w:tcW w:w="621" w:type="pct"/>
          </w:tcPr>
          <w:p w14:paraId="2EFF0BF6" w14:textId="77777777" w:rsidR="00227DD2" w:rsidRPr="00472858" w:rsidRDefault="00227DD2" w:rsidP="00221983">
            <w:pPr>
              <w:pStyle w:val="ListParagraph"/>
              <w:numPr>
                <w:ilvl w:val="0"/>
                <w:numId w:val="19"/>
              </w:numPr>
              <w:spacing w:after="0" w:line="240" w:lineRule="auto"/>
              <w:jc w:val="left"/>
              <w:rPr>
                <w:rFonts w:ascii="Cambria" w:hAnsi="Cambria"/>
                <w:sz w:val="20"/>
                <w:szCs w:val="20"/>
              </w:rPr>
            </w:pPr>
          </w:p>
        </w:tc>
        <w:tc>
          <w:tcPr>
            <w:tcW w:w="1376" w:type="pct"/>
          </w:tcPr>
          <w:p w14:paraId="097AB250" w14:textId="77777777" w:rsidR="00227DD2" w:rsidRPr="00472858" w:rsidRDefault="00227DD2" w:rsidP="00221983">
            <w:pPr>
              <w:spacing w:line="240" w:lineRule="auto"/>
              <w:ind w:left="0" w:firstLine="0"/>
              <w:jc w:val="left"/>
              <w:rPr>
                <w:sz w:val="20"/>
                <w:szCs w:val="20"/>
              </w:rPr>
            </w:pPr>
            <w:r w:rsidRPr="00472858">
              <w:rPr>
                <w:sz w:val="20"/>
                <w:szCs w:val="20"/>
              </w:rPr>
              <w:t>Mengelola data user</w:t>
            </w:r>
          </w:p>
        </w:tc>
        <w:tc>
          <w:tcPr>
            <w:tcW w:w="3003" w:type="pct"/>
          </w:tcPr>
          <w:p w14:paraId="431767A7" w14:textId="77777777" w:rsidR="00227DD2" w:rsidRPr="00472858" w:rsidRDefault="00227DD2" w:rsidP="00221983">
            <w:pPr>
              <w:spacing w:line="240" w:lineRule="auto"/>
              <w:ind w:left="0" w:firstLine="0"/>
              <w:jc w:val="left"/>
              <w:rPr>
                <w:sz w:val="20"/>
                <w:szCs w:val="20"/>
              </w:rPr>
            </w:pPr>
            <w:r w:rsidRPr="00472858">
              <w:rPr>
                <w:sz w:val="20"/>
                <w:szCs w:val="20"/>
              </w:rPr>
              <w:t>Fungsi untuk menambah, menampilkan, mengubah, dan menghapus data user berjalan dengan benar.</w:t>
            </w:r>
          </w:p>
        </w:tc>
      </w:tr>
      <w:tr w:rsidR="00227DD2" w:rsidRPr="00472858" w14:paraId="56F64141" w14:textId="25202C59" w:rsidTr="00973A41">
        <w:tc>
          <w:tcPr>
            <w:tcW w:w="621" w:type="pct"/>
          </w:tcPr>
          <w:p w14:paraId="5A05F8EF" w14:textId="77777777" w:rsidR="00227DD2" w:rsidRPr="00472858" w:rsidRDefault="00227DD2" w:rsidP="00221983">
            <w:pPr>
              <w:pStyle w:val="ListParagraph"/>
              <w:numPr>
                <w:ilvl w:val="0"/>
                <w:numId w:val="19"/>
              </w:numPr>
              <w:spacing w:after="0" w:line="240" w:lineRule="auto"/>
              <w:jc w:val="left"/>
              <w:rPr>
                <w:rFonts w:ascii="Cambria" w:hAnsi="Cambria"/>
                <w:sz w:val="20"/>
                <w:szCs w:val="20"/>
              </w:rPr>
            </w:pPr>
          </w:p>
        </w:tc>
        <w:tc>
          <w:tcPr>
            <w:tcW w:w="1376" w:type="pct"/>
          </w:tcPr>
          <w:p w14:paraId="322BDB64" w14:textId="77777777" w:rsidR="00227DD2" w:rsidRPr="00472858" w:rsidRDefault="00227DD2" w:rsidP="00221983">
            <w:pPr>
              <w:spacing w:line="240" w:lineRule="auto"/>
              <w:ind w:left="0" w:firstLine="0"/>
              <w:jc w:val="left"/>
              <w:rPr>
                <w:sz w:val="20"/>
                <w:szCs w:val="20"/>
              </w:rPr>
            </w:pPr>
            <w:r w:rsidRPr="00472858">
              <w:rPr>
                <w:sz w:val="20"/>
                <w:szCs w:val="20"/>
              </w:rPr>
              <w:t>Mengelola data petugas keuangan</w:t>
            </w:r>
          </w:p>
        </w:tc>
        <w:tc>
          <w:tcPr>
            <w:tcW w:w="3003" w:type="pct"/>
          </w:tcPr>
          <w:p w14:paraId="578C5AC0" w14:textId="77777777" w:rsidR="00227DD2" w:rsidRPr="00472858" w:rsidRDefault="00227DD2" w:rsidP="00221983">
            <w:pPr>
              <w:spacing w:line="240" w:lineRule="auto"/>
              <w:ind w:left="0" w:firstLine="0"/>
              <w:jc w:val="left"/>
              <w:rPr>
                <w:sz w:val="20"/>
                <w:szCs w:val="20"/>
              </w:rPr>
            </w:pPr>
            <w:r w:rsidRPr="00472858">
              <w:rPr>
                <w:sz w:val="20"/>
                <w:szCs w:val="20"/>
              </w:rPr>
              <w:t>Fungsi untuk menambah, menampilkan, mengubah, dan menghapus data petugas keuangan berjalan dengan benar.</w:t>
            </w:r>
          </w:p>
        </w:tc>
      </w:tr>
      <w:tr w:rsidR="00227DD2" w:rsidRPr="00472858" w14:paraId="1D7E3C98" w14:textId="0EBAE516" w:rsidTr="00973A41">
        <w:tc>
          <w:tcPr>
            <w:tcW w:w="621" w:type="pct"/>
          </w:tcPr>
          <w:p w14:paraId="40324383" w14:textId="77777777" w:rsidR="00227DD2" w:rsidRPr="00472858" w:rsidRDefault="00227DD2" w:rsidP="00221983">
            <w:pPr>
              <w:pStyle w:val="ListParagraph"/>
              <w:numPr>
                <w:ilvl w:val="0"/>
                <w:numId w:val="19"/>
              </w:numPr>
              <w:spacing w:after="0" w:line="240" w:lineRule="auto"/>
              <w:jc w:val="left"/>
              <w:rPr>
                <w:rFonts w:ascii="Cambria" w:hAnsi="Cambria"/>
                <w:sz w:val="20"/>
                <w:szCs w:val="20"/>
              </w:rPr>
            </w:pPr>
          </w:p>
        </w:tc>
        <w:tc>
          <w:tcPr>
            <w:tcW w:w="1376" w:type="pct"/>
          </w:tcPr>
          <w:p w14:paraId="6354DDD1" w14:textId="77777777" w:rsidR="00227DD2" w:rsidRPr="00472858" w:rsidRDefault="00227DD2" w:rsidP="00221983">
            <w:pPr>
              <w:spacing w:line="240" w:lineRule="auto"/>
              <w:ind w:left="0" w:firstLine="0"/>
              <w:jc w:val="left"/>
              <w:rPr>
                <w:sz w:val="20"/>
                <w:szCs w:val="20"/>
              </w:rPr>
            </w:pPr>
            <w:r w:rsidRPr="00472858">
              <w:rPr>
                <w:sz w:val="20"/>
                <w:szCs w:val="20"/>
              </w:rPr>
              <w:t>Mengelola data load PTSL</w:t>
            </w:r>
          </w:p>
        </w:tc>
        <w:tc>
          <w:tcPr>
            <w:tcW w:w="3003" w:type="pct"/>
          </w:tcPr>
          <w:p w14:paraId="49CE83FA" w14:textId="77777777" w:rsidR="00227DD2" w:rsidRPr="00472858" w:rsidRDefault="00227DD2" w:rsidP="00221983">
            <w:pPr>
              <w:spacing w:line="240" w:lineRule="auto"/>
              <w:ind w:left="0" w:firstLine="0"/>
              <w:jc w:val="left"/>
              <w:rPr>
                <w:sz w:val="20"/>
                <w:szCs w:val="20"/>
              </w:rPr>
            </w:pPr>
            <w:r w:rsidRPr="00472858">
              <w:rPr>
                <w:sz w:val="20"/>
                <w:szCs w:val="20"/>
              </w:rPr>
              <w:t>Fungsi untuk menambah, menampilkan, mengubah, mencetak, mengupload, dan menghapus data load PTSL berjalan dengan benar.</w:t>
            </w:r>
          </w:p>
        </w:tc>
      </w:tr>
      <w:tr w:rsidR="00227DD2" w:rsidRPr="00472858" w14:paraId="77F8DCE2" w14:textId="371E5730" w:rsidTr="00973A41">
        <w:tc>
          <w:tcPr>
            <w:tcW w:w="621" w:type="pct"/>
          </w:tcPr>
          <w:p w14:paraId="0EE7469F" w14:textId="77777777" w:rsidR="00227DD2" w:rsidRPr="00472858" w:rsidRDefault="00227DD2" w:rsidP="00221983">
            <w:pPr>
              <w:pStyle w:val="ListParagraph"/>
              <w:numPr>
                <w:ilvl w:val="0"/>
                <w:numId w:val="19"/>
              </w:numPr>
              <w:spacing w:after="0" w:line="240" w:lineRule="auto"/>
              <w:jc w:val="left"/>
              <w:rPr>
                <w:rFonts w:ascii="Cambria" w:hAnsi="Cambria"/>
                <w:sz w:val="20"/>
                <w:szCs w:val="20"/>
              </w:rPr>
            </w:pPr>
          </w:p>
        </w:tc>
        <w:tc>
          <w:tcPr>
            <w:tcW w:w="1376" w:type="pct"/>
          </w:tcPr>
          <w:p w14:paraId="598D0C77" w14:textId="77777777" w:rsidR="00227DD2" w:rsidRPr="00472858" w:rsidRDefault="00227DD2" w:rsidP="00221983">
            <w:pPr>
              <w:spacing w:line="240" w:lineRule="auto"/>
              <w:ind w:left="0" w:firstLine="0"/>
              <w:jc w:val="left"/>
              <w:rPr>
                <w:sz w:val="20"/>
                <w:szCs w:val="20"/>
              </w:rPr>
            </w:pPr>
            <w:r w:rsidRPr="00472858">
              <w:rPr>
                <w:sz w:val="20"/>
                <w:szCs w:val="20"/>
              </w:rPr>
              <w:t>Logout</w:t>
            </w:r>
          </w:p>
        </w:tc>
        <w:tc>
          <w:tcPr>
            <w:tcW w:w="3003" w:type="pct"/>
          </w:tcPr>
          <w:p w14:paraId="13240EBE" w14:textId="77777777" w:rsidR="00227DD2" w:rsidRPr="00472858" w:rsidRDefault="00227DD2" w:rsidP="00221983">
            <w:pPr>
              <w:spacing w:line="240" w:lineRule="auto"/>
              <w:ind w:left="0" w:firstLine="0"/>
              <w:jc w:val="left"/>
              <w:rPr>
                <w:sz w:val="20"/>
                <w:szCs w:val="20"/>
              </w:rPr>
            </w:pPr>
            <w:r w:rsidRPr="00472858">
              <w:rPr>
                <w:sz w:val="20"/>
                <w:szCs w:val="20"/>
              </w:rPr>
              <w:t>Fungsi logout berjalan dengan benar.</w:t>
            </w:r>
          </w:p>
        </w:tc>
      </w:tr>
      <w:tr w:rsidR="00227DD2" w:rsidRPr="00472858" w14:paraId="15601BB8" w14:textId="00B5A77A" w:rsidTr="00973A41">
        <w:tc>
          <w:tcPr>
            <w:tcW w:w="621" w:type="pct"/>
          </w:tcPr>
          <w:p w14:paraId="213ECF7A" w14:textId="77777777" w:rsidR="00227DD2" w:rsidRPr="00472858" w:rsidRDefault="00227DD2" w:rsidP="00221983">
            <w:pPr>
              <w:pStyle w:val="ListParagraph"/>
              <w:numPr>
                <w:ilvl w:val="0"/>
                <w:numId w:val="19"/>
              </w:numPr>
              <w:spacing w:after="0" w:line="240" w:lineRule="auto"/>
              <w:jc w:val="left"/>
              <w:rPr>
                <w:rFonts w:ascii="Cambria" w:hAnsi="Cambria"/>
                <w:sz w:val="20"/>
                <w:szCs w:val="20"/>
              </w:rPr>
            </w:pPr>
          </w:p>
        </w:tc>
        <w:tc>
          <w:tcPr>
            <w:tcW w:w="1376" w:type="pct"/>
          </w:tcPr>
          <w:p w14:paraId="01AA3B17" w14:textId="77777777" w:rsidR="00227DD2" w:rsidRPr="00472858" w:rsidRDefault="00227DD2" w:rsidP="00221983">
            <w:pPr>
              <w:spacing w:line="240" w:lineRule="auto"/>
              <w:ind w:left="0" w:firstLine="0"/>
              <w:jc w:val="left"/>
              <w:rPr>
                <w:sz w:val="20"/>
                <w:szCs w:val="20"/>
              </w:rPr>
            </w:pPr>
            <w:r w:rsidRPr="00472858">
              <w:rPr>
                <w:sz w:val="20"/>
                <w:szCs w:val="20"/>
                <w:lang w:val="id-ID"/>
              </w:rPr>
              <w:t>Mengelola data anggota</w:t>
            </w:r>
            <w:r w:rsidRPr="00472858">
              <w:rPr>
                <w:sz w:val="20"/>
                <w:szCs w:val="20"/>
              </w:rPr>
              <w:t xml:space="preserve"> tim</w:t>
            </w:r>
          </w:p>
        </w:tc>
        <w:tc>
          <w:tcPr>
            <w:tcW w:w="3003" w:type="pct"/>
          </w:tcPr>
          <w:p w14:paraId="7AA98492" w14:textId="77777777" w:rsidR="00227DD2" w:rsidRPr="00472858" w:rsidRDefault="00227DD2" w:rsidP="00221983">
            <w:pPr>
              <w:spacing w:line="240" w:lineRule="auto"/>
              <w:ind w:left="0" w:firstLine="0"/>
              <w:jc w:val="left"/>
              <w:rPr>
                <w:sz w:val="20"/>
                <w:szCs w:val="20"/>
              </w:rPr>
            </w:pPr>
            <w:r w:rsidRPr="00472858">
              <w:rPr>
                <w:sz w:val="20"/>
                <w:szCs w:val="20"/>
              </w:rPr>
              <w:t>Fungsi untuk menambah, menampilkan, mengubah, dan menghapus data anggota tim berjalan dengan benar.</w:t>
            </w:r>
          </w:p>
        </w:tc>
      </w:tr>
      <w:tr w:rsidR="00227DD2" w:rsidRPr="00472858" w14:paraId="425ED8AC" w14:textId="546E3CB4" w:rsidTr="00973A41">
        <w:tc>
          <w:tcPr>
            <w:tcW w:w="621" w:type="pct"/>
          </w:tcPr>
          <w:p w14:paraId="23141193" w14:textId="77777777" w:rsidR="00227DD2" w:rsidRPr="00472858" w:rsidRDefault="00227DD2" w:rsidP="00221983">
            <w:pPr>
              <w:pStyle w:val="ListParagraph"/>
              <w:numPr>
                <w:ilvl w:val="0"/>
                <w:numId w:val="19"/>
              </w:numPr>
              <w:spacing w:after="0" w:line="240" w:lineRule="auto"/>
              <w:jc w:val="left"/>
              <w:rPr>
                <w:rFonts w:ascii="Cambria" w:hAnsi="Cambria"/>
                <w:sz w:val="20"/>
                <w:szCs w:val="20"/>
              </w:rPr>
            </w:pPr>
          </w:p>
        </w:tc>
        <w:tc>
          <w:tcPr>
            <w:tcW w:w="1376" w:type="pct"/>
          </w:tcPr>
          <w:p w14:paraId="53F302ED" w14:textId="77777777" w:rsidR="00227DD2" w:rsidRPr="00472858" w:rsidRDefault="00227DD2" w:rsidP="00221983">
            <w:pPr>
              <w:spacing w:line="240" w:lineRule="auto"/>
              <w:ind w:left="0" w:firstLine="0"/>
              <w:jc w:val="left"/>
              <w:rPr>
                <w:sz w:val="20"/>
                <w:szCs w:val="20"/>
                <w:lang w:val="id-ID"/>
              </w:rPr>
            </w:pPr>
            <w:r w:rsidRPr="00472858">
              <w:rPr>
                <w:sz w:val="20"/>
                <w:szCs w:val="20"/>
              </w:rPr>
              <w:t>Mengelola surat tugas</w:t>
            </w:r>
          </w:p>
        </w:tc>
        <w:tc>
          <w:tcPr>
            <w:tcW w:w="3003" w:type="pct"/>
          </w:tcPr>
          <w:p w14:paraId="2CC425BA" w14:textId="77777777" w:rsidR="00227DD2" w:rsidRPr="00472858" w:rsidRDefault="00227DD2" w:rsidP="00221983">
            <w:pPr>
              <w:spacing w:line="240" w:lineRule="auto"/>
              <w:ind w:left="0" w:firstLine="0"/>
              <w:jc w:val="left"/>
              <w:rPr>
                <w:sz w:val="20"/>
                <w:szCs w:val="20"/>
              </w:rPr>
            </w:pPr>
            <w:r w:rsidRPr="00472858">
              <w:rPr>
                <w:sz w:val="20"/>
                <w:szCs w:val="20"/>
              </w:rPr>
              <w:t>Fungsi untuk menambah, menampilkan, mengubah, mencetak, mengupload, dan menghapus data surat tugas berjalan dengan benar.</w:t>
            </w:r>
          </w:p>
        </w:tc>
      </w:tr>
      <w:tr w:rsidR="00227DD2" w:rsidRPr="00472858" w14:paraId="0101106E" w14:textId="5170BAD9" w:rsidTr="00973A41">
        <w:tc>
          <w:tcPr>
            <w:tcW w:w="621" w:type="pct"/>
          </w:tcPr>
          <w:p w14:paraId="4BAB1567" w14:textId="77777777" w:rsidR="00227DD2" w:rsidRPr="00472858" w:rsidRDefault="00227DD2" w:rsidP="00221983">
            <w:pPr>
              <w:pStyle w:val="ListParagraph"/>
              <w:numPr>
                <w:ilvl w:val="0"/>
                <w:numId w:val="19"/>
              </w:numPr>
              <w:spacing w:after="0" w:line="240" w:lineRule="auto"/>
              <w:jc w:val="left"/>
              <w:rPr>
                <w:rFonts w:ascii="Cambria" w:hAnsi="Cambria"/>
                <w:sz w:val="20"/>
                <w:szCs w:val="20"/>
              </w:rPr>
            </w:pPr>
          </w:p>
        </w:tc>
        <w:tc>
          <w:tcPr>
            <w:tcW w:w="1376" w:type="pct"/>
          </w:tcPr>
          <w:p w14:paraId="7D60DEDD" w14:textId="77777777" w:rsidR="00227DD2" w:rsidRPr="00472858" w:rsidRDefault="00227DD2" w:rsidP="00221983">
            <w:pPr>
              <w:spacing w:line="240" w:lineRule="auto"/>
              <w:ind w:left="0" w:firstLine="0"/>
              <w:jc w:val="left"/>
              <w:rPr>
                <w:sz w:val="20"/>
                <w:szCs w:val="20"/>
              </w:rPr>
            </w:pPr>
            <w:r w:rsidRPr="00472858">
              <w:rPr>
                <w:sz w:val="20"/>
                <w:szCs w:val="20"/>
              </w:rPr>
              <w:t xml:space="preserve">Mengelola  kwitansi </w:t>
            </w:r>
          </w:p>
        </w:tc>
        <w:tc>
          <w:tcPr>
            <w:tcW w:w="3003" w:type="pct"/>
          </w:tcPr>
          <w:p w14:paraId="0852CB4F" w14:textId="77777777" w:rsidR="00227DD2" w:rsidRPr="00472858" w:rsidRDefault="00227DD2" w:rsidP="00221983">
            <w:pPr>
              <w:spacing w:line="240" w:lineRule="auto"/>
              <w:ind w:left="0" w:firstLine="0"/>
              <w:jc w:val="left"/>
              <w:rPr>
                <w:sz w:val="20"/>
                <w:szCs w:val="20"/>
              </w:rPr>
            </w:pPr>
            <w:r w:rsidRPr="00472858">
              <w:rPr>
                <w:sz w:val="20"/>
                <w:szCs w:val="20"/>
              </w:rPr>
              <w:t>Fungsi untuk mencetak kwitansi, mengupload kwitansi, dan melakukan validasi dokumen berjalan dengan benar.</w:t>
            </w:r>
          </w:p>
        </w:tc>
      </w:tr>
      <w:tr w:rsidR="00227DD2" w:rsidRPr="00472858" w14:paraId="70755B0E" w14:textId="28C2B8A4" w:rsidTr="00973A41">
        <w:tc>
          <w:tcPr>
            <w:tcW w:w="621" w:type="pct"/>
          </w:tcPr>
          <w:p w14:paraId="20DFF27A" w14:textId="77777777" w:rsidR="00227DD2" w:rsidRPr="00472858" w:rsidRDefault="00227DD2" w:rsidP="00221983">
            <w:pPr>
              <w:pStyle w:val="ListParagraph"/>
              <w:numPr>
                <w:ilvl w:val="0"/>
                <w:numId w:val="19"/>
              </w:numPr>
              <w:spacing w:after="0" w:line="240" w:lineRule="auto"/>
              <w:jc w:val="left"/>
              <w:rPr>
                <w:rFonts w:ascii="Cambria" w:hAnsi="Cambria"/>
                <w:sz w:val="20"/>
                <w:szCs w:val="20"/>
              </w:rPr>
            </w:pPr>
          </w:p>
        </w:tc>
        <w:tc>
          <w:tcPr>
            <w:tcW w:w="1376" w:type="pct"/>
          </w:tcPr>
          <w:p w14:paraId="4A65F3BC" w14:textId="77777777" w:rsidR="00227DD2" w:rsidRPr="00472858" w:rsidRDefault="00227DD2" w:rsidP="00221983">
            <w:pPr>
              <w:spacing w:line="240" w:lineRule="auto"/>
              <w:ind w:left="0" w:firstLine="0"/>
              <w:jc w:val="left"/>
              <w:rPr>
                <w:sz w:val="20"/>
                <w:szCs w:val="20"/>
              </w:rPr>
            </w:pPr>
            <w:r w:rsidRPr="00472858">
              <w:rPr>
                <w:sz w:val="20"/>
                <w:szCs w:val="20"/>
              </w:rPr>
              <w:t>Mengelola berita acara</w:t>
            </w:r>
          </w:p>
        </w:tc>
        <w:tc>
          <w:tcPr>
            <w:tcW w:w="3003" w:type="pct"/>
          </w:tcPr>
          <w:p w14:paraId="4444483A" w14:textId="77777777" w:rsidR="00227DD2" w:rsidRPr="00472858" w:rsidRDefault="00227DD2" w:rsidP="00221983">
            <w:pPr>
              <w:spacing w:line="240" w:lineRule="auto"/>
              <w:ind w:left="0" w:firstLine="0"/>
              <w:jc w:val="left"/>
              <w:rPr>
                <w:sz w:val="20"/>
                <w:szCs w:val="20"/>
              </w:rPr>
            </w:pPr>
            <w:r w:rsidRPr="00472858">
              <w:rPr>
                <w:sz w:val="20"/>
                <w:szCs w:val="20"/>
              </w:rPr>
              <w:t>Fungsi untuk mencetak dan mengupload berita acara berjalan dengan benar.</w:t>
            </w:r>
          </w:p>
        </w:tc>
      </w:tr>
      <w:tr w:rsidR="00227DD2" w:rsidRPr="00472858" w14:paraId="2BB75B88" w14:textId="0B73A709" w:rsidTr="00227DD2">
        <w:tc>
          <w:tcPr>
            <w:tcW w:w="5000" w:type="pct"/>
            <w:gridSpan w:val="3"/>
          </w:tcPr>
          <w:p w14:paraId="3BAB0A4F" w14:textId="48EC4DDA" w:rsidR="00227DD2" w:rsidRPr="00472858" w:rsidRDefault="00227DD2" w:rsidP="00221983">
            <w:pPr>
              <w:spacing w:line="240" w:lineRule="auto"/>
              <w:ind w:left="0" w:firstLine="0"/>
              <w:jc w:val="center"/>
              <w:rPr>
                <w:b/>
                <w:bCs/>
                <w:sz w:val="20"/>
                <w:szCs w:val="20"/>
              </w:rPr>
            </w:pPr>
            <w:r w:rsidRPr="00472858">
              <w:rPr>
                <w:b/>
                <w:bCs/>
                <w:sz w:val="20"/>
                <w:szCs w:val="20"/>
              </w:rPr>
              <w:t>Ketua Tim</w:t>
            </w:r>
          </w:p>
        </w:tc>
      </w:tr>
      <w:tr w:rsidR="00227DD2" w:rsidRPr="00472858" w14:paraId="14C9F3B9" w14:textId="0075116C" w:rsidTr="00973A41">
        <w:trPr>
          <w:trHeight w:val="319"/>
        </w:trPr>
        <w:tc>
          <w:tcPr>
            <w:tcW w:w="621" w:type="pct"/>
          </w:tcPr>
          <w:p w14:paraId="2A5A94F7" w14:textId="77777777" w:rsidR="00227DD2" w:rsidRPr="00472858" w:rsidRDefault="00227DD2" w:rsidP="00221983">
            <w:pPr>
              <w:pStyle w:val="ListParagraph"/>
              <w:numPr>
                <w:ilvl w:val="0"/>
                <w:numId w:val="18"/>
              </w:numPr>
              <w:spacing w:after="0" w:line="240" w:lineRule="auto"/>
              <w:ind w:left="317"/>
              <w:jc w:val="left"/>
              <w:rPr>
                <w:rFonts w:ascii="Cambria" w:hAnsi="Cambria"/>
                <w:sz w:val="20"/>
                <w:szCs w:val="20"/>
              </w:rPr>
            </w:pPr>
          </w:p>
        </w:tc>
        <w:tc>
          <w:tcPr>
            <w:tcW w:w="1376" w:type="pct"/>
          </w:tcPr>
          <w:p w14:paraId="701199A0" w14:textId="77777777" w:rsidR="00227DD2" w:rsidRPr="00472858" w:rsidRDefault="00227DD2" w:rsidP="00221983">
            <w:pPr>
              <w:spacing w:line="240" w:lineRule="auto"/>
              <w:ind w:left="0" w:firstLine="0"/>
              <w:jc w:val="left"/>
              <w:rPr>
                <w:sz w:val="20"/>
                <w:szCs w:val="20"/>
                <w:lang w:val="id-ID"/>
              </w:rPr>
            </w:pPr>
            <w:r w:rsidRPr="00472858">
              <w:rPr>
                <w:sz w:val="20"/>
                <w:szCs w:val="20"/>
              </w:rPr>
              <w:t>Login sebagai Ketua Tim</w:t>
            </w:r>
          </w:p>
        </w:tc>
        <w:tc>
          <w:tcPr>
            <w:tcW w:w="3003" w:type="pct"/>
          </w:tcPr>
          <w:p w14:paraId="6E3F88EB" w14:textId="77777777" w:rsidR="00227DD2" w:rsidRPr="00472858" w:rsidRDefault="00227DD2" w:rsidP="00221983">
            <w:pPr>
              <w:spacing w:line="240" w:lineRule="auto"/>
              <w:ind w:left="0" w:firstLine="0"/>
              <w:jc w:val="left"/>
              <w:rPr>
                <w:sz w:val="20"/>
                <w:szCs w:val="20"/>
              </w:rPr>
            </w:pPr>
            <w:r w:rsidRPr="00472858">
              <w:rPr>
                <w:sz w:val="20"/>
                <w:szCs w:val="20"/>
              </w:rPr>
              <w:t>Fungsi login sebagai Ketua Tim berjalan dengan benar.</w:t>
            </w:r>
          </w:p>
        </w:tc>
      </w:tr>
      <w:tr w:rsidR="00227DD2" w:rsidRPr="00472858" w14:paraId="393285DE" w14:textId="35DA941A" w:rsidTr="00973A41">
        <w:trPr>
          <w:trHeight w:val="319"/>
        </w:trPr>
        <w:tc>
          <w:tcPr>
            <w:tcW w:w="621" w:type="pct"/>
          </w:tcPr>
          <w:p w14:paraId="2297C239" w14:textId="77777777" w:rsidR="00227DD2" w:rsidRPr="00472858" w:rsidRDefault="00227DD2" w:rsidP="00221983">
            <w:pPr>
              <w:pStyle w:val="ListParagraph"/>
              <w:numPr>
                <w:ilvl w:val="0"/>
                <w:numId w:val="18"/>
              </w:numPr>
              <w:spacing w:after="0" w:line="240" w:lineRule="auto"/>
              <w:ind w:left="317"/>
              <w:jc w:val="left"/>
              <w:rPr>
                <w:rFonts w:ascii="Cambria" w:hAnsi="Cambria"/>
                <w:sz w:val="20"/>
                <w:szCs w:val="20"/>
              </w:rPr>
            </w:pPr>
          </w:p>
        </w:tc>
        <w:tc>
          <w:tcPr>
            <w:tcW w:w="1376" w:type="pct"/>
          </w:tcPr>
          <w:p w14:paraId="3302B928" w14:textId="77777777" w:rsidR="00227DD2" w:rsidRPr="00472858" w:rsidRDefault="00227DD2" w:rsidP="00221983">
            <w:pPr>
              <w:spacing w:line="240" w:lineRule="auto"/>
              <w:ind w:left="0" w:firstLine="0"/>
              <w:jc w:val="left"/>
              <w:rPr>
                <w:sz w:val="20"/>
                <w:szCs w:val="20"/>
              </w:rPr>
            </w:pPr>
            <w:r w:rsidRPr="00472858">
              <w:rPr>
                <w:sz w:val="20"/>
                <w:szCs w:val="20"/>
                <w:lang w:val="id-ID"/>
              </w:rPr>
              <w:t xml:space="preserve">Mengelola data anggota </w:t>
            </w:r>
          </w:p>
        </w:tc>
        <w:tc>
          <w:tcPr>
            <w:tcW w:w="3003" w:type="pct"/>
          </w:tcPr>
          <w:p w14:paraId="0A861312" w14:textId="77777777" w:rsidR="00227DD2" w:rsidRPr="00472858" w:rsidRDefault="00227DD2" w:rsidP="00221983">
            <w:pPr>
              <w:spacing w:line="240" w:lineRule="auto"/>
              <w:ind w:left="0" w:firstLine="0"/>
              <w:jc w:val="left"/>
              <w:rPr>
                <w:sz w:val="20"/>
                <w:szCs w:val="20"/>
              </w:rPr>
            </w:pPr>
            <w:r w:rsidRPr="00472858">
              <w:rPr>
                <w:sz w:val="20"/>
                <w:szCs w:val="20"/>
              </w:rPr>
              <w:t>Fungsi untuk menambah, menampilkan, mengubah, dan menghapus data anggota berjalan dengan benar.</w:t>
            </w:r>
          </w:p>
        </w:tc>
      </w:tr>
      <w:tr w:rsidR="00227DD2" w:rsidRPr="00472858" w14:paraId="5018F831" w14:textId="008A67BF" w:rsidTr="00973A41">
        <w:tc>
          <w:tcPr>
            <w:tcW w:w="621" w:type="pct"/>
          </w:tcPr>
          <w:p w14:paraId="6246624C" w14:textId="77777777" w:rsidR="00227DD2" w:rsidRPr="00472858" w:rsidRDefault="00227DD2" w:rsidP="00221983">
            <w:pPr>
              <w:pStyle w:val="Heading3"/>
              <w:numPr>
                <w:ilvl w:val="0"/>
                <w:numId w:val="18"/>
              </w:numPr>
              <w:spacing w:line="240" w:lineRule="auto"/>
              <w:jc w:val="left"/>
              <w:rPr>
                <w:sz w:val="20"/>
                <w:szCs w:val="20"/>
              </w:rPr>
            </w:pPr>
            <w:bookmarkStart w:id="166" w:name="_Toc132082055"/>
            <w:bookmarkStart w:id="167" w:name="_Toc132097192"/>
            <w:bookmarkStart w:id="168" w:name="_Toc132291490"/>
            <w:bookmarkEnd w:id="166"/>
            <w:bookmarkEnd w:id="167"/>
            <w:bookmarkEnd w:id="168"/>
          </w:p>
        </w:tc>
        <w:tc>
          <w:tcPr>
            <w:tcW w:w="1376" w:type="pct"/>
          </w:tcPr>
          <w:p w14:paraId="4135F6D8" w14:textId="77777777" w:rsidR="00227DD2" w:rsidRPr="00472858" w:rsidRDefault="00227DD2" w:rsidP="00221983">
            <w:pPr>
              <w:spacing w:line="240" w:lineRule="auto"/>
              <w:ind w:left="0" w:firstLine="0"/>
              <w:jc w:val="left"/>
              <w:rPr>
                <w:sz w:val="20"/>
                <w:szCs w:val="20"/>
              </w:rPr>
            </w:pPr>
            <w:r w:rsidRPr="00472858">
              <w:rPr>
                <w:sz w:val="20"/>
                <w:szCs w:val="20"/>
              </w:rPr>
              <w:t>Mengelola surat tugas</w:t>
            </w:r>
          </w:p>
        </w:tc>
        <w:tc>
          <w:tcPr>
            <w:tcW w:w="3003" w:type="pct"/>
          </w:tcPr>
          <w:p w14:paraId="4E4B9243" w14:textId="77777777" w:rsidR="00227DD2" w:rsidRPr="00472858" w:rsidRDefault="00227DD2" w:rsidP="00221983">
            <w:pPr>
              <w:spacing w:line="240" w:lineRule="auto"/>
              <w:ind w:left="0" w:firstLine="0"/>
              <w:jc w:val="left"/>
              <w:rPr>
                <w:sz w:val="20"/>
                <w:szCs w:val="20"/>
              </w:rPr>
            </w:pPr>
            <w:r w:rsidRPr="00472858">
              <w:rPr>
                <w:sz w:val="20"/>
                <w:szCs w:val="20"/>
              </w:rPr>
              <w:t>Fungsi untuk menambah, menampilkan, mengubah, mencetak, mengupload, dan menghapus data surat tugas berjalan dengan benar.</w:t>
            </w:r>
          </w:p>
        </w:tc>
      </w:tr>
      <w:tr w:rsidR="00227DD2" w:rsidRPr="00472858" w14:paraId="018D7F95" w14:textId="0E2CA34F" w:rsidTr="00973A41">
        <w:tc>
          <w:tcPr>
            <w:tcW w:w="621" w:type="pct"/>
          </w:tcPr>
          <w:p w14:paraId="68F66044" w14:textId="77777777" w:rsidR="00227DD2" w:rsidRPr="00472858" w:rsidRDefault="00227DD2" w:rsidP="00221983">
            <w:pPr>
              <w:pStyle w:val="Heading3"/>
              <w:numPr>
                <w:ilvl w:val="0"/>
                <w:numId w:val="18"/>
              </w:numPr>
              <w:spacing w:line="240" w:lineRule="auto"/>
              <w:jc w:val="left"/>
              <w:rPr>
                <w:sz w:val="20"/>
                <w:szCs w:val="20"/>
              </w:rPr>
            </w:pPr>
            <w:bookmarkStart w:id="169" w:name="_Toc132082056"/>
            <w:bookmarkStart w:id="170" w:name="_Toc132097193"/>
            <w:bookmarkStart w:id="171" w:name="_Toc132291491"/>
            <w:bookmarkEnd w:id="169"/>
            <w:bookmarkEnd w:id="170"/>
            <w:bookmarkEnd w:id="171"/>
          </w:p>
        </w:tc>
        <w:tc>
          <w:tcPr>
            <w:tcW w:w="1376" w:type="pct"/>
          </w:tcPr>
          <w:p w14:paraId="4ED80331" w14:textId="77777777" w:rsidR="00227DD2" w:rsidRPr="00472858" w:rsidRDefault="00227DD2" w:rsidP="00221983">
            <w:pPr>
              <w:spacing w:line="240" w:lineRule="auto"/>
              <w:ind w:left="0" w:firstLine="0"/>
              <w:jc w:val="left"/>
              <w:rPr>
                <w:sz w:val="20"/>
                <w:szCs w:val="20"/>
              </w:rPr>
            </w:pPr>
            <w:r w:rsidRPr="00472858">
              <w:rPr>
                <w:sz w:val="20"/>
                <w:szCs w:val="20"/>
              </w:rPr>
              <w:t>Mengelola berita acara</w:t>
            </w:r>
          </w:p>
        </w:tc>
        <w:tc>
          <w:tcPr>
            <w:tcW w:w="3003" w:type="pct"/>
          </w:tcPr>
          <w:p w14:paraId="4FFF5D9E" w14:textId="77777777" w:rsidR="00227DD2" w:rsidRPr="00472858" w:rsidRDefault="00227DD2" w:rsidP="00221983">
            <w:pPr>
              <w:spacing w:line="240" w:lineRule="auto"/>
              <w:ind w:left="0" w:firstLine="0"/>
              <w:jc w:val="left"/>
              <w:rPr>
                <w:sz w:val="20"/>
                <w:szCs w:val="20"/>
              </w:rPr>
            </w:pPr>
            <w:r w:rsidRPr="00472858">
              <w:rPr>
                <w:sz w:val="20"/>
                <w:szCs w:val="20"/>
              </w:rPr>
              <w:t>Fungsi untuk mencetak dan mengupload berita acara berjalan dengan benar.</w:t>
            </w:r>
          </w:p>
        </w:tc>
      </w:tr>
      <w:tr w:rsidR="00227DD2" w:rsidRPr="00472858" w14:paraId="619D58ED" w14:textId="492D54E8" w:rsidTr="00973A41">
        <w:tc>
          <w:tcPr>
            <w:tcW w:w="621" w:type="pct"/>
          </w:tcPr>
          <w:p w14:paraId="2C6427E9" w14:textId="77777777" w:rsidR="00227DD2" w:rsidRPr="00472858" w:rsidRDefault="00227DD2" w:rsidP="00221983">
            <w:pPr>
              <w:pStyle w:val="Heading3"/>
              <w:numPr>
                <w:ilvl w:val="0"/>
                <w:numId w:val="18"/>
              </w:numPr>
              <w:spacing w:line="240" w:lineRule="auto"/>
              <w:jc w:val="left"/>
              <w:rPr>
                <w:sz w:val="20"/>
                <w:szCs w:val="20"/>
              </w:rPr>
            </w:pPr>
            <w:bookmarkStart w:id="172" w:name="_Toc132082057"/>
            <w:bookmarkStart w:id="173" w:name="_Toc132097194"/>
            <w:bookmarkStart w:id="174" w:name="_Toc132291492"/>
            <w:bookmarkEnd w:id="172"/>
            <w:bookmarkEnd w:id="173"/>
            <w:bookmarkEnd w:id="174"/>
          </w:p>
        </w:tc>
        <w:tc>
          <w:tcPr>
            <w:tcW w:w="1376" w:type="pct"/>
          </w:tcPr>
          <w:p w14:paraId="195BD2A4" w14:textId="77777777" w:rsidR="00227DD2" w:rsidRPr="00472858" w:rsidRDefault="00227DD2" w:rsidP="00221983">
            <w:pPr>
              <w:spacing w:line="240" w:lineRule="auto"/>
              <w:ind w:left="0" w:firstLine="0"/>
              <w:jc w:val="left"/>
              <w:rPr>
                <w:sz w:val="20"/>
                <w:szCs w:val="20"/>
              </w:rPr>
            </w:pPr>
            <w:r w:rsidRPr="00472858">
              <w:rPr>
                <w:sz w:val="20"/>
                <w:szCs w:val="20"/>
              </w:rPr>
              <w:t>Logout</w:t>
            </w:r>
          </w:p>
        </w:tc>
        <w:tc>
          <w:tcPr>
            <w:tcW w:w="3003" w:type="pct"/>
          </w:tcPr>
          <w:p w14:paraId="72AC9702" w14:textId="77777777" w:rsidR="00227DD2" w:rsidRPr="00472858" w:rsidRDefault="00227DD2" w:rsidP="00221983">
            <w:pPr>
              <w:spacing w:line="240" w:lineRule="auto"/>
              <w:ind w:left="0" w:firstLine="0"/>
              <w:jc w:val="left"/>
              <w:rPr>
                <w:sz w:val="20"/>
                <w:szCs w:val="20"/>
              </w:rPr>
            </w:pPr>
            <w:r w:rsidRPr="00472858">
              <w:rPr>
                <w:sz w:val="20"/>
                <w:szCs w:val="20"/>
              </w:rPr>
              <w:t>Fungsi logout berjalan dengan benar.</w:t>
            </w:r>
          </w:p>
        </w:tc>
      </w:tr>
      <w:tr w:rsidR="00227DD2" w:rsidRPr="00472858" w14:paraId="10CBD0C0" w14:textId="27890D1D" w:rsidTr="00227DD2">
        <w:tc>
          <w:tcPr>
            <w:tcW w:w="5000" w:type="pct"/>
            <w:gridSpan w:val="3"/>
          </w:tcPr>
          <w:p w14:paraId="59C90B85" w14:textId="22D05DC6" w:rsidR="00227DD2" w:rsidRPr="00472858" w:rsidRDefault="00227DD2" w:rsidP="00221983">
            <w:pPr>
              <w:spacing w:line="240" w:lineRule="auto"/>
              <w:ind w:left="0" w:firstLine="0"/>
              <w:jc w:val="center"/>
              <w:rPr>
                <w:b/>
                <w:bCs/>
                <w:sz w:val="20"/>
                <w:szCs w:val="20"/>
              </w:rPr>
            </w:pPr>
            <w:r w:rsidRPr="00472858">
              <w:rPr>
                <w:b/>
                <w:bCs/>
                <w:sz w:val="20"/>
                <w:szCs w:val="20"/>
              </w:rPr>
              <w:t>Petugas Keuangan</w:t>
            </w:r>
          </w:p>
        </w:tc>
      </w:tr>
      <w:tr w:rsidR="00227DD2" w:rsidRPr="00472858" w14:paraId="6FAD4AE8" w14:textId="6593C63E" w:rsidTr="00973A41">
        <w:tc>
          <w:tcPr>
            <w:tcW w:w="621" w:type="pct"/>
          </w:tcPr>
          <w:p w14:paraId="5510AABA" w14:textId="77777777" w:rsidR="00227DD2" w:rsidRPr="00472858" w:rsidRDefault="00227DD2" w:rsidP="00221983">
            <w:pPr>
              <w:pStyle w:val="ListParagraph"/>
              <w:numPr>
                <w:ilvl w:val="0"/>
                <w:numId w:val="20"/>
              </w:numPr>
              <w:spacing w:after="0" w:line="240" w:lineRule="auto"/>
              <w:ind w:left="360"/>
              <w:jc w:val="left"/>
              <w:rPr>
                <w:rFonts w:ascii="Cambria" w:hAnsi="Cambria"/>
                <w:sz w:val="20"/>
                <w:szCs w:val="20"/>
              </w:rPr>
            </w:pPr>
          </w:p>
        </w:tc>
        <w:tc>
          <w:tcPr>
            <w:tcW w:w="1376" w:type="pct"/>
          </w:tcPr>
          <w:p w14:paraId="7B727A22" w14:textId="77777777" w:rsidR="00227DD2" w:rsidRPr="00472858" w:rsidRDefault="00227DD2" w:rsidP="00221983">
            <w:pPr>
              <w:spacing w:line="240" w:lineRule="auto"/>
              <w:ind w:left="0" w:firstLine="0"/>
              <w:jc w:val="left"/>
              <w:rPr>
                <w:sz w:val="20"/>
                <w:szCs w:val="20"/>
              </w:rPr>
            </w:pPr>
            <w:r w:rsidRPr="00472858">
              <w:rPr>
                <w:sz w:val="20"/>
                <w:szCs w:val="20"/>
              </w:rPr>
              <w:t>Login sebagai petugas keuangan</w:t>
            </w:r>
          </w:p>
        </w:tc>
        <w:tc>
          <w:tcPr>
            <w:tcW w:w="3003" w:type="pct"/>
          </w:tcPr>
          <w:p w14:paraId="71C45F03" w14:textId="77777777" w:rsidR="00227DD2" w:rsidRPr="00472858" w:rsidRDefault="00227DD2" w:rsidP="00221983">
            <w:pPr>
              <w:spacing w:line="240" w:lineRule="auto"/>
              <w:ind w:left="0" w:firstLine="0"/>
              <w:jc w:val="left"/>
              <w:rPr>
                <w:sz w:val="20"/>
                <w:szCs w:val="20"/>
              </w:rPr>
            </w:pPr>
            <w:r w:rsidRPr="00472858">
              <w:rPr>
                <w:sz w:val="20"/>
                <w:szCs w:val="20"/>
              </w:rPr>
              <w:t>Fungsi login sebagai petugas keuangan berjalan dengan benar.</w:t>
            </w:r>
          </w:p>
        </w:tc>
      </w:tr>
      <w:tr w:rsidR="00227DD2" w:rsidRPr="00472858" w14:paraId="4EB914E3" w14:textId="504204FD" w:rsidTr="00973A41">
        <w:tc>
          <w:tcPr>
            <w:tcW w:w="621" w:type="pct"/>
          </w:tcPr>
          <w:p w14:paraId="661F99E5" w14:textId="77777777" w:rsidR="00227DD2" w:rsidRPr="00472858" w:rsidRDefault="00227DD2" w:rsidP="00221983">
            <w:pPr>
              <w:pStyle w:val="ListParagraph"/>
              <w:numPr>
                <w:ilvl w:val="0"/>
                <w:numId w:val="20"/>
              </w:numPr>
              <w:spacing w:after="0" w:line="240" w:lineRule="auto"/>
              <w:ind w:left="360"/>
              <w:jc w:val="left"/>
              <w:rPr>
                <w:rFonts w:ascii="Cambria" w:hAnsi="Cambria"/>
                <w:sz w:val="20"/>
                <w:szCs w:val="20"/>
              </w:rPr>
            </w:pPr>
          </w:p>
        </w:tc>
        <w:tc>
          <w:tcPr>
            <w:tcW w:w="1376" w:type="pct"/>
          </w:tcPr>
          <w:p w14:paraId="655FCA85" w14:textId="77777777" w:rsidR="00227DD2" w:rsidRPr="00472858" w:rsidRDefault="00227DD2" w:rsidP="00221983">
            <w:pPr>
              <w:spacing w:line="240" w:lineRule="auto"/>
              <w:ind w:left="0" w:firstLine="0"/>
              <w:jc w:val="left"/>
              <w:rPr>
                <w:sz w:val="20"/>
                <w:szCs w:val="20"/>
              </w:rPr>
            </w:pPr>
            <w:r w:rsidRPr="00472858">
              <w:rPr>
                <w:sz w:val="20"/>
                <w:szCs w:val="20"/>
              </w:rPr>
              <w:t xml:space="preserve">Mengelola  kwitansi </w:t>
            </w:r>
          </w:p>
        </w:tc>
        <w:tc>
          <w:tcPr>
            <w:tcW w:w="3003" w:type="pct"/>
          </w:tcPr>
          <w:p w14:paraId="26E93279" w14:textId="77777777" w:rsidR="00227DD2" w:rsidRPr="00472858" w:rsidRDefault="00227DD2" w:rsidP="00221983">
            <w:pPr>
              <w:spacing w:line="240" w:lineRule="auto"/>
              <w:ind w:left="0" w:firstLine="0"/>
              <w:jc w:val="left"/>
              <w:rPr>
                <w:sz w:val="20"/>
                <w:szCs w:val="20"/>
              </w:rPr>
            </w:pPr>
            <w:r w:rsidRPr="00472858">
              <w:rPr>
                <w:sz w:val="20"/>
                <w:szCs w:val="20"/>
              </w:rPr>
              <w:t>Fungsi untuk mencetak kwitansi, mengupload kwitansi, dan melakukan validasi dokumen berjalan dengan benar.</w:t>
            </w:r>
          </w:p>
        </w:tc>
      </w:tr>
      <w:tr w:rsidR="00227DD2" w:rsidRPr="00472858" w14:paraId="010552FB" w14:textId="45E1E98E" w:rsidTr="00973A41">
        <w:tc>
          <w:tcPr>
            <w:tcW w:w="621" w:type="pct"/>
          </w:tcPr>
          <w:p w14:paraId="2D633350" w14:textId="77777777" w:rsidR="00227DD2" w:rsidRPr="00472858" w:rsidRDefault="00227DD2" w:rsidP="00221983">
            <w:pPr>
              <w:pStyle w:val="ListParagraph"/>
              <w:numPr>
                <w:ilvl w:val="0"/>
                <w:numId w:val="20"/>
              </w:numPr>
              <w:spacing w:after="0" w:line="240" w:lineRule="auto"/>
              <w:ind w:left="360"/>
              <w:jc w:val="left"/>
              <w:rPr>
                <w:rFonts w:ascii="Cambria" w:hAnsi="Cambria"/>
                <w:sz w:val="20"/>
                <w:szCs w:val="20"/>
              </w:rPr>
            </w:pPr>
            <w:r w:rsidRPr="00472858">
              <w:rPr>
                <w:rFonts w:ascii="Cambria" w:hAnsi="Cambria"/>
                <w:sz w:val="20"/>
                <w:szCs w:val="20"/>
              </w:rPr>
              <w:t xml:space="preserve"> </w:t>
            </w:r>
          </w:p>
        </w:tc>
        <w:tc>
          <w:tcPr>
            <w:tcW w:w="1376" w:type="pct"/>
          </w:tcPr>
          <w:p w14:paraId="51B45EA6" w14:textId="77777777" w:rsidR="00227DD2" w:rsidRPr="00472858" w:rsidRDefault="00227DD2" w:rsidP="00221983">
            <w:pPr>
              <w:spacing w:line="240" w:lineRule="auto"/>
              <w:ind w:left="0" w:firstLine="0"/>
              <w:jc w:val="left"/>
              <w:rPr>
                <w:sz w:val="20"/>
                <w:szCs w:val="20"/>
              </w:rPr>
            </w:pPr>
            <w:r w:rsidRPr="00472858">
              <w:rPr>
                <w:sz w:val="20"/>
                <w:szCs w:val="20"/>
              </w:rPr>
              <w:t>Mengelola laporan</w:t>
            </w:r>
          </w:p>
        </w:tc>
        <w:tc>
          <w:tcPr>
            <w:tcW w:w="3003" w:type="pct"/>
          </w:tcPr>
          <w:p w14:paraId="0F9FF74D" w14:textId="77777777" w:rsidR="00227DD2" w:rsidRPr="00472858" w:rsidRDefault="00227DD2" w:rsidP="00221983">
            <w:pPr>
              <w:spacing w:line="240" w:lineRule="auto"/>
              <w:ind w:left="0" w:firstLine="0"/>
              <w:jc w:val="left"/>
              <w:rPr>
                <w:sz w:val="20"/>
                <w:szCs w:val="20"/>
              </w:rPr>
            </w:pPr>
            <w:r w:rsidRPr="00472858">
              <w:rPr>
                <w:sz w:val="20"/>
                <w:szCs w:val="20"/>
              </w:rPr>
              <w:t>Fungsi untuk melihat, dan mencetak keseluruhan dokumen berjalan dengan benar.</w:t>
            </w:r>
          </w:p>
        </w:tc>
      </w:tr>
      <w:tr w:rsidR="00227DD2" w:rsidRPr="00472858" w14:paraId="77857CAA" w14:textId="060D526E" w:rsidTr="00EB3D2B">
        <w:trPr>
          <w:trHeight w:val="358"/>
        </w:trPr>
        <w:tc>
          <w:tcPr>
            <w:tcW w:w="621" w:type="pct"/>
          </w:tcPr>
          <w:p w14:paraId="444D24ED" w14:textId="77777777" w:rsidR="00227DD2" w:rsidRPr="00472858" w:rsidRDefault="00227DD2" w:rsidP="00221983">
            <w:pPr>
              <w:pStyle w:val="ListParagraph"/>
              <w:numPr>
                <w:ilvl w:val="0"/>
                <w:numId w:val="20"/>
              </w:numPr>
              <w:spacing w:after="0" w:line="240" w:lineRule="auto"/>
              <w:ind w:left="360"/>
              <w:jc w:val="left"/>
              <w:rPr>
                <w:rFonts w:ascii="Cambria" w:hAnsi="Cambria"/>
                <w:sz w:val="20"/>
                <w:szCs w:val="20"/>
              </w:rPr>
            </w:pPr>
          </w:p>
        </w:tc>
        <w:tc>
          <w:tcPr>
            <w:tcW w:w="1376" w:type="pct"/>
          </w:tcPr>
          <w:p w14:paraId="5E8E6559" w14:textId="77777777" w:rsidR="00227DD2" w:rsidRPr="00472858" w:rsidRDefault="00227DD2" w:rsidP="00221983">
            <w:pPr>
              <w:spacing w:line="240" w:lineRule="auto"/>
              <w:ind w:left="0" w:firstLine="0"/>
              <w:jc w:val="left"/>
              <w:rPr>
                <w:sz w:val="20"/>
                <w:szCs w:val="20"/>
              </w:rPr>
            </w:pPr>
            <w:r w:rsidRPr="00472858">
              <w:rPr>
                <w:sz w:val="20"/>
                <w:szCs w:val="20"/>
              </w:rPr>
              <w:t>Logout</w:t>
            </w:r>
          </w:p>
        </w:tc>
        <w:tc>
          <w:tcPr>
            <w:tcW w:w="3003" w:type="pct"/>
          </w:tcPr>
          <w:p w14:paraId="17D2F70E" w14:textId="77777777" w:rsidR="00227DD2" w:rsidRPr="00472858" w:rsidRDefault="00227DD2" w:rsidP="00221983">
            <w:pPr>
              <w:spacing w:line="240" w:lineRule="auto"/>
              <w:ind w:left="0" w:firstLine="0"/>
              <w:jc w:val="left"/>
              <w:rPr>
                <w:sz w:val="20"/>
                <w:szCs w:val="20"/>
              </w:rPr>
            </w:pPr>
            <w:r w:rsidRPr="00472858">
              <w:rPr>
                <w:sz w:val="20"/>
                <w:szCs w:val="20"/>
              </w:rPr>
              <w:t>Fungsi logout berjalan dengan benar.</w:t>
            </w:r>
          </w:p>
        </w:tc>
      </w:tr>
    </w:tbl>
    <w:p w14:paraId="1CBE661E" w14:textId="77777777" w:rsidR="0022371D" w:rsidRPr="00227DD2" w:rsidRDefault="0022371D" w:rsidP="0022371D">
      <w:pPr>
        <w:ind w:left="0" w:firstLine="0"/>
      </w:pPr>
    </w:p>
    <w:p w14:paraId="613B4333" w14:textId="2A51B6BD" w:rsidR="004C5D1B" w:rsidRPr="0009410E" w:rsidRDefault="007521D4" w:rsidP="0009410E">
      <w:pPr>
        <w:pStyle w:val="Caption"/>
        <w:jc w:val="center"/>
        <w:rPr>
          <w:color w:val="auto"/>
          <w:sz w:val="24"/>
          <w:szCs w:val="24"/>
        </w:rPr>
      </w:pPr>
      <w:bookmarkStart w:id="175" w:name="_Toc132706586"/>
      <w:r w:rsidRPr="0009410E">
        <w:rPr>
          <w:color w:val="auto"/>
          <w:sz w:val="20"/>
          <w:szCs w:val="20"/>
        </w:rPr>
        <w:t xml:space="preserve">Tabel </w:t>
      </w:r>
      <w:r w:rsidR="0009410E">
        <w:rPr>
          <w:color w:val="auto"/>
          <w:sz w:val="20"/>
          <w:szCs w:val="20"/>
        </w:rPr>
        <w:t>3</w:t>
      </w:r>
      <w:r w:rsidR="00EE333E">
        <w:rPr>
          <w:color w:val="auto"/>
          <w:sz w:val="20"/>
          <w:szCs w:val="20"/>
        </w:rPr>
        <w:t>.</w:t>
      </w:r>
      <w:r w:rsidR="00EE333E">
        <w:rPr>
          <w:color w:val="auto"/>
          <w:sz w:val="20"/>
          <w:szCs w:val="20"/>
        </w:rPr>
        <w:fldChar w:fldCharType="begin"/>
      </w:r>
      <w:r w:rsidR="00EE333E">
        <w:rPr>
          <w:color w:val="auto"/>
          <w:sz w:val="20"/>
          <w:szCs w:val="20"/>
        </w:rPr>
        <w:instrText xml:space="preserve"> SEQ Tabel \* ARABIC \s 1 </w:instrText>
      </w:r>
      <w:r w:rsidR="00EE333E">
        <w:rPr>
          <w:color w:val="auto"/>
          <w:sz w:val="20"/>
          <w:szCs w:val="20"/>
        </w:rPr>
        <w:fldChar w:fldCharType="separate"/>
      </w:r>
      <w:r w:rsidR="003D442F">
        <w:rPr>
          <w:noProof/>
          <w:color w:val="auto"/>
          <w:sz w:val="20"/>
          <w:szCs w:val="20"/>
        </w:rPr>
        <w:t>5</w:t>
      </w:r>
      <w:r w:rsidR="00EE333E">
        <w:rPr>
          <w:color w:val="auto"/>
          <w:sz w:val="20"/>
          <w:szCs w:val="20"/>
        </w:rPr>
        <w:fldChar w:fldCharType="end"/>
      </w:r>
      <w:r w:rsidRPr="0009410E">
        <w:rPr>
          <w:color w:val="auto"/>
          <w:sz w:val="20"/>
          <w:szCs w:val="20"/>
        </w:rPr>
        <w:t xml:space="preserve"> Instrumen Pengujian Dokumen Blackbox Testing </w:t>
      </w:r>
      <w:r w:rsidR="0047750A">
        <w:rPr>
          <w:color w:val="auto"/>
          <w:sz w:val="20"/>
          <w:szCs w:val="20"/>
        </w:rPr>
        <w:t>Karakteristik</w:t>
      </w:r>
      <w:r w:rsidRPr="0009410E">
        <w:rPr>
          <w:color w:val="auto"/>
          <w:sz w:val="20"/>
          <w:szCs w:val="20"/>
        </w:rPr>
        <w:t xml:space="preserve"> Functional Correctness</w:t>
      </w:r>
      <w:bookmarkEnd w:id="175"/>
    </w:p>
    <w:tbl>
      <w:tblPr>
        <w:tblStyle w:val="TableGrid0"/>
        <w:tblW w:w="5000" w:type="pct"/>
        <w:tblLook w:val="04A0" w:firstRow="1" w:lastRow="0" w:firstColumn="1" w:lastColumn="0" w:noHBand="0" w:noVBand="1"/>
      </w:tblPr>
      <w:tblGrid>
        <w:gridCol w:w="679"/>
        <w:gridCol w:w="1650"/>
        <w:gridCol w:w="3500"/>
      </w:tblGrid>
      <w:tr w:rsidR="00227DD2" w:rsidRPr="00227DD2" w14:paraId="38A92731" w14:textId="5ADE68CB" w:rsidTr="00973A41">
        <w:trPr>
          <w:trHeight w:val="422"/>
        </w:trPr>
        <w:tc>
          <w:tcPr>
            <w:tcW w:w="583" w:type="pct"/>
          </w:tcPr>
          <w:p w14:paraId="40F153E1" w14:textId="77777777" w:rsidR="00227DD2" w:rsidRPr="00227DD2" w:rsidRDefault="00227DD2" w:rsidP="00221983">
            <w:pPr>
              <w:spacing w:line="240" w:lineRule="auto"/>
              <w:ind w:left="0" w:firstLine="0"/>
              <w:jc w:val="center"/>
              <w:rPr>
                <w:b/>
                <w:bCs/>
                <w:sz w:val="20"/>
                <w:szCs w:val="20"/>
              </w:rPr>
            </w:pPr>
            <w:r w:rsidRPr="00227DD2">
              <w:rPr>
                <w:b/>
                <w:bCs/>
                <w:sz w:val="20"/>
                <w:szCs w:val="20"/>
              </w:rPr>
              <w:t>No</w:t>
            </w:r>
          </w:p>
        </w:tc>
        <w:tc>
          <w:tcPr>
            <w:tcW w:w="1415" w:type="pct"/>
          </w:tcPr>
          <w:p w14:paraId="052BBEBA" w14:textId="77777777" w:rsidR="00227DD2" w:rsidRPr="00227DD2" w:rsidRDefault="00227DD2" w:rsidP="00221983">
            <w:pPr>
              <w:spacing w:line="240" w:lineRule="auto"/>
              <w:ind w:left="0" w:firstLine="0"/>
              <w:jc w:val="center"/>
              <w:rPr>
                <w:b/>
                <w:bCs/>
                <w:sz w:val="20"/>
                <w:szCs w:val="20"/>
              </w:rPr>
            </w:pPr>
            <w:r w:rsidRPr="00227DD2">
              <w:rPr>
                <w:b/>
                <w:bCs/>
                <w:sz w:val="20"/>
                <w:szCs w:val="20"/>
              </w:rPr>
              <w:t>Fungsi</w:t>
            </w:r>
          </w:p>
        </w:tc>
        <w:tc>
          <w:tcPr>
            <w:tcW w:w="3003" w:type="pct"/>
          </w:tcPr>
          <w:p w14:paraId="7A408CD4" w14:textId="77777777" w:rsidR="00227DD2" w:rsidRPr="00227DD2" w:rsidRDefault="00227DD2" w:rsidP="00221983">
            <w:pPr>
              <w:spacing w:line="240" w:lineRule="auto"/>
              <w:ind w:left="0" w:firstLine="0"/>
              <w:jc w:val="center"/>
              <w:rPr>
                <w:b/>
                <w:bCs/>
                <w:sz w:val="20"/>
                <w:szCs w:val="20"/>
              </w:rPr>
            </w:pPr>
            <w:r w:rsidRPr="00227DD2">
              <w:rPr>
                <w:b/>
                <w:bCs/>
                <w:sz w:val="20"/>
                <w:szCs w:val="20"/>
              </w:rPr>
              <w:t>Hasil Yang Diharapkan</w:t>
            </w:r>
          </w:p>
        </w:tc>
      </w:tr>
      <w:tr w:rsidR="00227DD2" w:rsidRPr="00227DD2" w14:paraId="3A206C58" w14:textId="326B66A5" w:rsidTr="00227DD2">
        <w:trPr>
          <w:trHeight w:val="422"/>
        </w:trPr>
        <w:tc>
          <w:tcPr>
            <w:tcW w:w="5000" w:type="pct"/>
            <w:gridSpan w:val="3"/>
          </w:tcPr>
          <w:p w14:paraId="353E827B" w14:textId="5D1686BE" w:rsidR="00227DD2" w:rsidRPr="00227DD2" w:rsidRDefault="00227DD2" w:rsidP="00221983">
            <w:pPr>
              <w:spacing w:line="240" w:lineRule="auto"/>
              <w:ind w:left="-112" w:firstLine="0"/>
              <w:jc w:val="center"/>
              <w:rPr>
                <w:b/>
                <w:bCs/>
                <w:sz w:val="20"/>
                <w:szCs w:val="20"/>
              </w:rPr>
            </w:pPr>
            <w:r w:rsidRPr="00227DD2">
              <w:rPr>
                <w:b/>
                <w:bCs/>
                <w:sz w:val="20"/>
                <w:szCs w:val="20"/>
              </w:rPr>
              <w:t>Umum</w:t>
            </w:r>
          </w:p>
        </w:tc>
      </w:tr>
      <w:tr w:rsidR="00227DD2" w:rsidRPr="00227DD2" w14:paraId="5084E906" w14:textId="073B7C36" w:rsidTr="00973A41">
        <w:tc>
          <w:tcPr>
            <w:tcW w:w="583" w:type="pct"/>
          </w:tcPr>
          <w:p w14:paraId="28601316" w14:textId="77777777" w:rsidR="00227DD2" w:rsidRPr="00227DD2" w:rsidRDefault="00227DD2" w:rsidP="00221983">
            <w:pPr>
              <w:pStyle w:val="ListParagraph"/>
              <w:numPr>
                <w:ilvl w:val="0"/>
                <w:numId w:val="21"/>
              </w:numPr>
              <w:spacing w:after="0" w:line="240" w:lineRule="auto"/>
              <w:jc w:val="left"/>
              <w:rPr>
                <w:rFonts w:ascii="Cambria" w:hAnsi="Cambria"/>
                <w:sz w:val="20"/>
                <w:szCs w:val="20"/>
              </w:rPr>
            </w:pPr>
          </w:p>
        </w:tc>
        <w:tc>
          <w:tcPr>
            <w:tcW w:w="1415" w:type="pct"/>
          </w:tcPr>
          <w:p w14:paraId="08C90771" w14:textId="77777777" w:rsidR="00227DD2" w:rsidRPr="00227DD2" w:rsidRDefault="00227DD2" w:rsidP="00221983">
            <w:pPr>
              <w:spacing w:line="240" w:lineRule="auto"/>
              <w:ind w:left="0" w:firstLine="0"/>
              <w:rPr>
                <w:sz w:val="20"/>
                <w:szCs w:val="20"/>
              </w:rPr>
            </w:pPr>
            <w:r w:rsidRPr="00227DD2">
              <w:rPr>
                <w:sz w:val="20"/>
                <w:szCs w:val="20"/>
              </w:rPr>
              <w:t>Identifikasi username dan password.</w:t>
            </w:r>
          </w:p>
        </w:tc>
        <w:tc>
          <w:tcPr>
            <w:tcW w:w="3003" w:type="pct"/>
          </w:tcPr>
          <w:p w14:paraId="232F225D" w14:textId="77777777" w:rsidR="00227DD2" w:rsidRPr="00227DD2" w:rsidRDefault="00227DD2" w:rsidP="00221983">
            <w:pPr>
              <w:spacing w:line="240" w:lineRule="auto"/>
              <w:ind w:left="0" w:firstLine="0"/>
              <w:rPr>
                <w:sz w:val="20"/>
                <w:szCs w:val="20"/>
              </w:rPr>
            </w:pPr>
            <w:r w:rsidRPr="00227DD2">
              <w:rPr>
                <w:sz w:val="20"/>
                <w:szCs w:val="20"/>
              </w:rPr>
              <w:t>Fungsi untuk masuk ke sistem informasi berjalan dengan benar.</w:t>
            </w:r>
          </w:p>
        </w:tc>
      </w:tr>
      <w:tr w:rsidR="00227DD2" w:rsidRPr="00227DD2" w14:paraId="41674667" w14:textId="229095F2" w:rsidTr="00227DD2">
        <w:tc>
          <w:tcPr>
            <w:tcW w:w="5000" w:type="pct"/>
            <w:gridSpan w:val="3"/>
          </w:tcPr>
          <w:p w14:paraId="6B629E7E" w14:textId="62216944" w:rsidR="00227DD2" w:rsidRPr="00227DD2" w:rsidRDefault="00227DD2" w:rsidP="00221983">
            <w:pPr>
              <w:spacing w:line="240" w:lineRule="auto"/>
              <w:ind w:left="0" w:firstLine="0"/>
              <w:jc w:val="center"/>
              <w:rPr>
                <w:b/>
                <w:bCs/>
                <w:sz w:val="20"/>
                <w:szCs w:val="20"/>
              </w:rPr>
            </w:pPr>
            <w:r w:rsidRPr="00227DD2">
              <w:rPr>
                <w:b/>
                <w:bCs/>
                <w:sz w:val="20"/>
                <w:szCs w:val="20"/>
              </w:rPr>
              <w:t>Admin</w:t>
            </w:r>
          </w:p>
        </w:tc>
      </w:tr>
      <w:tr w:rsidR="00227DD2" w:rsidRPr="00227DD2" w14:paraId="644A3C5E" w14:textId="5154151D" w:rsidTr="00973A41">
        <w:tc>
          <w:tcPr>
            <w:tcW w:w="583" w:type="pct"/>
          </w:tcPr>
          <w:p w14:paraId="087B536B" w14:textId="77777777" w:rsidR="00227DD2" w:rsidRPr="00227DD2" w:rsidRDefault="00227DD2" w:rsidP="00221983">
            <w:pPr>
              <w:pStyle w:val="ListParagraph"/>
              <w:numPr>
                <w:ilvl w:val="0"/>
                <w:numId w:val="22"/>
              </w:numPr>
              <w:spacing w:after="0" w:line="240" w:lineRule="auto"/>
              <w:jc w:val="left"/>
              <w:rPr>
                <w:rFonts w:ascii="Cambria" w:hAnsi="Cambria"/>
                <w:sz w:val="20"/>
                <w:szCs w:val="20"/>
              </w:rPr>
            </w:pPr>
          </w:p>
        </w:tc>
        <w:tc>
          <w:tcPr>
            <w:tcW w:w="1415" w:type="pct"/>
          </w:tcPr>
          <w:p w14:paraId="7E3BECEF" w14:textId="77777777" w:rsidR="00227DD2" w:rsidRPr="00227DD2" w:rsidRDefault="00227DD2" w:rsidP="00221983">
            <w:pPr>
              <w:spacing w:line="240" w:lineRule="auto"/>
              <w:ind w:left="0" w:firstLine="0"/>
              <w:rPr>
                <w:sz w:val="20"/>
                <w:szCs w:val="20"/>
              </w:rPr>
            </w:pPr>
            <w:r w:rsidRPr="00227DD2">
              <w:rPr>
                <w:sz w:val="20"/>
                <w:szCs w:val="20"/>
              </w:rPr>
              <w:t>Menampilkan data load yang dipisahkan berdasarkan desa</w:t>
            </w:r>
          </w:p>
        </w:tc>
        <w:tc>
          <w:tcPr>
            <w:tcW w:w="3003" w:type="pct"/>
          </w:tcPr>
          <w:p w14:paraId="5BFD8E73" w14:textId="77777777" w:rsidR="00227DD2" w:rsidRPr="00227DD2" w:rsidRDefault="00227DD2" w:rsidP="00221983">
            <w:pPr>
              <w:spacing w:line="240" w:lineRule="auto"/>
              <w:ind w:left="0" w:firstLine="0"/>
              <w:rPr>
                <w:sz w:val="20"/>
                <w:szCs w:val="20"/>
              </w:rPr>
            </w:pPr>
            <w:r w:rsidRPr="00227DD2">
              <w:rPr>
                <w:sz w:val="20"/>
                <w:szCs w:val="20"/>
              </w:rPr>
              <w:t>Fungsi untuk menampilkan data load yang dipisahkan berdasarkan desa berjalan dengan benar.</w:t>
            </w:r>
          </w:p>
        </w:tc>
      </w:tr>
      <w:tr w:rsidR="00227DD2" w:rsidRPr="00227DD2" w14:paraId="623F51B8" w14:textId="197F4234" w:rsidTr="00973A41">
        <w:tc>
          <w:tcPr>
            <w:tcW w:w="583" w:type="pct"/>
          </w:tcPr>
          <w:p w14:paraId="0EFADED5" w14:textId="77777777" w:rsidR="00227DD2" w:rsidRPr="00227DD2" w:rsidRDefault="00227DD2" w:rsidP="00221983">
            <w:pPr>
              <w:pStyle w:val="ListParagraph"/>
              <w:numPr>
                <w:ilvl w:val="0"/>
                <w:numId w:val="22"/>
              </w:numPr>
              <w:spacing w:after="0" w:line="240" w:lineRule="auto"/>
              <w:jc w:val="left"/>
              <w:rPr>
                <w:rFonts w:ascii="Cambria" w:hAnsi="Cambria"/>
                <w:sz w:val="20"/>
                <w:szCs w:val="20"/>
              </w:rPr>
            </w:pPr>
          </w:p>
        </w:tc>
        <w:tc>
          <w:tcPr>
            <w:tcW w:w="1415" w:type="pct"/>
          </w:tcPr>
          <w:p w14:paraId="49434E72" w14:textId="77777777" w:rsidR="00227DD2" w:rsidRPr="00227DD2" w:rsidRDefault="00227DD2" w:rsidP="00221983">
            <w:pPr>
              <w:spacing w:line="240" w:lineRule="auto"/>
              <w:ind w:left="0" w:firstLine="0"/>
              <w:rPr>
                <w:sz w:val="20"/>
                <w:szCs w:val="20"/>
              </w:rPr>
            </w:pPr>
            <w:r w:rsidRPr="00227DD2">
              <w:rPr>
                <w:sz w:val="20"/>
                <w:szCs w:val="20"/>
              </w:rPr>
              <w:t>Mencetak data load yang dipisahkan berdasarkan desa berjalan dengan benar</w:t>
            </w:r>
          </w:p>
        </w:tc>
        <w:tc>
          <w:tcPr>
            <w:tcW w:w="3003" w:type="pct"/>
          </w:tcPr>
          <w:p w14:paraId="362546AD" w14:textId="77777777" w:rsidR="00227DD2" w:rsidRPr="00227DD2" w:rsidRDefault="00227DD2" w:rsidP="00221983">
            <w:pPr>
              <w:spacing w:line="240" w:lineRule="auto"/>
              <w:ind w:left="0" w:firstLine="0"/>
              <w:rPr>
                <w:sz w:val="20"/>
                <w:szCs w:val="20"/>
              </w:rPr>
            </w:pPr>
            <w:r w:rsidRPr="00227DD2">
              <w:rPr>
                <w:sz w:val="20"/>
                <w:szCs w:val="20"/>
              </w:rPr>
              <w:t>Fungsi untuk mencetak data load yang dipisahkan berdasarkan desa berjalan dengan benar.</w:t>
            </w:r>
          </w:p>
        </w:tc>
      </w:tr>
      <w:tr w:rsidR="00227DD2" w:rsidRPr="00227DD2" w14:paraId="14B12D5B" w14:textId="3283C438" w:rsidTr="00973A41">
        <w:tc>
          <w:tcPr>
            <w:tcW w:w="583" w:type="pct"/>
          </w:tcPr>
          <w:p w14:paraId="322EFBDA" w14:textId="77777777" w:rsidR="00227DD2" w:rsidRPr="00227DD2" w:rsidRDefault="00227DD2" w:rsidP="00221983">
            <w:pPr>
              <w:pStyle w:val="ListParagraph"/>
              <w:numPr>
                <w:ilvl w:val="0"/>
                <w:numId w:val="22"/>
              </w:numPr>
              <w:spacing w:after="0" w:line="240" w:lineRule="auto"/>
              <w:jc w:val="left"/>
              <w:rPr>
                <w:rFonts w:ascii="Cambria" w:hAnsi="Cambria"/>
                <w:sz w:val="20"/>
                <w:szCs w:val="20"/>
              </w:rPr>
            </w:pPr>
          </w:p>
        </w:tc>
        <w:tc>
          <w:tcPr>
            <w:tcW w:w="1415" w:type="pct"/>
          </w:tcPr>
          <w:p w14:paraId="4F80A546" w14:textId="77777777" w:rsidR="00227DD2" w:rsidRPr="00227DD2" w:rsidRDefault="00227DD2" w:rsidP="00221983">
            <w:pPr>
              <w:spacing w:line="240" w:lineRule="auto"/>
              <w:ind w:left="0" w:firstLine="0"/>
              <w:rPr>
                <w:sz w:val="20"/>
                <w:szCs w:val="20"/>
              </w:rPr>
            </w:pPr>
            <w:r w:rsidRPr="00227DD2">
              <w:rPr>
                <w:sz w:val="20"/>
                <w:szCs w:val="20"/>
              </w:rPr>
              <w:t>Menampilkan data load sesuai dengan yang ditentukan.</w:t>
            </w:r>
          </w:p>
        </w:tc>
        <w:tc>
          <w:tcPr>
            <w:tcW w:w="3003" w:type="pct"/>
          </w:tcPr>
          <w:p w14:paraId="1551486C" w14:textId="77777777" w:rsidR="00227DD2" w:rsidRPr="00227DD2" w:rsidRDefault="00227DD2" w:rsidP="00221983">
            <w:pPr>
              <w:spacing w:line="240" w:lineRule="auto"/>
              <w:ind w:left="0" w:firstLine="0"/>
              <w:rPr>
                <w:sz w:val="20"/>
                <w:szCs w:val="20"/>
              </w:rPr>
            </w:pPr>
            <w:r w:rsidRPr="00227DD2">
              <w:rPr>
                <w:sz w:val="20"/>
                <w:szCs w:val="20"/>
              </w:rPr>
              <w:t>Fungsi untuk menampilkan data load sesuai dengan yang ditentukan berjalan dengan benar.</w:t>
            </w:r>
          </w:p>
        </w:tc>
      </w:tr>
      <w:tr w:rsidR="00227DD2" w:rsidRPr="00227DD2" w14:paraId="3B6C995C" w14:textId="44175E8B" w:rsidTr="00973A41">
        <w:tc>
          <w:tcPr>
            <w:tcW w:w="583" w:type="pct"/>
          </w:tcPr>
          <w:p w14:paraId="6C25C0C4" w14:textId="77777777" w:rsidR="00227DD2" w:rsidRPr="00227DD2" w:rsidRDefault="00227DD2" w:rsidP="00221983">
            <w:pPr>
              <w:pStyle w:val="ListParagraph"/>
              <w:numPr>
                <w:ilvl w:val="0"/>
                <w:numId w:val="22"/>
              </w:numPr>
              <w:spacing w:after="0" w:line="240" w:lineRule="auto"/>
              <w:jc w:val="left"/>
              <w:rPr>
                <w:rFonts w:ascii="Cambria" w:hAnsi="Cambria"/>
                <w:sz w:val="20"/>
                <w:szCs w:val="20"/>
              </w:rPr>
            </w:pPr>
          </w:p>
        </w:tc>
        <w:tc>
          <w:tcPr>
            <w:tcW w:w="1415" w:type="pct"/>
          </w:tcPr>
          <w:p w14:paraId="7F610EB1" w14:textId="77777777" w:rsidR="00227DD2" w:rsidRPr="00227DD2" w:rsidRDefault="00227DD2" w:rsidP="00221983">
            <w:pPr>
              <w:spacing w:line="240" w:lineRule="auto"/>
              <w:ind w:left="0" w:firstLine="0"/>
              <w:rPr>
                <w:sz w:val="20"/>
                <w:szCs w:val="20"/>
              </w:rPr>
            </w:pPr>
            <w:r w:rsidRPr="00227DD2">
              <w:rPr>
                <w:sz w:val="20"/>
                <w:szCs w:val="20"/>
              </w:rPr>
              <w:t>Menampilkan surat tugas sesuai dengan yang ditentukan</w:t>
            </w:r>
          </w:p>
        </w:tc>
        <w:tc>
          <w:tcPr>
            <w:tcW w:w="3003" w:type="pct"/>
          </w:tcPr>
          <w:p w14:paraId="497DA74B" w14:textId="77777777" w:rsidR="00227DD2" w:rsidRPr="00227DD2" w:rsidRDefault="00227DD2" w:rsidP="00221983">
            <w:pPr>
              <w:spacing w:line="240" w:lineRule="auto"/>
              <w:ind w:left="0" w:firstLine="0"/>
              <w:rPr>
                <w:sz w:val="20"/>
                <w:szCs w:val="20"/>
              </w:rPr>
            </w:pPr>
            <w:r w:rsidRPr="00227DD2">
              <w:rPr>
                <w:sz w:val="20"/>
                <w:szCs w:val="20"/>
              </w:rPr>
              <w:t>Fungsi untuk menampilkan surat tugas sesuai dengan yang ditentukan berjalan dengan benar</w:t>
            </w:r>
          </w:p>
        </w:tc>
      </w:tr>
      <w:tr w:rsidR="00227DD2" w:rsidRPr="00227DD2" w14:paraId="32D4C23B" w14:textId="4D7E8935" w:rsidTr="00973A41">
        <w:tc>
          <w:tcPr>
            <w:tcW w:w="583" w:type="pct"/>
          </w:tcPr>
          <w:p w14:paraId="50443018" w14:textId="77777777" w:rsidR="00227DD2" w:rsidRPr="00227DD2" w:rsidRDefault="00227DD2" w:rsidP="00221983">
            <w:pPr>
              <w:pStyle w:val="ListParagraph"/>
              <w:numPr>
                <w:ilvl w:val="0"/>
                <w:numId w:val="22"/>
              </w:numPr>
              <w:spacing w:after="0" w:line="240" w:lineRule="auto"/>
              <w:jc w:val="left"/>
              <w:rPr>
                <w:rFonts w:ascii="Cambria" w:hAnsi="Cambria"/>
                <w:sz w:val="20"/>
                <w:szCs w:val="20"/>
              </w:rPr>
            </w:pPr>
          </w:p>
        </w:tc>
        <w:tc>
          <w:tcPr>
            <w:tcW w:w="1415" w:type="pct"/>
          </w:tcPr>
          <w:p w14:paraId="62F5E21B" w14:textId="77777777" w:rsidR="00227DD2" w:rsidRPr="00227DD2" w:rsidRDefault="00227DD2" w:rsidP="00221983">
            <w:pPr>
              <w:spacing w:line="240" w:lineRule="auto"/>
              <w:ind w:left="0" w:firstLine="0"/>
              <w:rPr>
                <w:sz w:val="20"/>
                <w:szCs w:val="20"/>
              </w:rPr>
            </w:pPr>
            <w:r w:rsidRPr="00227DD2">
              <w:rPr>
                <w:sz w:val="20"/>
                <w:szCs w:val="20"/>
              </w:rPr>
              <w:t>Mencetak surat tugas sesuai dengan yang ditentukan</w:t>
            </w:r>
          </w:p>
        </w:tc>
        <w:tc>
          <w:tcPr>
            <w:tcW w:w="3003" w:type="pct"/>
          </w:tcPr>
          <w:p w14:paraId="0DF01A67" w14:textId="77777777" w:rsidR="00227DD2" w:rsidRPr="00227DD2" w:rsidRDefault="00227DD2" w:rsidP="00221983">
            <w:pPr>
              <w:spacing w:line="240" w:lineRule="auto"/>
              <w:ind w:left="0" w:firstLine="0"/>
              <w:rPr>
                <w:sz w:val="20"/>
                <w:szCs w:val="20"/>
              </w:rPr>
            </w:pPr>
            <w:r w:rsidRPr="00227DD2">
              <w:rPr>
                <w:sz w:val="20"/>
                <w:szCs w:val="20"/>
              </w:rPr>
              <w:t>Fungsi untuk mencetak surat tugas sesuai dengan yang ditentukan berjalan dengan benar.</w:t>
            </w:r>
          </w:p>
        </w:tc>
      </w:tr>
      <w:tr w:rsidR="00227DD2" w:rsidRPr="00227DD2" w14:paraId="2C3EDE74" w14:textId="054117BC" w:rsidTr="00973A41">
        <w:tc>
          <w:tcPr>
            <w:tcW w:w="583" w:type="pct"/>
          </w:tcPr>
          <w:p w14:paraId="272C25F4" w14:textId="77777777" w:rsidR="00227DD2" w:rsidRPr="00227DD2" w:rsidRDefault="00227DD2" w:rsidP="00221983">
            <w:pPr>
              <w:pStyle w:val="ListParagraph"/>
              <w:numPr>
                <w:ilvl w:val="0"/>
                <w:numId w:val="22"/>
              </w:numPr>
              <w:spacing w:after="0" w:line="240" w:lineRule="auto"/>
              <w:jc w:val="left"/>
              <w:rPr>
                <w:rFonts w:ascii="Cambria" w:hAnsi="Cambria"/>
                <w:sz w:val="20"/>
                <w:szCs w:val="20"/>
              </w:rPr>
            </w:pPr>
          </w:p>
        </w:tc>
        <w:tc>
          <w:tcPr>
            <w:tcW w:w="1415" w:type="pct"/>
          </w:tcPr>
          <w:p w14:paraId="63B8D748" w14:textId="77777777" w:rsidR="00227DD2" w:rsidRPr="00227DD2" w:rsidRDefault="00227DD2" w:rsidP="00221983">
            <w:pPr>
              <w:spacing w:line="240" w:lineRule="auto"/>
              <w:ind w:left="0" w:firstLine="0"/>
              <w:rPr>
                <w:sz w:val="20"/>
                <w:szCs w:val="20"/>
              </w:rPr>
            </w:pPr>
            <w:r w:rsidRPr="00227DD2">
              <w:rPr>
                <w:sz w:val="20"/>
                <w:szCs w:val="20"/>
              </w:rPr>
              <w:t>Menampilkan kwitansi sesuai dengan yang ditentukan</w:t>
            </w:r>
          </w:p>
        </w:tc>
        <w:tc>
          <w:tcPr>
            <w:tcW w:w="3003" w:type="pct"/>
          </w:tcPr>
          <w:p w14:paraId="4527D699" w14:textId="77777777" w:rsidR="00227DD2" w:rsidRPr="00227DD2" w:rsidRDefault="00227DD2" w:rsidP="00221983">
            <w:pPr>
              <w:spacing w:line="240" w:lineRule="auto"/>
              <w:ind w:left="0" w:firstLine="0"/>
              <w:rPr>
                <w:sz w:val="20"/>
                <w:szCs w:val="20"/>
              </w:rPr>
            </w:pPr>
            <w:r w:rsidRPr="00227DD2">
              <w:rPr>
                <w:sz w:val="20"/>
                <w:szCs w:val="20"/>
              </w:rPr>
              <w:t>Fungsi untuk menampilkan kwitansi sesuai dengan yang ditentukan berjalan dengan benar.</w:t>
            </w:r>
          </w:p>
        </w:tc>
      </w:tr>
      <w:tr w:rsidR="00227DD2" w:rsidRPr="00227DD2" w14:paraId="25089574" w14:textId="6258C269" w:rsidTr="00973A41">
        <w:tc>
          <w:tcPr>
            <w:tcW w:w="583" w:type="pct"/>
          </w:tcPr>
          <w:p w14:paraId="02E8D71E" w14:textId="77777777" w:rsidR="00227DD2" w:rsidRPr="00227DD2" w:rsidRDefault="00227DD2" w:rsidP="00221983">
            <w:pPr>
              <w:pStyle w:val="ListParagraph"/>
              <w:numPr>
                <w:ilvl w:val="0"/>
                <w:numId w:val="22"/>
              </w:numPr>
              <w:spacing w:after="0" w:line="240" w:lineRule="auto"/>
              <w:jc w:val="left"/>
              <w:rPr>
                <w:rFonts w:ascii="Cambria" w:hAnsi="Cambria"/>
                <w:sz w:val="20"/>
                <w:szCs w:val="20"/>
              </w:rPr>
            </w:pPr>
          </w:p>
        </w:tc>
        <w:tc>
          <w:tcPr>
            <w:tcW w:w="1415" w:type="pct"/>
          </w:tcPr>
          <w:p w14:paraId="39915E9C" w14:textId="77777777" w:rsidR="00227DD2" w:rsidRPr="00227DD2" w:rsidRDefault="00227DD2" w:rsidP="00221983">
            <w:pPr>
              <w:spacing w:line="240" w:lineRule="auto"/>
              <w:ind w:left="0" w:firstLine="0"/>
              <w:rPr>
                <w:sz w:val="20"/>
                <w:szCs w:val="20"/>
              </w:rPr>
            </w:pPr>
            <w:r w:rsidRPr="00227DD2">
              <w:rPr>
                <w:sz w:val="20"/>
                <w:szCs w:val="20"/>
              </w:rPr>
              <w:t>Mencetak kwitansi sesuai dengan yang ditentukan</w:t>
            </w:r>
          </w:p>
        </w:tc>
        <w:tc>
          <w:tcPr>
            <w:tcW w:w="3003" w:type="pct"/>
          </w:tcPr>
          <w:p w14:paraId="18E74FCF" w14:textId="77777777" w:rsidR="00227DD2" w:rsidRPr="00227DD2" w:rsidRDefault="00227DD2" w:rsidP="00221983">
            <w:pPr>
              <w:spacing w:line="240" w:lineRule="auto"/>
              <w:ind w:left="0" w:firstLine="0"/>
              <w:rPr>
                <w:sz w:val="20"/>
                <w:szCs w:val="20"/>
              </w:rPr>
            </w:pPr>
            <w:r w:rsidRPr="00227DD2">
              <w:rPr>
                <w:sz w:val="20"/>
                <w:szCs w:val="20"/>
              </w:rPr>
              <w:t>Fungsi untuk mencetak kwitansi sesuai dengan yang ditentukan berjalan dengan benar.</w:t>
            </w:r>
          </w:p>
        </w:tc>
      </w:tr>
      <w:tr w:rsidR="00227DD2" w:rsidRPr="00227DD2" w14:paraId="64BEEB02" w14:textId="2FCB0627" w:rsidTr="00973A41">
        <w:tc>
          <w:tcPr>
            <w:tcW w:w="583" w:type="pct"/>
          </w:tcPr>
          <w:p w14:paraId="555A417B" w14:textId="77777777" w:rsidR="00227DD2" w:rsidRPr="00227DD2" w:rsidRDefault="00227DD2" w:rsidP="00221983">
            <w:pPr>
              <w:pStyle w:val="ListParagraph"/>
              <w:numPr>
                <w:ilvl w:val="0"/>
                <w:numId w:val="22"/>
              </w:numPr>
              <w:spacing w:after="0" w:line="240" w:lineRule="auto"/>
              <w:jc w:val="left"/>
              <w:rPr>
                <w:rFonts w:ascii="Cambria" w:hAnsi="Cambria"/>
                <w:sz w:val="20"/>
                <w:szCs w:val="20"/>
              </w:rPr>
            </w:pPr>
          </w:p>
        </w:tc>
        <w:tc>
          <w:tcPr>
            <w:tcW w:w="1415" w:type="pct"/>
          </w:tcPr>
          <w:p w14:paraId="028EEA52" w14:textId="77777777" w:rsidR="00227DD2" w:rsidRPr="00227DD2" w:rsidRDefault="00227DD2" w:rsidP="00221983">
            <w:pPr>
              <w:spacing w:line="240" w:lineRule="auto"/>
              <w:ind w:left="0" w:firstLine="0"/>
              <w:rPr>
                <w:sz w:val="20"/>
                <w:szCs w:val="20"/>
              </w:rPr>
            </w:pPr>
            <w:r w:rsidRPr="00227DD2">
              <w:rPr>
                <w:sz w:val="20"/>
                <w:szCs w:val="20"/>
              </w:rPr>
              <w:t>Menampilkan berita acara sesuai dengan yang ditentukan</w:t>
            </w:r>
          </w:p>
        </w:tc>
        <w:tc>
          <w:tcPr>
            <w:tcW w:w="3003" w:type="pct"/>
          </w:tcPr>
          <w:p w14:paraId="3FC00F13" w14:textId="77777777" w:rsidR="00227DD2" w:rsidRPr="00227DD2" w:rsidRDefault="00227DD2" w:rsidP="00221983">
            <w:pPr>
              <w:spacing w:line="240" w:lineRule="auto"/>
              <w:ind w:left="0" w:firstLine="0"/>
              <w:rPr>
                <w:sz w:val="20"/>
                <w:szCs w:val="20"/>
              </w:rPr>
            </w:pPr>
            <w:r w:rsidRPr="00227DD2">
              <w:rPr>
                <w:sz w:val="20"/>
                <w:szCs w:val="20"/>
              </w:rPr>
              <w:t>Fungsi untuk menampilkan berita acara sesuai dengan yang ditentukan berjalan dengan benar.</w:t>
            </w:r>
          </w:p>
        </w:tc>
      </w:tr>
      <w:tr w:rsidR="00227DD2" w:rsidRPr="00227DD2" w14:paraId="6F504095" w14:textId="16E685C6" w:rsidTr="00973A41">
        <w:tc>
          <w:tcPr>
            <w:tcW w:w="583" w:type="pct"/>
          </w:tcPr>
          <w:p w14:paraId="0B4A9082" w14:textId="77777777" w:rsidR="00227DD2" w:rsidRPr="00227DD2" w:rsidRDefault="00227DD2" w:rsidP="00221983">
            <w:pPr>
              <w:pStyle w:val="ListParagraph"/>
              <w:numPr>
                <w:ilvl w:val="0"/>
                <w:numId w:val="22"/>
              </w:numPr>
              <w:spacing w:after="0" w:line="240" w:lineRule="auto"/>
              <w:jc w:val="left"/>
              <w:rPr>
                <w:rFonts w:ascii="Cambria" w:hAnsi="Cambria"/>
                <w:sz w:val="20"/>
                <w:szCs w:val="20"/>
              </w:rPr>
            </w:pPr>
          </w:p>
        </w:tc>
        <w:tc>
          <w:tcPr>
            <w:tcW w:w="1415" w:type="pct"/>
          </w:tcPr>
          <w:p w14:paraId="46968A77" w14:textId="77777777" w:rsidR="00227DD2" w:rsidRPr="00227DD2" w:rsidRDefault="00227DD2" w:rsidP="00221983">
            <w:pPr>
              <w:spacing w:line="240" w:lineRule="auto"/>
              <w:ind w:left="0" w:firstLine="0"/>
              <w:rPr>
                <w:sz w:val="20"/>
                <w:szCs w:val="20"/>
              </w:rPr>
            </w:pPr>
            <w:r w:rsidRPr="00227DD2">
              <w:rPr>
                <w:sz w:val="20"/>
                <w:szCs w:val="20"/>
              </w:rPr>
              <w:t>Mencetak berita acara sesuai dengan yang ditentukan</w:t>
            </w:r>
          </w:p>
        </w:tc>
        <w:tc>
          <w:tcPr>
            <w:tcW w:w="3003" w:type="pct"/>
          </w:tcPr>
          <w:p w14:paraId="184ADCC3" w14:textId="77777777" w:rsidR="00227DD2" w:rsidRPr="00227DD2" w:rsidRDefault="00227DD2" w:rsidP="00221983">
            <w:pPr>
              <w:spacing w:line="240" w:lineRule="auto"/>
              <w:ind w:left="0" w:firstLine="0"/>
              <w:rPr>
                <w:sz w:val="20"/>
                <w:szCs w:val="20"/>
              </w:rPr>
            </w:pPr>
            <w:r w:rsidRPr="00227DD2">
              <w:rPr>
                <w:sz w:val="20"/>
                <w:szCs w:val="20"/>
              </w:rPr>
              <w:t>Fungsi untuk mencetak data load sesuai dengan yang ditentukan berjalan dengan benar.</w:t>
            </w:r>
          </w:p>
        </w:tc>
      </w:tr>
      <w:tr w:rsidR="00227DD2" w:rsidRPr="00227DD2" w14:paraId="25ECDC34" w14:textId="295FFC3D" w:rsidTr="00973A41">
        <w:tc>
          <w:tcPr>
            <w:tcW w:w="583" w:type="pct"/>
          </w:tcPr>
          <w:p w14:paraId="74CA79F4" w14:textId="77777777" w:rsidR="00227DD2" w:rsidRPr="00227DD2" w:rsidRDefault="00227DD2" w:rsidP="00221983">
            <w:pPr>
              <w:pStyle w:val="ListParagraph"/>
              <w:numPr>
                <w:ilvl w:val="0"/>
                <w:numId w:val="22"/>
              </w:numPr>
              <w:spacing w:after="0" w:line="240" w:lineRule="auto"/>
              <w:jc w:val="left"/>
              <w:rPr>
                <w:rFonts w:ascii="Cambria" w:hAnsi="Cambria"/>
                <w:sz w:val="20"/>
                <w:szCs w:val="20"/>
              </w:rPr>
            </w:pPr>
          </w:p>
        </w:tc>
        <w:tc>
          <w:tcPr>
            <w:tcW w:w="1415" w:type="pct"/>
          </w:tcPr>
          <w:p w14:paraId="16B58027" w14:textId="77777777" w:rsidR="00227DD2" w:rsidRPr="00227DD2" w:rsidRDefault="00227DD2" w:rsidP="00221983">
            <w:pPr>
              <w:spacing w:line="240" w:lineRule="auto"/>
              <w:ind w:left="0" w:firstLine="0"/>
              <w:rPr>
                <w:sz w:val="20"/>
                <w:szCs w:val="20"/>
              </w:rPr>
            </w:pPr>
            <w:r w:rsidRPr="00227DD2">
              <w:rPr>
                <w:sz w:val="20"/>
                <w:szCs w:val="20"/>
              </w:rPr>
              <w:t>Mencetak  laporan keseluruhan dokumen sesuai dengan yang ditentukan</w:t>
            </w:r>
          </w:p>
        </w:tc>
        <w:tc>
          <w:tcPr>
            <w:tcW w:w="3003" w:type="pct"/>
          </w:tcPr>
          <w:p w14:paraId="4C020B0B" w14:textId="77777777" w:rsidR="00227DD2" w:rsidRPr="00227DD2" w:rsidRDefault="00227DD2" w:rsidP="00221983">
            <w:pPr>
              <w:spacing w:line="240" w:lineRule="auto"/>
              <w:ind w:left="0" w:firstLine="0"/>
              <w:rPr>
                <w:sz w:val="20"/>
                <w:szCs w:val="20"/>
              </w:rPr>
            </w:pPr>
            <w:r w:rsidRPr="00227DD2">
              <w:rPr>
                <w:sz w:val="20"/>
                <w:szCs w:val="20"/>
              </w:rPr>
              <w:t>Fungsi untuk mencetak laporan keseluruhan dokumen sesuai dengan yang ditentukan berjalan dengan benar.</w:t>
            </w:r>
          </w:p>
        </w:tc>
      </w:tr>
      <w:tr w:rsidR="00227DD2" w:rsidRPr="00227DD2" w14:paraId="1BF67C18" w14:textId="12F05622" w:rsidTr="00227DD2">
        <w:tc>
          <w:tcPr>
            <w:tcW w:w="5000" w:type="pct"/>
            <w:gridSpan w:val="3"/>
          </w:tcPr>
          <w:p w14:paraId="6919C063" w14:textId="17EFDD04" w:rsidR="00227DD2" w:rsidRPr="00227DD2" w:rsidRDefault="00227DD2" w:rsidP="00221983">
            <w:pPr>
              <w:spacing w:line="240" w:lineRule="auto"/>
              <w:ind w:left="0" w:firstLine="0"/>
              <w:jc w:val="center"/>
              <w:rPr>
                <w:b/>
                <w:bCs/>
                <w:sz w:val="20"/>
                <w:szCs w:val="20"/>
              </w:rPr>
            </w:pPr>
            <w:r w:rsidRPr="00227DD2">
              <w:rPr>
                <w:b/>
                <w:bCs/>
                <w:sz w:val="20"/>
                <w:szCs w:val="20"/>
              </w:rPr>
              <w:t>Ketua Tim</w:t>
            </w:r>
          </w:p>
        </w:tc>
      </w:tr>
      <w:tr w:rsidR="00227DD2" w:rsidRPr="00227DD2" w14:paraId="71B6E6A8" w14:textId="0D21F9C0" w:rsidTr="00973A41">
        <w:trPr>
          <w:trHeight w:val="319"/>
        </w:trPr>
        <w:tc>
          <w:tcPr>
            <w:tcW w:w="583" w:type="pct"/>
          </w:tcPr>
          <w:p w14:paraId="718F3A1F" w14:textId="77777777" w:rsidR="00227DD2" w:rsidRPr="00227DD2" w:rsidRDefault="00227DD2" w:rsidP="00221983">
            <w:pPr>
              <w:pStyle w:val="ListParagraph"/>
              <w:numPr>
                <w:ilvl w:val="0"/>
                <w:numId w:val="23"/>
              </w:numPr>
              <w:spacing w:after="0" w:line="240" w:lineRule="auto"/>
              <w:rPr>
                <w:rFonts w:ascii="Cambria" w:hAnsi="Cambria"/>
                <w:sz w:val="20"/>
                <w:szCs w:val="20"/>
              </w:rPr>
            </w:pPr>
          </w:p>
        </w:tc>
        <w:tc>
          <w:tcPr>
            <w:tcW w:w="1415" w:type="pct"/>
          </w:tcPr>
          <w:p w14:paraId="1EB5A58F" w14:textId="77777777" w:rsidR="00227DD2" w:rsidRPr="00227DD2" w:rsidRDefault="00227DD2" w:rsidP="00221983">
            <w:pPr>
              <w:spacing w:line="240" w:lineRule="auto"/>
              <w:ind w:left="0" w:firstLine="0"/>
              <w:rPr>
                <w:sz w:val="20"/>
                <w:szCs w:val="20"/>
                <w:lang w:val="id-ID"/>
              </w:rPr>
            </w:pPr>
            <w:r w:rsidRPr="00227DD2">
              <w:rPr>
                <w:sz w:val="20"/>
                <w:szCs w:val="20"/>
              </w:rPr>
              <w:t>Menampilkan surat tugas sesuai dengan yang ditentukan</w:t>
            </w:r>
          </w:p>
        </w:tc>
        <w:tc>
          <w:tcPr>
            <w:tcW w:w="3003" w:type="pct"/>
          </w:tcPr>
          <w:p w14:paraId="399D20D0" w14:textId="77777777" w:rsidR="00227DD2" w:rsidRPr="00227DD2" w:rsidRDefault="00227DD2" w:rsidP="00221983">
            <w:pPr>
              <w:spacing w:line="240" w:lineRule="auto"/>
              <w:ind w:left="0" w:firstLine="0"/>
              <w:rPr>
                <w:sz w:val="20"/>
                <w:szCs w:val="20"/>
              </w:rPr>
            </w:pPr>
            <w:r w:rsidRPr="00227DD2">
              <w:rPr>
                <w:sz w:val="20"/>
                <w:szCs w:val="20"/>
              </w:rPr>
              <w:t>Fungsi untuk menampilkan surat tugas sesuai dengan yang ditentukan berjalan dengan benar</w:t>
            </w:r>
          </w:p>
        </w:tc>
      </w:tr>
      <w:tr w:rsidR="00227DD2" w:rsidRPr="00227DD2" w14:paraId="5FAA3E8B" w14:textId="4EC8BFC8" w:rsidTr="00973A41">
        <w:trPr>
          <w:trHeight w:val="319"/>
        </w:trPr>
        <w:tc>
          <w:tcPr>
            <w:tcW w:w="583" w:type="pct"/>
          </w:tcPr>
          <w:p w14:paraId="10BBBB89" w14:textId="77777777" w:rsidR="00227DD2" w:rsidRPr="00227DD2" w:rsidRDefault="00227DD2" w:rsidP="00221983">
            <w:pPr>
              <w:pStyle w:val="ListParagraph"/>
              <w:numPr>
                <w:ilvl w:val="0"/>
                <w:numId w:val="23"/>
              </w:numPr>
              <w:spacing w:after="0" w:line="240" w:lineRule="auto"/>
              <w:ind w:left="317"/>
              <w:rPr>
                <w:rFonts w:ascii="Cambria" w:hAnsi="Cambria"/>
                <w:sz w:val="20"/>
                <w:szCs w:val="20"/>
              </w:rPr>
            </w:pPr>
          </w:p>
        </w:tc>
        <w:tc>
          <w:tcPr>
            <w:tcW w:w="1415" w:type="pct"/>
          </w:tcPr>
          <w:p w14:paraId="0D163E08" w14:textId="77777777" w:rsidR="00227DD2" w:rsidRPr="00227DD2" w:rsidRDefault="00227DD2" w:rsidP="00221983">
            <w:pPr>
              <w:spacing w:line="240" w:lineRule="auto"/>
              <w:ind w:left="0" w:firstLine="0"/>
              <w:rPr>
                <w:sz w:val="20"/>
                <w:szCs w:val="20"/>
              </w:rPr>
            </w:pPr>
            <w:r w:rsidRPr="00227DD2">
              <w:rPr>
                <w:sz w:val="20"/>
                <w:szCs w:val="20"/>
              </w:rPr>
              <w:t>Mencetak surat tugas sesuai dengan yang ditentukan</w:t>
            </w:r>
          </w:p>
        </w:tc>
        <w:tc>
          <w:tcPr>
            <w:tcW w:w="3003" w:type="pct"/>
          </w:tcPr>
          <w:p w14:paraId="2956626B" w14:textId="77777777" w:rsidR="00227DD2" w:rsidRPr="00227DD2" w:rsidRDefault="00227DD2" w:rsidP="00221983">
            <w:pPr>
              <w:spacing w:line="240" w:lineRule="auto"/>
              <w:ind w:left="0" w:firstLine="0"/>
              <w:rPr>
                <w:sz w:val="20"/>
                <w:szCs w:val="20"/>
              </w:rPr>
            </w:pPr>
            <w:r w:rsidRPr="00227DD2">
              <w:rPr>
                <w:sz w:val="20"/>
                <w:szCs w:val="20"/>
              </w:rPr>
              <w:t>Fungsi untuk mencetak surat tugas sesuai dengan yang ditentukan berjalan dengan benar.</w:t>
            </w:r>
          </w:p>
        </w:tc>
      </w:tr>
      <w:tr w:rsidR="00227DD2" w:rsidRPr="00227DD2" w14:paraId="5030354C" w14:textId="67F689BC" w:rsidTr="00973A41">
        <w:trPr>
          <w:trHeight w:val="319"/>
        </w:trPr>
        <w:tc>
          <w:tcPr>
            <w:tcW w:w="583" w:type="pct"/>
          </w:tcPr>
          <w:p w14:paraId="212E54A2" w14:textId="77777777" w:rsidR="00227DD2" w:rsidRPr="00227DD2" w:rsidRDefault="00227DD2" w:rsidP="00221983">
            <w:pPr>
              <w:pStyle w:val="ListParagraph"/>
              <w:numPr>
                <w:ilvl w:val="0"/>
                <w:numId w:val="23"/>
              </w:numPr>
              <w:spacing w:after="0" w:line="240" w:lineRule="auto"/>
              <w:ind w:left="317"/>
              <w:rPr>
                <w:rFonts w:ascii="Cambria" w:hAnsi="Cambria"/>
                <w:sz w:val="20"/>
                <w:szCs w:val="20"/>
              </w:rPr>
            </w:pPr>
          </w:p>
        </w:tc>
        <w:tc>
          <w:tcPr>
            <w:tcW w:w="1415" w:type="pct"/>
          </w:tcPr>
          <w:p w14:paraId="0971812E" w14:textId="77777777" w:rsidR="00227DD2" w:rsidRPr="00227DD2" w:rsidRDefault="00227DD2" w:rsidP="00221983">
            <w:pPr>
              <w:spacing w:line="240" w:lineRule="auto"/>
              <w:ind w:left="0" w:firstLine="0"/>
              <w:rPr>
                <w:sz w:val="20"/>
                <w:szCs w:val="20"/>
              </w:rPr>
            </w:pPr>
            <w:r w:rsidRPr="00227DD2">
              <w:rPr>
                <w:sz w:val="20"/>
                <w:szCs w:val="20"/>
              </w:rPr>
              <w:t>Menampilkan berita acara sesuai dengan yang ditentukan</w:t>
            </w:r>
          </w:p>
        </w:tc>
        <w:tc>
          <w:tcPr>
            <w:tcW w:w="3003" w:type="pct"/>
          </w:tcPr>
          <w:p w14:paraId="62756945" w14:textId="77777777" w:rsidR="00227DD2" w:rsidRPr="00227DD2" w:rsidRDefault="00227DD2" w:rsidP="00221983">
            <w:pPr>
              <w:spacing w:line="240" w:lineRule="auto"/>
              <w:ind w:left="0" w:firstLine="0"/>
              <w:rPr>
                <w:sz w:val="20"/>
                <w:szCs w:val="20"/>
              </w:rPr>
            </w:pPr>
            <w:r w:rsidRPr="00227DD2">
              <w:rPr>
                <w:sz w:val="20"/>
                <w:szCs w:val="20"/>
              </w:rPr>
              <w:t>Fungsi untuk menampilkan berita acara sesuai dengan yang ditentukan berjalan dengan benar.</w:t>
            </w:r>
          </w:p>
        </w:tc>
      </w:tr>
      <w:tr w:rsidR="00227DD2" w:rsidRPr="00227DD2" w14:paraId="56990D86" w14:textId="6F39D9D8" w:rsidTr="00973A41">
        <w:trPr>
          <w:trHeight w:val="319"/>
        </w:trPr>
        <w:tc>
          <w:tcPr>
            <w:tcW w:w="583" w:type="pct"/>
          </w:tcPr>
          <w:p w14:paraId="64798737" w14:textId="77777777" w:rsidR="00227DD2" w:rsidRPr="00227DD2" w:rsidRDefault="00227DD2" w:rsidP="00221983">
            <w:pPr>
              <w:pStyle w:val="ListParagraph"/>
              <w:numPr>
                <w:ilvl w:val="0"/>
                <w:numId w:val="23"/>
              </w:numPr>
              <w:spacing w:after="0" w:line="240" w:lineRule="auto"/>
              <w:ind w:left="317"/>
              <w:rPr>
                <w:rFonts w:ascii="Cambria" w:hAnsi="Cambria"/>
                <w:sz w:val="20"/>
                <w:szCs w:val="20"/>
              </w:rPr>
            </w:pPr>
          </w:p>
        </w:tc>
        <w:tc>
          <w:tcPr>
            <w:tcW w:w="1415" w:type="pct"/>
          </w:tcPr>
          <w:p w14:paraId="25452452" w14:textId="77777777" w:rsidR="00227DD2" w:rsidRPr="00227DD2" w:rsidRDefault="00227DD2" w:rsidP="00221983">
            <w:pPr>
              <w:spacing w:line="240" w:lineRule="auto"/>
              <w:ind w:left="0" w:firstLine="0"/>
              <w:rPr>
                <w:sz w:val="20"/>
                <w:szCs w:val="20"/>
              </w:rPr>
            </w:pPr>
            <w:r w:rsidRPr="00227DD2">
              <w:rPr>
                <w:sz w:val="20"/>
                <w:szCs w:val="20"/>
              </w:rPr>
              <w:t>Mencetak berita acara sesuai dengan yang ditentukan</w:t>
            </w:r>
          </w:p>
        </w:tc>
        <w:tc>
          <w:tcPr>
            <w:tcW w:w="3003" w:type="pct"/>
          </w:tcPr>
          <w:p w14:paraId="688F215F" w14:textId="77777777" w:rsidR="00227DD2" w:rsidRPr="00227DD2" w:rsidRDefault="00227DD2" w:rsidP="00221983">
            <w:pPr>
              <w:spacing w:line="240" w:lineRule="auto"/>
              <w:ind w:left="0" w:firstLine="0"/>
              <w:rPr>
                <w:sz w:val="20"/>
                <w:szCs w:val="20"/>
              </w:rPr>
            </w:pPr>
            <w:r w:rsidRPr="00227DD2">
              <w:rPr>
                <w:sz w:val="20"/>
                <w:szCs w:val="20"/>
              </w:rPr>
              <w:t>Fungsi untuk mencetak data load sesuai dengan yang ditentukan berjalan dengan benar.</w:t>
            </w:r>
          </w:p>
        </w:tc>
      </w:tr>
      <w:tr w:rsidR="00227DD2" w:rsidRPr="00227DD2" w14:paraId="32AC9EF4" w14:textId="246D3F4E" w:rsidTr="00227DD2">
        <w:trPr>
          <w:trHeight w:val="319"/>
        </w:trPr>
        <w:tc>
          <w:tcPr>
            <w:tcW w:w="5000" w:type="pct"/>
            <w:gridSpan w:val="3"/>
          </w:tcPr>
          <w:p w14:paraId="3B1F1670" w14:textId="53C1C502" w:rsidR="00227DD2" w:rsidRPr="00227DD2" w:rsidRDefault="00227DD2" w:rsidP="00221983">
            <w:pPr>
              <w:spacing w:line="240" w:lineRule="auto"/>
              <w:ind w:left="0" w:firstLine="0"/>
              <w:jc w:val="center"/>
              <w:rPr>
                <w:b/>
                <w:bCs/>
                <w:sz w:val="20"/>
                <w:szCs w:val="20"/>
              </w:rPr>
            </w:pPr>
            <w:r w:rsidRPr="00227DD2">
              <w:rPr>
                <w:b/>
                <w:bCs/>
                <w:sz w:val="20"/>
                <w:szCs w:val="20"/>
              </w:rPr>
              <w:t>Petugas Keuangan</w:t>
            </w:r>
          </w:p>
        </w:tc>
      </w:tr>
      <w:tr w:rsidR="00227DD2" w:rsidRPr="00227DD2" w14:paraId="60B92964" w14:textId="58AC5590" w:rsidTr="00973A41">
        <w:tc>
          <w:tcPr>
            <w:tcW w:w="583" w:type="pct"/>
          </w:tcPr>
          <w:p w14:paraId="26945919" w14:textId="77777777" w:rsidR="00227DD2" w:rsidRPr="00227DD2" w:rsidRDefault="00227DD2" w:rsidP="00221983">
            <w:pPr>
              <w:pStyle w:val="ListParagraph"/>
              <w:numPr>
                <w:ilvl w:val="0"/>
                <w:numId w:val="24"/>
              </w:numPr>
              <w:spacing w:after="0" w:line="240" w:lineRule="auto"/>
              <w:jc w:val="left"/>
              <w:rPr>
                <w:rFonts w:ascii="Cambria" w:hAnsi="Cambria"/>
                <w:sz w:val="20"/>
                <w:szCs w:val="20"/>
              </w:rPr>
            </w:pPr>
          </w:p>
        </w:tc>
        <w:tc>
          <w:tcPr>
            <w:tcW w:w="1415" w:type="pct"/>
          </w:tcPr>
          <w:p w14:paraId="242ACE74" w14:textId="77777777" w:rsidR="00227DD2" w:rsidRPr="00227DD2" w:rsidRDefault="00227DD2" w:rsidP="00221983">
            <w:pPr>
              <w:spacing w:line="240" w:lineRule="auto"/>
              <w:ind w:left="0" w:firstLine="0"/>
              <w:rPr>
                <w:sz w:val="20"/>
                <w:szCs w:val="20"/>
              </w:rPr>
            </w:pPr>
            <w:r w:rsidRPr="00227DD2">
              <w:rPr>
                <w:sz w:val="20"/>
                <w:szCs w:val="20"/>
              </w:rPr>
              <w:t>Menampilkan kwitansi sesuai dengan yang ditentukan</w:t>
            </w:r>
          </w:p>
        </w:tc>
        <w:tc>
          <w:tcPr>
            <w:tcW w:w="3003" w:type="pct"/>
          </w:tcPr>
          <w:p w14:paraId="193EFEBA" w14:textId="77777777" w:rsidR="00227DD2" w:rsidRPr="00227DD2" w:rsidRDefault="00227DD2" w:rsidP="00221983">
            <w:pPr>
              <w:spacing w:line="240" w:lineRule="auto"/>
              <w:ind w:left="0" w:firstLine="0"/>
              <w:rPr>
                <w:sz w:val="20"/>
                <w:szCs w:val="20"/>
              </w:rPr>
            </w:pPr>
            <w:r w:rsidRPr="00227DD2">
              <w:rPr>
                <w:sz w:val="20"/>
                <w:szCs w:val="20"/>
              </w:rPr>
              <w:t>Fungsi untuk menampilkan kwitansi sesuai dengan yang ditentukan berjalan dengan benar.</w:t>
            </w:r>
          </w:p>
        </w:tc>
      </w:tr>
      <w:tr w:rsidR="00227DD2" w:rsidRPr="00227DD2" w14:paraId="19F7DE0E" w14:textId="5A5121CF" w:rsidTr="00973A41">
        <w:tc>
          <w:tcPr>
            <w:tcW w:w="583" w:type="pct"/>
          </w:tcPr>
          <w:p w14:paraId="3A75C3C9" w14:textId="77777777" w:rsidR="00227DD2" w:rsidRPr="00227DD2" w:rsidRDefault="00227DD2" w:rsidP="00221983">
            <w:pPr>
              <w:pStyle w:val="ListParagraph"/>
              <w:numPr>
                <w:ilvl w:val="0"/>
                <w:numId w:val="24"/>
              </w:numPr>
              <w:spacing w:after="0" w:line="240" w:lineRule="auto"/>
              <w:jc w:val="left"/>
              <w:rPr>
                <w:rFonts w:ascii="Cambria" w:hAnsi="Cambria"/>
                <w:sz w:val="20"/>
                <w:szCs w:val="20"/>
              </w:rPr>
            </w:pPr>
          </w:p>
        </w:tc>
        <w:tc>
          <w:tcPr>
            <w:tcW w:w="1415" w:type="pct"/>
          </w:tcPr>
          <w:p w14:paraId="52E4C36B" w14:textId="77777777" w:rsidR="00227DD2" w:rsidRPr="00227DD2" w:rsidRDefault="00227DD2" w:rsidP="00221983">
            <w:pPr>
              <w:spacing w:line="240" w:lineRule="auto"/>
              <w:ind w:left="0" w:firstLine="0"/>
              <w:rPr>
                <w:sz w:val="20"/>
                <w:szCs w:val="20"/>
              </w:rPr>
            </w:pPr>
            <w:r w:rsidRPr="00227DD2">
              <w:rPr>
                <w:sz w:val="20"/>
                <w:szCs w:val="20"/>
              </w:rPr>
              <w:t>Mencetak kwitansi sesuai dengan yang ditentukan</w:t>
            </w:r>
          </w:p>
        </w:tc>
        <w:tc>
          <w:tcPr>
            <w:tcW w:w="3003" w:type="pct"/>
          </w:tcPr>
          <w:p w14:paraId="2D29D210" w14:textId="77777777" w:rsidR="00227DD2" w:rsidRPr="00227DD2" w:rsidRDefault="00227DD2" w:rsidP="00221983">
            <w:pPr>
              <w:spacing w:line="240" w:lineRule="auto"/>
              <w:ind w:left="0" w:firstLine="0"/>
              <w:rPr>
                <w:sz w:val="20"/>
                <w:szCs w:val="20"/>
              </w:rPr>
            </w:pPr>
            <w:r w:rsidRPr="00227DD2">
              <w:rPr>
                <w:sz w:val="20"/>
                <w:szCs w:val="20"/>
              </w:rPr>
              <w:t>Fungsi untuk mencetak kwitansi sesuai dengan yang ditentukan berjalan dengan benar.</w:t>
            </w:r>
          </w:p>
        </w:tc>
      </w:tr>
    </w:tbl>
    <w:p w14:paraId="71298613" w14:textId="3E182FDF" w:rsidR="00EC02CA" w:rsidRPr="00EC02CA" w:rsidRDefault="00EC02CA" w:rsidP="00B90BFD">
      <w:pPr>
        <w:ind w:left="0" w:firstLine="0"/>
      </w:pPr>
    </w:p>
    <w:p w14:paraId="2C93330C" w14:textId="03D53316" w:rsidR="00106943" w:rsidRDefault="00A45646">
      <w:pPr>
        <w:pStyle w:val="Heading5"/>
        <w:numPr>
          <w:ilvl w:val="0"/>
          <w:numId w:val="27"/>
        </w:numPr>
        <w:rPr>
          <w:i/>
          <w:iCs/>
        </w:rPr>
      </w:pPr>
      <w:r w:rsidRPr="00A45646">
        <w:t xml:space="preserve">Pengujian </w:t>
      </w:r>
      <w:r w:rsidR="002266BB">
        <w:rPr>
          <w:i/>
          <w:iCs/>
        </w:rPr>
        <w:t>Usability</w:t>
      </w:r>
    </w:p>
    <w:p w14:paraId="76EAF7E5" w14:textId="57AAAF89" w:rsidR="0022371D" w:rsidRDefault="00AA5175" w:rsidP="00B648FD">
      <w:pPr>
        <w:ind w:left="1440" w:firstLine="720"/>
      </w:pPr>
      <w:r w:rsidRPr="00AA5175">
        <w:t xml:space="preserve">Pengujian variabel ini dengan menggunakan angket USE </w:t>
      </w:r>
      <w:r w:rsidRPr="00F87544">
        <w:rPr>
          <w:i/>
          <w:iCs/>
        </w:rPr>
        <w:t>Quesionnaire</w:t>
      </w:r>
      <w:r w:rsidRPr="00AA5175">
        <w:t xml:space="preserve"> oleh Arnold M. Lund (2001)</w:t>
      </w:r>
      <w:r w:rsidR="004779BF">
        <w:t xml:space="preserve"> dalam </w:t>
      </w:r>
      <w:r w:rsidR="004779BF">
        <w:fldChar w:fldCharType="begin"/>
      </w:r>
      <w:r w:rsidR="004779BF">
        <w:instrText xml:space="preserve"> ADDIN ZOTERO_ITEM CSL_CITATION {"citationID":"iyNcCHmb","properties":{"formattedCitation":"(Kusnadi, 2018)","plainCitation":"(Kusnadi, 2018)","noteIndex":0},"citationItems":[{"id":473,"uris":["http://zotero.org/users/local/vVJDaCwC/items/AVH45UJE"],"itemData":{"id":473,"type":"thesis","abstract":"Penelitian ini bertujuan untuk: (1) Mengembangkan sistem informasi pengarsipan dokumen berbasis web untuk mengatasi permasalahan pengarsipan secara manual di KEMENKUMHAM (2) Mengetahui tingkat kualitas sistem informasi pengarsipan dokumen berbasis web pada aspek fungsionalitas, kemudahan penggunaan, keandalan, dan efisiensi.\n\nPenelitian ini menggunakan pendekatan Research and Development (R&amp;D) dengan menggunakan model pengembangan Waterfall yang tediri dari 5 tahap, yaitu Communication, Planning, Modeling, Construction, dan Deployment. Pengujian dilakukan dengan menggunakan standar ISO 25010 pada karakteristik functional suitability, usability, reliability, dan performance efficiency.\n\nHasil dari penelitian ini adalah: (1) Sistem informasi Pengarsipan Dokumen berbasis Web dapat mengatasi masalah pengarsipan dokumen secara manual di KEMENKUMHAM. (2) Hasil pengujian menunjukkan bahwa sistem informasi telah memenuhi standar ISO 25010 pada karakteristik functional suitability sebesar 1 (baik), usability sebesar 85,13% (sangat layak) dengan besaran alpha cronbach sebesar 0,835 (Good), reliability sebesar 100% (lolos), dan performance efficiency dengan PageSpeed sebesar 95,13% (Grade A), Yslow sebesar 93,25% (Grade A), dan waktu load selama 1,4 detik.","genre":"skripsi","language":"en","publisher":"Fakultas Teknik","source":"eprints.uny.ac.id","title":"PENGEMBANGAN DAN ANALISIS SISTEM INFORMASI PENGARSIPAN DOKUMEN BERBASIS WEB DI KEMENTERIAN HUKUM DAN HAM (KEMENKUMHAM) KANTOR WILAYAH DAERAH ISTIMEWA YOGYAKARTA","URL":"https://eprints.uny.ac.id/56167/","author":[{"family":"Kusnadi","given":"Nike Indriyani"}],"accessed":{"date-parts":[["2022",9,30]]},"issued":{"date-parts":[["2018",3,12]]}}}],"schema":"https://github.com/citation-style-language/schema/raw/master/csl-citation.json"} </w:instrText>
      </w:r>
      <w:r w:rsidR="004779BF">
        <w:fldChar w:fldCharType="separate"/>
      </w:r>
      <w:r w:rsidR="004779BF" w:rsidRPr="004779BF">
        <w:t>(Kusnadi, 2018)</w:t>
      </w:r>
      <w:r w:rsidR="004779BF">
        <w:fldChar w:fldCharType="end"/>
      </w:r>
      <w:r w:rsidRPr="00AA5175">
        <w:t xml:space="preserve">, yang berjumlah 30 pertanyaan yang dibagi dalam 4 kategori, yaitu </w:t>
      </w:r>
      <w:r w:rsidRPr="00E82B01">
        <w:rPr>
          <w:i/>
          <w:iCs/>
        </w:rPr>
        <w:t>usefuless,</w:t>
      </w:r>
      <w:r w:rsidR="004779BF" w:rsidRPr="00E82B01">
        <w:rPr>
          <w:i/>
          <w:iCs/>
        </w:rPr>
        <w:t xml:space="preserve"> </w:t>
      </w:r>
      <w:r w:rsidRPr="00E82B01">
        <w:rPr>
          <w:i/>
          <w:iCs/>
        </w:rPr>
        <w:t>easyof</w:t>
      </w:r>
      <w:r w:rsidR="004779BF" w:rsidRPr="00E82B01">
        <w:rPr>
          <w:i/>
          <w:iCs/>
        </w:rPr>
        <w:t xml:space="preserve"> </w:t>
      </w:r>
      <w:r w:rsidRPr="00E82B01">
        <w:rPr>
          <w:i/>
          <w:iCs/>
        </w:rPr>
        <w:t>use,</w:t>
      </w:r>
      <w:r w:rsidR="004779BF" w:rsidRPr="00E82B01">
        <w:rPr>
          <w:i/>
          <w:iCs/>
        </w:rPr>
        <w:t xml:space="preserve"> </w:t>
      </w:r>
      <w:r w:rsidRPr="00E82B01">
        <w:rPr>
          <w:i/>
          <w:iCs/>
        </w:rPr>
        <w:t>easy</w:t>
      </w:r>
      <w:r w:rsidR="004779BF" w:rsidRPr="00E82B01">
        <w:rPr>
          <w:i/>
          <w:iCs/>
        </w:rPr>
        <w:t xml:space="preserve"> </w:t>
      </w:r>
      <w:r w:rsidRPr="00E82B01">
        <w:rPr>
          <w:i/>
          <w:iCs/>
        </w:rPr>
        <w:t>of</w:t>
      </w:r>
      <w:r w:rsidR="004779BF" w:rsidRPr="00E82B01">
        <w:rPr>
          <w:i/>
          <w:iCs/>
        </w:rPr>
        <w:t xml:space="preserve"> </w:t>
      </w:r>
      <w:r w:rsidRPr="00E82B01">
        <w:rPr>
          <w:i/>
          <w:iCs/>
        </w:rPr>
        <w:t>learing,</w:t>
      </w:r>
      <w:r w:rsidR="004779BF" w:rsidRPr="00E82B01">
        <w:rPr>
          <w:i/>
          <w:iCs/>
        </w:rPr>
        <w:t xml:space="preserve"> </w:t>
      </w:r>
      <w:r w:rsidRPr="00E82B01">
        <w:rPr>
          <w:i/>
          <w:iCs/>
        </w:rPr>
        <w:t>dan satisfaction</w:t>
      </w:r>
      <w:r w:rsidRPr="00AA5175">
        <w:t>.</w:t>
      </w:r>
      <w:r w:rsidR="004779BF">
        <w:t xml:space="preserve"> </w:t>
      </w:r>
      <w:r w:rsidRPr="00AA5175">
        <w:t xml:space="preserve">Agket untuk pegujian variabel </w:t>
      </w:r>
      <w:r w:rsidRPr="00B87848">
        <w:rPr>
          <w:i/>
          <w:iCs/>
        </w:rPr>
        <w:t>usability</w:t>
      </w:r>
      <w:r w:rsidR="00BC6D5A">
        <w:t xml:space="preserve"> </w:t>
      </w:r>
      <w:r w:rsidRPr="00AA5175">
        <w:t>dijaba</w:t>
      </w:r>
      <w:r w:rsidR="00BC6D5A">
        <w:t>r</w:t>
      </w:r>
      <w:r w:rsidRPr="00AA5175">
        <w:t xml:space="preserve">kan pada tabel </w:t>
      </w:r>
      <w:r w:rsidR="00FF6D03">
        <w:t>3.6</w:t>
      </w:r>
      <w:r w:rsidR="00252FD3">
        <w:t>.</w:t>
      </w:r>
    </w:p>
    <w:p w14:paraId="3F155FF6" w14:textId="38735999" w:rsidR="002A0086" w:rsidRPr="0009410E" w:rsidRDefault="00481848" w:rsidP="0009410E">
      <w:pPr>
        <w:pStyle w:val="Caption"/>
        <w:jc w:val="center"/>
        <w:rPr>
          <w:color w:val="auto"/>
          <w:sz w:val="20"/>
          <w:szCs w:val="20"/>
        </w:rPr>
      </w:pPr>
      <w:bookmarkStart w:id="176" w:name="_Toc132706587"/>
      <w:r w:rsidRPr="0009410E">
        <w:rPr>
          <w:color w:val="auto"/>
          <w:sz w:val="20"/>
          <w:szCs w:val="20"/>
        </w:rPr>
        <w:t xml:space="preserve">Tabel </w:t>
      </w:r>
      <w:r w:rsidR="0009410E">
        <w:rPr>
          <w:color w:val="auto"/>
          <w:sz w:val="20"/>
          <w:szCs w:val="20"/>
        </w:rPr>
        <w:t>3</w:t>
      </w:r>
      <w:r w:rsidR="00EE333E">
        <w:rPr>
          <w:color w:val="auto"/>
          <w:sz w:val="20"/>
          <w:szCs w:val="20"/>
        </w:rPr>
        <w:t>.</w:t>
      </w:r>
      <w:r w:rsidR="00EE333E">
        <w:rPr>
          <w:color w:val="auto"/>
          <w:sz w:val="20"/>
          <w:szCs w:val="20"/>
        </w:rPr>
        <w:fldChar w:fldCharType="begin"/>
      </w:r>
      <w:r w:rsidR="00EE333E">
        <w:rPr>
          <w:color w:val="auto"/>
          <w:sz w:val="20"/>
          <w:szCs w:val="20"/>
        </w:rPr>
        <w:instrText xml:space="preserve"> SEQ Tabel \* ARABIC \s 1 </w:instrText>
      </w:r>
      <w:r w:rsidR="00EE333E">
        <w:rPr>
          <w:color w:val="auto"/>
          <w:sz w:val="20"/>
          <w:szCs w:val="20"/>
        </w:rPr>
        <w:fldChar w:fldCharType="separate"/>
      </w:r>
      <w:r w:rsidR="003D442F">
        <w:rPr>
          <w:noProof/>
          <w:color w:val="auto"/>
          <w:sz w:val="20"/>
          <w:szCs w:val="20"/>
        </w:rPr>
        <w:t>6</w:t>
      </w:r>
      <w:r w:rsidR="00EE333E">
        <w:rPr>
          <w:color w:val="auto"/>
          <w:sz w:val="20"/>
          <w:szCs w:val="20"/>
        </w:rPr>
        <w:fldChar w:fldCharType="end"/>
      </w:r>
      <w:r w:rsidRPr="0009410E">
        <w:rPr>
          <w:color w:val="auto"/>
          <w:sz w:val="20"/>
          <w:szCs w:val="20"/>
        </w:rPr>
        <w:t xml:space="preserve"> Instrumen Pengujian Dokumen User Acceptance Test kariteria usability</w:t>
      </w:r>
      <w:bookmarkEnd w:id="176"/>
    </w:p>
    <w:tbl>
      <w:tblPr>
        <w:tblStyle w:val="TableGrid0"/>
        <w:tblW w:w="5000" w:type="pct"/>
        <w:tblLook w:val="04A0" w:firstRow="1" w:lastRow="0" w:firstColumn="1" w:lastColumn="0" w:noHBand="0" w:noVBand="1"/>
      </w:tblPr>
      <w:tblGrid>
        <w:gridCol w:w="479"/>
        <w:gridCol w:w="5350"/>
      </w:tblGrid>
      <w:tr w:rsidR="004A24E8" w:rsidRPr="008A776D" w14:paraId="5F99B97F" w14:textId="085B7E75" w:rsidTr="0022371D">
        <w:trPr>
          <w:trHeight w:val="422"/>
        </w:trPr>
        <w:tc>
          <w:tcPr>
            <w:tcW w:w="372" w:type="pct"/>
          </w:tcPr>
          <w:p w14:paraId="02D1EAE8" w14:textId="77777777" w:rsidR="004A24E8" w:rsidRPr="008A776D" w:rsidRDefault="004A24E8" w:rsidP="008C7B38">
            <w:pPr>
              <w:spacing w:line="240" w:lineRule="auto"/>
              <w:ind w:left="0" w:firstLine="0"/>
              <w:jc w:val="center"/>
              <w:rPr>
                <w:b/>
                <w:bCs/>
                <w:sz w:val="20"/>
                <w:szCs w:val="20"/>
              </w:rPr>
            </w:pPr>
            <w:r w:rsidRPr="008A776D">
              <w:rPr>
                <w:b/>
                <w:bCs/>
                <w:sz w:val="20"/>
                <w:szCs w:val="20"/>
              </w:rPr>
              <w:t>No</w:t>
            </w:r>
          </w:p>
        </w:tc>
        <w:tc>
          <w:tcPr>
            <w:tcW w:w="4628" w:type="pct"/>
          </w:tcPr>
          <w:p w14:paraId="4A2D81C6" w14:textId="77777777" w:rsidR="004A24E8" w:rsidRPr="008A776D" w:rsidRDefault="004A24E8" w:rsidP="008C7B38">
            <w:pPr>
              <w:spacing w:line="240" w:lineRule="auto"/>
              <w:ind w:left="0" w:firstLine="0"/>
              <w:jc w:val="center"/>
              <w:rPr>
                <w:b/>
                <w:bCs/>
                <w:sz w:val="20"/>
                <w:szCs w:val="20"/>
              </w:rPr>
            </w:pPr>
            <w:r w:rsidRPr="008A776D">
              <w:rPr>
                <w:b/>
                <w:bCs/>
                <w:sz w:val="20"/>
                <w:szCs w:val="20"/>
              </w:rPr>
              <w:t>Instrumen</w:t>
            </w:r>
          </w:p>
        </w:tc>
      </w:tr>
      <w:tr w:rsidR="004A24E8" w:rsidRPr="008A776D" w14:paraId="72136692" w14:textId="0EF8D565" w:rsidTr="004A24E8">
        <w:tc>
          <w:tcPr>
            <w:tcW w:w="5000" w:type="pct"/>
            <w:gridSpan w:val="2"/>
          </w:tcPr>
          <w:p w14:paraId="0690A54B" w14:textId="77777777" w:rsidR="004A24E8" w:rsidRPr="008A776D" w:rsidRDefault="004A24E8" w:rsidP="008C7B38">
            <w:pPr>
              <w:spacing w:line="240" w:lineRule="auto"/>
              <w:ind w:left="-42" w:firstLine="0"/>
              <w:jc w:val="center"/>
              <w:rPr>
                <w:i/>
                <w:iCs/>
                <w:sz w:val="20"/>
                <w:szCs w:val="20"/>
              </w:rPr>
            </w:pPr>
            <w:r w:rsidRPr="008A776D">
              <w:rPr>
                <w:i/>
                <w:iCs/>
                <w:sz w:val="20"/>
                <w:szCs w:val="20"/>
              </w:rPr>
              <w:t>Usefulness</w:t>
            </w:r>
          </w:p>
        </w:tc>
      </w:tr>
      <w:tr w:rsidR="004A24E8" w:rsidRPr="008A776D" w14:paraId="6674CB28" w14:textId="7954AA1D" w:rsidTr="0022371D">
        <w:trPr>
          <w:trHeight w:val="319"/>
        </w:trPr>
        <w:tc>
          <w:tcPr>
            <w:tcW w:w="372" w:type="pct"/>
          </w:tcPr>
          <w:p w14:paraId="6D52D743" w14:textId="4F9880CD" w:rsidR="004A24E8" w:rsidRPr="008A776D" w:rsidRDefault="004A24E8" w:rsidP="008C7B38">
            <w:pPr>
              <w:pStyle w:val="ListParagraph"/>
              <w:numPr>
                <w:ilvl w:val="0"/>
                <w:numId w:val="28"/>
              </w:numPr>
              <w:spacing w:after="0" w:line="240" w:lineRule="auto"/>
              <w:rPr>
                <w:rFonts w:ascii="Cambria" w:hAnsi="Cambria"/>
                <w:sz w:val="20"/>
                <w:szCs w:val="20"/>
              </w:rPr>
            </w:pPr>
            <w:r w:rsidRPr="008A776D">
              <w:rPr>
                <w:rFonts w:ascii="Cambria" w:hAnsi="Cambria"/>
                <w:sz w:val="20"/>
                <w:szCs w:val="20"/>
              </w:rPr>
              <w:t xml:space="preserve">1. </w:t>
            </w:r>
          </w:p>
        </w:tc>
        <w:tc>
          <w:tcPr>
            <w:tcW w:w="4628" w:type="pct"/>
          </w:tcPr>
          <w:p w14:paraId="1E1918A8" w14:textId="77777777" w:rsidR="004A24E8" w:rsidRPr="008A776D" w:rsidRDefault="004A24E8" w:rsidP="008C7B38">
            <w:pPr>
              <w:spacing w:line="240" w:lineRule="auto"/>
              <w:ind w:left="0" w:firstLine="0"/>
              <w:rPr>
                <w:sz w:val="20"/>
                <w:szCs w:val="20"/>
              </w:rPr>
            </w:pPr>
            <w:r w:rsidRPr="008A776D">
              <w:rPr>
                <w:sz w:val="20"/>
                <w:szCs w:val="20"/>
              </w:rPr>
              <w:t>Aplikasi ini membantu saya menjadi lebih efektif</w:t>
            </w:r>
          </w:p>
        </w:tc>
      </w:tr>
      <w:tr w:rsidR="004A24E8" w:rsidRPr="008A776D" w14:paraId="444EC585" w14:textId="1FDA86E4" w:rsidTr="0022371D">
        <w:tc>
          <w:tcPr>
            <w:tcW w:w="372" w:type="pct"/>
          </w:tcPr>
          <w:p w14:paraId="29A2B831" w14:textId="0784072C" w:rsidR="004A24E8" w:rsidRPr="008A776D" w:rsidRDefault="004A24E8" w:rsidP="008C7B38">
            <w:pPr>
              <w:pStyle w:val="Heading3"/>
              <w:numPr>
                <w:ilvl w:val="0"/>
                <w:numId w:val="28"/>
              </w:numPr>
              <w:spacing w:line="240" w:lineRule="auto"/>
              <w:rPr>
                <w:sz w:val="20"/>
                <w:szCs w:val="20"/>
              </w:rPr>
            </w:pPr>
            <w:bookmarkStart w:id="177" w:name="_Toc132082058"/>
            <w:bookmarkStart w:id="178" w:name="_Toc132097195"/>
            <w:bookmarkStart w:id="179" w:name="_Toc132291493"/>
            <w:bookmarkEnd w:id="177"/>
            <w:bookmarkEnd w:id="178"/>
            <w:r w:rsidRPr="008A776D">
              <w:rPr>
                <w:sz w:val="20"/>
                <w:szCs w:val="20"/>
              </w:rPr>
              <w:t>2.</w:t>
            </w:r>
            <w:bookmarkEnd w:id="179"/>
          </w:p>
        </w:tc>
        <w:tc>
          <w:tcPr>
            <w:tcW w:w="4628" w:type="pct"/>
          </w:tcPr>
          <w:p w14:paraId="6280F089" w14:textId="77777777" w:rsidR="004A24E8" w:rsidRPr="008A776D" w:rsidRDefault="004A24E8" w:rsidP="008C7B38">
            <w:pPr>
              <w:spacing w:line="240" w:lineRule="auto"/>
              <w:ind w:left="0" w:firstLine="0"/>
              <w:rPr>
                <w:sz w:val="20"/>
                <w:szCs w:val="20"/>
              </w:rPr>
            </w:pPr>
            <w:r w:rsidRPr="008A776D">
              <w:rPr>
                <w:sz w:val="20"/>
                <w:szCs w:val="20"/>
              </w:rPr>
              <w:t>Aplikasi ini membantu saya menjadi lebih produktif</w:t>
            </w:r>
          </w:p>
        </w:tc>
      </w:tr>
      <w:tr w:rsidR="004A24E8" w:rsidRPr="008A776D" w14:paraId="3445CA9B" w14:textId="432F6B84" w:rsidTr="0022371D">
        <w:tc>
          <w:tcPr>
            <w:tcW w:w="372" w:type="pct"/>
          </w:tcPr>
          <w:p w14:paraId="1CFC4A9F" w14:textId="59B15A76" w:rsidR="004A24E8" w:rsidRPr="008A776D" w:rsidRDefault="004A24E8" w:rsidP="008C7B38">
            <w:pPr>
              <w:pStyle w:val="ListParagraph"/>
              <w:numPr>
                <w:ilvl w:val="0"/>
                <w:numId w:val="28"/>
              </w:numPr>
              <w:spacing w:after="0" w:line="240" w:lineRule="auto"/>
              <w:rPr>
                <w:rFonts w:ascii="Cambria" w:hAnsi="Cambria"/>
                <w:sz w:val="20"/>
                <w:szCs w:val="20"/>
              </w:rPr>
            </w:pPr>
            <w:r w:rsidRPr="008A776D">
              <w:rPr>
                <w:rFonts w:ascii="Cambria" w:hAnsi="Cambria"/>
                <w:sz w:val="20"/>
                <w:szCs w:val="20"/>
              </w:rPr>
              <w:t>3.</w:t>
            </w:r>
          </w:p>
        </w:tc>
        <w:tc>
          <w:tcPr>
            <w:tcW w:w="4628" w:type="pct"/>
          </w:tcPr>
          <w:p w14:paraId="15C77E4C" w14:textId="77777777" w:rsidR="004A24E8" w:rsidRPr="008A776D" w:rsidRDefault="004A24E8" w:rsidP="008C7B38">
            <w:pPr>
              <w:spacing w:line="240" w:lineRule="auto"/>
              <w:ind w:left="0" w:firstLine="0"/>
              <w:rPr>
                <w:sz w:val="20"/>
                <w:szCs w:val="20"/>
              </w:rPr>
            </w:pPr>
            <w:r w:rsidRPr="008A776D">
              <w:rPr>
                <w:sz w:val="20"/>
                <w:szCs w:val="20"/>
              </w:rPr>
              <w:t>Aplikasi ini bermanfaat</w:t>
            </w:r>
          </w:p>
        </w:tc>
      </w:tr>
      <w:tr w:rsidR="004A24E8" w:rsidRPr="008A776D" w14:paraId="0768EB0D" w14:textId="6300B61E" w:rsidTr="0022371D">
        <w:tc>
          <w:tcPr>
            <w:tcW w:w="372" w:type="pct"/>
          </w:tcPr>
          <w:p w14:paraId="747A71F3" w14:textId="0179C867" w:rsidR="004A24E8" w:rsidRPr="008A776D" w:rsidRDefault="004A24E8" w:rsidP="008C7B38">
            <w:pPr>
              <w:pStyle w:val="ListParagraph"/>
              <w:numPr>
                <w:ilvl w:val="0"/>
                <w:numId w:val="28"/>
              </w:numPr>
              <w:spacing w:after="0" w:line="240" w:lineRule="auto"/>
              <w:rPr>
                <w:rFonts w:ascii="Cambria" w:hAnsi="Cambria"/>
                <w:sz w:val="20"/>
                <w:szCs w:val="20"/>
              </w:rPr>
            </w:pPr>
            <w:r w:rsidRPr="008A776D">
              <w:rPr>
                <w:rFonts w:ascii="Cambria" w:hAnsi="Cambria"/>
                <w:sz w:val="20"/>
                <w:szCs w:val="20"/>
              </w:rPr>
              <w:t>4.</w:t>
            </w:r>
          </w:p>
        </w:tc>
        <w:tc>
          <w:tcPr>
            <w:tcW w:w="4628" w:type="pct"/>
          </w:tcPr>
          <w:p w14:paraId="187268B9" w14:textId="77777777" w:rsidR="004A24E8" w:rsidRPr="008A776D" w:rsidRDefault="004A24E8" w:rsidP="008C7B38">
            <w:pPr>
              <w:spacing w:line="240" w:lineRule="auto"/>
              <w:ind w:left="0" w:firstLine="0"/>
              <w:rPr>
                <w:sz w:val="20"/>
                <w:szCs w:val="20"/>
              </w:rPr>
            </w:pPr>
            <w:r w:rsidRPr="008A776D">
              <w:rPr>
                <w:sz w:val="20"/>
                <w:szCs w:val="20"/>
              </w:rPr>
              <w:t>Aplikasi ini memberi saya dampak yang besar terhadap tugas yang saya lakukan dalam hidup saya</w:t>
            </w:r>
          </w:p>
        </w:tc>
      </w:tr>
      <w:tr w:rsidR="004A24E8" w:rsidRPr="008A776D" w14:paraId="1056A3B8" w14:textId="125B80D7" w:rsidTr="0022371D">
        <w:tc>
          <w:tcPr>
            <w:tcW w:w="372" w:type="pct"/>
          </w:tcPr>
          <w:p w14:paraId="5F0E0CB1" w14:textId="77777777" w:rsidR="004A24E8" w:rsidRPr="008A776D" w:rsidRDefault="004A24E8" w:rsidP="008C7B38">
            <w:pPr>
              <w:spacing w:line="240" w:lineRule="auto"/>
              <w:ind w:left="0" w:firstLine="0"/>
              <w:rPr>
                <w:sz w:val="20"/>
                <w:szCs w:val="20"/>
              </w:rPr>
            </w:pPr>
            <w:r w:rsidRPr="008A776D">
              <w:rPr>
                <w:sz w:val="20"/>
                <w:szCs w:val="20"/>
              </w:rPr>
              <w:t xml:space="preserve">5. </w:t>
            </w:r>
          </w:p>
        </w:tc>
        <w:tc>
          <w:tcPr>
            <w:tcW w:w="4628" w:type="pct"/>
          </w:tcPr>
          <w:p w14:paraId="3909BA44" w14:textId="77777777" w:rsidR="004A24E8" w:rsidRPr="008A776D" w:rsidRDefault="004A24E8" w:rsidP="008C7B38">
            <w:pPr>
              <w:spacing w:line="240" w:lineRule="auto"/>
              <w:ind w:left="0" w:firstLine="0"/>
              <w:rPr>
                <w:sz w:val="20"/>
                <w:szCs w:val="20"/>
              </w:rPr>
            </w:pPr>
            <w:r w:rsidRPr="008A776D">
              <w:rPr>
                <w:sz w:val="20"/>
                <w:szCs w:val="20"/>
              </w:rPr>
              <w:t>Aplikasi ini memudahkan saya mencapai hal-hal yang saya inginkan</w:t>
            </w:r>
          </w:p>
        </w:tc>
      </w:tr>
      <w:tr w:rsidR="004A24E8" w:rsidRPr="008A776D" w14:paraId="4A737637" w14:textId="1DA259CF" w:rsidTr="0022371D">
        <w:tc>
          <w:tcPr>
            <w:tcW w:w="372" w:type="pct"/>
          </w:tcPr>
          <w:p w14:paraId="66D388EE" w14:textId="77777777" w:rsidR="004A24E8" w:rsidRPr="008A776D" w:rsidRDefault="004A24E8" w:rsidP="008C7B38">
            <w:pPr>
              <w:spacing w:line="240" w:lineRule="auto"/>
              <w:ind w:left="0" w:firstLine="0"/>
              <w:rPr>
                <w:sz w:val="20"/>
                <w:szCs w:val="20"/>
              </w:rPr>
            </w:pPr>
            <w:r w:rsidRPr="008A776D">
              <w:rPr>
                <w:sz w:val="20"/>
                <w:szCs w:val="20"/>
              </w:rPr>
              <w:t xml:space="preserve">6. </w:t>
            </w:r>
          </w:p>
        </w:tc>
        <w:tc>
          <w:tcPr>
            <w:tcW w:w="4628" w:type="pct"/>
          </w:tcPr>
          <w:p w14:paraId="5C39106A" w14:textId="77777777" w:rsidR="004A24E8" w:rsidRPr="008A776D" w:rsidRDefault="004A24E8" w:rsidP="008C7B38">
            <w:pPr>
              <w:spacing w:line="240" w:lineRule="auto"/>
              <w:ind w:left="0" w:firstLine="0"/>
              <w:rPr>
                <w:sz w:val="20"/>
                <w:szCs w:val="20"/>
              </w:rPr>
            </w:pPr>
            <w:r w:rsidRPr="008A776D">
              <w:rPr>
                <w:sz w:val="20"/>
                <w:szCs w:val="20"/>
              </w:rPr>
              <w:t>Aplikasi ini menghemat waktu ketika saya menggunakannya</w:t>
            </w:r>
          </w:p>
        </w:tc>
      </w:tr>
      <w:tr w:rsidR="004A24E8" w:rsidRPr="008A776D" w14:paraId="799F7B2A" w14:textId="03735EC0" w:rsidTr="0022371D">
        <w:tc>
          <w:tcPr>
            <w:tcW w:w="372" w:type="pct"/>
          </w:tcPr>
          <w:p w14:paraId="4A8AE7A8" w14:textId="77777777" w:rsidR="004A24E8" w:rsidRPr="008A776D" w:rsidRDefault="004A24E8" w:rsidP="008C7B38">
            <w:pPr>
              <w:spacing w:line="240" w:lineRule="auto"/>
              <w:ind w:left="0" w:firstLine="0"/>
              <w:rPr>
                <w:sz w:val="20"/>
                <w:szCs w:val="20"/>
              </w:rPr>
            </w:pPr>
            <w:r w:rsidRPr="008A776D">
              <w:rPr>
                <w:sz w:val="20"/>
                <w:szCs w:val="20"/>
              </w:rPr>
              <w:t xml:space="preserve">7. </w:t>
            </w:r>
          </w:p>
        </w:tc>
        <w:tc>
          <w:tcPr>
            <w:tcW w:w="4628" w:type="pct"/>
          </w:tcPr>
          <w:p w14:paraId="4DE60367" w14:textId="77777777" w:rsidR="004A24E8" w:rsidRPr="008A776D" w:rsidRDefault="004A24E8" w:rsidP="008C7B38">
            <w:pPr>
              <w:spacing w:line="240" w:lineRule="auto"/>
              <w:ind w:left="0" w:firstLine="0"/>
              <w:rPr>
                <w:sz w:val="20"/>
                <w:szCs w:val="20"/>
              </w:rPr>
            </w:pPr>
            <w:r w:rsidRPr="008A776D">
              <w:rPr>
                <w:sz w:val="20"/>
                <w:szCs w:val="20"/>
              </w:rPr>
              <w:t>Aplikasi ini sesuai dengan kebutuhan saya</w:t>
            </w:r>
          </w:p>
        </w:tc>
      </w:tr>
      <w:tr w:rsidR="004A24E8" w:rsidRPr="008A776D" w14:paraId="05156B16" w14:textId="242010DE" w:rsidTr="0022371D">
        <w:tc>
          <w:tcPr>
            <w:tcW w:w="372" w:type="pct"/>
          </w:tcPr>
          <w:p w14:paraId="7644E5B4" w14:textId="77777777" w:rsidR="004A24E8" w:rsidRPr="008A776D" w:rsidRDefault="004A24E8" w:rsidP="008C7B38">
            <w:pPr>
              <w:spacing w:line="240" w:lineRule="auto"/>
              <w:ind w:left="0" w:firstLine="0"/>
              <w:rPr>
                <w:sz w:val="20"/>
                <w:szCs w:val="20"/>
              </w:rPr>
            </w:pPr>
            <w:r w:rsidRPr="008A776D">
              <w:rPr>
                <w:sz w:val="20"/>
                <w:szCs w:val="20"/>
              </w:rPr>
              <w:t xml:space="preserve">8. </w:t>
            </w:r>
          </w:p>
        </w:tc>
        <w:tc>
          <w:tcPr>
            <w:tcW w:w="4628" w:type="pct"/>
          </w:tcPr>
          <w:p w14:paraId="4C2D1683" w14:textId="77777777" w:rsidR="004A24E8" w:rsidRPr="008A776D" w:rsidRDefault="004A24E8" w:rsidP="008C7B38">
            <w:pPr>
              <w:spacing w:line="240" w:lineRule="auto"/>
              <w:ind w:left="0" w:firstLine="0"/>
              <w:rPr>
                <w:sz w:val="20"/>
                <w:szCs w:val="20"/>
              </w:rPr>
            </w:pPr>
            <w:r w:rsidRPr="008A776D">
              <w:rPr>
                <w:sz w:val="20"/>
                <w:szCs w:val="20"/>
              </w:rPr>
              <w:t>Aplikasi ini bekerja sesuai dengan apa yang saya harapkan</w:t>
            </w:r>
          </w:p>
        </w:tc>
      </w:tr>
      <w:tr w:rsidR="004A24E8" w:rsidRPr="008A776D" w14:paraId="0A2F9BBB" w14:textId="47DEB64B" w:rsidTr="004A24E8">
        <w:tc>
          <w:tcPr>
            <w:tcW w:w="5000" w:type="pct"/>
            <w:gridSpan w:val="2"/>
          </w:tcPr>
          <w:p w14:paraId="21B9DB40" w14:textId="77777777" w:rsidR="004A24E8" w:rsidRPr="008A776D" w:rsidRDefault="004A24E8" w:rsidP="008C7B38">
            <w:pPr>
              <w:spacing w:line="240" w:lineRule="auto"/>
              <w:ind w:left="0" w:hanging="42"/>
              <w:jc w:val="center"/>
              <w:rPr>
                <w:i/>
                <w:iCs/>
                <w:sz w:val="20"/>
                <w:szCs w:val="20"/>
              </w:rPr>
            </w:pPr>
            <w:r w:rsidRPr="008A776D">
              <w:rPr>
                <w:i/>
                <w:iCs/>
                <w:sz w:val="20"/>
                <w:szCs w:val="20"/>
              </w:rPr>
              <w:t>Easy of Use</w:t>
            </w:r>
          </w:p>
        </w:tc>
      </w:tr>
      <w:tr w:rsidR="004A24E8" w:rsidRPr="008A776D" w14:paraId="37F8E29C" w14:textId="2D833B7D" w:rsidTr="0022371D">
        <w:tc>
          <w:tcPr>
            <w:tcW w:w="372" w:type="pct"/>
          </w:tcPr>
          <w:p w14:paraId="5F76184B" w14:textId="77777777" w:rsidR="004A24E8" w:rsidRPr="008A776D" w:rsidRDefault="004A24E8" w:rsidP="008C7B38">
            <w:pPr>
              <w:spacing w:line="240" w:lineRule="auto"/>
              <w:ind w:left="0" w:firstLine="0"/>
              <w:rPr>
                <w:sz w:val="20"/>
                <w:szCs w:val="20"/>
              </w:rPr>
            </w:pPr>
            <w:r w:rsidRPr="008A776D">
              <w:rPr>
                <w:sz w:val="20"/>
                <w:szCs w:val="20"/>
              </w:rPr>
              <w:t xml:space="preserve">9. </w:t>
            </w:r>
          </w:p>
        </w:tc>
        <w:tc>
          <w:tcPr>
            <w:tcW w:w="4628" w:type="pct"/>
          </w:tcPr>
          <w:p w14:paraId="508EDA66" w14:textId="77777777" w:rsidR="004A24E8" w:rsidRPr="008A776D" w:rsidRDefault="004A24E8" w:rsidP="008C7B38">
            <w:pPr>
              <w:spacing w:line="240" w:lineRule="auto"/>
              <w:ind w:left="0" w:firstLine="0"/>
              <w:rPr>
                <w:sz w:val="20"/>
                <w:szCs w:val="20"/>
              </w:rPr>
            </w:pPr>
            <w:r w:rsidRPr="008A776D">
              <w:rPr>
                <w:sz w:val="20"/>
                <w:szCs w:val="20"/>
              </w:rPr>
              <w:t>Aplikasi ini mudah digunakan</w:t>
            </w:r>
          </w:p>
        </w:tc>
      </w:tr>
      <w:tr w:rsidR="004A24E8" w:rsidRPr="008A776D" w14:paraId="6005E74C" w14:textId="47F2AC2F" w:rsidTr="0022371D">
        <w:tc>
          <w:tcPr>
            <w:tcW w:w="372" w:type="pct"/>
          </w:tcPr>
          <w:p w14:paraId="621A43CD" w14:textId="77777777" w:rsidR="004A24E8" w:rsidRPr="008A776D" w:rsidRDefault="004A24E8" w:rsidP="008C7B38">
            <w:pPr>
              <w:spacing w:line="240" w:lineRule="auto"/>
              <w:ind w:left="0" w:firstLine="0"/>
              <w:rPr>
                <w:sz w:val="20"/>
                <w:szCs w:val="20"/>
              </w:rPr>
            </w:pPr>
            <w:r w:rsidRPr="008A776D">
              <w:rPr>
                <w:sz w:val="20"/>
                <w:szCs w:val="20"/>
              </w:rPr>
              <w:t xml:space="preserve">10. </w:t>
            </w:r>
          </w:p>
        </w:tc>
        <w:tc>
          <w:tcPr>
            <w:tcW w:w="4628" w:type="pct"/>
          </w:tcPr>
          <w:p w14:paraId="24A7F41A" w14:textId="77777777" w:rsidR="004A24E8" w:rsidRPr="008A776D" w:rsidRDefault="004A24E8" w:rsidP="008C7B38">
            <w:pPr>
              <w:spacing w:line="240" w:lineRule="auto"/>
              <w:ind w:left="0" w:firstLine="0"/>
              <w:rPr>
                <w:sz w:val="20"/>
                <w:szCs w:val="20"/>
              </w:rPr>
            </w:pPr>
            <w:r w:rsidRPr="008A776D">
              <w:rPr>
                <w:sz w:val="20"/>
                <w:szCs w:val="20"/>
              </w:rPr>
              <w:t>Aplikasi ini praktis untuk digunakan</w:t>
            </w:r>
          </w:p>
        </w:tc>
      </w:tr>
      <w:tr w:rsidR="004A24E8" w:rsidRPr="008A776D" w14:paraId="1B12729F" w14:textId="5DD858EC" w:rsidTr="0022371D">
        <w:tc>
          <w:tcPr>
            <w:tcW w:w="372" w:type="pct"/>
          </w:tcPr>
          <w:p w14:paraId="5D8745E5" w14:textId="77777777" w:rsidR="004A24E8" w:rsidRPr="008A776D" w:rsidRDefault="004A24E8" w:rsidP="008C7B38">
            <w:pPr>
              <w:spacing w:line="240" w:lineRule="auto"/>
              <w:ind w:left="-43" w:firstLine="1"/>
              <w:rPr>
                <w:sz w:val="20"/>
                <w:szCs w:val="20"/>
              </w:rPr>
            </w:pPr>
            <w:r w:rsidRPr="008A776D">
              <w:rPr>
                <w:sz w:val="20"/>
                <w:szCs w:val="20"/>
              </w:rPr>
              <w:t xml:space="preserve">11. </w:t>
            </w:r>
          </w:p>
        </w:tc>
        <w:tc>
          <w:tcPr>
            <w:tcW w:w="4628" w:type="pct"/>
          </w:tcPr>
          <w:p w14:paraId="299142A0" w14:textId="77777777" w:rsidR="004A24E8" w:rsidRPr="008A776D" w:rsidRDefault="004A24E8" w:rsidP="008C7B38">
            <w:pPr>
              <w:spacing w:line="240" w:lineRule="auto"/>
              <w:ind w:left="0" w:firstLine="0"/>
              <w:rPr>
                <w:sz w:val="20"/>
                <w:szCs w:val="20"/>
              </w:rPr>
            </w:pPr>
            <w:r w:rsidRPr="008A776D">
              <w:rPr>
                <w:sz w:val="20"/>
                <w:szCs w:val="20"/>
              </w:rPr>
              <w:t>Aplikasi ini mudah dipahami</w:t>
            </w:r>
          </w:p>
        </w:tc>
      </w:tr>
      <w:tr w:rsidR="004A24E8" w:rsidRPr="008A776D" w14:paraId="2302E515" w14:textId="36520D4C" w:rsidTr="0022371D">
        <w:tc>
          <w:tcPr>
            <w:tcW w:w="372" w:type="pct"/>
          </w:tcPr>
          <w:p w14:paraId="2DC4034C" w14:textId="77777777" w:rsidR="004A24E8" w:rsidRPr="008A776D" w:rsidRDefault="004A24E8" w:rsidP="008C7B38">
            <w:pPr>
              <w:spacing w:line="240" w:lineRule="auto"/>
              <w:ind w:left="0" w:firstLine="0"/>
              <w:rPr>
                <w:sz w:val="20"/>
                <w:szCs w:val="20"/>
              </w:rPr>
            </w:pPr>
            <w:r w:rsidRPr="008A776D">
              <w:rPr>
                <w:sz w:val="20"/>
                <w:szCs w:val="20"/>
              </w:rPr>
              <w:t xml:space="preserve">12. </w:t>
            </w:r>
          </w:p>
        </w:tc>
        <w:tc>
          <w:tcPr>
            <w:tcW w:w="4628" w:type="pct"/>
          </w:tcPr>
          <w:p w14:paraId="53BF43AA" w14:textId="77777777" w:rsidR="004A24E8" w:rsidRPr="008A776D" w:rsidRDefault="004A24E8" w:rsidP="008C7B38">
            <w:pPr>
              <w:spacing w:line="240" w:lineRule="auto"/>
              <w:ind w:left="0" w:firstLine="0"/>
              <w:rPr>
                <w:sz w:val="20"/>
                <w:szCs w:val="20"/>
              </w:rPr>
            </w:pPr>
            <w:r w:rsidRPr="008A776D">
              <w:rPr>
                <w:sz w:val="20"/>
                <w:szCs w:val="20"/>
              </w:rPr>
              <w:t>Aplikasi ini memerlukan langkah-langkah yang praktis untuk mencapai apa yang saya kerjakan</w:t>
            </w:r>
          </w:p>
        </w:tc>
      </w:tr>
      <w:tr w:rsidR="004A24E8" w:rsidRPr="008A776D" w14:paraId="4A05A1C8" w14:textId="75AC91BA" w:rsidTr="0022371D">
        <w:tc>
          <w:tcPr>
            <w:tcW w:w="372" w:type="pct"/>
          </w:tcPr>
          <w:p w14:paraId="411B206F" w14:textId="77777777" w:rsidR="004A24E8" w:rsidRPr="008A776D" w:rsidRDefault="004A24E8" w:rsidP="008C7B38">
            <w:pPr>
              <w:spacing w:line="240" w:lineRule="auto"/>
              <w:ind w:left="0" w:firstLine="0"/>
              <w:rPr>
                <w:sz w:val="20"/>
                <w:szCs w:val="20"/>
              </w:rPr>
            </w:pPr>
            <w:r w:rsidRPr="008A776D">
              <w:rPr>
                <w:sz w:val="20"/>
                <w:szCs w:val="20"/>
              </w:rPr>
              <w:t xml:space="preserve">13. </w:t>
            </w:r>
          </w:p>
        </w:tc>
        <w:tc>
          <w:tcPr>
            <w:tcW w:w="4628" w:type="pct"/>
          </w:tcPr>
          <w:p w14:paraId="48B818F1" w14:textId="77777777" w:rsidR="004A24E8" w:rsidRPr="008A776D" w:rsidRDefault="004A24E8" w:rsidP="008C7B38">
            <w:pPr>
              <w:spacing w:line="240" w:lineRule="auto"/>
              <w:ind w:left="0" w:firstLine="0"/>
              <w:rPr>
                <w:sz w:val="20"/>
                <w:szCs w:val="20"/>
              </w:rPr>
            </w:pPr>
            <w:r w:rsidRPr="008A776D">
              <w:rPr>
                <w:sz w:val="20"/>
                <w:szCs w:val="20"/>
              </w:rPr>
              <w:t>Aplikasi ini dapat disesuaikan dengan kebutuhan</w:t>
            </w:r>
          </w:p>
        </w:tc>
      </w:tr>
      <w:tr w:rsidR="004A24E8" w:rsidRPr="008A776D" w14:paraId="065F8F84" w14:textId="036C27E8" w:rsidTr="0022371D">
        <w:tc>
          <w:tcPr>
            <w:tcW w:w="372" w:type="pct"/>
          </w:tcPr>
          <w:p w14:paraId="551C4707" w14:textId="77777777" w:rsidR="004A24E8" w:rsidRPr="008A776D" w:rsidRDefault="004A24E8" w:rsidP="008C7B38">
            <w:pPr>
              <w:spacing w:line="240" w:lineRule="auto"/>
              <w:ind w:left="0" w:firstLine="0"/>
              <w:rPr>
                <w:sz w:val="20"/>
                <w:szCs w:val="20"/>
              </w:rPr>
            </w:pPr>
            <w:r w:rsidRPr="008A776D">
              <w:rPr>
                <w:sz w:val="20"/>
                <w:szCs w:val="20"/>
              </w:rPr>
              <w:t xml:space="preserve">14. </w:t>
            </w:r>
          </w:p>
        </w:tc>
        <w:tc>
          <w:tcPr>
            <w:tcW w:w="4628" w:type="pct"/>
          </w:tcPr>
          <w:p w14:paraId="38DDBB6C" w14:textId="77777777" w:rsidR="004A24E8" w:rsidRPr="008A776D" w:rsidRDefault="004A24E8" w:rsidP="008C7B38">
            <w:pPr>
              <w:spacing w:line="240" w:lineRule="auto"/>
              <w:ind w:left="0" w:firstLine="0"/>
              <w:rPr>
                <w:sz w:val="20"/>
                <w:szCs w:val="20"/>
              </w:rPr>
            </w:pPr>
            <w:r w:rsidRPr="008A776D">
              <w:rPr>
                <w:sz w:val="20"/>
                <w:szCs w:val="20"/>
              </w:rPr>
              <w:t>Tidak kesulitan menggunakan aplikasi ini</w:t>
            </w:r>
          </w:p>
        </w:tc>
      </w:tr>
      <w:tr w:rsidR="004A24E8" w:rsidRPr="008A776D" w14:paraId="70A6CB5B" w14:textId="28B67EED" w:rsidTr="0022371D">
        <w:tc>
          <w:tcPr>
            <w:tcW w:w="372" w:type="pct"/>
          </w:tcPr>
          <w:p w14:paraId="1B117C25" w14:textId="77777777" w:rsidR="004A24E8" w:rsidRPr="008A776D" w:rsidRDefault="004A24E8" w:rsidP="008C7B38">
            <w:pPr>
              <w:spacing w:line="240" w:lineRule="auto"/>
              <w:ind w:left="0" w:firstLine="0"/>
              <w:rPr>
                <w:sz w:val="20"/>
                <w:szCs w:val="20"/>
              </w:rPr>
            </w:pPr>
            <w:r w:rsidRPr="008A776D">
              <w:rPr>
                <w:sz w:val="20"/>
                <w:szCs w:val="20"/>
              </w:rPr>
              <w:t xml:space="preserve">15. </w:t>
            </w:r>
          </w:p>
        </w:tc>
        <w:tc>
          <w:tcPr>
            <w:tcW w:w="4628" w:type="pct"/>
          </w:tcPr>
          <w:p w14:paraId="08D44BF8" w14:textId="77777777" w:rsidR="004A24E8" w:rsidRPr="008A776D" w:rsidRDefault="004A24E8" w:rsidP="008C7B38">
            <w:pPr>
              <w:spacing w:line="240" w:lineRule="auto"/>
              <w:ind w:left="0" w:firstLine="0"/>
              <w:rPr>
                <w:sz w:val="20"/>
                <w:szCs w:val="20"/>
              </w:rPr>
            </w:pPr>
            <w:r w:rsidRPr="008A776D">
              <w:rPr>
                <w:sz w:val="20"/>
                <w:szCs w:val="20"/>
              </w:rPr>
              <w:t>Saya dapat menggunakan aplikasi ini tanpa instruksi tertulis</w:t>
            </w:r>
          </w:p>
        </w:tc>
      </w:tr>
      <w:tr w:rsidR="004A24E8" w:rsidRPr="008A776D" w14:paraId="65E2CEF0" w14:textId="5BC3182C" w:rsidTr="0022371D">
        <w:tc>
          <w:tcPr>
            <w:tcW w:w="372" w:type="pct"/>
          </w:tcPr>
          <w:p w14:paraId="49D44CAE" w14:textId="77777777" w:rsidR="004A24E8" w:rsidRPr="008A776D" w:rsidRDefault="004A24E8" w:rsidP="008C7B38">
            <w:pPr>
              <w:spacing w:line="240" w:lineRule="auto"/>
              <w:ind w:left="0" w:firstLine="0"/>
              <w:rPr>
                <w:sz w:val="20"/>
                <w:szCs w:val="20"/>
              </w:rPr>
            </w:pPr>
            <w:r w:rsidRPr="008A776D">
              <w:rPr>
                <w:sz w:val="20"/>
                <w:szCs w:val="20"/>
              </w:rPr>
              <w:t xml:space="preserve">16. </w:t>
            </w:r>
          </w:p>
        </w:tc>
        <w:tc>
          <w:tcPr>
            <w:tcW w:w="4628" w:type="pct"/>
          </w:tcPr>
          <w:p w14:paraId="708E9B54" w14:textId="77777777" w:rsidR="004A24E8" w:rsidRPr="008A776D" w:rsidRDefault="004A24E8" w:rsidP="008C7B38">
            <w:pPr>
              <w:spacing w:line="240" w:lineRule="auto"/>
              <w:ind w:left="0" w:firstLine="0"/>
              <w:rPr>
                <w:sz w:val="20"/>
                <w:szCs w:val="20"/>
              </w:rPr>
            </w:pPr>
            <w:r w:rsidRPr="008A776D">
              <w:rPr>
                <w:sz w:val="20"/>
                <w:szCs w:val="20"/>
              </w:rPr>
              <w:t>Saya tidak melihat adanya ketidakkonsistenan selama saya menggunakannya</w:t>
            </w:r>
          </w:p>
        </w:tc>
      </w:tr>
      <w:tr w:rsidR="004A24E8" w:rsidRPr="008A776D" w14:paraId="2D51F5AF" w14:textId="51FC48E8" w:rsidTr="0022371D">
        <w:tc>
          <w:tcPr>
            <w:tcW w:w="372" w:type="pct"/>
          </w:tcPr>
          <w:p w14:paraId="4929C586" w14:textId="77777777" w:rsidR="004A24E8" w:rsidRPr="008A776D" w:rsidRDefault="004A24E8" w:rsidP="008C7B38">
            <w:pPr>
              <w:spacing w:line="240" w:lineRule="auto"/>
              <w:ind w:left="0" w:firstLine="0"/>
              <w:rPr>
                <w:sz w:val="20"/>
                <w:szCs w:val="20"/>
              </w:rPr>
            </w:pPr>
            <w:r w:rsidRPr="008A776D">
              <w:rPr>
                <w:sz w:val="20"/>
                <w:szCs w:val="20"/>
              </w:rPr>
              <w:t xml:space="preserve">17. </w:t>
            </w:r>
          </w:p>
        </w:tc>
        <w:tc>
          <w:tcPr>
            <w:tcW w:w="4628" w:type="pct"/>
          </w:tcPr>
          <w:p w14:paraId="628B7494" w14:textId="77777777" w:rsidR="004A24E8" w:rsidRPr="008A776D" w:rsidRDefault="004A24E8" w:rsidP="008C7B38">
            <w:pPr>
              <w:spacing w:line="240" w:lineRule="auto"/>
              <w:ind w:left="0" w:firstLine="0"/>
              <w:rPr>
                <w:sz w:val="20"/>
                <w:szCs w:val="20"/>
              </w:rPr>
            </w:pPr>
            <w:r w:rsidRPr="008A776D">
              <w:rPr>
                <w:sz w:val="20"/>
                <w:szCs w:val="20"/>
              </w:rPr>
              <w:t>Pengguna yang jarang maupun rutin menggunakan akan menyukai sistem ini</w:t>
            </w:r>
          </w:p>
        </w:tc>
      </w:tr>
      <w:tr w:rsidR="004A24E8" w:rsidRPr="008A776D" w14:paraId="176AA81A" w14:textId="68F0F82F" w:rsidTr="0022371D">
        <w:tc>
          <w:tcPr>
            <w:tcW w:w="372" w:type="pct"/>
          </w:tcPr>
          <w:p w14:paraId="3C4B0F8B" w14:textId="77777777" w:rsidR="004A24E8" w:rsidRPr="008A776D" w:rsidRDefault="004A24E8" w:rsidP="008C7B38">
            <w:pPr>
              <w:spacing w:line="240" w:lineRule="auto"/>
              <w:ind w:left="0" w:firstLine="0"/>
              <w:rPr>
                <w:sz w:val="20"/>
                <w:szCs w:val="20"/>
              </w:rPr>
            </w:pPr>
            <w:r w:rsidRPr="008A776D">
              <w:rPr>
                <w:sz w:val="20"/>
                <w:szCs w:val="20"/>
              </w:rPr>
              <w:t xml:space="preserve">18. </w:t>
            </w:r>
          </w:p>
        </w:tc>
        <w:tc>
          <w:tcPr>
            <w:tcW w:w="4628" w:type="pct"/>
          </w:tcPr>
          <w:p w14:paraId="26A02096" w14:textId="77777777" w:rsidR="004A24E8" w:rsidRPr="008A776D" w:rsidRDefault="004A24E8" w:rsidP="008C7B38">
            <w:pPr>
              <w:spacing w:line="240" w:lineRule="auto"/>
              <w:ind w:left="0" w:firstLine="0"/>
              <w:rPr>
                <w:sz w:val="20"/>
                <w:szCs w:val="20"/>
              </w:rPr>
            </w:pPr>
            <w:r w:rsidRPr="008A776D">
              <w:rPr>
                <w:sz w:val="20"/>
                <w:szCs w:val="20"/>
              </w:rPr>
              <w:t>Saya dapat kembali dari kesalahan dengan cepat dan mudah</w:t>
            </w:r>
          </w:p>
        </w:tc>
      </w:tr>
      <w:tr w:rsidR="004A24E8" w:rsidRPr="008A776D" w14:paraId="0522EACE" w14:textId="3E43B85D" w:rsidTr="0022371D">
        <w:tc>
          <w:tcPr>
            <w:tcW w:w="372" w:type="pct"/>
          </w:tcPr>
          <w:p w14:paraId="71BFB23A" w14:textId="77777777" w:rsidR="004A24E8" w:rsidRPr="008A776D" w:rsidRDefault="004A24E8" w:rsidP="008C7B38">
            <w:pPr>
              <w:spacing w:line="240" w:lineRule="auto"/>
              <w:ind w:left="0" w:firstLine="0"/>
              <w:rPr>
                <w:sz w:val="20"/>
                <w:szCs w:val="20"/>
              </w:rPr>
            </w:pPr>
            <w:r w:rsidRPr="008A776D">
              <w:rPr>
                <w:sz w:val="20"/>
                <w:szCs w:val="20"/>
              </w:rPr>
              <w:t xml:space="preserve">19. </w:t>
            </w:r>
          </w:p>
        </w:tc>
        <w:tc>
          <w:tcPr>
            <w:tcW w:w="4628" w:type="pct"/>
          </w:tcPr>
          <w:p w14:paraId="62255188" w14:textId="77777777" w:rsidR="004A24E8" w:rsidRPr="008A776D" w:rsidRDefault="004A24E8" w:rsidP="008C7B38">
            <w:pPr>
              <w:spacing w:line="240" w:lineRule="auto"/>
              <w:ind w:left="0" w:firstLine="0"/>
              <w:rPr>
                <w:sz w:val="20"/>
                <w:szCs w:val="20"/>
              </w:rPr>
            </w:pPr>
            <w:r w:rsidRPr="008A776D">
              <w:rPr>
                <w:sz w:val="20"/>
                <w:szCs w:val="20"/>
              </w:rPr>
              <w:t>Saya dapat menggunakan sistem ini dengan berhasil</w:t>
            </w:r>
          </w:p>
        </w:tc>
      </w:tr>
      <w:tr w:rsidR="004A24E8" w:rsidRPr="008A776D" w14:paraId="3D7E2378" w14:textId="17015114" w:rsidTr="004A24E8">
        <w:tc>
          <w:tcPr>
            <w:tcW w:w="5000" w:type="pct"/>
            <w:gridSpan w:val="2"/>
          </w:tcPr>
          <w:p w14:paraId="27968481" w14:textId="77777777" w:rsidR="004A24E8" w:rsidRPr="008A776D" w:rsidRDefault="004A24E8" w:rsidP="008C7B38">
            <w:pPr>
              <w:spacing w:line="240" w:lineRule="auto"/>
              <w:jc w:val="center"/>
              <w:rPr>
                <w:i/>
                <w:iCs/>
                <w:sz w:val="20"/>
                <w:szCs w:val="20"/>
              </w:rPr>
            </w:pPr>
            <w:r w:rsidRPr="008A776D">
              <w:rPr>
                <w:i/>
                <w:iCs/>
                <w:sz w:val="20"/>
                <w:szCs w:val="20"/>
              </w:rPr>
              <w:t>Easy of Learning</w:t>
            </w:r>
          </w:p>
        </w:tc>
      </w:tr>
      <w:tr w:rsidR="004A24E8" w:rsidRPr="008A776D" w14:paraId="4DCAEACE" w14:textId="3B5556C0" w:rsidTr="0022371D">
        <w:tc>
          <w:tcPr>
            <w:tcW w:w="372" w:type="pct"/>
          </w:tcPr>
          <w:p w14:paraId="2B238132" w14:textId="77777777" w:rsidR="004A24E8" w:rsidRPr="008A776D" w:rsidRDefault="004A24E8" w:rsidP="008C7B38">
            <w:pPr>
              <w:pStyle w:val="ListParagraph"/>
              <w:numPr>
                <w:ilvl w:val="0"/>
                <w:numId w:val="29"/>
              </w:numPr>
              <w:spacing w:after="0" w:line="240" w:lineRule="auto"/>
              <w:rPr>
                <w:rFonts w:ascii="Cambria" w:hAnsi="Cambria"/>
                <w:sz w:val="20"/>
                <w:szCs w:val="20"/>
              </w:rPr>
            </w:pPr>
          </w:p>
        </w:tc>
        <w:tc>
          <w:tcPr>
            <w:tcW w:w="4628" w:type="pct"/>
          </w:tcPr>
          <w:p w14:paraId="0C202366" w14:textId="77777777" w:rsidR="004A24E8" w:rsidRPr="008A776D" w:rsidRDefault="004A24E8" w:rsidP="008C7B38">
            <w:pPr>
              <w:spacing w:line="240" w:lineRule="auto"/>
              <w:ind w:left="0" w:firstLine="0"/>
              <w:rPr>
                <w:sz w:val="20"/>
                <w:szCs w:val="20"/>
              </w:rPr>
            </w:pPr>
            <w:r w:rsidRPr="008A776D">
              <w:rPr>
                <w:sz w:val="20"/>
                <w:szCs w:val="20"/>
              </w:rPr>
              <w:t>Saya belajar menggunakan aplikasi ini dengan cepat</w:t>
            </w:r>
          </w:p>
        </w:tc>
      </w:tr>
      <w:tr w:rsidR="004A24E8" w:rsidRPr="008A776D" w14:paraId="0516652D" w14:textId="64865C1E" w:rsidTr="0022371D">
        <w:tc>
          <w:tcPr>
            <w:tcW w:w="372" w:type="pct"/>
          </w:tcPr>
          <w:p w14:paraId="7C9ED2A6" w14:textId="77777777" w:rsidR="004A24E8" w:rsidRPr="008A776D" w:rsidRDefault="004A24E8" w:rsidP="008C7B38">
            <w:pPr>
              <w:pStyle w:val="ListParagraph"/>
              <w:numPr>
                <w:ilvl w:val="0"/>
                <w:numId w:val="29"/>
              </w:numPr>
              <w:spacing w:after="0" w:line="240" w:lineRule="auto"/>
              <w:rPr>
                <w:rFonts w:ascii="Cambria" w:hAnsi="Cambria"/>
                <w:sz w:val="20"/>
                <w:szCs w:val="20"/>
              </w:rPr>
            </w:pPr>
          </w:p>
        </w:tc>
        <w:tc>
          <w:tcPr>
            <w:tcW w:w="4628" w:type="pct"/>
          </w:tcPr>
          <w:p w14:paraId="74042722" w14:textId="77777777" w:rsidR="004A24E8" w:rsidRPr="008A776D" w:rsidRDefault="004A24E8" w:rsidP="008C7B38">
            <w:pPr>
              <w:spacing w:line="240" w:lineRule="auto"/>
              <w:ind w:left="0" w:firstLine="0"/>
              <w:rPr>
                <w:sz w:val="20"/>
                <w:szCs w:val="20"/>
              </w:rPr>
            </w:pPr>
            <w:r w:rsidRPr="008A776D">
              <w:rPr>
                <w:sz w:val="20"/>
                <w:szCs w:val="20"/>
              </w:rPr>
              <w:t>Saya mudah mengingat bagaimana cara menggunakan aplikasi ini</w:t>
            </w:r>
          </w:p>
        </w:tc>
      </w:tr>
      <w:tr w:rsidR="004A24E8" w:rsidRPr="008A776D" w14:paraId="6BD97DB7" w14:textId="47469474" w:rsidTr="0022371D">
        <w:tc>
          <w:tcPr>
            <w:tcW w:w="372" w:type="pct"/>
          </w:tcPr>
          <w:p w14:paraId="473425BF" w14:textId="77777777" w:rsidR="004A24E8" w:rsidRPr="008A776D" w:rsidRDefault="004A24E8" w:rsidP="008C7B38">
            <w:pPr>
              <w:pStyle w:val="ListParagraph"/>
              <w:numPr>
                <w:ilvl w:val="0"/>
                <w:numId w:val="29"/>
              </w:numPr>
              <w:spacing w:after="0" w:line="240" w:lineRule="auto"/>
              <w:rPr>
                <w:rFonts w:ascii="Cambria" w:hAnsi="Cambria"/>
                <w:sz w:val="20"/>
                <w:szCs w:val="20"/>
              </w:rPr>
            </w:pPr>
          </w:p>
        </w:tc>
        <w:tc>
          <w:tcPr>
            <w:tcW w:w="4628" w:type="pct"/>
          </w:tcPr>
          <w:p w14:paraId="3698E548" w14:textId="77777777" w:rsidR="004A24E8" w:rsidRPr="008A776D" w:rsidRDefault="004A24E8" w:rsidP="008C7B38">
            <w:pPr>
              <w:spacing w:line="240" w:lineRule="auto"/>
              <w:ind w:left="0" w:firstLine="0"/>
              <w:rPr>
                <w:sz w:val="20"/>
                <w:szCs w:val="20"/>
              </w:rPr>
            </w:pPr>
            <w:r w:rsidRPr="008A776D">
              <w:rPr>
                <w:sz w:val="20"/>
                <w:szCs w:val="20"/>
              </w:rPr>
              <w:t>Aplikasi ini mudah untuk dipelajari cara menggunakannya</w:t>
            </w:r>
          </w:p>
        </w:tc>
      </w:tr>
      <w:tr w:rsidR="004A24E8" w:rsidRPr="008A776D" w14:paraId="17B9A614" w14:textId="6E45215F" w:rsidTr="0022371D">
        <w:tc>
          <w:tcPr>
            <w:tcW w:w="372" w:type="pct"/>
          </w:tcPr>
          <w:p w14:paraId="11B8B551" w14:textId="77777777" w:rsidR="004A24E8" w:rsidRPr="008A776D" w:rsidRDefault="004A24E8" w:rsidP="008C7B38">
            <w:pPr>
              <w:pStyle w:val="ListParagraph"/>
              <w:numPr>
                <w:ilvl w:val="0"/>
                <w:numId w:val="29"/>
              </w:numPr>
              <w:spacing w:after="0" w:line="240" w:lineRule="auto"/>
              <w:rPr>
                <w:rFonts w:ascii="Cambria" w:hAnsi="Cambria"/>
                <w:sz w:val="20"/>
                <w:szCs w:val="20"/>
              </w:rPr>
            </w:pPr>
          </w:p>
        </w:tc>
        <w:tc>
          <w:tcPr>
            <w:tcW w:w="4628" w:type="pct"/>
          </w:tcPr>
          <w:p w14:paraId="7610A430" w14:textId="77777777" w:rsidR="004A24E8" w:rsidRPr="008A776D" w:rsidRDefault="004A24E8" w:rsidP="008C7B38">
            <w:pPr>
              <w:spacing w:line="240" w:lineRule="auto"/>
              <w:ind w:left="0" w:firstLine="0"/>
              <w:rPr>
                <w:sz w:val="20"/>
                <w:szCs w:val="20"/>
              </w:rPr>
            </w:pPr>
            <w:r w:rsidRPr="008A776D">
              <w:rPr>
                <w:sz w:val="20"/>
                <w:szCs w:val="20"/>
              </w:rPr>
              <w:t>Saya menjadi terampil dengan aplikasi ini</w:t>
            </w:r>
          </w:p>
        </w:tc>
      </w:tr>
      <w:tr w:rsidR="004A24E8" w:rsidRPr="008A776D" w14:paraId="6C457C08" w14:textId="3AEC7AFD" w:rsidTr="004A24E8">
        <w:tc>
          <w:tcPr>
            <w:tcW w:w="5000" w:type="pct"/>
            <w:gridSpan w:val="2"/>
          </w:tcPr>
          <w:p w14:paraId="482510ED" w14:textId="77777777" w:rsidR="004A24E8" w:rsidRPr="008A776D" w:rsidRDefault="004A24E8" w:rsidP="008C7B38">
            <w:pPr>
              <w:spacing w:line="240" w:lineRule="auto"/>
              <w:ind w:left="-42" w:firstLine="0"/>
              <w:jc w:val="center"/>
              <w:rPr>
                <w:i/>
                <w:iCs/>
                <w:sz w:val="20"/>
                <w:szCs w:val="20"/>
              </w:rPr>
            </w:pPr>
            <w:r w:rsidRPr="008A776D">
              <w:rPr>
                <w:i/>
                <w:iCs/>
                <w:sz w:val="20"/>
                <w:szCs w:val="20"/>
              </w:rPr>
              <w:t>Satisfaction</w:t>
            </w:r>
          </w:p>
        </w:tc>
      </w:tr>
      <w:tr w:rsidR="004A24E8" w:rsidRPr="008A776D" w14:paraId="3F2ADFF4" w14:textId="6316D1C5" w:rsidTr="0022371D">
        <w:tc>
          <w:tcPr>
            <w:tcW w:w="372" w:type="pct"/>
          </w:tcPr>
          <w:p w14:paraId="40B43046" w14:textId="77777777" w:rsidR="004A24E8" w:rsidRPr="008A776D" w:rsidRDefault="004A24E8" w:rsidP="008C7B38">
            <w:pPr>
              <w:pStyle w:val="ListParagraph"/>
              <w:numPr>
                <w:ilvl w:val="0"/>
                <w:numId w:val="29"/>
              </w:numPr>
              <w:spacing w:after="0" w:line="240" w:lineRule="auto"/>
              <w:rPr>
                <w:rFonts w:ascii="Cambria" w:hAnsi="Cambria"/>
                <w:sz w:val="20"/>
                <w:szCs w:val="20"/>
              </w:rPr>
            </w:pPr>
          </w:p>
        </w:tc>
        <w:tc>
          <w:tcPr>
            <w:tcW w:w="4628" w:type="pct"/>
          </w:tcPr>
          <w:p w14:paraId="5BACC086" w14:textId="77777777" w:rsidR="004A24E8" w:rsidRPr="008A776D" w:rsidRDefault="004A24E8" w:rsidP="008C7B38">
            <w:pPr>
              <w:spacing w:line="240" w:lineRule="auto"/>
              <w:ind w:left="0" w:firstLine="0"/>
              <w:rPr>
                <w:sz w:val="20"/>
                <w:szCs w:val="20"/>
              </w:rPr>
            </w:pPr>
            <w:r w:rsidRPr="008A776D">
              <w:rPr>
                <w:sz w:val="20"/>
                <w:szCs w:val="20"/>
              </w:rPr>
              <w:t>Saya puas dengan aplikasi ini</w:t>
            </w:r>
          </w:p>
        </w:tc>
      </w:tr>
      <w:tr w:rsidR="004A24E8" w:rsidRPr="008A776D" w14:paraId="2BDB1838" w14:textId="5811409B" w:rsidTr="0022371D">
        <w:tc>
          <w:tcPr>
            <w:tcW w:w="372" w:type="pct"/>
          </w:tcPr>
          <w:p w14:paraId="6ADE6FE0" w14:textId="77777777" w:rsidR="004A24E8" w:rsidRPr="008A776D" w:rsidRDefault="004A24E8" w:rsidP="008C7B38">
            <w:pPr>
              <w:pStyle w:val="ListParagraph"/>
              <w:numPr>
                <w:ilvl w:val="0"/>
                <w:numId w:val="29"/>
              </w:numPr>
              <w:spacing w:after="0" w:line="240" w:lineRule="auto"/>
              <w:rPr>
                <w:rFonts w:ascii="Cambria" w:hAnsi="Cambria"/>
                <w:sz w:val="20"/>
                <w:szCs w:val="20"/>
              </w:rPr>
            </w:pPr>
          </w:p>
        </w:tc>
        <w:tc>
          <w:tcPr>
            <w:tcW w:w="4628" w:type="pct"/>
          </w:tcPr>
          <w:p w14:paraId="7276D537" w14:textId="77777777" w:rsidR="004A24E8" w:rsidRPr="008A776D" w:rsidRDefault="004A24E8" w:rsidP="008C7B38">
            <w:pPr>
              <w:spacing w:line="240" w:lineRule="auto"/>
              <w:ind w:left="0" w:firstLine="0"/>
              <w:rPr>
                <w:sz w:val="20"/>
                <w:szCs w:val="20"/>
              </w:rPr>
            </w:pPr>
            <w:r w:rsidRPr="008A776D">
              <w:rPr>
                <w:sz w:val="20"/>
                <w:szCs w:val="20"/>
              </w:rPr>
              <w:t>Saya akan merekomendasikan sistem informasi ini kepada teman</w:t>
            </w:r>
          </w:p>
        </w:tc>
      </w:tr>
      <w:tr w:rsidR="004A24E8" w:rsidRPr="008A776D" w14:paraId="062C8E48" w14:textId="7788DE17" w:rsidTr="0022371D">
        <w:tc>
          <w:tcPr>
            <w:tcW w:w="372" w:type="pct"/>
          </w:tcPr>
          <w:p w14:paraId="0F3CE387" w14:textId="77777777" w:rsidR="004A24E8" w:rsidRPr="008A776D" w:rsidRDefault="004A24E8" w:rsidP="008C7B38">
            <w:pPr>
              <w:pStyle w:val="ListParagraph"/>
              <w:numPr>
                <w:ilvl w:val="0"/>
                <w:numId w:val="29"/>
              </w:numPr>
              <w:spacing w:after="0" w:line="240" w:lineRule="auto"/>
              <w:rPr>
                <w:rFonts w:ascii="Cambria" w:hAnsi="Cambria"/>
                <w:sz w:val="20"/>
                <w:szCs w:val="20"/>
              </w:rPr>
            </w:pPr>
          </w:p>
        </w:tc>
        <w:tc>
          <w:tcPr>
            <w:tcW w:w="4628" w:type="pct"/>
          </w:tcPr>
          <w:p w14:paraId="2DF17AF3" w14:textId="77777777" w:rsidR="004A24E8" w:rsidRPr="008A776D" w:rsidRDefault="004A24E8" w:rsidP="008C7B38">
            <w:pPr>
              <w:spacing w:line="240" w:lineRule="auto"/>
              <w:ind w:left="0" w:firstLine="0"/>
              <w:rPr>
                <w:sz w:val="20"/>
                <w:szCs w:val="20"/>
              </w:rPr>
            </w:pPr>
            <w:r w:rsidRPr="008A776D">
              <w:rPr>
                <w:sz w:val="20"/>
                <w:szCs w:val="20"/>
              </w:rPr>
              <w:t>Aplikasi ini menyenangkan untuk digunakan</w:t>
            </w:r>
          </w:p>
        </w:tc>
      </w:tr>
      <w:tr w:rsidR="004A24E8" w:rsidRPr="008A776D" w14:paraId="3573D283" w14:textId="672AD14D" w:rsidTr="0022371D">
        <w:tc>
          <w:tcPr>
            <w:tcW w:w="372" w:type="pct"/>
          </w:tcPr>
          <w:p w14:paraId="765B2636" w14:textId="77777777" w:rsidR="004A24E8" w:rsidRPr="008A776D" w:rsidRDefault="004A24E8" w:rsidP="008C7B38">
            <w:pPr>
              <w:pStyle w:val="ListParagraph"/>
              <w:numPr>
                <w:ilvl w:val="0"/>
                <w:numId w:val="29"/>
              </w:numPr>
              <w:spacing w:after="0" w:line="240" w:lineRule="auto"/>
              <w:rPr>
                <w:rFonts w:ascii="Cambria" w:hAnsi="Cambria"/>
                <w:sz w:val="20"/>
                <w:szCs w:val="20"/>
              </w:rPr>
            </w:pPr>
          </w:p>
        </w:tc>
        <w:tc>
          <w:tcPr>
            <w:tcW w:w="4628" w:type="pct"/>
          </w:tcPr>
          <w:p w14:paraId="21D5DF74" w14:textId="77777777" w:rsidR="004A24E8" w:rsidRPr="008A776D" w:rsidRDefault="004A24E8" w:rsidP="008C7B38">
            <w:pPr>
              <w:spacing w:line="240" w:lineRule="auto"/>
              <w:ind w:left="0" w:firstLine="0"/>
              <w:rPr>
                <w:sz w:val="20"/>
                <w:szCs w:val="20"/>
              </w:rPr>
            </w:pPr>
            <w:r w:rsidRPr="008A776D">
              <w:rPr>
                <w:sz w:val="20"/>
                <w:szCs w:val="20"/>
              </w:rPr>
              <w:t>Aplikasi ini bekerja seperti yang saya inginkan</w:t>
            </w:r>
          </w:p>
        </w:tc>
      </w:tr>
      <w:tr w:rsidR="004A24E8" w:rsidRPr="008A776D" w14:paraId="74DAFEA1" w14:textId="202BD023" w:rsidTr="0022371D">
        <w:tc>
          <w:tcPr>
            <w:tcW w:w="372" w:type="pct"/>
          </w:tcPr>
          <w:p w14:paraId="375FCB59" w14:textId="77777777" w:rsidR="004A24E8" w:rsidRPr="008A776D" w:rsidRDefault="004A24E8" w:rsidP="008C7B38">
            <w:pPr>
              <w:pStyle w:val="ListParagraph"/>
              <w:numPr>
                <w:ilvl w:val="0"/>
                <w:numId w:val="29"/>
              </w:numPr>
              <w:spacing w:after="0" w:line="240" w:lineRule="auto"/>
              <w:rPr>
                <w:rFonts w:ascii="Cambria" w:hAnsi="Cambria"/>
                <w:sz w:val="20"/>
                <w:szCs w:val="20"/>
              </w:rPr>
            </w:pPr>
          </w:p>
        </w:tc>
        <w:tc>
          <w:tcPr>
            <w:tcW w:w="4628" w:type="pct"/>
          </w:tcPr>
          <w:p w14:paraId="7108F46A" w14:textId="77777777" w:rsidR="004A24E8" w:rsidRPr="008A776D" w:rsidRDefault="004A24E8" w:rsidP="008C7B38">
            <w:pPr>
              <w:spacing w:line="240" w:lineRule="auto"/>
              <w:ind w:left="0" w:firstLine="0"/>
              <w:rPr>
                <w:sz w:val="20"/>
                <w:szCs w:val="20"/>
              </w:rPr>
            </w:pPr>
            <w:r w:rsidRPr="008A776D">
              <w:rPr>
                <w:sz w:val="20"/>
                <w:szCs w:val="20"/>
              </w:rPr>
              <w:t>Aplikasi ini sangat bagus</w:t>
            </w:r>
          </w:p>
        </w:tc>
      </w:tr>
      <w:tr w:rsidR="004A24E8" w:rsidRPr="008A776D" w14:paraId="21561134" w14:textId="6A32AD27" w:rsidTr="0022371D">
        <w:tc>
          <w:tcPr>
            <w:tcW w:w="372" w:type="pct"/>
          </w:tcPr>
          <w:p w14:paraId="10675FE0" w14:textId="77777777" w:rsidR="004A24E8" w:rsidRPr="008A776D" w:rsidRDefault="004A24E8" w:rsidP="008C7B38">
            <w:pPr>
              <w:pStyle w:val="ListParagraph"/>
              <w:numPr>
                <w:ilvl w:val="0"/>
                <w:numId w:val="29"/>
              </w:numPr>
              <w:spacing w:after="0" w:line="240" w:lineRule="auto"/>
              <w:rPr>
                <w:rFonts w:ascii="Cambria" w:hAnsi="Cambria"/>
                <w:sz w:val="20"/>
                <w:szCs w:val="20"/>
              </w:rPr>
            </w:pPr>
          </w:p>
        </w:tc>
        <w:tc>
          <w:tcPr>
            <w:tcW w:w="4628" w:type="pct"/>
          </w:tcPr>
          <w:p w14:paraId="68D5D1BD" w14:textId="77777777" w:rsidR="004A24E8" w:rsidRPr="008A776D" w:rsidRDefault="004A24E8" w:rsidP="008C7B38">
            <w:pPr>
              <w:spacing w:line="240" w:lineRule="auto"/>
              <w:ind w:left="0" w:firstLine="0"/>
              <w:rPr>
                <w:sz w:val="20"/>
                <w:szCs w:val="20"/>
              </w:rPr>
            </w:pPr>
            <w:r w:rsidRPr="008A776D">
              <w:rPr>
                <w:sz w:val="20"/>
                <w:szCs w:val="20"/>
              </w:rPr>
              <w:t>Saya merasa harus memiliki sistem informasi ini</w:t>
            </w:r>
          </w:p>
        </w:tc>
      </w:tr>
      <w:tr w:rsidR="004A24E8" w:rsidRPr="008A776D" w14:paraId="3DEFD1A5" w14:textId="1AC8A3B9" w:rsidTr="0022371D">
        <w:tc>
          <w:tcPr>
            <w:tcW w:w="372" w:type="pct"/>
          </w:tcPr>
          <w:p w14:paraId="7DDEB960" w14:textId="77777777" w:rsidR="004A24E8" w:rsidRPr="008A776D" w:rsidRDefault="004A24E8" w:rsidP="008C7B38">
            <w:pPr>
              <w:pStyle w:val="ListParagraph"/>
              <w:numPr>
                <w:ilvl w:val="0"/>
                <w:numId w:val="29"/>
              </w:numPr>
              <w:spacing w:after="0" w:line="240" w:lineRule="auto"/>
              <w:rPr>
                <w:rFonts w:ascii="Cambria" w:hAnsi="Cambria"/>
                <w:sz w:val="20"/>
                <w:szCs w:val="20"/>
              </w:rPr>
            </w:pPr>
          </w:p>
        </w:tc>
        <w:tc>
          <w:tcPr>
            <w:tcW w:w="4628" w:type="pct"/>
          </w:tcPr>
          <w:p w14:paraId="647A8EA2" w14:textId="77777777" w:rsidR="004A24E8" w:rsidRPr="008A776D" w:rsidRDefault="004A24E8" w:rsidP="008C7B38">
            <w:pPr>
              <w:spacing w:line="240" w:lineRule="auto"/>
              <w:ind w:left="0" w:firstLine="0"/>
              <w:rPr>
                <w:sz w:val="20"/>
                <w:szCs w:val="20"/>
              </w:rPr>
            </w:pPr>
            <w:r w:rsidRPr="008A776D">
              <w:rPr>
                <w:sz w:val="20"/>
                <w:szCs w:val="20"/>
              </w:rPr>
              <w:t>Aplikasi ini nyaman untuk digunakan</w:t>
            </w:r>
          </w:p>
        </w:tc>
      </w:tr>
    </w:tbl>
    <w:p w14:paraId="3A59132C" w14:textId="77777777" w:rsidR="00106943" w:rsidRPr="00106943" w:rsidRDefault="00106943" w:rsidP="00344FD8">
      <w:pPr>
        <w:ind w:left="0" w:firstLine="0"/>
      </w:pPr>
    </w:p>
    <w:p w14:paraId="7D9C57C5" w14:textId="77777777" w:rsidR="000458E8" w:rsidRDefault="000458E8" w:rsidP="00E87FB7">
      <w:pPr>
        <w:pStyle w:val="Heading4"/>
        <w:rPr>
          <w:lang w:val="id-ID"/>
        </w:rPr>
      </w:pPr>
      <w:r w:rsidRPr="008B4690">
        <w:rPr>
          <w:lang w:val="id-ID"/>
        </w:rPr>
        <w:t>Teknik analisis data</w:t>
      </w:r>
    </w:p>
    <w:p w14:paraId="649313D8" w14:textId="5F5696F9" w:rsidR="00DD100C" w:rsidRPr="005D3D23" w:rsidRDefault="00DD100C" w:rsidP="00DD100C">
      <w:pPr>
        <w:pStyle w:val="Heading5"/>
        <w:numPr>
          <w:ilvl w:val="0"/>
          <w:numId w:val="43"/>
        </w:numPr>
        <w:rPr>
          <w:i/>
          <w:iCs/>
          <w:lang w:val="id-ID"/>
        </w:rPr>
      </w:pPr>
      <w:r>
        <w:t xml:space="preserve">Dokumen </w:t>
      </w:r>
      <w:r w:rsidRPr="005D3D23">
        <w:rPr>
          <w:i/>
          <w:iCs/>
        </w:rPr>
        <w:t xml:space="preserve">Blackbox </w:t>
      </w:r>
      <w:r w:rsidR="00E84194" w:rsidRPr="005D3D23">
        <w:rPr>
          <w:i/>
          <w:iCs/>
        </w:rPr>
        <w:t>T</w:t>
      </w:r>
      <w:r w:rsidRPr="005D3D23">
        <w:rPr>
          <w:i/>
          <w:iCs/>
        </w:rPr>
        <w:t>esting</w:t>
      </w:r>
    </w:p>
    <w:p w14:paraId="316E079A" w14:textId="46F3439F" w:rsidR="00FE743A" w:rsidRDefault="000458E8" w:rsidP="0052714F">
      <w:pPr>
        <w:ind w:left="1070" w:firstLine="370"/>
        <w:rPr>
          <w:lang w:val="id-ID"/>
        </w:rPr>
      </w:pPr>
      <w:r>
        <w:t xml:space="preserve">Skala pengukuran dari hasil pengujian menggunakan dokumen </w:t>
      </w:r>
      <w:r>
        <w:rPr>
          <w:i/>
          <w:iCs/>
        </w:rPr>
        <w:t>black box testing</w:t>
      </w:r>
      <w:r>
        <w:t xml:space="preserve"> dihitung berdasarkan skala </w:t>
      </w:r>
      <w:r w:rsidRPr="008B4690">
        <w:rPr>
          <w:lang w:val="id-ID"/>
        </w:rPr>
        <w:t>Guttman yang terdiri dari dua jawaban, yaitu “ya” dan “tidak”</w:t>
      </w:r>
      <w:r w:rsidRPr="008B4690">
        <w:rPr>
          <w:lang w:val="id-ID"/>
        </w:rPr>
        <w:fldChar w:fldCharType="begin"/>
      </w:r>
      <w:r w:rsidRPr="008B4690">
        <w:rPr>
          <w:lang w:val="id-ID"/>
        </w:rPr>
        <w:instrText xml:space="preserve"> ADDIN ZOTERO_ITEM CSL_CITATION {"citationID":"mSxu3RPW","properties":{"formattedCitation":"(Parinata and Puspaningtyas, 2021)","plainCitation":"(Parinata and Puspaningtyas, 2021)","noteIndex":0},"citationItems":[{"id":470,"uris":["http://zotero.org/users/local/vVJDaCwC/items/FDG4QW3G"],"itemData":{"id":470,"type":"article-journal","abstract":"Tujuan dari penelitian ini adalah untuk mengoptimalkan penggunaan media pembelajaran  Online  ( e-learning ) dengan sebuah aplikasi berbasis web bernama  Google Form  yang bertujuan untuk memberikan pemahaman khususnya pelajar dalam proses pembelajaran Matematika sehingga  tugas maupun ujian dapat dilakukan secara  Online . Penelitian ini menggunakan jenis penelitian kualitatif. Subjek penelitian ini adalah siswa kelas 5 SD Al-Kautsar Bandar Lampung, sebanyak 19 orang. Penelitian ini dilakukan dalam 4  tahap yakni; 1) Penyebaran tes kuis pemecahan masalah  dan kuesioner dalam bentuk  Google Form , 2) Melakukan penilaian terhadap hasil jawaban siswa kelas 5 SD Al-Kautsar Bandar Lampung menggunakan skala Guttman, 3) Menguji validitas dengan teknik korelasi  product moment  dan reliabilitas dengan metode  Chronbach’s  Alpha , 4) interpretasi hasil perhitungan. Kesimpulan dari penelitian ini adalah pada kuisioner ketercapaian indikator menghasilkan 54% negatif serta 57% positif terhadap proses pengoptimalisasi media online  Google Form  hal ini menunjukkan bahwa media online yang berupa  Google Form  menjadi acuan yang Cukup Tinggi dalam menangani permasalahan belajar secara online ( e-learning ).     Kata kunci:   Google Form  ,  Matematika, Optimalisasi.","container-title":"MATHEMA: JURNAL PENDIDIKAN MATEMATIKA","DOI":"10.33365/jm.v3i1.1008","ISSN":"2686-5823","issue":"1","language":"en","license":"Copyright (c) 2021 MATHEMA: JURNAL PENDIDIKAN MATEMATIKA","note":"number: 1","page":"56-65","source":"ejurnal.teknokrat.ac.id","title":"Optimalisasi Penggunaan Google Form terhadap Pembelajaran Matematika","volume":"3","author":[{"family":"Parinata","given":"Dwi"},{"family":"Puspaningtyas","given":"Nicky Dwi"}],"issued":{"date-parts":[["2021",1,30]]}}}],"schema":"https://github.com/citation-style-language/schema/raw/master/csl-citation.json"} </w:instrText>
      </w:r>
      <w:r w:rsidRPr="008B4690">
        <w:rPr>
          <w:lang w:val="id-ID"/>
        </w:rPr>
        <w:fldChar w:fldCharType="separate"/>
      </w:r>
      <w:r w:rsidRPr="008B4690">
        <w:rPr>
          <w:lang w:val="id-ID"/>
        </w:rPr>
        <w:t>(Parinata and Puspaningtyas, 2021)</w:t>
      </w:r>
      <w:r w:rsidRPr="008B4690">
        <w:rPr>
          <w:lang w:val="id-ID"/>
        </w:rPr>
        <w:fldChar w:fldCharType="end"/>
      </w:r>
      <w:r w:rsidRPr="008B4690">
        <w:rPr>
          <w:lang w:val="id-ID"/>
        </w:rPr>
        <w:t xml:space="preserve">. Selanjutnya, hasil pengujian akan dihitung dengan menggunakan rumus </w:t>
      </w:r>
      <w:r w:rsidR="00D20676">
        <w:t xml:space="preserve">untuk menghitung keberhasilan dari sistem </w:t>
      </w:r>
      <w:r w:rsidRPr="008B4690">
        <w:rPr>
          <w:lang w:val="id-ID"/>
        </w:rPr>
        <w:t>sebagai berikut</w:t>
      </w:r>
      <w:r w:rsidR="00D20676">
        <w:t>:</w:t>
      </w:r>
      <w:r w:rsidRPr="008B4690">
        <w:rPr>
          <w:lang w:val="id-ID"/>
        </w:rPr>
        <w:t xml:space="preserve"> </w:t>
      </w:r>
    </w:p>
    <w:p w14:paraId="36363B9D" w14:textId="77777777" w:rsidR="0052714F" w:rsidRPr="00D1091B" w:rsidRDefault="0052714F" w:rsidP="0052714F">
      <w:pPr>
        <w:ind w:left="1070" w:firstLine="370"/>
        <w:rPr>
          <w:lang w:val="id-ID"/>
        </w:rPr>
      </w:pPr>
    </w:p>
    <w:p w14:paraId="3E531785" w14:textId="21990482" w:rsidR="000458E8" w:rsidRDefault="00801FA2" w:rsidP="00B04EBB">
      <w:pPr>
        <w:jc w:val="center"/>
      </w:pPr>
      <m:oMath>
        <m:r>
          <w:rPr>
            <w:rFonts w:ascii="Cambria Math" w:hAnsi="Cambria Math"/>
            <w:sz w:val="18"/>
            <w:szCs w:val="18"/>
            <w:lang w:val="id-ID"/>
          </w:rPr>
          <m:t xml:space="preserve">Persentase keberhasilan= </m:t>
        </m:r>
        <m:f>
          <m:fPr>
            <m:ctrlPr>
              <w:rPr>
                <w:rFonts w:ascii="Cambria Math" w:hAnsi="Cambria Math"/>
                <w:i/>
                <w:sz w:val="18"/>
                <w:szCs w:val="18"/>
                <w:lang w:val="id-ID"/>
              </w:rPr>
            </m:ctrlPr>
          </m:fPr>
          <m:num>
            <m:r>
              <w:rPr>
                <w:rFonts w:ascii="Cambria Math" w:hAnsi="Cambria Math"/>
                <w:sz w:val="18"/>
                <w:szCs w:val="18"/>
                <w:lang w:val="id-ID"/>
              </w:rPr>
              <m:t>jumlah berhasil</m:t>
            </m:r>
          </m:num>
          <m:den>
            <m:r>
              <w:rPr>
                <w:rFonts w:ascii="Cambria Math" w:hAnsi="Cambria Math"/>
                <w:sz w:val="18"/>
                <w:szCs w:val="18"/>
                <w:lang w:val="id-ID"/>
              </w:rPr>
              <m:t>jumlah pertanyaan</m:t>
            </m:r>
          </m:den>
        </m:f>
        <m:r>
          <w:rPr>
            <w:rFonts w:ascii="Cambria Math" w:hAnsi="Cambria Math"/>
            <w:sz w:val="18"/>
            <w:szCs w:val="18"/>
            <w:lang w:val="id-ID"/>
          </w:rPr>
          <m:t xml:space="preserve"> X 100 %</m:t>
        </m:r>
      </m:oMath>
      <w:r w:rsidR="000458E8" w:rsidRPr="00224FE9">
        <w:rPr>
          <w:sz w:val="18"/>
          <w:szCs w:val="18"/>
        </w:rPr>
        <w:t xml:space="preserve">  </w:t>
      </w:r>
      <w:r w:rsidR="000458E8" w:rsidRPr="00224FE9">
        <w:rPr>
          <w:sz w:val="20"/>
          <w:szCs w:val="20"/>
        </w:rPr>
        <w:t xml:space="preserve">  </w:t>
      </w:r>
      <w:r w:rsidR="000458E8" w:rsidRPr="00224FE9">
        <w:t>(3.1</w:t>
      </w:r>
      <w:r w:rsidR="000458E8">
        <w:t>)</w:t>
      </w:r>
    </w:p>
    <w:p w14:paraId="37EEC327" w14:textId="77777777" w:rsidR="00D24A93" w:rsidRDefault="00D24A93" w:rsidP="00B04EBB">
      <w:pPr>
        <w:jc w:val="center"/>
      </w:pPr>
    </w:p>
    <w:p w14:paraId="6EF1352E" w14:textId="174A737C" w:rsidR="00BA7D7F" w:rsidRPr="003A12DD" w:rsidRDefault="001F7785" w:rsidP="001F7785">
      <w:pPr>
        <w:pStyle w:val="Heading5"/>
      </w:pPr>
      <w:r>
        <w:t xml:space="preserve">Dokumen </w:t>
      </w:r>
      <w:r w:rsidRPr="005F6731">
        <w:rPr>
          <w:i/>
          <w:iCs/>
        </w:rPr>
        <w:t>User Acceptance Test</w:t>
      </w:r>
    </w:p>
    <w:p w14:paraId="7D73885D" w14:textId="28D5EE30" w:rsidR="00B40FD5" w:rsidRDefault="000458E8" w:rsidP="006133DF">
      <w:pPr>
        <w:ind w:left="1080"/>
      </w:pPr>
      <w:r>
        <w:t xml:space="preserve">Skala yang digunakan </w:t>
      </w:r>
      <w:r w:rsidRPr="008B4690">
        <w:rPr>
          <w:lang w:val="id-ID"/>
        </w:rPr>
        <w:t>untuk pengujian sistem pada</w:t>
      </w:r>
      <w:r>
        <w:t xml:space="preserve"> dokumen </w:t>
      </w:r>
      <w:r w:rsidRPr="00027F00">
        <w:rPr>
          <w:i/>
          <w:iCs/>
        </w:rPr>
        <w:t>user acceptance testing</w:t>
      </w:r>
      <w:r>
        <w:t xml:space="preserve"> dihitung berdasarkan </w:t>
      </w:r>
      <w:r w:rsidR="00B40FD5" w:rsidRPr="00B40FD5">
        <w:t xml:space="preserve">skala Likert sebagai skala pengukuran. </w:t>
      </w:r>
    </w:p>
    <w:p w14:paraId="5378F221" w14:textId="1302434F" w:rsidR="0022371D" w:rsidRDefault="00B40FD5" w:rsidP="00903695">
      <w:pPr>
        <w:ind w:left="1080"/>
      </w:pPr>
      <w:r w:rsidRPr="00B40FD5">
        <w:t xml:space="preserve">Konversi jawaban item kuesioner dapat dilihat pada tabel </w:t>
      </w:r>
      <w:r w:rsidR="000458E8">
        <w:t>3.</w:t>
      </w:r>
      <w:r w:rsidR="00454757">
        <w:t>7</w:t>
      </w:r>
      <w:r w:rsidR="000458E8">
        <w:t xml:space="preserve"> di bawah ini:</w:t>
      </w:r>
    </w:p>
    <w:p w14:paraId="7B6E62CC" w14:textId="7F7A8F7E" w:rsidR="000458E8" w:rsidRPr="0009410E" w:rsidRDefault="00481848" w:rsidP="0009410E">
      <w:pPr>
        <w:pStyle w:val="Caption"/>
        <w:jc w:val="center"/>
        <w:rPr>
          <w:color w:val="auto"/>
          <w:sz w:val="20"/>
          <w:szCs w:val="20"/>
        </w:rPr>
      </w:pPr>
      <w:bookmarkStart w:id="180" w:name="_Toc132706588"/>
      <w:r w:rsidRPr="0009410E">
        <w:rPr>
          <w:color w:val="auto"/>
          <w:sz w:val="20"/>
          <w:szCs w:val="20"/>
        </w:rPr>
        <w:t xml:space="preserve">Tabel </w:t>
      </w:r>
      <w:r w:rsidR="0009410E">
        <w:rPr>
          <w:color w:val="auto"/>
          <w:sz w:val="20"/>
          <w:szCs w:val="20"/>
        </w:rPr>
        <w:t>3</w:t>
      </w:r>
      <w:r w:rsidR="00EE333E">
        <w:rPr>
          <w:color w:val="auto"/>
          <w:sz w:val="20"/>
          <w:szCs w:val="20"/>
        </w:rPr>
        <w:t>.</w:t>
      </w:r>
      <w:r w:rsidR="00EE333E">
        <w:rPr>
          <w:color w:val="auto"/>
          <w:sz w:val="20"/>
          <w:szCs w:val="20"/>
        </w:rPr>
        <w:fldChar w:fldCharType="begin"/>
      </w:r>
      <w:r w:rsidR="00EE333E">
        <w:rPr>
          <w:color w:val="auto"/>
          <w:sz w:val="20"/>
          <w:szCs w:val="20"/>
        </w:rPr>
        <w:instrText xml:space="preserve"> SEQ Tabel \* ARABIC \s 1 </w:instrText>
      </w:r>
      <w:r w:rsidR="00EE333E">
        <w:rPr>
          <w:color w:val="auto"/>
          <w:sz w:val="20"/>
          <w:szCs w:val="20"/>
        </w:rPr>
        <w:fldChar w:fldCharType="separate"/>
      </w:r>
      <w:r w:rsidR="003D442F">
        <w:rPr>
          <w:noProof/>
          <w:color w:val="auto"/>
          <w:sz w:val="20"/>
          <w:szCs w:val="20"/>
        </w:rPr>
        <w:t>7</w:t>
      </w:r>
      <w:r w:rsidR="00EE333E">
        <w:rPr>
          <w:color w:val="auto"/>
          <w:sz w:val="20"/>
          <w:szCs w:val="20"/>
        </w:rPr>
        <w:fldChar w:fldCharType="end"/>
      </w:r>
      <w:r w:rsidRPr="0009410E">
        <w:rPr>
          <w:color w:val="auto"/>
          <w:sz w:val="20"/>
          <w:szCs w:val="20"/>
        </w:rPr>
        <w:t xml:space="preserve"> Konversi Jawaban</w:t>
      </w:r>
      <w:bookmarkEnd w:id="180"/>
    </w:p>
    <w:tbl>
      <w:tblPr>
        <w:tblStyle w:val="TableGrid0"/>
        <w:tblW w:w="0" w:type="auto"/>
        <w:tblInd w:w="279" w:type="dxa"/>
        <w:tblLook w:val="04A0" w:firstRow="1" w:lastRow="0" w:firstColumn="1" w:lastColumn="0" w:noHBand="0" w:noVBand="1"/>
      </w:tblPr>
      <w:tblGrid>
        <w:gridCol w:w="4536"/>
        <w:gridCol w:w="850"/>
      </w:tblGrid>
      <w:tr w:rsidR="00903695" w:rsidRPr="00903695" w14:paraId="0924FB75" w14:textId="77777777" w:rsidTr="000F479E">
        <w:tc>
          <w:tcPr>
            <w:tcW w:w="4536" w:type="dxa"/>
          </w:tcPr>
          <w:p w14:paraId="54D13095" w14:textId="105D7E21" w:rsidR="000458E8" w:rsidRPr="00903695" w:rsidRDefault="00B40FD5" w:rsidP="000F479E">
            <w:pPr>
              <w:pStyle w:val="ListParagraph"/>
              <w:spacing w:line="240" w:lineRule="auto"/>
              <w:ind w:left="0" w:firstLine="0"/>
              <w:jc w:val="center"/>
              <w:rPr>
                <w:rFonts w:ascii="Cambria" w:hAnsi="Cambria"/>
                <w:b/>
                <w:bCs/>
                <w:sz w:val="20"/>
                <w:szCs w:val="20"/>
              </w:rPr>
            </w:pPr>
            <w:r w:rsidRPr="00903695">
              <w:rPr>
                <w:rFonts w:ascii="Cambria" w:hAnsi="Cambria"/>
                <w:b/>
                <w:bCs/>
                <w:sz w:val="20"/>
                <w:szCs w:val="20"/>
              </w:rPr>
              <w:t>Jawaban</w:t>
            </w:r>
          </w:p>
        </w:tc>
        <w:tc>
          <w:tcPr>
            <w:tcW w:w="850" w:type="dxa"/>
          </w:tcPr>
          <w:p w14:paraId="7841A35C" w14:textId="60581CE4" w:rsidR="000458E8" w:rsidRPr="00903695" w:rsidRDefault="00B40FD5" w:rsidP="000F479E">
            <w:pPr>
              <w:pStyle w:val="ListParagraph"/>
              <w:spacing w:line="240" w:lineRule="auto"/>
              <w:ind w:left="0" w:firstLine="0"/>
              <w:jc w:val="center"/>
              <w:rPr>
                <w:rFonts w:ascii="Cambria" w:hAnsi="Cambria"/>
                <w:b/>
                <w:bCs/>
                <w:sz w:val="20"/>
                <w:szCs w:val="20"/>
              </w:rPr>
            </w:pPr>
            <w:r w:rsidRPr="00903695">
              <w:rPr>
                <w:rFonts w:ascii="Cambria" w:hAnsi="Cambria"/>
                <w:b/>
                <w:bCs/>
                <w:sz w:val="20"/>
                <w:szCs w:val="20"/>
              </w:rPr>
              <w:t>Skor</w:t>
            </w:r>
          </w:p>
        </w:tc>
      </w:tr>
      <w:tr w:rsidR="00903695" w:rsidRPr="00903695" w14:paraId="693E74AA" w14:textId="77777777" w:rsidTr="000F479E">
        <w:tc>
          <w:tcPr>
            <w:tcW w:w="4536" w:type="dxa"/>
          </w:tcPr>
          <w:p w14:paraId="6ACF74DE" w14:textId="59966DF3" w:rsidR="000458E8" w:rsidRPr="00903695" w:rsidRDefault="00B40FD5" w:rsidP="000F479E">
            <w:pPr>
              <w:pStyle w:val="ListParagraph"/>
              <w:spacing w:line="240" w:lineRule="auto"/>
              <w:ind w:left="0" w:firstLine="0"/>
              <w:jc w:val="center"/>
              <w:rPr>
                <w:rFonts w:ascii="Cambria" w:hAnsi="Cambria"/>
                <w:sz w:val="20"/>
                <w:szCs w:val="20"/>
              </w:rPr>
            </w:pPr>
            <w:r w:rsidRPr="00903695">
              <w:rPr>
                <w:rFonts w:ascii="Cambria" w:hAnsi="Cambria"/>
                <w:sz w:val="20"/>
                <w:szCs w:val="20"/>
              </w:rPr>
              <w:t>Sangat Setuju</w:t>
            </w:r>
          </w:p>
        </w:tc>
        <w:tc>
          <w:tcPr>
            <w:tcW w:w="850" w:type="dxa"/>
          </w:tcPr>
          <w:p w14:paraId="33C35FC9" w14:textId="2CF7F6B7" w:rsidR="000458E8" w:rsidRPr="00903695" w:rsidRDefault="00B40FD5" w:rsidP="000F479E">
            <w:pPr>
              <w:pStyle w:val="ListParagraph"/>
              <w:spacing w:line="240" w:lineRule="auto"/>
              <w:ind w:left="0" w:firstLine="0"/>
              <w:jc w:val="center"/>
              <w:rPr>
                <w:rFonts w:ascii="Cambria" w:hAnsi="Cambria"/>
                <w:sz w:val="20"/>
                <w:szCs w:val="20"/>
              </w:rPr>
            </w:pPr>
            <w:r w:rsidRPr="00903695">
              <w:rPr>
                <w:rFonts w:ascii="Cambria" w:hAnsi="Cambria"/>
                <w:sz w:val="20"/>
                <w:szCs w:val="20"/>
              </w:rPr>
              <w:t>5</w:t>
            </w:r>
          </w:p>
        </w:tc>
      </w:tr>
      <w:tr w:rsidR="00903695" w:rsidRPr="00903695" w14:paraId="5EDF736E" w14:textId="77777777" w:rsidTr="000F479E">
        <w:tc>
          <w:tcPr>
            <w:tcW w:w="4536" w:type="dxa"/>
          </w:tcPr>
          <w:p w14:paraId="1C0E8503" w14:textId="50EEA4AC" w:rsidR="000458E8" w:rsidRPr="00903695" w:rsidRDefault="00B40FD5" w:rsidP="000F479E">
            <w:pPr>
              <w:pStyle w:val="ListParagraph"/>
              <w:spacing w:line="240" w:lineRule="auto"/>
              <w:ind w:left="0" w:firstLine="0"/>
              <w:jc w:val="center"/>
              <w:rPr>
                <w:rFonts w:ascii="Cambria" w:hAnsi="Cambria"/>
                <w:sz w:val="20"/>
                <w:szCs w:val="20"/>
              </w:rPr>
            </w:pPr>
            <w:r w:rsidRPr="00903695">
              <w:rPr>
                <w:rFonts w:ascii="Cambria" w:hAnsi="Cambria"/>
                <w:sz w:val="20"/>
                <w:szCs w:val="20"/>
              </w:rPr>
              <w:t>Setuju</w:t>
            </w:r>
          </w:p>
        </w:tc>
        <w:tc>
          <w:tcPr>
            <w:tcW w:w="850" w:type="dxa"/>
          </w:tcPr>
          <w:p w14:paraId="7411831A" w14:textId="5C782EF1" w:rsidR="000458E8" w:rsidRPr="00903695" w:rsidRDefault="00B40FD5" w:rsidP="000F479E">
            <w:pPr>
              <w:pStyle w:val="ListParagraph"/>
              <w:spacing w:line="240" w:lineRule="auto"/>
              <w:ind w:left="0" w:firstLine="0"/>
              <w:jc w:val="center"/>
              <w:rPr>
                <w:rFonts w:ascii="Cambria" w:hAnsi="Cambria"/>
                <w:sz w:val="20"/>
                <w:szCs w:val="20"/>
              </w:rPr>
            </w:pPr>
            <w:r w:rsidRPr="00903695">
              <w:rPr>
                <w:rFonts w:ascii="Cambria" w:hAnsi="Cambria"/>
                <w:sz w:val="20"/>
                <w:szCs w:val="20"/>
              </w:rPr>
              <w:t>4</w:t>
            </w:r>
          </w:p>
        </w:tc>
      </w:tr>
      <w:tr w:rsidR="00903695" w:rsidRPr="00903695" w14:paraId="3913D1E7" w14:textId="77777777" w:rsidTr="000F479E">
        <w:tc>
          <w:tcPr>
            <w:tcW w:w="4536" w:type="dxa"/>
          </w:tcPr>
          <w:p w14:paraId="3D5C2DE2" w14:textId="69689984" w:rsidR="000458E8" w:rsidRPr="00903695" w:rsidRDefault="00B40FD5" w:rsidP="000F479E">
            <w:pPr>
              <w:pStyle w:val="ListParagraph"/>
              <w:spacing w:line="240" w:lineRule="auto"/>
              <w:ind w:left="0" w:firstLine="0"/>
              <w:jc w:val="center"/>
              <w:rPr>
                <w:rFonts w:ascii="Cambria" w:hAnsi="Cambria"/>
                <w:sz w:val="20"/>
                <w:szCs w:val="20"/>
              </w:rPr>
            </w:pPr>
            <w:r w:rsidRPr="00903695">
              <w:rPr>
                <w:rFonts w:ascii="Cambria" w:hAnsi="Cambria"/>
                <w:sz w:val="20"/>
                <w:szCs w:val="20"/>
              </w:rPr>
              <w:t>Ragu-Ragu</w:t>
            </w:r>
          </w:p>
        </w:tc>
        <w:tc>
          <w:tcPr>
            <w:tcW w:w="850" w:type="dxa"/>
          </w:tcPr>
          <w:p w14:paraId="145918A9" w14:textId="6A17C203" w:rsidR="000458E8" w:rsidRPr="00903695" w:rsidRDefault="00B40FD5" w:rsidP="000F479E">
            <w:pPr>
              <w:pStyle w:val="ListParagraph"/>
              <w:spacing w:line="240" w:lineRule="auto"/>
              <w:ind w:left="0" w:firstLine="0"/>
              <w:jc w:val="center"/>
              <w:rPr>
                <w:rFonts w:ascii="Cambria" w:hAnsi="Cambria"/>
                <w:sz w:val="20"/>
                <w:szCs w:val="20"/>
              </w:rPr>
            </w:pPr>
            <w:r w:rsidRPr="00903695">
              <w:rPr>
                <w:rFonts w:ascii="Cambria" w:hAnsi="Cambria"/>
                <w:sz w:val="20"/>
                <w:szCs w:val="20"/>
              </w:rPr>
              <w:t>3</w:t>
            </w:r>
          </w:p>
        </w:tc>
      </w:tr>
      <w:tr w:rsidR="00903695" w:rsidRPr="00903695" w14:paraId="6C32C175" w14:textId="77777777" w:rsidTr="000F479E">
        <w:tc>
          <w:tcPr>
            <w:tcW w:w="4536" w:type="dxa"/>
          </w:tcPr>
          <w:p w14:paraId="486861D6" w14:textId="082BED4C" w:rsidR="000458E8" w:rsidRPr="00903695" w:rsidRDefault="00B40FD5" w:rsidP="000F479E">
            <w:pPr>
              <w:pStyle w:val="ListParagraph"/>
              <w:spacing w:line="240" w:lineRule="auto"/>
              <w:ind w:left="0" w:firstLine="0"/>
              <w:jc w:val="center"/>
              <w:rPr>
                <w:rFonts w:ascii="Cambria" w:hAnsi="Cambria"/>
                <w:sz w:val="20"/>
                <w:szCs w:val="20"/>
              </w:rPr>
            </w:pPr>
            <w:r w:rsidRPr="00903695">
              <w:rPr>
                <w:rFonts w:ascii="Cambria" w:hAnsi="Cambria"/>
                <w:sz w:val="20"/>
                <w:szCs w:val="20"/>
              </w:rPr>
              <w:t>Tidak Setuju</w:t>
            </w:r>
          </w:p>
        </w:tc>
        <w:tc>
          <w:tcPr>
            <w:tcW w:w="850" w:type="dxa"/>
          </w:tcPr>
          <w:p w14:paraId="677E1D31" w14:textId="0E12B4E0" w:rsidR="000458E8" w:rsidRPr="00903695" w:rsidRDefault="00B40FD5" w:rsidP="000F479E">
            <w:pPr>
              <w:pStyle w:val="ListParagraph"/>
              <w:spacing w:line="240" w:lineRule="auto"/>
              <w:ind w:left="0" w:firstLine="0"/>
              <w:jc w:val="center"/>
              <w:rPr>
                <w:rFonts w:ascii="Cambria" w:hAnsi="Cambria"/>
                <w:sz w:val="20"/>
                <w:szCs w:val="20"/>
              </w:rPr>
            </w:pPr>
            <w:r w:rsidRPr="00903695">
              <w:rPr>
                <w:rFonts w:ascii="Cambria" w:hAnsi="Cambria"/>
                <w:sz w:val="20"/>
                <w:szCs w:val="20"/>
              </w:rPr>
              <w:t>2</w:t>
            </w:r>
          </w:p>
        </w:tc>
      </w:tr>
      <w:tr w:rsidR="00903695" w:rsidRPr="00903695" w14:paraId="464A6333" w14:textId="77777777" w:rsidTr="000F479E">
        <w:tc>
          <w:tcPr>
            <w:tcW w:w="4536" w:type="dxa"/>
          </w:tcPr>
          <w:p w14:paraId="72348B7B" w14:textId="5BFA170E" w:rsidR="000458E8" w:rsidRPr="00903695" w:rsidRDefault="00B40FD5" w:rsidP="000F479E">
            <w:pPr>
              <w:pStyle w:val="ListParagraph"/>
              <w:spacing w:line="240" w:lineRule="auto"/>
              <w:ind w:left="0" w:firstLine="0"/>
              <w:jc w:val="center"/>
              <w:rPr>
                <w:rFonts w:ascii="Cambria" w:hAnsi="Cambria"/>
                <w:sz w:val="20"/>
                <w:szCs w:val="20"/>
              </w:rPr>
            </w:pPr>
            <w:r w:rsidRPr="00903695">
              <w:rPr>
                <w:rFonts w:ascii="Cambria" w:hAnsi="Cambria"/>
                <w:sz w:val="20"/>
                <w:szCs w:val="20"/>
              </w:rPr>
              <w:t>Sangat Tidak Setuju</w:t>
            </w:r>
          </w:p>
        </w:tc>
        <w:tc>
          <w:tcPr>
            <w:tcW w:w="850" w:type="dxa"/>
          </w:tcPr>
          <w:p w14:paraId="64D7CFC3" w14:textId="00CFC310" w:rsidR="000458E8" w:rsidRPr="00903695" w:rsidRDefault="00B40FD5" w:rsidP="000F479E">
            <w:pPr>
              <w:pStyle w:val="ListParagraph"/>
              <w:spacing w:line="240" w:lineRule="auto"/>
              <w:ind w:left="0" w:firstLine="0"/>
              <w:jc w:val="center"/>
              <w:rPr>
                <w:rFonts w:ascii="Cambria" w:hAnsi="Cambria"/>
                <w:sz w:val="20"/>
                <w:szCs w:val="20"/>
              </w:rPr>
            </w:pPr>
            <w:r w:rsidRPr="00903695">
              <w:rPr>
                <w:rFonts w:ascii="Cambria" w:hAnsi="Cambria"/>
                <w:sz w:val="20"/>
                <w:szCs w:val="20"/>
              </w:rPr>
              <w:t>1</w:t>
            </w:r>
          </w:p>
        </w:tc>
      </w:tr>
    </w:tbl>
    <w:p w14:paraId="60D47933" w14:textId="77777777" w:rsidR="00A56ABB" w:rsidRDefault="00A56ABB" w:rsidP="00B04EBB">
      <w:pPr>
        <w:ind w:left="720"/>
      </w:pPr>
    </w:p>
    <w:p w14:paraId="4090756E" w14:textId="77777777" w:rsidR="0008682A" w:rsidRDefault="00A56ABB" w:rsidP="0008682A">
      <w:pPr>
        <w:ind w:left="1134" w:firstLine="284"/>
      </w:pPr>
      <w:r w:rsidRPr="00A56ABB">
        <w:t xml:space="preserve">Rumus yang digunakan untuk melakukan analisis hasil pengujian </w:t>
      </w:r>
      <w:r w:rsidR="0061402F">
        <w:t>karakteristik</w:t>
      </w:r>
      <w:r w:rsidRPr="00A56ABB">
        <w:t xml:space="preserve"> </w:t>
      </w:r>
      <w:r w:rsidRPr="0061402F">
        <w:rPr>
          <w:i/>
          <w:iCs/>
        </w:rPr>
        <w:t>usability</w:t>
      </w:r>
      <w:r w:rsidR="0061402F">
        <w:t xml:space="preserve"> </w:t>
      </w:r>
      <w:r w:rsidRPr="00A56ABB">
        <w:t xml:space="preserve">adalah sebagai berikut: </w:t>
      </w:r>
    </w:p>
    <w:p w14:paraId="7135D40A" w14:textId="77777777" w:rsidR="0008682A" w:rsidRDefault="0008682A" w:rsidP="0008682A">
      <w:pPr>
        <w:ind w:left="0" w:firstLine="0"/>
      </w:pPr>
    </w:p>
    <w:p w14:paraId="030CF577" w14:textId="23318A4F" w:rsidR="00DE6F1C" w:rsidRPr="00DE6F1C" w:rsidRDefault="00A56ABB" w:rsidP="00E6173B">
      <w:pPr>
        <w:ind w:left="0" w:firstLine="720"/>
        <w:rPr>
          <w:sz w:val="20"/>
          <w:szCs w:val="20"/>
        </w:rPr>
      </w:pPr>
      <w:r w:rsidRPr="00A56ABB">
        <w:rPr>
          <w:sz w:val="20"/>
          <w:szCs w:val="20"/>
        </w:rPr>
        <w:t>Skor total =</w:t>
      </w:r>
      <w:r w:rsidR="00DE6F1C">
        <w:rPr>
          <w:sz w:val="20"/>
          <w:szCs w:val="20"/>
        </w:rPr>
        <w:tab/>
      </w:r>
      <w:r w:rsidRPr="00A56ABB">
        <w:rPr>
          <w:sz w:val="20"/>
          <w:szCs w:val="20"/>
        </w:rPr>
        <w:t xml:space="preserve"> </w:t>
      </w:r>
      <m:oMath>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sts</m:t>
                </m:r>
              </m:sub>
            </m:sSub>
            <m:r>
              <w:rPr>
                <w:rFonts w:ascii="Cambria Math" w:hAnsi="Cambria Math"/>
                <w:sz w:val="20"/>
                <w:szCs w:val="20"/>
              </w:rPr>
              <m:t xml:space="preserve"> ×1</m:t>
            </m:r>
          </m:e>
        </m:d>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ts</m:t>
                </m:r>
              </m:sub>
            </m:sSub>
            <m:r>
              <w:rPr>
                <w:rFonts w:ascii="Cambria Math" w:hAnsi="Cambria Math"/>
                <w:sz w:val="20"/>
                <w:szCs w:val="20"/>
              </w:rPr>
              <m:t>×2</m:t>
            </m:r>
          </m:e>
        </m:d>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rr</m:t>
                </m:r>
              </m:sub>
            </m:sSub>
            <m:r>
              <w:rPr>
                <w:rFonts w:ascii="Cambria Math" w:hAnsi="Cambria Math"/>
                <w:sz w:val="20"/>
                <w:szCs w:val="20"/>
              </w:rPr>
              <m:t>×3</m:t>
            </m:r>
          </m:e>
        </m:d>
      </m:oMath>
    </w:p>
    <w:p w14:paraId="64D4B968" w14:textId="6A2C3ACC" w:rsidR="00A56ABB" w:rsidRPr="0008682A" w:rsidRDefault="00A56ABB" w:rsidP="00E6173B">
      <w:pPr>
        <w:ind w:left="1440" w:firstLine="720"/>
      </w:pPr>
      <m:oMath>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s</m:t>
            </m:r>
          </m:sub>
        </m:sSub>
        <m:r>
          <w:rPr>
            <w:rFonts w:ascii="Cambria Math" w:hAnsi="Cambria Math"/>
            <w:sz w:val="20"/>
            <w:szCs w:val="20"/>
          </w:rPr>
          <m:t xml:space="preserve"> ×4)+(</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ss</m:t>
            </m:r>
          </m:sub>
        </m:sSub>
        <m:r>
          <w:rPr>
            <w:rFonts w:ascii="Cambria Math" w:hAnsi="Cambria Math"/>
            <w:sz w:val="20"/>
            <w:szCs w:val="20"/>
          </w:rPr>
          <m:t>×5)</m:t>
        </m:r>
      </m:oMath>
      <w:r w:rsidR="0008682A">
        <w:rPr>
          <w:sz w:val="20"/>
          <w:szCs w:val="20"/>
        </w:rPr>
        <w:t xml:space="preserve">  </w:t>
      </w:r>
      <w:r w:rsidR="00DE6F1C">
        <w:rPr>
          <w:sz w:val="20"/>
          <w:szCs w:val="20"/>
        </w:rPr>
        <w:t xml:space="preserve"> </w:t>
      </w:r>
      <w:r w:rsidR="008055BD">
        <w:rPr>
          <w:sz w:val="20"/>
          <w:szCs w:val="20"/>
        </w:rPr>
        <w:tab/>
      </w:r>
      <w:r w:rsidR="008055BD">
        <w:rPr>
          <w:sz w:val="20"/>
          <w:szCs w:val="20"/>
        </w:rPr>
        <w:tab/>
      </w:r>
      <w:r w:rsidR="00DE6F1C" w:rsidRPr="008055BD">
        <w:t>(3.2)</w:t>
      </w:r>
    </w:p>
    <w:p w14:paraId="06BB2C81" w14:textId="77777777" w:rsidR="00516292" w:rsidRDefault="00516292" w:rsidP="00B04EBB"/>
    <w:p w14:paraId="044A04AD" w14:textId="77777777" w:rsidR="00516292" w:rsidRDefault="00516292" w:rsidP="00B04EBB"/>
    <w:p w14:paraId="3207698F" w14:textId="55A70A7B" w:rsidR="00A56ABB" w:rsidRDefault="00A56ABB" w:rsidP="00B04EBB">
      <w:r w:rsidRPr="00A56ABB">
        <w:t xml:space="preserve">Keterangan: </w:t>
      </w:r>
    </w:p>
    <w:p w14:paraId="61695EED" w14:textId="03378F85" w:rsidR="00A56ABB" w:rsidRDefault="00000000" w:rsidP="00B04EBB">
      <w:pPr>
        <w:ind w:left="1440" w:hanging="720"/>
      </w:pP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sts</m:t>
            </m:r>
          </m:sub>
        </m:sSub>
      </m:oMath>
      <w:r w:rsidR="00A56ABB" w:rsidRPr="00A56ABB">
        <w:t xml:space="preserve"> </w:t>
      </w:r>
      <w:r w:rsidR="008D527E">
        <w:tab/>
      </w:r>
      <w:r w:rsidR="00A56ABB" w:rsidRPr="00A56ABB">
        <w:t xml:space="preserve">= Jumlah responden dengan jawaban sangat tidak setuju </w:t>
      </w:r>
    </w:p>
    <w:p w14:paraId="1D1F83B3" w14:textId="77777777" w:rsidR="008D527E" w:rsidRDefault="00000000" w:rsidP="00B04EBB">
      <w:pPr>
        <w:ind w:left="1440" w:hanging="720"/>
      </w:pP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ts</m:t>
            </m:r>
          </m:sub>
        </m:sSub>
      </m:oMath>
      <w:r w:rsidR="00A56ABB" w:rsidRPr="00A56ABB">
        <w:t xml:space="preserve"> </w:t>
      </w:r>
      <w:r w:rsidR="008D527E">
        <w:tab/>
      </w:r>
      <w:r w:rsidR="00A56ABB" w:rsidRPr="00A56ABB">
        <w:t>= Jumlah responden dengan jawaban tidak setuju</w:t>
      </w:r>
    </w:p>
    <w:p w14:paraId="226B8AFB" w14:textId="031D11E7" w:rsidR="00A56ABB" w:rsidRDefault="00000000" w:rsidP="00B04EBB">
      <w:pPr>
        <w:ind w:left="1440" w:hanging="675"/>
      </w:pP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rr</m:t>
            </m:r>
          </m:sub>
        </m:sSub>
      </m:oMath>
      <w:r w:rsidR="00A56ABB" w:rsidRPr="00A56ABB">
        <w:t xml:space="preserve"> </w:t>
      </w:r>
      <w:r w:rsidR="008D527E">
        <w:tab/>
      </w:r>
      <w:r w:rsidR="00A56ABB" w:rsidRPr="00A56ABB">
        <w:t xml:space="preserve">= Jumlah responden dengan jawaban ragu-ragu </w:t>
      </w:r>
    </w:p>
    <w:p w14:paraId="12BF93B5" w14:textId="38597B05" w:rsidR="00A56ABB" w:rsidRDefault="00000000" w:rsidP="00B04EBB">
      <w:pPr>
        <w:ind w:left="720" w:firstLine="0"/>
      </w:pP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s</m:t>
            </m:r>
          </m:sub>
        </m:sSub>
      </m:oMath>
      <w:r w:rsidR="00A56ABB" w:rsidRPr="00A56ABB">
        <w:t xml:space="preserve"> </w:t>
      </w:r>
      <w:r w:rsidR="008D527E">
        <w:tab/>
      </w:r>
      <w:r w:rsidR="00A56ABB" w:rsidRPr="00A56ABB">
        <w:t xml:space="preserve">= Jumlah responden dengan jawaban setuju </w:t>
      </w:r>
    </w:p>
    <w:p w14:paraId="5A923608" w14:textId="5BD12FA1" w:rsidR="00A56ABB" w:rsidRDefault="00000000" w:rsidP="007D67ED">
      <w:pPr>
        <w:ind w:left="1440" w:hanging="720"/>
      </w:pP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ss</m:t>
            </m:r>
          </m:sub>
        </m:sSub>
      </m:oMath>
      <w:r w:rsidR="00A56ABB" w:rsidRPr="00A56ABB">
        <w:t xml:space="preserve"> </w:t>
      </w:r>
      <w:r w:rsidR="008D527E">
        <w:tab/>
      </w:r>
      <w:r w:rsidR="00A56ABB" w:rsidRPr="00A56ABB">
        <w:t xml:space="preserve">= Jumlah responden dengan jawaban sangat setuju </w:t>
      </w:r>
    </w:p>
    <w:p w14:paraId="1A4611B8" w14:textId="1B3DA5A4" w:rsidR="000E4A81" w:rsidRDefault="00A56ABB" w:rsidP="00A516B3">
      <w:pPr>
        <w:ind w:left="720" w:firstLine="720"/>
        <w:jc w:val="left"/>
      </w:pPr>
      <w:r w:rsidRPr="00A56ABB">
        <w:t>Sedangkan untuk men</w:t>
      </w:r>
      <w:r w:rsidR="000B6097">
        <w:t>g</w:t>
      </w:r>
      <w:r w:rsidRPr="00A56ABB">
        <w:t xml:space="preserve">hitung presentase hasil pengujian digunakan rumus sebagai berikut: </w:t>
      </w:r>
    </w:p>
    <w:p w14:paraId="19E1952E" w14:textId="77777777" w:rsidR="00F12A76" w:rsidRDefault="00F12A76" w:rsidP="00A516B3">
      <w:pPr>
        <w:ind w:left="720" w:firstLine="720"/>
        <w:jc w:val="left"/>
      </w:pPr>
    </w:p>
    <w:p w14:paraId="7D3627E4" w14:textId="2591A20A" w:rsidR="000E4A81" w:rsidRDefault="000B6097" w:rsidP="00A516B3">
      <w:pPr>
        <w:ind w:left="426" w:firstLine="141"/>
        <w:jc w:val="center"/>
      </w:pPr>
      <w:r>
        <w:t>presentase hasil</w:t>
      </w:r>
      <w:r w:rsidR="00A56ABB" w:rsidRPr="00A56ABB">
        <w:t xml:space="preserve"> = </w:t>
      </w:r>
      <m:oMath>
        <m:f>
          <m:fPr>
            <m:ctrlPr>
              <w:rPr>
                <w:rFonts w:ascii="Cambria Math" w:hAnsi="Cambria Math"/>
                <w:i/>
              </w:rPr>
            </m:ctrlPr>
          </m:fPr>
          <m:num>
            <m:r>
              <m:rPr>
                <m:sty m:val="p"/>
              </m:rPr>
              <w:rPr>
                <w:rFonts w:ascii="Cambria Math" w:hAnsi="Cambria Math"/>
              </w:rPr>
              <m:t xml:space="preserve">skor total </m:t>
            </m:r>
          </m:num>
          <m:den>
            <m:r>
              <m:rPr>
                <m:sty m:val="p"/>
              </m:rPr>
              <w:rPr>
                <w:rFonts w:ascii="Cambria Math" w:hAnsi="Cambria Math"/>
              </w:rPr>
              <m:t xml:space="preserve">skor maksimal </m:t>
            </m:r>
          </m:den>
        </m:f>
      </m:oMath>
      <w:r>
        <w:t xml:space="preserve"> </w:t>
      </w:r>
      <m:oMath>
        <m:r>
          <w:rPr>
            <w:rFonts w:ascii="Cambria Math" w:hAnsi="Cambria Math"/>
          </w:rPr>
          <m:t>×</m:t>
        </m:r>
      </m:oMath>
      <w:r w:rsidR="00A56ABB" w:rsidRPr="00A56ABB">
        <w:t xml:space="preserve"> </w:t>
      </w:r>
      <w:r>
        <w:t>100%</w:t>
      </w:r>
      <w:r w:rsidR="000E4A81">
        <w:t xml:space="preserve"> </w:t>
      </w:r>
      <w:r w:rsidR="00F12A76">
        <w:tab/>
      </w:r>
      <w:r w:rsidR="000E4A81">
        <w:t>(3.</w:t>
      </w:r>
      <w:r w:rsidR="00F12A76">
        <w:t>3</w:t>
      </w:r>
      <w:r w:rsidR="000E4A81">
        <w:t>)</w:t>
      </w:r>
    </w:p>
    <w:p w14:paraId="611DC0E7" w14:textId="77777777" w:rsidR="00F12A76" w:rsidRDefault="00F12A76" w:rsidP="00A516B3">
      <w:pPr>
        <w:ind w:left="426" w:firstLine="141"/>
        <w:jc w:val="center"/>
      </w:pPr>
    </w:p>
    <w:p w14:paraId="333254E2" w14:textId="366BAEF0" w:rsidR="000E4A81" w:rsidRDefault="00A56ABB" w:rsidP="00564077">
      <w:pPr>
        <w:ind w:left="720" w:firstLine="720"/>
      </w:pPr>
      <w:r w:rsidRPr="00A56ABB">
        <w:t xml:space="preserve">Hasil persentase yang dihasilkan kemudian dikategorikan sesuai tingkatan yang dpat dilihat pada tabel </w:t>
      </w:r>
      <w:r w:rsidR="000B6097">
        <w:t>3.</w:t>
      </w:r>
      <w:r w:rsidR="00511620">
        <w:t>8</w:t>
      </w:r>
      <w:r w:rsidR="000B6097">
        <w:t xml:space="preserve"> di bawah ini:</w:t>
      </w:r>
    </w:p>
    <w:p w14:paraId="74A811CA" w14:textId="03172CD5" w:rsidR="000458E8" w:rsidRPr="00036F32" w:rsidRDefault="00481848" w:rsidP="00036F32">
      <w:pPr>
        <w:pStyle w:val="Caption"/>
        <w:jc w:val="center"/>
        <w:rPr>
          <w:color w:val="auto"/>
          <w:sz w:val="20"/>
          <w:szCs w:val="20"/>
        </w:rPr>
      </w:pPr>
      <w:bookmarkStart w:id="181" w:name="_Toc132706589"/>
      <w:r w:rsidRPr="00036F32">
        <w:rPr>
          <w:color w:val="auto"/>
          <w:sz w:val="20"/>
          <w:szCs w:val="20"/>
        </w:rPr>
        <w:t xml:space="preserve">Tabel </w:t>
      </w:r>
      <w:r w:rsidR="00036F32">
        <w:rPr>
          <w:color w:val="auto"/>
          <w:sz w:val="20"/>
          <w:szCs w:val="20"/>
        </w:rPr>
        <w:t>3</w:t>
      </w:r>
      <w:r w:rsidR="00EE333E">
        <w:rPr>
          <w:color w:val="auto"/>
          <w:sz w:val="20"/>
          <w:szCs w:val="20"/>
        </w:rPr>
        <w:t>.</w:t>
      </w:r>
      <w:r w:rsidR="00EE333E">
        <w:rPr>
          <w:color w:val="auto"/>
          <w:sz w:val="20"/>
          <w:szCs w:val="20"/>
        </w:rPr>
        <w:fldChar w:fldCharType="begin"/>
      </w:r>
      <w:r w:rsidR="00EE333E">
        <w:rPr>
          <w:color w:val="auto"/>
          <w:sz w:val="20"/>
          <w:szCs w:val="20"/>
        </w:rPr>
        <w:instrText xml:space="preserve"> SEQ Tabel \* ARABIC \s 1 </w:instrText>
      </w:r>
      <w:r w:rsidR="00EE333E">
        <w:rPr>
          <w:color w:val="auto"/>
          <w:sz w:val="20"/>
          <w:szCs w:val="20"/>
        </w:rPr>
        <w:fldChar w:fldCharType="separate"/>
      </w:r>
      <w:r w:rsidR="003D442F">
        <w:rPr>
          <w:noProof/>
          <w:color w:val="auto"/>
          <w:sz w:val="20"/>
          <w:szCs w:val="20"/>
        </w:rPr>
        <w:t>8</w:t>
      </w:r>
      <w:r w:rsidR="00EE333E">
        <w:rPr>
          <w:color w:val="auto"/>
          <w:sz w:val="20"/>
          <w:szCs w:val="20"/>
        </w:rPr>
        <w:fldChar w:fldCharType="end"/>
      </w:r>
      <w:r w:rsidRPr="00036F32">
        <w:rPr>
          <w:color w:val="auto"/>
          <w:sz w:val="20"/>
          <w:szCs w:val="20"/>
        </w:rPr>
        <w:t xml:space="preserve"> Kategori Pengujian</w:t>
      </w:r>
      <w:bookmarkEnd w:id="181"/>
    </w:p>
    <w:tbl>
      <w:tblPr>
        <w:tblStyle w:val="TableGrid0"/>
        <w:tblW w:w="0" w:type="auto"/>
        <w:tblInd w:w="279" w:type="dxa"/>
        <w:tblLook w:val="04A0" w:firstRow="1" w:lastRow="0" w:firstColumn="1" w:lastColumn="0" w:noHBand="0" w:noVBand="1"/>
      </w:tblPr>
      <w:tblGrid>
        <w:gridCol w:w="1633"/>
        <w:gridCol w:w="3753"/>
      </w:tblGrid>
      <w:tr w:rsidR="00A56ABB" w:rsidRPr="00401E4C" w14:paraId="0268CA59" w14:textId="77777777" w:rsidTr="00E16CC3">
        <w:tc>
          <w:tcPr>
            <w:tcW w:w="1633" w:type="dxa"/>
          </w:tcPr>
          <w:p w14:paraId="73DDE40B" w14:textId="6244FF7B" w:rsidR="00A56ABB" w:rsidRPr="00401E4C" w:rsidRDefault="00A56ABB" w:rsidP="00A516B3">
            <w:pPr>
              <w:pStyle w:val="ListParagraph"/>
              <w:spacing w:line="240" w:lineRule="auto"/>
              <w:ind w:left="0" w:firstLine="0"/>
              <w:jc w:val="center"/>
              <w:rPr>
                <w:rFonts w:ascii="Cambria" w:hAnsi="Cambria"/>
                <w:b/>
                <w:bCs/>
                <w:sz w:val="20"/>
                <w:szCs w:val="20"/>
              </w:rPr>
            </w:pPr>
            <w:r>
              <w:rPr>
                <w:rFonts w:ascii="Cambria" w:hAnsi="Cambria"/>
                <w:b/>
                <w:bCs/>
                <w:sz w:val="20"/>
                <w:szCs w:val="20"/>
              </w:rPr>
              <w:t>Hasil</w:t>
            </w:r>
          </w:p>
        </w:tc>
        <w:tc>
          <w:tcPr>
            <w:tcW w:w="3753" w:type="dxa"/>
          </w:tcPr>
          <w:p w14:paraId="22827900" w14:textId="072346EB" w:rsidR="00A56ABB" w:rsidRPr="00401E4C" w:rsidRDefault="00A56ABB" w:rsidP="00A516B3">
            <w:pPr>
              <w:pStyle w:val="ListParagraph"/>
              <w:spacing w:line="240" w:lineRule="auto"/>
              <w:ind w:left="0" w:firstLine="0"/>
              <w:jc w:val="center"/>
              <w:rPr>
                <w:rFonts w:ascii="Cambria" w:hAnsi="Cambria"/>
                <w:b/>
                <w:bCs/>
                <w:sz w:val="20"/>
                <w:szCs w:val="20"/>
              </w:rPr>
            </w:pPr>
            <w:r>
              <w:rPr>
                <w:rFonts w:ascii="Cambria" w:hAnsi="Cambria"/>
                <w:b/>
                <w:bCs/>
                <w:sz w:val="20"/>
                <w:szCs w:val="20"/>
              </w:rPr>
              <w:t>Kategori</w:t>
            </w:r>
          </w:p>
        </w:tc>
      </w:tr>
      <w:tr w:rsidR="00A56ABB" w:rsidRPr="00401E4C" w14:paraId="0D2388A1" w14:textId="77777777" w:rsidTr="00E16CC3">
        <w:tc>
          <w:tcPr>
            <w:tcW w:w="1633" w:type="dxa"/>
          </w:tcPr>
          <w:p w14:paraId="0927678A" w14:textId="03147772" w:rsidR="00A56ABB" w:rsidRPr="00401E4C" w:rsidRDefault="00A56ABB" w:rsidP="00A516B3">
            <w:pPr>
              <w:pStyle w:val="ListParagraph"/>
              <w:spacing w:line="240" w:lineRule="auto"/>
              <w:ind w:left="0" w:firstLine="0"/>
              <w:jc w:val="center"/>
              <w:rPr>
                <w:rFonts w:ascii="Cambria" w:hAnsi="Cambria"/>
                <w:sz w:val="20"/>
                <w:szCs w:val="20"/>
              </w:rPr>
            </w:pPr>
            <w:r>
              <w:rPr>
                <w:rFonts w:ascii="Cambria" w:hAnsi="Cambria"/>
                <w:sz w:val="20"/>
                <w:szCs w:val="20"/>
              </w:rPr>
              <w:t>0%-20%</w:t>
            </w:r>
          </w:p>
        </w:tc>
        <w:tc>
          <w:tcPr>
            <w:tcW w:w="3753" w:type="dxa"/>
          </w:tcPr>
          <w:p w14:paraId="47BBDD3F" w14:textId="73FF76C1" w:rsidR="00A56ABB" w:rsidRPr="00401E4C" w:rsidRDefault="00A56ABB" w:rsidP="00A516B3">
            <w:pPr>
              <w:pStyle w:val="ListParagraph"/>
              <w:spacing w:line="240" w:lineRule="auto"/>
              <w:ind w:left="0" w:firstLine="0"/>
              <w:jc w:val="center"/>
              <w:rPr>
                <w:rFonts w:ascii="Cambria" w:hAnsi="Cambria"/>
                <w:sz w:val="20"/>
                <w:szCs w:val="20"/>
              </w:rPr>
            </w:pPr>
            <w:r>
              <w:rPr>
                <w:rFonts w:ascii="Cambria" w:hAnsi="Cambria"/>
                <w:sz w:val="20"/>
                <w:szCs w:val="20"/>
              </w:rPr>
              <w:t>Sangat Tidak Layak</w:t>
            </w:r>
          </w:p>
        </w:tc>
      </w:tr>
      <w:tr w:rsidR="00A56ABB" w:rsidRPr="00401E4C" w14:paraId="7BB41E7C" w14:textId="77777777" w:rsidTr="00E16CC3">
        <w:tc>
          <w:tcPr>
            <w:tcW w:w="1633" w:type="dxa"/>
          </w:tcPr>
          <w:p w14:paraId="273D4F5F" w14:textId="4D39CF64" w:rsidR="00A56ABB" w:rsidRPr="00401E4C" w:rsidRDefault="00A56ABB" w:rsidP="00A516B3">
            <w:pPr>
              <w:pStyle w:val="ListParagraph"/>
              <w:spacing w:line="240" w:lineRule="auto"/>
              <w:ind w:left="0" w:firstLine="0"/>
              <w:jc w:val="center"/>
              <w:rPr>
                <w:rFonts w:ascii="Cambria" w:hAnsi="Cambria"/>
                <w:sz w:val="20"/>
                <w:szCs w:val="20"/>
              </w:rPr>
            </w:pPr>
            <w:r>
              <w:rPr>
                <w:rFonts w:ascii="Cambria" w:hAnsi="Cambria"/>
                <w:sz w:val="20"/>
                <w:szCs w:val="20"/>
              </w:rPr>
              <w:t>21%-40%</w:t>
            </w:r>
          </w:p>
        </w:tc>
        <w:tc>
          <w:tcPr>
            <w:tcW w:w="3753" w:type="dxa"/>
          </w:tcPr>
          <w:p w14:paraId="761AC2E7" w14:textId="69F04C71" w:rsidR="00A56ABB" w:rsidRPr="00401E4C" w:rsidRDefault="00A56ABB" w:rsidP="00A516B3">
            <w:pPr>
              <w:pStyle w:val="ListParagraph"/>
              <w:spacing w:line="240" w:lineRule="auto"/>
              <w:ind w:left="0" w:firstLine="0"/>
              <w:jc w:val="center"/>
              <w:rPr>
                <w:rFonts w:ascii="Cambria" w:hAnsi="Cambria"/>
                <w:sz w:val="20"/>
                <w:szCs w:val="20"/>
              </w:rPr>
            </w:pPr>
            <w:r>
              <w:rPr>
                <w:rFonts w:ascii="Cambria" w:hAnsi="Cambria"/>
                <w:sz w:val="20"/>
                <w:szCs w:val="20"/>
              </w:rPr>
              <w:t>Tidak Layak</w:t>
            </w:r>
          </w:p>
        </w:tc>
      </w:tr>
      <w:tr w:rsidR="00A56ABB" w:rsidRPr="00401E4C" w14:paraId="61706D4F" w14:textId="77777777" w:rsidTr="00E16CC3">
        <w:tc>
          <w:tcPr>
            <w:tcW w:w="1633" w:type="dxa"/>
          </w:tcPr>
          <w:p w14:paraId="480283F1" w14:textId="5A121917" w:rsidR="00A56ABB" w:rsidRPr="00401E4C" w:rsidRDefault="00A56ABB" w:rsidP="00A516B3">
            <w:pPr>
              <w:pStyle w:val="ListParagraph"/>
              <w:spacing w:line="240" w:lineRule="auto"/>
              <w:ind w:left="0" w:firstLine="0"/>
              <w:jc w:val="center"/>
              <w:rPr>
                <w:rFonts w:ascii="Cambria" w:hAnsi="Cambria"/>
                <w:sz w:val="20"/>
                <w:szCs w:val="20"/>
              </w:rPr>
            </w:pPr>
            <w:r>
              <w:rPr>
                <w:rFonts w:ascii="Cambria" w:hAnsi="Cambria"/>
                <w:sz w:val="20"/>
                <w:szCs w:val="20"/>
              </w:rPr>
              <w:t>41%-60%</w:t>
            </w:r>
          </w:p>
        </w:tc>
        <w:tc>
          <w:tcPr>
            <w:tcW w:w="3753" w:type="dxa"/>
          </w:tcPr>
          <w:p w14:paraId="238C88FF" w14:textId="174B4907" w:rsidR="00A56ABB" w:rsidRPr="00401E4C" w:rsidRDefault="00A56ABB" w:rsidP="00A516B3">
            <w:pPr>
              <w:pStyle w:val="ListParagraph"/>
              <w:spacing w:line="240" w:lineRule="auto"/>
              <w:ind w:left="0" w:firstLine="0"/>
              <w:jc w:val="center"/>
              <w:rPr>
                <w:rFonts w:ascii="Cambria" w:hAnsi="Cambria"/>
                <w:sz w:val="20"/>
                <w:szCs w:val="20"/>
              </w:rPr>
            </w:pPr>
            <w:r>
              <w:rPr>
                <w:rFonts w:ascii="Cambria" w:hAnsi="Cambria"/>
                <w:sz w:val="20"/>
                <w:szCs w:val="20"/>
              </w:rPr>
              <w:t>Cukup Layak</w:t>
            </w:r>
          </w:p>
        </w:tc>
      </w:tr>
      <w:tr w:rsidR="00A56ABB" w:rsidRPr="00401E4C" w14:paraId="34A237C6" w14:textId="77777777" w:rsidTr="00E16CC3">
        <w:tc>
          <w:tcPr>
            <w:tcW w:w="1633" w:type="dxa"/>
          </w:tcPr>
          <w:p w14:paraId="311E6543" w14:textId="776FD5C7" w:rsidR="00A56ABB" w:rsidRPr="00401E4C" w:rsidRDefault="00A56ABB" w:rsidP="00A516B3">
            <w:pPr>
              <w:pStyle w:val="ListParagraph"/>
              <w:spacing w:line="240" w:lineRule="auto"/>
              <w:ind w:left="0" w:firstLine="0"/>
              <w:jc w:val="center"/>
              <w:rPr>
                <w:rFonts w:ascii="Cambria" w:hAnsi="Cambria"/>
                <w:sz w:val="20"/>
                <w:szCs w:val="20"/>
              </w:rPr>
            </w:pPr>
            <w:r>
              <w:rPr>
                <w:rFonts w:ascii="Cambria" w:hAnsi="Cambria"/>
                <w:sz w:val="20"/>
                <w:szCs w:val="20"/>
              </w:rPr>
              <w:t>61%-80%</w:t>
            </w:r>
          </w:p>
        </w:tc>
        <w:tc>
          <w:tcPr>
            <w:tcW w:w="3753" w:type="dxa"/>
          </w:tcPr>
          <w:p w14:paraId="761F94F3" w14:textId="73F0CF3C" w:rsidR="00A56ABB" w:rsidRPr="00401E4C" w:rsidRDefault="00A56ABB" w:rsidP="00A516B3">
            <w:pPr>
              <w:pStyle w:val="ListParagraph"/>
              <w:spacing w:line="240" w:lineRule="auto"/>
              <w:ind w:left="0" w:firstLine="0"/>
              <w:jc w:val="center"/>
              <w:rPr>
                <w:rFonts w:ascii="Cambria" w:hAnsi="Cambria"/>
                <w:sz w:val="20"/>
                <w:szCs w:val="20"/>
              </w:rPr>
            </w:pPr>
            <w:r>
              <w:rPr>
                <w:rFonts w:ascii="Cambria" w:hAnsi="Cambria"/>
                <w:sz w:val="20"/>
                <w:szCs w:val="20"/>
              </w:rPr>
              <w:t>Layak</w:t>
            </w:r>
          </w:p>
        </w:tc>
      </w:tr>
      <w:tr w:rsidR="00A56ABB" w:rsidRPr="00401E4C" w14:paraId="2C467F0A" w14:textId="77777777" w:rsidTr="00E16CC3">
        <w:tc>
          <w:tcPr>
            <w:tcW w:w="1633" w:type="dxa"/>
          </w:tcPr>
          <w:p w14:paraId="4E426665" w14:textId="1E901247" w:rsidR="00A56ABB" w:rsidRPr="00401E4C" w:rsidRDefault="00A56ABB" w:rsidP="00A516B3">
            <w:pPr>
              <w:pStyle w:val="ListParagraph"/>
              <w:spacing w:line="240" w:lineRule="auto"/>
              <w:ind w:left="0" w:firstLine="0"/>
              <w:jc w:val="center"/>
              <w:rPr>
                <w:rFonts w:ascii="Cambria" w:hAnsi="Cambria"/>
                <w:sz w:val="20"/>
                <w:szCs w:val="20"/>
              </w:rPr>
            </w:pPr>
            <w:r>
              <w:rPr>
                <w:rFonts w:ascii="Cambria" w:hAnsi="Cambria"/>
                <w:sz w:val="20"/>
                <w:szCs w:val="20"/>
              </w:rPr>
              <w:t>81%-100%</w:t>
            </w:r>
          </w:p>
        </w:tc>
        <w:tc>
          <w:tcPr>
            <w:tcW w:w="3753" w:type="dxa"/>
          </w:tcPr>
          <w:p w14:paraId="645F04C2" w14:textId="375E2563" w:rsidR="00A56ABB" w:rsidRPr="00401E4C" w:rsidRDefault="00A56ABB" w:rsidP="00A516B3">
            <w:pPr>
              <w:pStyle w:val="ListParagraph"/>
              <w:spacing w:line="240" w:lineRule="auto"/>
              <w:ind w:left="0" w:firstLine="0"/>
              <w:jc w:val="center"/>
              <w:rPr>
                <w:rFonts w:ascii="Cambria" w:hAnsi="Cambria"/>
                <w:sz w:val="20"/>
                <w:szCs w:val="20"/>
              </w:rPr>
            </w:pPr>
            <w:r>
              <w:rPr>
                <w:rFonts w:ascii="Cambria" w:hAnsi="Cambria"/>
                <w:sz w:val="20"/>
                <w:szCs w:val="20"/>
              </w:rPr>
              <w:t>Sangat Layak</w:t>
            </w:r>
          </w:p>
        </w:tc>
      </w:tr>
    </w:tbl>
    <w:p w14:paraId="4822C63E" w14:textId="77777777" w:rsidR="0022371D" w:rsidRPr="00A56ABB" w:rsidRDefault="0022371D" w:rsidP="00A516B3">
      <w:pPr>
        <w:ind w:left="0" w:firstLine="0"/>
      </w:pPr>
    </w:p>
    <w:p w14:paraId="12A719A0" w14:textId="21FF487F" w:rsidR="002F40ED" w:rsidRPr="008E1114" w:rsidRDefault="002D1D9A" w:rsidP="00D0030F">
      <w:pPr>
        <w:pStyle w:val="Heading3"/>
        <w:rPr>
          <w:i/>
          <w:iCs/>
          <w:lang w:val="id-ID"/>
        </w:rPr>
      </w:pPr>
      <w:bookmarkStart w:id="182" w:name="_Toc132291494"/>
      <w:r w:rsidRPr="008E1114">
        <w:rPr>
          <w:i/>
          <w:iCs/>
          <w:lang w:val="id-ID"/>
        </w:rPr>
        <w:t>Operation and maintenance</w:t>
      </w:r>
      <w:bookmarkEnd w:id="182"/>
      <w:r w:rsidRPr="008E1114">
        <w:rPr>
          <w:i/>
          <w:iCs/>
          <w:lang w:val="id-ID"/>
        </w:rPr>
        <w:t xml:space="preserve"> </w:t>
      </w:r>
    </w:p>
    <w:p w14:paraId="20607D7E" w14:textId="30E2060B" w:rsidR="001012EB" w:rsidRPr="008B4690" w:rsidRDefault="00376010" w:rsidP="00B04EBB">
      <w:pPr>
        <w:ind w:left="284"/>
        <w:rPr>
          <w:lang w:val="id-ID"/>
        </w:rPr>
      </w:pPr>
      <w:r w:rsidRPr="008B4690">
        <w:rPr>
          <w:lang w:val="id-ID"/>
        </w:rPr>
        <w:t xml:space="preserve">Tidak menutup kemungkinan sebuah sistem mengalami perubahan ketika sudah dikirimkan ke pengguna. Perubahan bisa terjadi karena adanya kesalahan di dalam program yang tidak muncul dan tidak terdeteksi saat pengujian dilakukan, atau sistem diharuskan beradaptasi dengan lingkungan baru. </w:t>
      </w:r>
      <w:r w:rsidR="00B23FB0" w:rsidRPr="008B4690">
        <w:rPr>
          <w:lang w:val="id-ID"/>
        </w:rPr>
        <w:t>Maka diperlukan pemeliharaan untuk memperbaiki kesalahan yang ditemukan pada langkah-langkah sebelumnya.</w:t>
      </w:r>
    </w:p>
    <w:p w14:paraId="0DF5CCEC" w14:textId="61C9F9CD" w:rsidR="009B73AC" w:rsidRDefault="009B73AC" w:rsidP="00B04EBB">
      <w:pPr>
        <w:ind w:left="0" w:firstLine="0"/>
        <w:rPr>
          <w:lang w:val="id-ID"/>
        </w:rPr>
      </w:pPr>
    </w:p>
    <w:p w14:paraId="1C81122E" w14:textId="1EA326FC" w:rsidR="00D23E4B" w:rsidRDefault="00D23E4B" w:rsidP="00B04EBB">
      <w:pPr>
        <w:ind w:left="0" w:firstLine="0"/>
        <w:rPr>
          <w:lang w:val="id-ID"/>
        </w:rPr>
      </w:pPr>
    </w:p>
    <w:p w14:paraId="741B54D4" w14:textId="57924D90" w:rsidR="00D23E4B" w:rsidRDefault="00D23E4B" w:rsidP="00B04EBB">
      <w:pPr>
        <w:ind w:left="0" w:firstLine="0"/>
        <w:rPr>
          <w:lang w:val="id-ID"/>
        </w:rPr>
      </w:pPr>
    </w:p>
    <w:p w14:paraId="6270B7BD" w14:textId="1945B703" w:rsidR="00AA578F" w:rsidRDefault="00AA578F" w:rsidP="00B04EBB">
      <w:pPr>
        <w:ind w:left="0" w:firstLine="0"/>
        <w:rPr>
          <w:lang w:val="id-ID"/>
        </w:rPr>
      </w:pPr>
    </w:p>
    <w:p w14:paraId="39414256" w14:textId="77777777" w:rsidR="008219B4" w:rsidRDefault="008219B4" w:rsidP="00B04EBB">
      <w:pPr>
        <w:ind w:left="0" w:firstLine="0"/>
        <w:rPr>
          <w:lang w:val="id-ID"/>
        </w:rPr>
      </w:pPr>
    </w:p>
    <w:p w14:paraId="226C14F6" w14:textId="77777777" w:rsidR="008219B4" w:rsidRDefault="008219B4" w:rsidP="00B04EBB">
      <w:pPr>
        <w:ind w:left="0" w:firstLine="0"/>
        <w:rPr>
          <w:lang w:val="id-ID"/>
        </w:rPr>
      </w:pPr>
    </w:p>
    <w:p w14:paraId="2EDFCFE7" w14:textId="77777777" w:rsidR="008219B4" w:rsidRDefault="008219B4" w:rsidP="00B04EBB">
      <w:pPr>
        <w:ind w:left="0" w:firstLine="0"/>
        <w:rPr>
          <w:lang w:val="id-ID"/>
        </w:rPr>
      </w:pPr>
    </w:p>
    <w:p w14:paraId="2BA272D3" w14:textId="77777777" w:rsidR="008219B4" w:rsidRDefault="008219B4" w:rsidP="00B04EBB">
      <w:pPr>
        <w:ind w:left="0" w:firstLine="0"/>
        <w:rPr>
          <w:lang w:val="id-ID"/>
        </w:rPr>
      </w:pPr>
    </w:p>
    <w:p w14:paraId="421D5E3C" w14:textId="77777777" w:rsidR="008219B4" w:rsidRDefault="008219B4" w:rsidP="00B04EBB">
      <w:pPr>
        <w:ind w:left="0" w:firstLine="0"/>
        <w:rPr>
          <w:lang w:val="id-ID"/>
        </w:rPr>
      </w:pPr>
    </w:p>
    <w:p w14:paraId="407F2E50" w14:textId="77777777" w:rsidR="008219B4" w:rsidRDefault="008219B4" w:rsidP="00B04EBB">
      <w:pPr>
        <w:ind w:left="0" w:firstLine="0"/>
        <w:rPr>
          <w:lang w:val="id-ID"/>
        </w:rPr>
      </w:pPr>
    </w:p>
    <w:p w14:paraId="2DEC2008" w14:textId="77777777" w:rsidR="0095386B" w:rsidRDefault="0095386B" w:rsidP="00B04EBB">
      <w:pPr>
        <w:ind w:left="0" w:firstLine="0"/>
        <w:rPr>
          <w:lang w:val="id-ID"/>
        </w:rPr>
      </w:pPr>
    </w:p>
    <w:p w14:paraId="45C65BEE" w14:textId="77777777" w:rsidR="0095386B" w:rsidRDefault="0095386B" w:rsidP="00B04EBB">
      <w:pPr>
        <w:ind w:left="0" w:firstLine="0"/>
        <w:rPr>
          <w:lang w:val="id-ID"/>
        </w:rPr>
      </w:pPr>
    </w:p>
    <w:p w14:paraId="5033CC03" w14:textId="77777777" w:rsidR="0095386B" w:rsidRDefault="0095386B" w:rsidP="00B04EBB">
      <w:pPr>
        <w:ind w:left="0" w:firstLine="0"/>
        <w:rPr>
          <w:lang w:val="id-ID"/>
        </w:rPr>
      </w:pPr>
    </w:p>
    <w:p w14:paraId="53AB1796" w14:textId="77777777" w:rsidR="0095386B" w:rsidRDefault="0095386B" w:rsidP="00B04EBB">
      <w:pPr>
        <w:ind w:left="0" w:firstLine="0"/>
        <w:rPr>
          <w:lang w:val="id-ID"/>
        </w:rPr>
      </w:pPr>
    </w:p>
    <w:p w14:paraId="62FE7BC9" w14:textId="77777777" w:rsidR="0095386B" w:rsidRDefault="0095386B" w:rsidP="00B04EBB">
      <w:pPr>
        <w:ind w:left="0" w:firstLine="0"/>
        <w:rPr>
          <w:lang w:val="id-ID"/>
        </w:rPr>
      </w:pPr>
    </w:p>
    <w:p w14:paraId="3DC98B78" w14:textId="77777777" w:rsidR="0095386B" w:rsidRDefault="0095386B" w:rsidP="00B04EBB">
      <w:pPr>
        <w:ind w:left="0" w:firstLine="0"/>
        <w:rPr>
          <w:lang w:val="id-ID"/>
        </w:rPr>
      </w:pPr>
    </w:p>
    <w:p w14:paraId="0BCF0361" w14:textId="77777777" w:rsidR="0095386B" w:rsidRDefault="0095386B" w:rsidP="00B04EBB">
      <w:pPr>
        <w:ind w:left="0" w:firstLine="0"/>
        <w:rPr>
          <w:lang w:val="id-ID"/>
        </w:rPr>
      </w:pPr>
    </w:p>
    <w:p w14:paraId="5944C7AA" w14:textId="77777777" w:rsidR="0095386B" w:rsidRDefault="0095386B" w:rsidP="00B04EBB">
      <w:pPr>
        <w:ind w:left="0" w:firstLine="0"/>
        <w:rPr>
          <w:lang w:val="id-ID"/>
        </w:rPr>
      </w:pPr>
    </w:p>
    <w:p w14:paraId="02274469" w14:textId="77777777" w:rsidR="0095386B" w:rsidRDefault="0095386B" w:rsidP="00B04EBB">
      <w:pPr>
        <w:ind w:left="0" w:firstLine="0"/>
        <w:rPr>
          <w:lang w:val="id-ID"/>
        </w:rPr>
      </w:pPr>
    </w:p>
    <w:p w14:paraId="15467019" w14:textId="77777777" w:rsidR="0095386B" w:rsidRDefault="0095386B" w:rsidP="00B04EBB">
      <w:pPr>
        <w:ind w:left="0" w:firstLine="0"/>
        <w:rPr>
          <w:lang w:val="id-ID"/>
        </w:rPr>
      </w:pPr>
    </w:p>
    <w:p w14:paraId="2589FF2F" w14:textId="77777777" w:rsidR="0095386B" w:rsidRDefault="0095386B" w:rsidP="00B04EBB">
      <w:pPr>
        <w:ind w:left="0" w:firstLine="0"/>
        <w:rPr>
          <w:lang w:val="id-ID"/>
        </w:rPr>
      </w:pPr>
    </w:p>
    <w:p w14:paraId="7E9C27AC" w14:textId="77777777" w:rsidR="0095386B" w:rsidRDefault="0095386B" w:rsidP="00B04EBB">
      <w:pPr>
        <w:ind w:left="0" w:firstLine="0"/>
        <w:rPr>
          <w:lang w:val="id-ID"/>
        </w:rPr>
      </w:pPr>
    </w:p>
    <w:p w14:paraId="019CBA6B" w14:textId="77777777" w:rsidR="0095386B" w:rsidRDefault="0095386B" w:rsidP="00B04EBB">
      <w:pPr>
        <w:ind w:left="0" w:firstLine="0"/>
        <w:rPr>
          <w:lang w:val="id-ID"/>
        </w:rPr>
      </w:pPr>
    </w:p>
    <w:p w14:paraId="784E1871" w14:textId="77777777" w:rsidR="0095386B" w:rsidRDefault="0095386B" w:rsidP="00B04EBB">
      <w:pPr>
        <w:ind w:left="0" w:firstLine="0"/>
        <w:rPr>
          <w:lang w:val="id-ID"/>
        </w:rPr>
      </w:pPr>
    </w:p>
    <w:p w14:paraId="69965016" w14:textId="77777777" w:rsidR="0095386B" w:rsidRDefault="0095386B" w:rsidP="00B04EBB">
      <w:pPr>
        <w:ind w:left="0" w:firstLine="0"/>
        <w:rPr>
          <w:lang w:val="id-ID"/>
        </w:rPr>
      </w:pPr>
    </w:p>
    <w:p w14:paraId="66DC0FB2" w14:textId="77777777" w:rsidR="0095386B" w:rsidRDefault="0095386B" w:rsidP="00B04EBB">
      <w:pPr>
        <w:ind w:left="0" w:firstLine="0"/>
        <w:rPr>
          <w:lang w:val="id-ID"/>
        </w:rPr>
      </w:pPr>
    </w:p>
    <w:p w14:paraId="41997745" w14:textId="77777777" w:rsidR="0095386B" w:rsidRDefault="0095386B" w:rsidP="00B04EBB">
      <w:pPr>
        <w:ind w:left="0" w:firstLine="0"/>
        <w:rPr>
          <w:lang w:val="id-ID"/>
        </w:rPr>
      </w:pPr>
    </w:p>
    <w:p w14:paraId="77E239CF" w14:textId="77777777" w:rsidR="0095386B" w:rsidRDefault="0095386B" w:rsidP="00B04EBB">
      <w:pPr>
        <w:ind w:left="0" w:firstLine="0"/>
        <w:rPr>
          <w:lang w:val="id-ID"/>
        </w:rPr>
      </w:pPr>
    </w:p>
    <w:p w14:paraId="63671C5A" w14:textId="77777777" w:rsidR="0095386B" w:rsidRDefault="0095386B" w:rsidP="00B04EBB">
      <w:pPr>
        <w:ind w:left="0" w:firstLine="0"/>
        <w:rPr>
          <w:lang w:val="id-ID"/>
        </w:rPr>
      </w:pPr>
    </w:p>
    <w:p w14:paraId="6DA72176" w14:textId="77777777" w:rsidR="0095386B" w:rsidRDefault="0095386B" w:rsidP="00B04EBB">
      <w:pPr>
        <w:ind w:left="0" w:firstLine="0"/>
        <w:rPr>
          <w:lang w:val="id-ID"/>
        </w:rPr>
      </w:pPr>
    </w:p>
    <w:p w14:paraId="2C444D58" w14:textId="77777777" w:rsidR="0095386B" w:rsidRDefault="0095386B" w:rsidP="00B04EBB">
      <w:pPr>
        <w:ind w:left="0" w:firstLine="0"/>
        <w:rPr>
          <w:lang w:val="id-ID"/>
        </w:rPr>
      </w:pPr>
    </w:p>
    <w:p w14:paraId="0A64D2E7" w14:textId="77777777" w:rsidR="00EB13BD" w:rsidRDefault="00EB13BD" w:rsidP="00B04EBB">
      <w:pPr>
        <w:ind w:left="0" w:firstLine="0"/>
        <w:rPr>
          <w:lang w:val="id-ID"/>
        </w:rPr>
      </w:pPr>
    </w:p>
    <w:p w14:paraId="7142BE73" w14:textId="77777777" w:rsidR="0095386B" w:rsidRDefault="0095386B" w:rsidP="00B04EBB">
      <w:pPr>
        <w:ind w:left="0" w:firstLine="0"/>
        <w:rPr>
          <w:lang w:val="id-ID"/>
        </w:rPr>
      </w:pPr>
    </w:p>
    <w:p w14:paraId="29586760" w14:textId="77777777" w:rsidR="00F17187" w:rsidRDefault="00F17187" w:rsidP="00B04EBB">
      <w:pPr>
        <w:ind w:left="0" w:firstLine="0"/>
        <w:rPr>
          <w:lang w:val="id-ID"/>
        </w:rPr>
      </w:pPr>
    </w:p>
    <w:p w14:paraId="37D48AFA" w14:textId="4D519DB5" w:rsidR="001737A0" w:rsidRDefault="001737A0" w:rsidP="00B04EBB">
      <w:pPr>
        <w:pStyle w:val="Heading1"/>
        <w:spacing w:line="360" w:lineRule="auto"/>
      </w:pPr>
      <w:bookmarkStart w:id="183" w:name="_Toc132291495"/>
      <w:bookmarkStart w:id="184" w:name="_Toc115091021"/>
      <w:bookmarkStart w:id="185" w:name="_Toc115755083"/>
      <w:r>
        <w:t>BAB IV</w:t>
      </w:r>
      <w:bookmarkEnd w:id="183"/>
    </w:p>
    <w:p w14:paraId="7379479A" w14:textId="4F1C0B95" w:rsidR="001737A0" w:rsidRDefault="001737A0" w:rsidP="00B04EBB">
      <w:pPr>
        <w:pStyle w:val="Heading1"/>
        <w:spacing w:line="360" w:lineRule="auto"/>
      </w:pPr>
      <w:bookmarkStart w:id="186" w:name="_Toc132291496"/>
      <w:r>
        <w:t>HASIL DAN PEMBAHASAN</w:t>
      </w:r>
      <w:bookmarkEnd w:id="186"/>
    </w:p>
    <w:p w14:paraId="01F54360" w14:textId="6BF6CF02" w:rsidR="001737A0" w:rsidRDefault="001737A0" w:rsidP="00B04EBB">
      <w:pPr>
        <w:ind w:left="0" w:firstLine="284"/>
      </w:pPr>
      <w:r>
        <w:t>Bab ini mengulas hasil dari implementasi, dan pengujian yang dilakukan terhadap sistem yang sudah dikembangkan.</w:t>
      </w:r>
    </w:p>
    <w:p w14:paraId="41B9A453" w14:textId="1C724728" w:rsidR="001737A0" w:rsidRDefault="00540094">
      <w:pPr>
        <w:pStyle w:val="Heading2"/>
        <w:numPr>
          <w:ilvl w:val="0"/>
          <w:numId w:val="14"/>
        </w:numPr>
        <w:spacing w:line="360" w:lineRule="auto"/>
      </w:pPr>
      <w:bookmarkStart w:id="187" w:name="_Toc132291497"/>
      <w:r>
        <w:t>Implementasi Perangkat Lunak</w:t>
      </w:r>
      <w:bookmarkEnd w:id="187"/>
    </w:p>
    <w:p w14:paraId="6FA97A71" w14:textId="0477EF86" w:rsidR="00E6601C" w:rsidRDefault="00E6601C" w:rsidP="00B04EBB">
      <w:r>
        <w:t>Sistem informasi yang dibuat membutuhkan beberapa aplikasi software dalam proses pengembangannya. Software yang digunakan di antaranya ditunjukkan pada tabel 4.1 di bawah ini :</w:t>
      </w:r>
    </w:p>
    <w:p w14:paraId="1EAED1A1" w14:textId="6C775BFD" w:rsidR="00E6601C" w:rsidRPr="00036F32" w:rsidRDefault="00481848" w:rsidP="00036F32">
      <w:pPr>
        <w:pStyle w:val="Caption"/>
        <w:jc w:val="center"/>
        <w:rPr>
          <w:color w:val="auto"/>
          <w:sz w:val="20"/>
          <w:szCs w:val="20"/>
        </w:rPr>
      </w:pPr>
      <w:bookmarkStart w:id="188" w:name="_Toc132706590"/>
      <w:r w:rsidRPr="00036F32">
        <w:rPr>
          <w:color w:val="auto"/>
          <w:sz w:val="20"/>
          <w:szCs w:val="20"/>
        </w:rPr>
        <w:t xml:space="preserve">Tabel </w:t>
      </w:r>
      <w:r w:rsidR="00036F32" w:rsidRPr="00036F32">
        <w:rPr>
          <w:color w:val="auto"/>
          <w:sz w:val="20"/>
          <w:szCs w:val="20"/>
        </w:rPr>
        <w:t>4</w:t>
      </w:r>
      <w:r w:rsidR="00EE333E">
        <w:rPr>
          <w:color w:val="auto"/>
          <w:sz w:val="20"/>
          <w:szCs w:val="20"/>
        </w:rPr>
        <w:t>.</w:t>
      </w:r>
      <w:r w:rsidR="00EE333E">
        <w:rPr>
          <w:color w:val="auto"/>
          <w:sz w:val="20"/>
          <w:szCs w:val="20"/>
        </w:rPr>
        <w:fldChar w:fldCharType="begin"/>
      </w:r>
      <w:r w:rsidR="00EE333E">
        <w:rPr>
          <w:color w:val="auto"/>
          <w:sz w:val="20"/>
          <w:szCs w:val="20"/>
        </w:rPr>
        <w:instrText xml:space="preserve"> SEQ Tabel \* ARABIC \s 1 </w:instrText>
      </w:r>
      <w:r w:rsidR="00EE333E">
        <w:rPr>
          <w:color w:val="auto"/>
          <w:sz w:val="20"/>
          <w:szCs w:val="20"/>
        </w:rPr>
        <w:fldChar w:fldCharType="separate"/>
      </w:r>
      <w:r w:rsidR="003D442F">
        <w:rPr>
          <w:noProof/>
          <w:color w:val="auto"/>
          <w:sz w:val="20"/>
          <w:szCs w:val="20"/>
        </w:rPr>
        <w:t>1</w:t>
      </w:r>
      <w:r w:rsidR="00EE333E">
        <w:rPr>
          <w:color w:val="auto"/>
          <w:sz w:val="20"/>
          <w:szCs w:val="20"/>
        </w:rPr>
        <w:fldChar w:fldCharType="end"/>
      </w:r>
      <w:r w:rsidRPr="00036F32">
        <w:rPr>
          <w:color w:val="auto"/>
          <w:sz w:val="20"/>
          <w:szCs w:val="20"/>
        </w:rPr>
        <w:t xml:space="preserve"> Daftar Software yang Digunakan</w:t>
      </w:r>
      <w:bookmarkEnd w:id="188"/>
    </w:p>
    <w:tbl>
      <w:tblPr>
        <w:tblStyle w:val="TableGrid0"/>
        <w:tblW w:w="4997" w:type="pct"/>
        <w:tblInd w:w="-5" w:type="dxa"/>
        <w:tblLayout w:type="fixed"/>
        <w:tblLook w:val="04A0" w:firstRow="1" w:lastRow="0" w:firstColumn="1" w:lastColumn="0" w:noHBand="0" w:noVBand="1"/>
      </w:tblPr>
      <w:tblGrid>
        <w:gridCol w:w="568"/>
        <w:gridCol w:w="3260"/>
        <w:gridCol w:w="1998"/>
      </w:tblGrid>
      <w:tr w:rsidR="0052436F" w:rsidRPr="00744E95" w14:paraId="34258CAF" w14:textId="77777777" w:rsidTr="00EC356F">
        <w:tc>
          <w:tcPr>
            <w:tcW w:w="487" w:type="pct"/>
          </w:tcPr>
          <w:p w14:paraId="33ACC28A" w14:textId="77777777" w:rsidR="00E6601C" w:rsidRPr="00744E95" w:rsidRDefault="00E6601C" w:rsidP="00744E95">
            <w:pPr>
              <w:spacing w:line="240" w:lineRule="auto"/>
              <w:ind w:left="0" w:firstLine="0"/>
              <w:rPr>
                <w:b/>
                <w:bCs/>
                <w:sz w:val="20"/>
                <w:szCs w:val="20"/>
              </w:rPr>
            </w:pPr>
            <w:r w:rsidRPr="00744E95">
              <w:rPr>
                <w:b/>
                <w:bCs/>
                <w:sz w:val="20"/>
                <w:szCs w:val="20"/>
              </w:rPr>
              <w:t>No</w:t>
            </w:r>
          </w:p>
        </w:tc>
        <w:tc>
          <w:tcPr>
            <w:tcW w:w="2798" w:type="pct"/>
          </w:tcPr>
          <w:p w14:paraId="05AFF2B1" w14:textId="77777777" w:rsidR="00E6601C" w:rsidRPr="00744E95" w:rsidRDefault="00E6601C" w:rsidP="00744E95">
            <w:pPr>
              <w:spacing w:line="240" w:lineRule="auto"/>
              <w:ind w:left="0" w:firstLine="0"/>
              <w:rPr>
                <w:b/>
                <w:bCs/>
                <w:sz w:val="20"/>
                <w:szCs w:val="20"/>
              </w:rPr>
            </w:pPr>
            <w:r w:rsidRPr="00744E95">
              <w:rPr>
                <w:b/>
                <w:bCs/>
                <w:sz w:val="20"/>
                <w:szCs w:val="20"/>
              </w:rPr>
              <w:t>Nama Perangkat Lunak</w:t>
            </w:r>
          </w:p>
        </w:tc>
        <w:tc>
          <w:tcPr>
            <w:tcW w:w="1715" w:type="pct"/>
          </w:tcPr>
          <w:p w14:paraId="49FE1983" w14:textId="77777777" w:rsidR="00E6601C" w:rsidRPr="00744E95" w:rsidRDefault="00E6601C" w:rsidP="00744E95">
            <w:pPr>
              <w:spacing w:line="240" w:lineRule="auto"/>
              <w:ind w:left="0" w:firstLine="0"/>
              <w:rPr>
                <w:b/>
                <w:bCs/>
                <w:sz w:val="20"/>
                <w:szCs w:val="20"/>
              </w:rPr>
            </w:pPr>
            <w:r w:rsidRPr="00744E95">
              <w:rPr>
                <w:b/>
                <w:bCs/>
                <w:sz w:val="20"/>
                <w:szCs w:val="20"/>
              </w:rPr>
              <w:t>Spesifikasi</w:t>
            </w:r>
          </w:p>
        </w:tc>
      </w:tr>
      <w:tr w:rsidR="0052436F" w:rsidRPr="00491726" w14:paraId="19716A0E" w14:textId="77777777" w:rsidTr="00EC356F">
        <w:tc>
          <w:tcPr>
            <w:tcW w:w="487" w:type="pct"/>
          </w:tcPr>
          <w:p w14:paraId="1F92E41A" w14:textId="77777777" w:rsidR="00E6601C" w:rsidRPr="00491726" w:rsidRDefault="00E6601C" w:rsidP="00744E95">
            <w:pPr>
              <w:spacing w:line="240" w:lineRule="auto"/>
              <w:ind w:left="0" w:firstLine="0"/>
              <w:rPr>
                <w:sz w:val="20"/>
                <w:szCs w:val="20"/>
              </w:rPr>
            </w:pPr>
            <w:r w:rsidRPr="00491726">
              <w:rPr>
                <w:sz w:val="20"/>
                <w:szCs w:val="20"/>
              </w:rPr>
              <w:t>1</w:t>
            </w:r>
          </w:p>
        </w:tc>
        <w:tc>
          <w:tcPr>
            <w:tcW w:w="2798" w:type="pct"/>
          </w:tcPr>
          <w:p w14:paraId="61457AB5" w14:textId="77777777" w:rsidR="00E6601C" w:rsidRPr="00491726" w:rsidRDefault="00E6601C" w:rsidP="00744E95">
            <w:pPr>
              <w:spacing w:line="240" w:lineRule="auto"/>
              <w:ind w:left="0" w:firstLine="0"/>
              <w:rPr>
                <w:sz w:val="20"/>
                <w:szCs w:val="20"/>
              </w:rPr>
            </w:pPr>
            <w:r w:rsidRPr="003207B3">
              <w:rPr>
                <w:i/>
                <w:iCs/>
                <w:sz w:val="20"/>
                <w:szCs w:val="20"/>
              </w:rPr>
              <w:t>Intregated Development Environment</w:t>
            </w:r>
            <w:r w:rsidRPr="00491726">
              <w:rPr>
                <w:sz w:val="20"/>
                <w:szCs w:val="20"/>
              </w:rPr>
              <w:t xml:space="preserve"> (IDE)</w:t>
            </w:r>
          </w:p>
        </w:tc>
        <w:tc>
          <w:tcPr>
            <w:tcW w:w="1715" w:type="pct"/>
          </w:tcPr>
          <w:p w14:paraId="4181539C" w14:textId="77777777" w:rsidR="00E6601C" w:rsidRPr="00491726" w:rsidRDefault="00E6601C" w:rsidP="00744E95">
            <w:pPr>
              <w:spacing w:line="240" w:lineRule="auto"/>
              <w:ind w:left="0" w:firstLine="0"/>
              <w:rPr>
                <w:sz w:val="20"/>
                <w:szCs w:val="20"/>
              </w:rPr>
            </w:pPr>
            <w:r w:rsidRPr="00E528E7">
              <w:rPr>
                <w:i/>
                <w:iCs/>
                <w:sz w:val="20"/>
                <w:szCs w:val="20"/>
              </w:rPr>
              <w:t>Visual Studio Code</w:t>
            </w:r>
            <w:r w:rsidRPr="00491726">
              <w:rPr>
                <w:sz w:val="20"/>
                <w:szCs w:val="20"/>
              </w:rPr>
              <w:t xml:space="preserve"> </w:t>
            </w:r>
            <w:r w:rsidRPr="00A967B1">
              <w:rPr>
                <w:i/>
                <w:iCs/>
                <w:sz w:val="20"/>
                <w:szCs w:val="20"/>
              </w:rPr>
              <w:t>Version</w:t>
            </w:r>
            <w:r w:rsidRPr="00491726">
              <w:rPr>
                <w:sz w:val="20"/>
                <w:szCs w:val="20"/>
              </w:rPr>
              <w:t xml:space="preserve"> 1.72.2</w:t>
            </w:r>
          </w:p>
        </w:tc>
      </w:tr>
      <w:tr w:rsidR="0052436F" w:rsidRPr="00491726" w14:paraId="31A087DD" w14:textId="77777777" w:rsidTr="00EC356F">
        <w:tc>
          <w:tcPr>
            <w:tcW w:w="487" w:type="pct"/>
          </w:tcPr>
          <w:p w14:paraId="2EFE6185" w14:textId="77777777" w:rsidR="00E6601C" w:rsidRPr="00491726" w:rsidRDefault="00E6601C" w:rsidP="00744E95">
            <w:pPr>
              <w:spacing w:line="240" w:lineRule="auto"/>
              <w:ind w:left="0" w:firstLine="0"/>
              <w:rPr>
                <w:sz w:val="20"/>
                <w:szCs w:val="20"/>
              </w:rPr>
            </w:pPr>
            <w:r w:rsidRPr="00491726">
              <w:rPr>
                <w:sz w:val="20"/>
                <w:szCs w:val="20"/>
              </w:rPr>
              <w:t>2</w:t>
            </w:r>
          </w:p>
        </w:tc>
        <w:tc>
          <w:tcPr>
            <w:tcW w:w="2798" w:type="pct"/>
          </w:tcPr>
          <w:p w14:paraId="6FEFFB43" w14:textId="77777777" w:rsidR="00E6601C" w:rsidRPr="00491726" w:rsidRDefault="00E6601C" w:rsidP="00744E95">
            <w:pPr>
              <w:spacing w:line="240" w:lineRule="auto"/>
              <w:ind w:left="0" w:firstLine="0"/>
              <w:rPr>
                <w:sz w:val="20"/>
                <w:szCs w:val="20"/>
              </w:rPr>
            </w:pPr>
            <w:r w:rsidRPr="00C40034">
              <w:rPr>
                <w:i/>
                <w:iCs/>
                <w:sz w:val="20"/>
                <w:szCs w:val="20"/>
              </w:rPr>
              <w:t>PHP</w:t>
            </w:r>
            <w:r w:rsidRPr="00491726">
              <w:rPr>
                <w:sz w:val="20"/>
                <w:szCs w:val="20"/>
              </w:rPr>
              <w:t>,</w:t>
            </w:r>
            <w:r>
              <w:rPr>
                <w:sz w:val="20"/>
                <w:szCs w:val="20"/>
              </w:rPr>
              <w:t xml:space="preserve"> </w:t>
            </w:r>
            <w:r w:rsidRPr="00491726">
              <w:rPr>
                <w:sz w:val="20"/>
                <w:szCs w:val="20"/>
              </w:rPr>
              <w:t>Web serve</w:t>
            </w:r>
            <w:r>
              <w:rPr>
                <w:sz w:val="20"/>
                <w:szCs w:val="20"/>
              </w:rPr>
              <w:t>r</w:t>
            </w:r>
            <w:r w:rsidRPr="00491726">
              <w:rPr>
                <w:sz w:val="20"/>
                <w:szCs w:val="20"/>
              </w:rPr>
              <w:t>, dan Database serve</w:t>
            </w:r>
            <w:r>
              <w:rPr>
                <w:sz w:val="20"/>
                <w:szCs w:val="20"/>
              </w:rPr>
              <w:t>r</w:t>
            </w:r>
          </w:p>
        </w:tc>
        <w:tc>
          <w:tcPr>
            <w:tcW w:w="1715" w:type="pct"/>
          </w:tcPr>
          <w:p w14:paraId="64873246" w14:textId="77777777" w:rsidR="00E6601C" w:rsidRPr="00E528E7" w:rsidRDefault="00E6601C" w:rsidP="00744E95">
            <w:pPr>
              <w:spacing w:line="240" w:lineRule="auto"/>
              <w:ind w:left="0" w:firstLine="0"/>
              <w:rPr>
                <w:i/>
                <w:iCs/>
                <w:sz w:val="20"/>
                <w:szCs w:val="20"/>
              </w:rPr>
            </w:pPr>
            <w:r w:rsidRPr="00E528E7">
              <w:rPr>
                <w:i/>
                <w:iCs/>
                <w:sz w:val="20"/>
                <w:szCs w:val="20"/>
              </w:rPr>
              <w:t>XAMPP</w:t>
            </w:r>
          </w:p>
        </w:tc>
      </w:tr>
      <w:tr w:rsidR="0052436F" w:rsidRPr="00491726" w14:paraId="42CD8372" w14:textId="77777777" w:rsidTr="00EC356F">
        <w:tc>
          <w:tcPr>
            <w:tcW w:w="487" w:type="pct"/>
          </w:tcPr>
          <w:p w14:paraId="7688FA5B" w14:textId="77777777" w:rsidR="00E6601C" w:rsidRPr="00491726" w:rsidRDefault="00E6601C" w:rsidP="00744E95">
            <w:pPr>
              <w:spacing w:line="240" w:lineRule="auto"/>
              <w:ind w:left="0" w:firstLine="0"/>
              <w:rPr>
                <w:sz w:val="20"/>
                <w:szCs w:val="20"/>
              </w:rPr>
            </w:pPr>
            <w:r>
              <w:rPr>
                <w:sz w:val="20"/>
                <w:szCs w:val="20"/>
              </w:rPr>
              <w:t>3</w:t>
            </w:r>
          </w:p>
        </w:tc>
        <w:tc>
          <w:tcPr>
            <w:tcW w:w="2798" w:type="pct"/>
          </w:tcPr>
          <w:p w14:paraId="7FF9636D" w14:textId="77777777" w:rsidR="00E6601C" w:rsidRPr="00C7136E" w:rsidRDefault="00E6601C" w:rsidP="00744E95">
            <w:pPr>
              <w:spacing w:line="240" w:lineRule="auto"/>
              <w:ind w:left="0" w:firstLine="0"/>
              <w:rPr>
                <w:i/>
                <w:iCs/>
                <w:sz w:val="20"/>
                <w:szCs w:val="20"/>
              </w:rPr>
            </w:pPr>
            <w:r w:rsidRPr="00C7136E">
              <w:rPr>
                <w:i/>
                <w:iCs/>
                <w:sz w:val="20"/>
                <w:szCs w:val="20"/>
              </w:rPr>
              <w:t>UI Frameworks</w:t>
            </w:r>
          </w:p>
        </w:tc>
        <w:tc>
          <w:tcPr>
            <w:tcW w:w="1715" w:type="pct"/>
          </w:tcPr>
          <w:p w14:paraId="1D683BDE" w14:textId="77777777" w:rsidR="00E6601C" w:rsidRPr="00C40034" w:rsidRDefault="00E6601C" w:rsidP="00744E95">
            <w:pPr>
              <w:spacing w:line="240" w:lineRule="auto"/>
              <w:ind w:left="0" w:firstLine="0"/>
              <w:rPr>
                <w:i/>
                <w:iCs/>
                <w:sz w:val="20"/>
                <w:szCs w:val="20"/>
              </w:rPr>
            </w:pPr>
            <w:r w:rsidRPr="00C40034">
              <w:rPr>
                <w:i/>
                <w:iCs/>
                <w:sz w:val="20"/>
                <w:szCs w:val="20"/>
              </w:rPr>
              <w:t>Bootstrap</w:t>
            </w:r>
          </w:p>
        </w:tc>
      </w:tr>
      <w:tr w:rsidR="0052436F" w:rsidRPr="00491726" w14:paraId="0C01614F" w14:textId="77777777" w:rsidTr="00EC356F">
        <w:tc>
          <w:tcPr>
            <w:tcW w:w="487" w:type="pct"/>
          </w:tcPr>
          <w:p w14:paraId="61389769" w14:textId="77777777" w:rsidR="00E6601C" w:rsidRPr="00491726" w:rsidRDefault="00E6601C" w:rsidP="00744E95">
            <w:pPr>
              <w:spacing w:line="240" w:lineRule="auto"/>
              <w:ind w:left="0" w:firstLine="0"/>
              <w:rPr>
                <w:sz w:val="20"/>
                <w:szCs w:val="20"/>
              </w:rPr>
            </w:pPr>
            <w:r>
              <w:rPr>
                <w:sz w:val="20"/>
                <w:szCs w:val="20"/>
              </w:rPr>
              <w:t>4</w:t>
            </w:r>
          </w:p>
        </w:tc>
        <w:tc>
          <w:tcPr>
            <w:tcW w:w="2798" w:type="pct"/>
          </w:tcPr>
          <w:p w14:paraId="53157FAB" w14:textId="77777777" w:rsidR="00E6601C" w:rsidRPr="00C7136E" w:rsidRDefault="00E6601C" w:rsidP="00744E95">
            <w:pPr>
              <w:spacing w:line="240" w:lineRule="auto"/>
              <w:ind w:left="0" w:firstLine="0"/>
              <w:rPr>
                <w:i/>
                <w:iCs/>
                <w:sz w:val="20"/>
                <w:szCs w:val="20"/>
              </w:rPr>
            </w:pPr>
            <w:r w:rsidRPr="00C7136E">
              <w:rPr>
                <w:i/>
                <w:iCs/>
                <w:sz w:val="20"/>
                <w:szCs w:val="20"/>
              </w:rPr>
              <w:t>W</w:t>
            </w:r>
            <w:r>
              <w:rPr>
                <w:i/>
                <w:iCs/>
                <w:sz w:val="20"/>
                <w:szCs w:val="20"/>
              </w:rPr>
              <w:t>eb</w:t>
            </w:r>
            <w:r w:rsidRPr="00C7136E">
              <w:rPr>
                <w:i/>
                <w:iCs/>
                <w:sz w:val="20"/>
                <w:szCs w:val="20"/>
              </w:rPr>
              <w:t xml:space="preserve"> Frameworks</w:t>
            </w:r>
          </w:p>
        </w:tc>
        <w:tc>
          <w:tcPr>
            <w:tcW w:w="1715" w:type="pct"/>
          </w:tcPr>
          <w:p w14:paraId="7ACFABDE" w14:textId="77777777" w:rsidR="00E6601C" w:rsidRPr="00491726" w:rsidRDefault="00E6601C" w:rsidP="00744E95">
            <w:pPr>
              <w:spacing w:line="240" w:lineRule="auto"/>
              <w:ind w:left="0" w:firstLine="0"/>
              <w:rPr>
                <w:sz w:val="20"/>
                <w:szCs w:val="20"/>
              </w:rPr>
            </w:pPr>
            <w:r w:rsidRPr="00CC3737">
              <w:rPr>
                <w:i/>
                <w:iCs/>
                <w:sz w:val="20"/>
                <w:szCs w:val="20"/>
              </w:rPr>
              <w:t>Codeigneter</w:t>
            </w:r>
            <w:r w:rsidRPr="00491726">
              <w:rPr>
                <w:sz w:val="20"/>
                <w:szCs w:val="20"/>
              </w:rPr>
              <w:t xml:space="preserve"> 4</w:t>
            </w:r>
          </w:p>
        </w:tc>
      </w:tr>
      <w:tr w:rsidR="0052436F" w:rsidRPr="00491726" w14:paraId="725189E7" w14:textId="77777777" w:rsidTr="00EC356F">
        <w:tc>
          <w:tcPr>
            <w:tcW w:w="487" w:type="pct"/>
          </w:tcPr>
          <w:p w14:paraId="791CDCDD" w14:textId="77777777" w:rsidR="006100C7" w:rsidRDefault="006100C7" w:rsidP="00744E95">
            <w:pPr>
              <w:spacing w:line="240" w:lineRule="auto"/>
              <w:ind w:left="0" w:firstLine="0"/>
              <w:rPr>
                <w:sz w:val="20"/>
                <w:szCs w:val="20"/>
              </w:rPr>
            </w:pPr>
            <w:r>
              <w:rPr>
                <w:sz w:val="20"/>
                <w:szCs w:val="20"/>
              </w:rPr>
              <w:t>5</w:t>
            </w:r>
          </w:p>
        </w:tc>
        <w:tc>
          <w:tcPr>
            <w:tcW w:w="2798" w:type="pct"/>
          </w:tcPr>
          <w:p w14:paraId="635200F8" w14:textId="77777777" w:rsidR="006100C7" w:rsidRPr="001A5B52" w:rsidRDefault="006100C7" w:rsidP="00744E95">
            <w:pPr>
              <w:spacing w:line="240" w:lineRule="auto"/>
              <w:ind w:left="0" w:firstLine="0"/>
              <w:rPr>
                <w:i/>
                <w:iCs/>
                <w:sz w:val="20"/>
                <w:szCs w:val="20"/>
              </w:rPr>
            </w:pPr>
            <w:r w:rsidRPr="001A5B52">
              <w:rPr>
                <w:i/>
                <w:iCs/>
                <w:sz w:val="20"/>
                <w:szCs w:val="20"/>
              </w:rPr>
              <w:t>Hosting</w:t>
            </w:r>
          </w:p>
        </w:tc>
        <w:tc>
          <w:tcPr>
            <w:tcW w:w="1715" w:type="pct"/>
          </w:tcPr>
          <w:p w14:paraId="5BFC1F81" w14:textId="77777777" w:rsidR="006100C7" w:rsidRPr="00CC3737" w:rsidRDefault="006100C7" w:rsidP="00744E95">
            <w:pPr>
              <w:spacing w:line="240" w:lineRule="auto"/>
              <w:ind w:left="0" w:firstLine="0"/>
              <w:rPr>
                <w:i/>
                <w:iCs/>
                <w:sz w:val="20"/>
                <w:szCs w:val="20"/>
              </w:rPr>
            </w:pPr>
            <w:r>
              <w:rPr>
                <w:i/>
                <w:iCs/>
                <w:sz w:val="20"/>
                <w:szCs w:val="20"/>
              </w:rPr>
              <w:t>I</w:t>
            </w:r>
            <w:r w:rsidRPr="001A5B52">
              <w:rPr>
                <w:i/>
                <w:iCs/>
                <w:sz w:val="20"/>
                <w:szCs w:val="20"/>
              </w:rPr>
              <w:t>dcloudhost</w:t>
            </w:r>
          </w:p>
        </w:tc>
      </w:tr>
      <w:tr w:rsidR="0052436F" w:rsidRPr="00491726" w14:paraId="7547B4B9" w14:textId="77777777" w:rsidTr="00EC356F">
        <w:tc>
          <w:tcPr>
            <w:tcW w:w="487" w:type="pct"/>
          </w:tcPr>
          <w:p w14:paraId="3D244E4A" w14:textId="77777777" w:rsidR="006100C7" w:rsidRDefault="006100C7" w:rsidP="00744E95">
            <w:pPr>
              <w:spacing w:line="240" w:lineRule="auto"/>
              <w:ind w:left="0" w:firstLine="0"/>
              <w:rPr>
                <w:sz w:val="20"/>
                <w:szCs w:val="20"/>
              </w:rPr>
            </w:pPr>
            <w:r>
              <w:rPr>
                <w:sz w:val="20"/>
                <w:szCs w:val="20"/>
              </w:rPr>
              <w:t>6</w:t>
            </w:r>
          </w:p>
        </w:tc>
        <w:tc>
          <w:tcPr>
            <w:tcW w:w="2798" w:type="pct"/>
          </w:tcPr>
          <w:p w14:paraId="34DC51F6" w14:textId="77777777" w:rsidR="006100C7" w:rsidRPr="00EF6B97" w:rsidRDefault="006100C7" w:rsidP="00744E95">
            <w:pPr>
              <w:spacing w:line="240" w:lineRule="auto"/>
              <w:ind w:left="0" w:firstLine="0"/>
              <w:rPr>
                <w:i/>
                <w:iCs/>
                <w:sz w:val="20"/>
                <w:szCs w:val="20"/>
              </w:rPr>
            </w:pPr>
            <w:r w:rsidRPr="00EF6B97">
              <w:rPr>
                <w:i/>
                <w:iCs/>
                <w:sz w:val="20"/>
                <w:szCs w:val="20"/>
              </w:rPr>
              <w:t>Capacity Disk</w:t>
            </w:r>
          </w:p>
        </w:tc>
        <w:tc>
          <w:tcPr>
            <w:tcW w:w="1715" w:type="pct"/>
          </w:tcPr>
          <w:p w14:paraId="0341257C" w14:textId="77777777" w:rsidR="006100C7" w:rsidRPr="000220A1" w:rsidRDefault="006100C7" w:rsidP="00744E95">
            <w:pPr>
              <w:spacing w:line="240" w:lineRule="auto"/>
              <w:ind w:left="0" w:firstLine="0"/>
              <w:rPr>
                <w:rFonts w:ascii="Cambira" w:hAnsi="Cambira"/>
                <w:i/>
                <w:iCs/>
                <w:sz w:val="20"/>
                <w:szCs w:val="20"/>
              </w:rPr>
            </w:pPr>
            <w:r w:rsidRPr="000220A1">
              <w:rPr>
                <w:rFonts w:ascii="Cambira" w:hAnsi="Cambira"/>
                <w:color w:val="000000" w:themeColor="text1"/>
                <w:sz w:val="20"/>
                <w:szCs w:val="20"/>
                <w:shd w:val="clear" w:color="auto" w:fill="F6F7F8"/>
              </w:rPr>
              <w:t>3000 M</w:t>
            </w:r>
            <w:r>
              <w:rPr>
                <w:rFonts w:ascii="Cambira" w:hAnsi="Cambira"/>
                <w:color w:val="000000" w:themeColor="text1"/>
                <w:sz w:val="20"/>
                <w:szCs w:val="20"/>
                <w:shd w:val="clear" w:color="auto" w:fill="F6F7F8"/>
              </w:rPr>
              <w:t>b</w:t>
            </w:r>
          </w:p>
        </w:tc>
      </w:tr>
      <w:tr w:rsidR="0052436F" w:rsidRPr="00491726" w14:paraId="43C93DCE" w14:textId="77777777" w:rsidTr="00EC356F">
        <w:tc>
          <w:tcPr>
            <w:tcW w:w="487" w:type="pct"/>
          </w:tcPr>
          <w:p w14:paraId="5AED23A1" w14:textId="77777777" w:rsidR="006100C7" w:rsidRDefault="006100C7" w:rsidP="00744E95">
            <w:pPr>
              <w:spacing w:line="240" w:lineRule="auto"/>
              <w:ind w:left="0" w:firstLine="0"/>
              <w:rPr>
                <w:sz w:val="20"/>
                <w:szCs w:val="20"/>
              </w:rPr>
            </w:pPr>
            <w:r>
              <w:rPr>
                <w:sz w:val="20"/>
                <w:szCs w:val="20"/>
              </w:rPr>
              <w:t>7</w:t>
            </w:r>
          </w:p>
        </w:tc>
        <w:tc>
          <w:tcPr>
            <w:tcW w:w="2798" w:type="pct"/>
          </w:tcPr>
          <w:p w14:paraId="567CC329" w14:textId="77777777" w:rsidR="006100C7" w:rsidRDefault="006100C7" w:rsidP="00744E95">
            <w:pPr>
              <w:spacing w:line="240" w:lineRule="auto"/>
              <w:ind w:left="0" w:firstLine="0"/>
              <w:rPr>
                <w:i/>
                <w:iCs/>
                <w:sz w:val="20"/>
                <w:szCs w:val="20"/>
              </w:rPr>
            </w:pPr>
            <w:r>
              <w:rPr>
                <w:i/>
                <w:iCs/>
                <w:sz w:val="20"/>
                <w:szCs w:val="20"/>
              </w:rPr>
              <w:t>Domain</w:t>
            </w:r>
          </w:p>
        </w:tc>
        <w:tc>
          <w:tcPr>
            <w:tcW w:w="1715" w:type="pct"/>
          </w:tcPr>
          <w:p w14:paraId="0B57D669" w14:textId="77777777" w:rsidR="006100C7" w:rsidRPr="003D3C29" w:rsidRDefault="006100C7" w:rsidP="00744E95">
            <w:pPr>
              <w:spacing w:line="240" w:lineRule="auto"/>
              <w:ind w:left="0" w:firstLine="0"/>
              <w:rPr>
                <w:i/>
                <w:iCs/>
                <w:sz w:val="20"/>
                <w:szCs w:val="20"/>
              </w:rPr>
            </w:pPr>
            <w:r w:rsidRPr="003D3C29">
              <w:rPr>
                <w:color w:val="000000" w:themeColor="text1"/>
                <w:sz w:val="20"/>
                <w:szCs w:val="20"/>
                <w:shd w:val="clear" w:color="auto" w:fill="FFFFFF"/>
              </w:rPr>
              <w:t>sisdokptslkantahsemarang.masuk.id</w:t>
            </w:r>
          </w:p>
        </w:tc>
      </w:tr>
      <w:tr w:rsidR="0052436F" w:rsidRPr="00491726" w14:paraId="6C033E35" w14:textId="77777777" w:rsidTr="00EC356F">
        <w:tc>
          <w:tcPr>
            <w:tcW w:w="487" w:type="pct"/>
          </w:tcPr>
          <w:p w14:paraId="1A54E280" w14:textId="77777777" w:rsidR="006100C7" w:rsidRPr="00491726" w:rsidRDefault="006100C7" w:rsidP="00744E95">
            <w:pPr>
              <w:spacing w:line="240" w:lineRule="auto"/>
              <w:ind w:left="0" w:firstLine="0"/>
              <w:rPr>
                <w:sz w:val="20"/>
                <w:szCs w:val="20"/>
              </w:rPr>
            </w:pPr>
            <w:r>
              <w:rPr>
                <w:sz w:val="20"/>
                <w:szCs w:val="20"/>
              </w:rPr>
              <w:t>8</w:t>
            </w:r>
          </w:p>
        </w:tc>
        <w:tc>
          <w:tcPr>
            <w:tcW w:w="2798" w:type="pct"/>
          </w:tcPr>
          <w:p w14:paraId="45821A19" w14:textId="77777777" w:rsidR="006100C7" w:rsidRPr="00491726" w:rsidRDefault="006100C7" w:rsidP="00744E95">
            <w:pPr>
              <w:spacing w:line="240" w:lineRule="auto"/>
              <w:ind w:left="0" w:firstLine="0"/>
              <w:rPr>
                <w:sz w:val="20"/>
                <w:szCs w:val="20"/>
              </w:rPr>
            </w:pPr>
            <w:r w:rsidRPr="00491726">
              <w:rPr>
                <w:sz w:val="20"/>
                <w:szCs w:val="20"/>
              </w:rPr>
              <w:t>Sistem Operasi</w:t>
            </w:r>
          </w:p>
        </w:tc>
        <w:tc>
          <w:tcPr>
            <w:tcW w:w="1715" w:type="pct"/>
          </w:tcPr>
          <w:p w14:paraId="2B300381" w14:textId="77777777" w:rsidR="006100C7" w:rsidRPr="00491726" w:rsidRDefault="006100C7" w:rsidP="00744E95">
            <w:pPr>
              <w:spacing w:line="240" w:lineRule="auto"/>
              <w:ind w:left="0" w:firstLine="0"/>
              <w:rPr>
                <w:sz w:val="20"/>
                <w:szCs w:val="20"/>
              </w:rPr>
            </w:pPr>
            <w:r w:rsidRPr="00F6136D">
              <w:rPr>
                <w:i/>
                <w:iCs/>
                <w:sz w:val="20"/>
                <w:szCs w:val="20"/>
              </w:rPr>
              <w:t>Windows</w:t>
            </w:r>
            <w:r w:rsidRPr="00491726">
              <w:rPr>
                <w:sz w:val="20"/>
                <w:szCs w:val="20"/>
              </w:rPr>
              <w:t xml:space="preserve"> 10</w:t>
            </w:r>
          </w:p>
        </w:tc>
      </w:tr>
    </w:tbl>
    <w:p w14:paraId="22D1C8BB" w14:textId="77777777" w:rsidR="005074DF" w:rsidRPr="00C44B97" w:rsidRDefault="005074DF" w:rsidP="00B04EBB">
      <w:pPr>
        <w:ind w:left="0" w:firstLine="0"/>
      </w:pPr>
    </w:p>
    <w:p w14:paraId="0E170D52" w14:textId="048CAC46" w:rsidR="001737A0" w:rsidRDefault="00540094" w:rsidP="00B04EBB">
      <w:pPr>
        <w:pStyle w:val="Heading2"/>
        <w:spacing w:line="360" w:lineRule="auto"/>
      </w:pPr>
      <w:bookmarkStart w:id="189" w:name="_Toc132291498"/>
      <w:r>
        <w:t>Implementasi Perangkat Keras</w:t>
      </w:r>
      <w:bookmarkEnd w:id="189"/>
    </w:p>
    <w:p w14:paraId="146079D9" w14:textId="519F62A7" w:rsidR="00E92DBA" w:rsidRDefault="00E92DBA" w:rsidP="00364245">
      <w:r>
        <w:t>Perangkat keras yang digunakan peneliti dalam membangun sistem informasi ditunjukkan pada tabel 4.2</w:t>
      </w:r>
      <w:r w:rsidR="00141D69">
        <w:t>.</w:t>
      </w:r>
    </w:p>
    <w:p w14:paraId="3145FD3C" w14:textId="34D22966" w:rsidR="00E92DBA" w:rsidRPr="00036F32" w:rsidRDefault="00481848" w:rsidP="00036F32">
      <w:pPr>
        <w:pStyle w:val="Caption"/>
        <w:jc w:val="center"/>
        <w:rPr>
          <w:color w:val="auto"/>
          <w:sz w:val="20"/>
          <w:szCs w:val="20"/>
        </w:rPr>
      </w:pPr>
      <w:bookmarkStart w:id="190" w:name="_Toc132706591"/>
      <w:r w:rsidRPr="00036F32">
        <w:rPr>
          <w:color w:val="auto"/>
          <w:sz w:val="20"/>
          <w:szCs w:val="20"/>
        </w:rPr>
        <w:t xml:space="preserve">Tabel </w:t>
      </w:r>
      <w:r w:rsidR="00516820">
        <w:rPr>
          <w:color w:val="auto"/>
          <w:sz w:val="20"/>
          <w:szCs w:val="20"/>
        </w:rPr>
        <w:t>4</w:t>
      </w:r>
      <w:r w:rsidR="00EE333E">
        <w:rPr>
          <w:color w:val="auto"/>
          <w:sz w:val="20"/>
          <w:szCs w:val="20"/>
        </w:rPr>
        <w:t>.</w:t>
      </w:r>
      <w:r w:rsidR="00EE333E">
        <w:rPr>
          <w:color w:val="auto"/>
          <w:sz w:val="20"/>
          <w:szCs w:val="20"/>
        </w:rPr>
        <w:fldChar w:fldCharType="begin"/>
      </w:r>
      <w:r w:rsidR="00EE333E">
        <w:rPr>
          <w:color w:val="auto"/>
          <w:sz w:val="20"/>
          <w:szCs w:val="20"/>
        </w:rPr>
        <w:instrText xml:space="preserve"> SEQ Tabel \* ARABIC \s 1 </w:instrText>
      </w:r>
      <w:r w:rsidR="00EE333E">
        <w:rPr>
          <w:color w:val="auto"/>
          <w:sz w:val="20"/>
          <w:szCs w:val="20"/>
        </w:rPr>
        <w:fldChar w:fldCharType="separate"/>
      </w:r>
      <w:r w:rsidR="003D442F">
        <w:rPr>
          <w:noProof/>
          <w:color w:val="auto"/>
          <w:sz w:val="20"/>
          <w:szCs w:val="20"/>
        </w:rPr>
        <w:t>2</w:t>
      </w:r>
      <w:r w:rsidR="00EE333E">
        <w:rPr>
          <w:color w:val="auto"/>
          <w:sz w:val="20"/>
          <w:szCs w:val="20"/>
        </w:rPr>
        <w:fldChar w:fldCharType="end"/>
      </w:r>
      <w:r w:rsidRPr="00036F32">
        <w:rPr>
          <w:color w:val="auto"/>
          <w:sz w:val="20"/>
          <w:szCs w:val="20"/>
        </w:rPr>
        <w:t xml:space="preserve"> Daftar Perangkat Keras Yang Digunakan</w:t>
      </w:r>
      <w:bookmarkEnd w:id="190"/>
    </w:p>
    <w:tbl>
      <w:tblPr>
        <w:tblStyle w:val="TableGrid0"/>
        <w:tblW w:w="5528" w:type="dxa"/>
        <w:tblInd w:w="279" w:type="dxa"/>
        <w:tblLook w:val="04A0" w:firstRow="1" w:lastRow="0" w:firstColumn="1" w:lastColumn="0" w:noHBand="0" w:noVBand="1"/>
      </w:tblPr>
      <w:tblGrid>
        <w:gridCol w:w="567"/>
        <w:gridCol w:w="1843"/>
        <w:gridCol w:w="3118"/>
      </w:tblGrid>
      <w:tr w:rsidR="001B6FB8" w:rsidRPr="00F60D99" w14:paraId="6C06097B" w14:textId="77777777" w:rsidTr="00E92DBA">
        <w:tc>
          <w:tcPr>
            <w:tcW w:w="567" w:type="dxa"/>
          </w:tcPr>
          <w:p w14:paraId="0820E448" w14:textId="77777777" w:rsidR="001B6FB8" w:rsidRPr="00F60D99" w:rsidRDefault="001B6FB8" w:rsidP="00F60D99">
            <w:pPr>
              <w:spacing w:line="240" w:lineRule="auto"/>
              <w:ind w:left="0" w:firstLine="0"/>
              <w:rPr>
                <w:b/>
                <w:bCs/>
                <w:sz w:val="20"/>
                <w:szCs w:val="20"/>
              </w:rPr>
            </w:pPr>
            <w:r w:rsidRPr="00F60D99">
              <w:rPr>
                <w:b/>
                <w:bCs/>
                <w:sz w:val="20"/>
                <w:szCs w:val="20"/>
              </w:rPr>
              <w:t>No</w:t>
            </w:r>
          </w:p>
        </w:tc>
        <w:tc>
          <w:tcPr>
            <w:tcW w:w="1843" w:type="dxa"/>
          </w:tcPr>
          <w:p w14:paraId="70E2632A" w14:textId="77777777" w:rsidR="001B6FB8" w:rsidRPr="00F60D99" w:rsidRDefault="001B6FB8" w:rsidP="00F60D99">
            <w:pPr>
              <w:spacing w:line="240" w:lineRule="auto"/>
              <w:ind w:left="0" w:firstLine="0"/>
              <w:rPr>
                <w:b/>
                <w:bCs/>
                <w:sz w:val="20"/>
                <w:szCs w:val="20"/>
              </w:rPr>
            </w:pPr>
            <w:r w:rsidRPr="00F60D99">
              <w:rPr>
                <w:b/>
                <w:bCs/>
                <w:sz w:val="20"/>
                <w:szCs w:val="20"/>
              </w:rPr>
              <w:t>Nama Perangkat Keras</w:t>
            </w:r>
          </w:p>
        </w:tc>
        <w:tc>
          <w:tcPr>
            <w:tcW w:w="3118" w:type="dxa"/>
          </w:tcPr>
          <w:p w14:paraId="38032743" w14:textId="77777777" w:rsidR="001B6FB8" w:rsidRPr="00F60D99" w:rsidRDefault="001B6FB8" w:rsidP="00F60D99">
            <w:pPr>
              <w:spacing w:line="240" w:lineRule="auto"/>
              <w:ind w:left="0" w:firstLine="0"/>
              <w:rPr>
                <w:b/>
                <w:bCs/>
                <w:sz w:val="20"/>
                <w:szCs w:val="20"/>
              </w:rPr>
            </w:pPr>
            <w:r w:rsidRPr="00F60D99">
              <w:rPr>
                <w:b/>
                <w:bCs/>
                <w:sz w:val="20"/>
                <w:szCs w:val="20"/>
              </w:rPr>
              <w:t>Spesifikasi</w:t>
            </w:r>
          </w:p>
        </w:tc>
      </w:tr>
      <w:tr w:rsidR="001B6FB8" w:rsidRPr="00104516" w14:paraId="72EF18FD" w14:textId="77777777" w:rsidTr="00E92DBA">
        <w:tc>
          <w:tcPr>
            <w:tcW w:w="567" w:type="dxa"/>
          </w:tcPr>
          <w:p w14:paraId="3EA6B336" w14:textId="77777777" w:rsidR="001B6FB8" w:rsidRPr="00104516" w:rsidRDefault="001B6FB8" w:rsidP="00F60D99">
            <w:pPr>
              <w:spacing w:line="240" w:lineRule="auto"/>
              <w:ind w:left="0" w:firstLine="0"/>
              <w:rPr>
                <w:sz w:val="20"/>
                <w:szCs w:val="20"/>
              </w:rPr>
            </w:pPr>
            <w:r w:rsidRPr="00104516">
              <w:rPr>
                <w:sz w:val="20"/>
                <w:szCs w:val="20"/>
              </w:rPr>
              <w:t>1</w:t>
            </w:r>
          </w:p>
        </w:tc>
        <w:tc>
          <w:tcPr>
            <w:tcW w:w="1843" w:type="dxa"/>
          </w:tcPr>
          <w:p w14:paraId="1C35FE74" w14:textId="77777777" w:rsidR="001B6FB8" w:rsidRPr="00104516" w:rsidRDefault="001B6FB8" w:rsidP="00F60D99">
            <w:pPr>
              <w:spacing w:line="240" w:lineRule="auto"/>
              <w:ind w:left="0" w:firstLine="0"/>
              <w:rPr>
                <w:sz w:val="20"/>
                <w:szCs w:val="20"/>
              </w:rPr>
            </w:pPr>
            <w:r w:rsidRPr="00104516">
              <w:rPr>
                <w:sz w:val="20"/>
                <w:szCs w:val="20"/>
              </w:rPr>
              <w:t>Processor</w:t>
            </w:r>
          </w:p>
        </w:tc>
        <w:tc>
          <w:tcPr>
            <w:tcW w:w="3118" w:type="dxa"/>
          </w:tcPr>
          <w:p w14:paraId="5E6F67D4" w14:textId="77777777" w:rsidR="001B6FB8" w:rsidRPr="00104516" w:rsidRDefault="001B6FB8" w:rsidP="00F60D99">
            <w:pPr>
              <w:spacing w:line="240" w:lineRule="auto"/>
              <w:ind w:left="0" w:firstLine="0"/>
              <w:rPr>
                <w:sz w:val="20"/>
                <w:szCs w:val="20"/>
              </w:rPr>
            </w:pPr>
            <w:r w:rsidRPr="00104516">
              <w:rPr>
                <w:sz w:val="20"/>
                <w:szCs w:val="20"/>
              </w:rPr>
              <w:t>AMD Ryzen 3 3300U with Radeon Vega Mobile Gfx     2.10 GHz</w:t>
            </w:r>
          </w:p>
        </w:tc>
      </w:tr>
      <w:tr w:rsidR="001B6FB8" w:rsidRPr="00104516" w14:paraId="0E3C6808" w14:textId="77777777" w:rsidTr="00E92DBA">
        <w:tc>
          <w:tcPr>
            <w:tcW w:w="567" w:type="dxa"/>
          </w:tcPr>
          <w:p w14:paraId="599E8E1B" w14:textId="77777777" w:rsidR="001B6FB8" w:rsidRPr="00104516" w:rsidRDefault="001B6FB8" w:rsidP="00F60D99">
            <w:pPr>
              <w:spacing w:line="240" w:lineRule="auto"/>
              <w:ind w:left="0" w:firstLine="0"/>
              <w:rPr>
                <w:sz w:val="20"/>
                <w:szCs w:val="20"/>
              </w:rPr>
            </w:pPr>
            <w:r w:rsidRPr="00104516">
              <w:rPr>
                <w:sz w:val="20"/>
                <w:szCs w:val="20"/>
              </w:rPr>
              <w:t>2</w:t>
            </w:r>
          </w:p>
        </w:tc>
        <w:tc>
          <w:tcPr>
            <w:tcW w:w="1843" w:type="dxa"/>
          </w:tcPr>
          <w:p w14:paraId="32BE86BD" w14:textId="77777777" w:rsidR="001B6FB8" w:rsidRPr="00104516" w:rsidRDefault="001B6FB8" w:rsidP="00F60D99">
            <w:pPr>
              <w:spacing w:line="240" w:lineRule="auto"/>
              <w:ind w:left="0" w:firstLine="0"/>
              <w:rPr>
                <w:sz w:val="20"/>
                <w:szCs w:val="20"/>
              </w:rPr>
            </w:pPr>
            <w:r w:rsidRPr="00104516">
              <w:rPr>
                <w:sz w:val="20"/>
                <w:szCs w:val="20"/>
              </w:rPr>
              <w:t>Harddisk</w:t>
            </w:r>
          </w:p>
        </w:tc>
        <w:tc>
          <w:tcPr>
            <w:tcW w:w="3118" w:type="dxa"/>
          </w:tcPr>
          <w:p w14:paraId="5243CDD6" w14:textId="77777777" w:rsidR="001B6FB8" w:rsidRPr="00104516" w:rsidRDefault="001B6FB8" w:rsidP="00F60D99">
            <w:pPr>
              <w:spacing w:line="240" w:lineRule="auto"/>
              <w:ind w:left="0" w:firstLine="0"/>
              <w:rPr>
                <w:sz w:val="20"/>
                <w:szCs w:val="20"/>
              </w:rPr>
            </w:pPr>
            <w:r w:rsidRPr="00104516">
              <w:rPr>
                <w:sz w:val="20"/>
                <w:szCs w:val="20"/>
              </w:rPr>
              <w:t>256 GB</w:t>
            </w:r>
          </w:p>
        </w:tc>
      </w:tr>
      <w:tr w:rsidR="001B6FB8" w:rsidRPr="00104516" w14:paraId="12211252" w14:textId="77777777" w:rsidTr="00E92DBA">
        <w:tc>
          <w:tcPr>
            <w:tcW w:w="567" w:type="dxa"/>
          </w:tcPr>
          <w:p w14:paraId="3E6FB3DA" w14:textId="77777777" w:rsidR="001B6FB8" w:rsidRPr="00104516" w:rsidRDefault="001B6FB8" w:rsidP="00F60D99">
            <w:pPr>
              <w:spacing w:line="240" w:lineRule="auto"/>
              <w:ind w:left="0" w:firstLine="0"/>
              <w:rPr>
                <w:sz w:val="20"/>
                <w:szCs w:val="20"/>
              </w:rPr>
            </w:pPr>
            <w:r w:rsidRPr="00104516">
              <w:rPr>
                <w:sz w:val="20"/>
                <w:szCs w:val="20"/>
              </w:rPr>
              <w:t>3</w:t>
            </w:r>
          </w:p>
        </w:tc>
        <w:tc>
          <w:tcPr>
            <w:tcW w:w="1843" w:type="dxa"/>
          </w:tcPr>
          <w:p w14:paraId="5E538DD5" w14:textId="77777777" w:rsidR="001B6FB8" w:rsidRPr="00104516" w:rsidRDefault="001B6FB8" w:rsidP="00F60D99">
            <w:pPr>
              <w:spacing w:line="240" w:lineRule="auto"/>
              <w:ind w:left="0" w:firstLine="0"/>
              <w:rPr>
                <w:sz w:val="20"/>
                <w:szCs w:val="20"/>
              </w:rPr>
            </w:pPr>
            <w:r w:rsidRPr="00104516">
              <w:rPr>
                <w:sz w:val="20"/>
                <w:szCs w:val="20"/>
              </w:rPr>
              <w:t>RAM</w:t>
            </w:r>
          </w:p>
        </w:tc>
        <w:tc>
          <w:tcPr>
            <w:tcW w:w="3118" w:type="dxa"/>
          </w:tcPr>
          <w:p w14:paraId="467503D6" w14:textId="77777777" w:rsidR="001B6FB8" w:rsidRPr="00104516" w:rsidRDefault="001B6FB8" w:rsidP="00F60D99">
            <w:pPr>
              <w:spacing w:line="240" w:lineRule="auto"/>
              <w:ind w:left="0" w:firstLine="0"/>
              <w:rPr>
                <w:sz w:val="20"/>
                <w:szCs w:val="20"/>
              </w:rPr>
            </w:pPr>
            <w:r w:rsidRPr="00104516">
              <w:rPr>
                <w:sz w:val="20"/>
                <w:szCs w:val="20"/>
              </w:rPr>
              <w:t>4,00 GB</w:t>
            </w:r>
          </w:p>
        </w:tc>
      </w:tr>
      <w:tr w:rsidR="001B6FB8" w:rsidRPr="00104516" w14:paraId="3A6208D5" w14:textId="77777777" w:rsidTr="00E92DBA">
        <w:tc>
          <w:tcPr>
            <w:tcW w:w="567" w:type="dxa"/>
          </w:tcPr>
          <w:p w14:paraId="19C884A5" w14:textId="77777777" w:rsidR="001B6FB8" w:rsidRPr="00104516" w:rsidRDefault="001B6FB8" w:rsidP="00F60D99">
            <w:pPr>
              <w:spacing w:line="240" w:lineRule="auto"/>
              <w:ind w:left="0" w:firstLine="0"/>
              <w:rPr>
                <w:sz w:val="20"/>
                <w:szCs w:val="20"/>
              </w:rPr>
            </w:pPr>
            <w:r w:rsidRPr="00104516">
              <w:rPr>
                <w:sz w:val="20"/>
                <w:szCs w:val="20"/>
              </w:rPr>
              <w:t>4</w:t>
            </w:r>
          </w:p>
        </w:tc>
        <w:tc>
          <w:tcPr>
            <w:tcW w:w="1843" w:type="dxa"/>
          </w:tcPr>
          <w:p w14:paraId="3C9571E7" w14:textId="77777777" w:rsidR="001B6FB8" w:rsidRPr="00104516" w:rsidRDefault="001B6FB8" w:rsidP="00F60D99">
            <w:pPr>
              <w:spacing w:line="240" w:lineRule="auto"/>
              <w:ind w:left="0" w:firstLine="0"/>
              <w:rPr>
                <w:sz w:val="20"/>
                <w:szCs w:val="20"/>
              </w:rPr>
            </w:pPr>
            <w:r w:rsidRPr="00104516">
              <w:rPr>
                <w:sz w:val="20"/>
                <w:szCs w:val="20"/>
              </w:rPr>
              <w:t>Monitor</w:t>
            </w:r>
          </w:p>
        </w:tc>
        <w:tc>
          <w:tcPr>
            <w:tcW w:w="3118" w:type="dxa"/>
          </w:tcPr>
          <w:p w14:paraId="4C3F7B17" w14:textId="77777777" w:rsidR="001B6FB8" w:rsidRPr="00104516" w:rsidRDefault="001B6FB8" w:rsidP="00F60D99">
            <w:pPr>
              <w:spacing w:line="240" w:lineRule="auto"/>
              <w:ind w:left="0" w:firstLine="0"/>
              <w:rPr>
                <w:sz w:val="20"/>
                <w:szCs w:val="20"/>
              </w:rPr>
            </w:pPr>
            <w:r w:rsidRPr="00104516">
              <w:rPr>
                <w:sz w:val="20"/>
                <w:szCs w:val="20"/>
              </w:rPr>
              <w:t>13 inch</w:t>
            </w:r>
          </w:p>
        </w:tc>
      </w:tr>
      <w:tr w:rsidR="001B6FB8" w:rsidRPr="00104516" w14:paraId="1BFC9DAE" w14:textId="77777777" w:rsidTr="00E92DBA">
        <w:tc>
          <w:tcPr>
            <w:tcW w:w="567" w:type="dxa"/>
          </w:tcPr>
          <w:p w14:paraId="5DF9A74C" w14:textId="77777777" w:rsidR="001B6FB8" w:rsidRPr="00104516" w:rsidRDefault="001B6FB8" w:rsidP="00F60D99">
            <w:pPr>
              <w:spacing w:line="240" w:lineRule="auto"/>
              <w:ind w:left="0" w:firstLine="0"/>
              <w:rPr>
                <w:sz w:val="20"/>
                <w:szCs w:val="20"/>
              </w:rPr>
            </w:pPr>
            <w:r w:rsidRPr="00104516">
              <w:rPr>
                <w:sz w:val="20"/>
                <w:szCs w:val="20"/>
              </w:rPr>
              <w:t>5</w:t>
            </w:r>
          </w:p>
        </w:tc>
        <w:tc>
          <w:tcPr>
            <w:tcW w:w="1843" w:type="dxa"/>
          </w:tcPr>
          <w:p w14:paraId="4D93F93B" w14:textId="77777777" w:rsidR="001B6FB8" w:rsidRPr="00104516" w:rsidRDefault="001B6FB8" w:rsidP="00F60D99">
            <w:pPr>
              <w:spacing w:line="240" w:lineRule="auto"/>
              <w:ind w:left="0" w:firstLine="0"/>
              <w:rPr>
                <w:sz w:val="20"/>
                <w:szCs w:val="20"/>
              </w:rPr>
            </w:pPr>
            <w:r w:rsidRPr="00104516">
              <w:rPr>
                <w:sz w:val="20"/>
                <w:szCs w:val="20"/>
              </w:rPr>
              <w:t>Keyboard</w:t>
            </w:r>
          </w:p>
        </w:tc>
        <w:tc>
          <w:tcPr>
            <w:tcW w:w="3118" w:type="dxa"/>
          </w:tcPr>
          <w:p w14:paraId="40CD387B" w14:textId="77777777" w:rsidR="001B6FB8" w:rsidRPr="00104516" w:rsidRDefault="001B6FB8" w:rsidP="00F60D99">
            <w:pPr>
              <w:spacing w:line="240" w:lineRule="auto"/>
              <w:ind w:left="0" w:firstLine="0"/>
              <w:rPr>
                <w:sz w:val="20"/>
                <w:szCs w:val="20"/>
              </w:rPr>
            </w:pPr>
            <w:r w:rsidRPr="00104516">
              <w:rPr>
                <w:sz w:val="20"/>
                <w:szCs w:val="20"/>
              </w:rPr>
              <w:t>Standar</w:t>
            </w:r>
          </w:p>
        </w:tc>
      </w:tr>
      <w:tr w:rsidR="001B6FB8" w:rsidRPr="00104516" w14:paraId="06094E14" w14:textId="77777777" w:rsidTr="00E92DBA">
        <w:tc>
          <w:tcPr>
            <w:tcW w:w="567" w:type="dxa"/>
          </w:tcPr>
          <w:p w14:paraId="4539CB44" w14:textId="77777777" w:rsidR="001B6FB8" w:rsidRPr="00104516" w:rsidRDefault="001B6FB8" w:rsidP="00F60D99">
            <w:pPr>
              <w:spacing w:line="240" w:lineRule="auto"/>
              <w:ind w:left="0" w:firstLine="0"/>
              <w:rPr>
                <w:sz w:val="20"/>
                <w:szCs w:val="20"/>
              </w:rPr>
            </w:pPr>
            <w:r w:rsidRPr="00104516">
              <w:rPr>
                <w:sz w:val="20"/>
                <w:szCs w:val="20"/>
              </w:rPr>
              <w:t>6</w:t>
            </w:r>
          </w:p>
        </w:tc>
        <w:tc>
          <w:tcPr>
            <w:tcW w:w="1843" w:type="dxa"/>
          </w:tcPr>
          <w:p w14:paraId="5537CC3D" w14:textId="77777777" w:rsidR="001B6FB8" w:rsidRPr="00104516" w:rsidRDefault="001B6FB8" w:rsidP="00F60D99">
            <w:pPr>
              <w:spacing w:line="240" w:lineRule="auto"/>
              <w:ind w:left="0" w:firstLine="0"/>
              <w:rPr>
                <w:sz w:val="20"/>
                <w:szCs w:val="20"/>
              </w:rPr>
            </w:pPr>
            <w:r w:rsidRPr="00104516">
              <w:rPr>
                <w:sz w:val="20"/>
                <w:szCs w:val="20"/>
              </w:rPr>
              <w:t>Mouse</w:t>
            </w:r>
          </w:p>
        </w:tc>
        <w:tc>
          <w:tcPr>
            <w:tcW w:w="3118" w:type="dxa"/>
          </w:tcPr>
          <w:p w14:paraId="58A32683" w14:textId="77777777" w:rsidR="001B6FB8" w:rsidRPr="00104516" w:rsidRDefault="001B6FB8" w:rsidP="00F60D99">
            <w:pPr>
              <w:spacing w:line="240" w:lineRule="auto"/>
              <w:ind w:left="0" w:firstLine="0"/>
              <w:rPr>
                <w:sz w:val="20"/>
                <w:szCs w:val="20"/>
              </w:rPr>
            </w:pPr>
            <w:r w:rsidRPr="00104516">
              <w:rPr>
                <w:sz w:val="20"/>
                <w:szCs w:val="20"/>
              </w:rPr>
              <w:t>Standar</w:t>
            </w:r>
          </w:p>
        </w:tc>
      </w:tr>
    </w:tbl>
    <w:p w14:paraId="23B9BBBE" w14:textId="77777777" w:rsidR="001B6FB8" w:rsidRPr="001B6FB8" w:rsidRDefault="001B6FB8" w:rsidP="00B04EBB"/>
    <w:p w14:paraId="35661AC2" w14:textId="29DE475A" w:rsidR="001737A0" w:rsidRDefault="00540094" w:rsidP="00B04EBB">
      <w:pPr>
        <w:pStyle w:val="Heading2"/>
        <w:spacing w:line="360" w:lineRule="auto"/>
        <w:rPr>
          <w:i/>
          <w:iCs/>
        </w:rPr>
      </w:pPr>
      <w:bookmarkStart w:id="191" w:name="_Toc132291499"/>
      <w:r>
        <w:t xml:space="preserve">Hasil Implementasi </w:t>
      </w:r>
      <w:r w:rsidRPr="001737A0">
        <w:rPr>
          <w:i/>
          <w:iCs/>
        </w:rPr>
        <w:t>Database</w:t>
      </w:r>
      <w:bookmarkEnd w:id="191"/>
    </w:p>
    <w:p w14:paraId="3A7C3B60" w14:textId="5C3F1A1E" w:rsidR="00CB5DDB" w:rsidRDefault="003B1136" w:rsidP="00B10029">
      <w:pPr>
        <w:sectPr w:rsidR="00CB5DDB" w:rsidSect="00392DE1">
          <w:headerReference w:type="default" r:id="rId36"/>
          <w:pgSz w:w="8391" w:h="11906" w:code="11"/>
          <w:pgMar w:top="1134" w:right="1134" w:bottom="1134" w:left="1418" w:header="708" w:footer="850" w:gutter="0"/>
          <w:pgNumType w:start="60"/>
          <w:cols w:space="708"/>
          <w:docGrid w:linePitch="360"/>
        </w:sectPr>
      </w:pPr>
      <w:r>
        <w:t xml:space="preserve">Implementasi ini dibuat berdasarkan </w:t>
      </w:r>
      <w:r w:rsidR="007609C0">
        <w:t xml:space="preserve">rancangan desain </w:t>
      </w:r>
      <w:r w:rsidR="007609C0" w:rsidRPr="007609C0">
        <w:rPr>
          <w:i/>
          <w:iCs/>
        </w:rPr>
        <w:t>Entity Relationship Diagram</w:t>
      </w:r>
      <w:r w:rsidR="007609C0">
        <w:t xml:space="preserve"> (ERD)</w:t>
      </w:r>
      <w:r>
        <w:t xml:space="preserve"> sebelumnya yang diimplentasikan menggunakan MySQL. Berikut ini adalah </w:t>
      </w:r>
      <w:r w:rsidR="00E33E74">
        <w:t>implementasi database</w:t>
      </w:r>
      <w:r>
        <w:t xml:space="preserve"> yang digunakan</w:t>
      </w:r>
      <w:r w:rsidR="000A3691">
        <w:t xml:space="preserve"> dalam </w:t>
      </w:r>
      <w:r w:rsidR="000049AF">
        <w:t xml:space="preserve">Sistem Informasi Pengelolaan Dokumen Pertanggungjawaban </w:t>
      </w:r>
      <w:r w:rsidR="000A3691">
        <w:t>Pada kegiatan Pendaftaran Tanah Sistematis Lengkap di Kantor Pertanahan Kota Semarang</w:t>
      </w:r>
      <w:r w:rsidR="001A00E6">
        <w:t>.</w:t>
      </w:r>
      <w:r w:rsidR="00CB5DDB">
        <w:t xml:space="preserve"> </w:t>
      </w:r>
      <w:r w:rsidR="00A94315">
        <w:t>D</w:t>
      </w:r>
      <w:r w:rsidR="00CB5DDB">
        <w:t>igambarkan dalam gambar 4.1.</w:t>
      </w:r>
    </w:p>
    <w:p w14:paraId="778D6383" w14:textId="77777777" w:rsidR="00312F68" w:rsidRDefault="00312F68" w:rsidP="00CB5DDB">
      <w:pPr>
        <w:ind w:left="0" w:firstLine="0"/>
      </w:pPr>
    </w:p>
    <w:p w14:paraId="46F2CC87" w14:textId="3FCA497E" w:rsidR="00C32AA7" w:rsidRDefault="00312F68" w:rsidP="00CB5DDB">
      <w:pPr>
        <w:ind w:left="0" w:firstLine="0"/>
      </w:pPr>
      <w:r>
        <w:rPr>
          <w:noProof/>
        </w:rPr>
        <w:drawing>
          <wp:inline distT="0" distB="0" distL="0" distR="0" wp14:anchorId="4E723440" wp14:editId="73D5A35D">
            <wp:extent cx="6027743" cy="2543113"/>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5746" b="9221"/>
                    <a:stretch/>
                  </pic:blipFill>
                  <pic:spPr bwMode="auto">
                    <a:xfrm>
                      <a:off x="0" y="0"/>
                      <a:ext cx="6027743" cy="2543113"/>
                    </a:xfrm>
                    <a:prstGeom prst="rect">
                      <a:avLst/>
                    </a:prstGeom>
                    <a:ln>
                      <a:noFill/>
                    </a:ln>
                    <a:extLst>
                      <a:ext uri="{53640926-AAD7-44D8-BBD7-CCE9431645EC}">
                        <a14:shadowObscured xmlns:a14="http://schemas.microsoft.com/office/drawing/2010/main"/>
                      </a:ext>
                    </a:extLst>
                  </pic:spPr>
                </pic:pic>
              </a:graphicData>
            </a:graphic>
          </wp:inline>
        </w:drawing>
      </w:r>
    </w:p>
    <w:p w14:paraId="5C8A630B" w14:textId="5CA20E93" w:rsidR="00675BB2" w:rsidRDefault="00675BB2" w:rsidP="00BB6243">
      <w:pPr>
        <w:pStyle w:val="Caption"/>
        <w:jc w:val="center"/>
        <w:rPr>
          <w:color w:val="000000" w:themeColor="text1"/>
          <w:sz w:val="20"/>
          <w:szCs w:val="20"/>
        </w:rPr>
      </w:pPr>
      <w:bookmarkStart w:id="192" w:name="_Toc132706542"/>
      <w:r w:rsidRPr="00BB6243">
        <w:rPr>
          <w:color w:val="000000" w:themeColor="text1"/>
          <w:sz w:val="20"/>
          <w:szCs w:val="20"/>
        </w:rPr>
        <w:t xml:space="preserve">Gambar </w:t>
      </w:r>
      <w:r w:rsidR="00F15BDB" w:rsidRPr="00BB6243">
        <w:rPr>
          <w:color w:val="000000" w:themeColor="text1"/>
          <w:sz w:val="20"/>
          <w:szCs w:val="20"/>
        </w:rPr>
        <w:t>4</w:t>
      </w:r>
      <w:r w:rsidRPr="00BB6243">
        <w:rPr>
          <w:color w:val="000000" w:themeColor="text1"/>
          <w:sz w:val="20"/>
          <w:szCs w:val="20"/>
        </w:rPr>
        <w:t>.</w:t>
      </w:r>
      <w:r w:rsidRPr="00BB6243">
        <w:rPr>
          <w:color w:val="000000" w:themeColor="text1"/>
          <w:sz w:val="20"/>
          <w:szCs w:val="20"/>
        </w:rPr>
        <w:fldChar w:fldCharType="begin"/>
      </w:r>
      <w:r w:rsidRPr="00BB6243">
        <w:rPr>
          <w:color w:val="000000" w:themeColor="text1"/>
          <w:sz w:val="20"/>
          <w:szCs w:val="20"/>
        </w:rPr>
        <w:instrText xml:space="preserve"> SEQ Gambar \* ARABIC \s 1 </w:instrText>
      </w:r>
      <w:r w:rsidRPr="00BB6243">
        <w:rPr>
          <w:color w:val="000000" w:themeColor="text1"/>
          <w:sz w:val="20"/>
          <w:szCs w:val="20"/>
        </w:rPr>
        <w:fldChar w:fldCharType="separate"/>
      </w:r>
      <w:r w:rsidR="003D442F">
        <w:rPr>
          <w:noProof/>
          <w:color w:val="000000" w:themeColor="text1"/>
          <w:sz w:val="20"/>
          <w:szCs w:val="20"/>
        </w:rPr>
        <w:t>1</w:t>
      </w:r>
      <w:r w:rsidRPr="00BB6243">
        <w:rPr>
          <w:color w:val="000000" w:themeColor="text1"/>
          <w:sz w:val="20"/>
          <w:szCs w:val="20"/>
        </w:rPr>
        <w:fldChar w:fldCharType="end"/>
      </w:r>
      <w:r w:rsidRPr="00BB6243">
        <w:rPr>
          <w:color w:val="000000" w:themeColor="text1"/>
          <w:sz w:val="20"/>
          <w:szCs w:val="20"/>
        </w:rPr>
        <w:t xml:space="preserve"> Implementasi Database</w:t>
      </w:r>
      <w:bookmarkEnd w:id="192"/>
    </w:p>
    <w:p w14:paraId="389B470B" w14:textId="0E1E25E7" w:rsidR="00DD401F" w:rsidRPr="0074763E" w:rsidRDefault="0074763E" w:rsidP="0074763E">
      <w:pPr>
        <w:tabs>
          <w:tab w:val="left" w:pos="4370"/>
        </w:tabs>
        <w:rPr>
          <w:i/>
          <w:iCs/>
          <w:color w:val="000000" w:themeColor="text1"/>
          <w:sz w:val="20"/>
          <w:szCs w:val="20"/>
        </w:rPr>
        <w:sectPr w:rsidR="00DD401F" w:rsidRPr="0074763E" w:rsidSect="00204B1A">
          <w:pgSz w:w="11906" w:h="8391" w:orient="landscape" w:code="11"/>
          <w:pgMar w:top="1418" w:right="1134" w:bottom="1134" w:left="1134" w:header="708" w:footer="850" w:gutter="0"/>
          <w:pgNumType w:start="75"/>
          <w:cols w:space="708"/>
          <w:docGrid w:linePitch="360"/>
        </w:sectPr>
      </w:pPr>
      <w:r>
        <w:rPr>
          <w:i/>
          <w:iCs/>
          <w:color w:val="000000" w:themeColor="text1"/>
          <w:sz w:val="20"/>
          <w:szCs w:val="20"/>
        </w:rPr>
        <w:tab/>
      </w:r>
      <w:r>
        <w:tab/>
      </w:r>
    </w:p>
    <w:p w14:paraId="79AA4A35" w14:textId="77777777" w:rsidR="00CB5DDB" w:rsidRPr="00CB5DDB" w:rsidRDefault="00CB5DDB" w:rsidP="00CB5DDB"/>
    <w:p w14:paraId="423FB995" w14:textId="51773445" w:rsidR="002F7812" w:rsidRDefault="00EF6895" w:rsidP="00B10029">
      <w:r>
        <w:t>Detail t</w:t>
      </w:r>
      <w:r w:rsidR="001A00E6">
        <w:t>abel</w:t>
      </w:r>
      <w:r>
        <w:t xml:space="preserve"> </w:t>
      </w:r>
      <w:r w:rsidR="001A00E6">
        <w:t xml:space="preserve">yang digunakan dalam sistem </w:t>
      </w:r>
      <w:r w:rsidR="00DD401F">
        <w:t>tersebut</w:t>
      </w:r>
      <w:r w:rsidR="001A00E6">
        <w:t xml:space="preserve"> antara lain</w:t>
      </w:r>
      <w:r w:rsidR="002F7812">
        <w:t xml:space="preserve"> :</w:t>
      </w:r>
    </w:p>
    <w:p w14:paraId="42773A9D" w14:textId="2B56D311" w:rsidR="000828DC" w:rsidRDefault="00ED1FDB" w:rsidP="002F7812">
      <w:pPr>
        <w:pStyle w:val="Heading4"/>
      </w:pPr>
      <w:r>
        <w:t>Tabel user</w:t>
      </w:r>
    </w:p>
    <w:p w14:paraId="5ADB501B" w14:textId="128C4677" w:rsidR="00400D37" w:rsidRDefault="00400D37" w:rsidP="004D1517">
      <w:pPr>
        <w:ind w:left="1070" w:firstLine="370"/>
      </w:pPr>
      <w:r>
        <w:t xml:space="preserve">Implementasi tabel user dapat dilihat pada tabel </w:t>
      </w:r>
      <w:r w:rsidR="008025C3">
        <w:t>4</w:t>
      </w:r>
      <w:r>
        <w:t>.3.</w:t>
      </w:r>
    </w:p>
    <w:p w14:paraId="22232E17" w14:textId="12F18CDE" w:rsidR="00400D37" w:rsidRDefault="00322128" w:rsidP="00925D73">
      <w:pPr>
        <w:pStyle w:val="Caption"/>
        <w:jc w:val="center"/>
        <w:rPr>
          <w:color w:val="000000" w:themeColor="text1"/>
          <w:sz w:val="20"/>
          <w:szCs w:val="20"/>
        </w:rPr>
      </w:pPr>
      <w:bookmarkStart w:id="193" w:name="_Toc132706592"/>
      <w:r w:rsidRPr="00F94950">
        <w:rPr>
          <w:color w:val="000000" w:themeColor="text1"/>
          <w:sz w:val="20"/>
          <w:szCs w:val="20"/>
        </w:rPr>
        <w:t xml:space="preserve">Tabel </w:t>
      </w:r>
      <w:r w:rsidR="00255C59">
        <w:rPr>
          <w:color w:val="000000" w:themeColor="text1"/>
          <w:sz w:val="20"/>
          <w:szCs w:val="20"/>
        </w:rPr>
        <w:t>4</w:t>
      </w:r>
      <w:r w:rsidR="00EE333E" w:rsidRPr="00F94950">
        <w:rPr>
          <w:color w:val="000000" w:themeColor="text1"/>
          <w:sz w:val="20"/>
          <w:szCs w:val="20"/>
        </w:rPr>
        <w:t>.</w:t>
      </w:r>
      <w:r w:rsidR="00EE333E" w:rsidRPr="00F94950">
        <w:rPr>
          <w:color w:val="000000" w:themeColor="text1"/>
          <w:sz w:val="20"/>
          <w:szCs w:val="20"/>
        </w:rPr>
        <w:fldChar w:fldCharType="begin"/>
      </w:r>
      <w:r w:rsidR="00EE333E" w:rsidRPr="00F94950">
        <w:rPr>
          <w:color w:val="000000" w:themeColor="text1"/>
          <w:sz w:val="20"/>
          <w:szCs w:val="20"/>
        </w:rPr>
        <w:instrText xml:space="preserve"> SEQ Tabel \* ARABIC \s 1 </w:instrText>
      </w:r>
      <w:r w:rsidR="00EE333E" w:rsidRPr="00F94950">
        <w:rPr>
          <w:color w:val="000000" w:themeColor="text1"/>
          <w:sz w:val="20"/>
          <w:szCs w:val="20"/>
        </w:rPr>
        <w:fldChar w:fldCharType="separate"/>
      </w:r>
      <w:r w:rsidR="003D442F">
        <w:rPr>
          <w:noProof/>
          <w:color w:val="000000" w:themeColor="text1"/>
          <w:sz w:val="20"/>
          <w:szCs w:val="20"/>
        </w:rPr>
        <w:t>3</w:t>
      </w:r>
      <w:r w:rsidR="00EE333E" w:rsidRPr="00F94950">
        <w:rPr>
          <w:color w:val="000000" w:themeColor="text1"/>
          <w:sz w:val="20"/>
          <w:szCs w:val="20"/>
        </w:rPr>
        <w:fldChar w:fldCharType="end"/>
      </w:r>
      <w:r w:rsidRPr="00F94950">
        <w:rPr>
          <w:color w:val="000000" w:themeColor="text1"/>
          <w:sz w:val="20"/>
          <w:szCs w:val="20"/>
        </w:rPr>
        <w:t xml:space="preserve"> Tabel user</w:t>
      </w:r>
      <w:bookmarkEnd w:id="193"/>
    </w:p>
    <w:tbl>
      <w:tblPr>
        <w:tblStyle w:val="TableGrid0"/>
        <w:tblW w:w="0" w:type="auto"/>
        <w:tblInd w:w="360" w:type="dxa"/>
        <w:tblLook w:val="04A0" w:firstRow="1" w:lastRow="0" w:firstColumn="1" w:lastColumn="0" w:noHBand="0" w:noVBand="1"/>
      </w:tblPr>
      <w:tblGrid>
        <w:gridCol w:w="486"/>
        <w:gridCol w:w="1417"/>
        <w:gridCol w:w="1118"/>
        <w:gridCol w:w="584"/>
        <w:gridCol w:w="1700"/>
      </w:tblGrid>
      <w:tr w:rsidR="00930EEE" w:rsidRPr="00930EEE" w14:paraId="107A3496" w14:textId="0B01F906" w:rsidTr="000B0314">
        <w:tc>
          <w:tcPr>
            <w:tcW w:w="486" w:type="dxa"/>
          </w:tcPr>
          <w:p w14:paraId="47237127" w14:textId="33C014DF" w:rsidR="00930EEE" w:rsidRPr="00930EEE" w:rsidRDefault="00930EEE" w:rsidP="00473E5A">
            <w:pPr>
              <w:spacing w:line="240" w:lineRule="auto"/>
              <w:ind w:left="0" w:firstLine="0"/>
              <w:jc w:val="center"/>
              <w:rPr>
                <w:b/>
                <w:bCs/>
                <w:color w:val="000000" w:themeColor="text1"/>
                <w:sz w:val="20"/>
                <w:szCs w:val="20"/>
              </w:rPr>
            </w:pPr>
            <w:r>
              <w:rPr>
                <w:b/>
                <w:bCs/>
                <w:color w:val="000000" w:themeColor="text1"/>
                <w:sz w:val="20"/>
                <w:szCs w:val="20"/>
              </w:rPr>
              <w:t>No</w:t>
            </w:r>
          </w:p>
        </w:tc>
        <w:tc>
          <w:tcPr>
            <w:tcW w:w="1417" w:type="dxa"/>
          </w:tcPr>
          <w:p w14:paraId="751754CE" w14:textId="3FEB763A" w:rsidR="00930EEE" w:rsidRPr="00930EEE" w:rsidRDefault="00930EEE" w:rsidP="00473E5A">
            <w:pPr>
              <w:spacing w:line="240" w:lineRule="auto"/>
              <w:ind w:left="0" w:firstLine="0"/>
              <w:jc w:val="center"/>
              <w:rPr>
                <w:b/>
                <w:bCs/>
                <w:color w:val="000000" w:themeColor="text1"/>
                <w:sz w:val="20"/>
                <w:szCs w:val="20"/>
              </w:rPr>
            </w:pPr>
            <w:r w:rsidRPr="00930EEE">
              <w:rPr>
                <w:b/>
                <w:bCs/>
                <w:color w:val="000000" w:themeColor="text1"/>
                <w:sz w:val="20"/>
                <w:szCs w:val="20"/>
              </w:rPr>
              <w:t>Nama Field</w:t>
            </w:r>
          </w:p>
        </w:tc>
        <w:tc>
          <w:tcPr>
            <w:tcW w:w="1118" w:type="dxa"/>
          </w:tcPr>
          <w:p w14:paraId="1B1D4B10" w14:textId="3AA2F078" w:rsidR="00930EEE" w:rsidRPr="00930EEE" w:rsidRDefault="00930EEE" w:rsidP="00473E5A">
            <w:pPr>
              <w:spacing w:line="240" w:lineRule="auto"/>
              <w:ind w:left="0" w:firstLine="0"/>
              <w:jc w:val="center"/>
              <w:rPr>
                <w:b/>
                <w:bCs/>
                <w:color w:val="000000" w:themeColor="text1"/>
                <w:sz w:val="20"/>
                <w:szCs w:val="20"/>
              </w:rPr>
            </w:pPr>
            <w:r w:rsidRPr="00930EEE">
              <w:rPr>
                <w:b/>
                <w:bCs/>
                <w:color w:val="000000" w:themeColor="text1"/>
                <w:sz w:val="20"/>
                <w:szCs w:val="20"/>
              </w:rPr>
              <w:t>Tipe Data</w:t>
            </w:r>
          </w:p>
        </w:tc>
        <w:tc>
          <w:tcPr>
            <w:tcW w:w="584" w:type="dxa"/>
          </w:tcPr>
          <w:p w14:paraId="4DD571C3" w14:textId="2BB79395" w:rsidR="00930EEE" w:rsidRPr="00930EEE" w:rsidRDefault="00930EEE" w:rsidP="00473E5A">
            <w:pPr>
              <w:spacing w:line="240" w:lineRule="auto"/>
              <w:ind w:left="0" w:firstLine="0"/>
              <w:jc w:val="center"/>
              <w:rPr>
                <w:b/>
                <w:bCs/>
                <w:color w:val="000000" w:themeColor="text1"/>
                <w:sz w:val="20"/>
                <w:szCs w:val="20"/>
              </w:rPr>
            </w:pPr>
            <w:r w:rsidRPr="00930EEE">
              <w:rPr>
                <w:b/>
                <w:bCs/>
                <w:color w:val="000000" w:themeColor="text1"/>
                <w:sz w:val="20"/>
                <w:szCs w:val="20"/>
              </w:rPr>
              <w:t>Size</w:t>
            </w:r>
          </w:p>
        </w:tc>
        <w:tc>
          <w:tcPr>
            <w:tcW w:w="1700" w:type="dxa"/>
          </w:tcPr>
          <w:p w14:paraId="65BB0177" w14:textId="2AAD4AEC" w:rsidR="00930EEE" w:rsidRPr="00930EEE" w:rsidRDefault="00930EEE" w:rsidP="00473E5A">
            <w:pPr>
              <w:spacing w:line="240" w:lineRule="auto"/>
              <w:ind w:left="0" w:firstLine="0"/>
              <w:jc w:val="center"/>
              <w:rPr>
                <w:b/>
                <w:bCs/>
                <w:color w:val="000000" w:themeColor="text1"/>
                <w:sz w:val="20"/>
                <w:szCs w:val="20"/>
              </w:rPr>
            </w:pPr>
            <w:r w:rsidRPr="00930EEE">
              <w:rPr>
                <w:b/>
                <w:bCs/>
                <w:color w:val="000000" w:themeColor="text1"/>
                <w:sz w:val="20"/>
                <w:szCs w:val="20"/>
              </w:rPr>
              <w:t>Keterangan</w:t>
            </w:r>
          </w:p>
        </w:tc>
      </w:tr>
      <w:tr w:rsidR="00930EEE" w:rsidRPr="00930EEE" w14:paraId="0CD1E5B5" w14:textId="52342B77" w:rsidTr="000B0314">
        <w:tc>
          <w:tcPr>
            <w:tcW w:w="486" w:type="dxa"/>
          </w:tcPr>
          <w:p w14:paraId="0A2E70CB" w14:textId="0E1FEFA0" w:rsidR="00930EEE" w:rsidRPr="00930EEE" w:rsidRDefault="00930EEE" w:rsidP="00473E5A">
            <w:pPr>
              <w:spacing w:line="240" w:lineRule="auto"/>
              <w:ind w:left="0" w:firstLine="0"/>
              <w:rPr>
                <w:sz w:val="20"/>
                <w:szCs w:val="20"/>
              </w:rPr>
            </w:pPr>
            <w:r>
              <w:rPr>
                <w:sz w:val="20"/>
                <w:szCs w:val="20"/>
              </w:rPr>
              <w:t>1.</w:t>
            </w:r>
          </w:p>
        </w:tc>
        <w:tc>
          <w:tcPr>
            <w:tcW w:w="1417" w:type="dxa"/>
          </w:tcPr>
          <w:p w14:paraId="3B4023CD" w14:textId="312DBA1E" w:rsidR="00930EEE" w:rsidRPr="00930EEE" w:rsidRDefault="000B0314" w:rsidP="00473E5A">
            <w:pPr>
              <w:spacing w:line="240" w:lineRule="auto"/>
              <w:ind w:left="0" w:firstLine="0"/>
              <w:rPr>
                <w:sz w:val="20"/>
                <w:szCs w:val="20"/>
              </w:rPr>
            </w:pPr>
            <w:r>
              <w:rPr>
                <w:sz w:val="20"/>
                <w:szCs w:val="20"/>
              </w:rPr>
              <w:t>i</w:t>
            </w:r>
            <w:r w:rsidR="00930EEE">
              <w:rPr>
                <w:sz w:val="20"/>
                <w:szCs w:val="20"/>
              </w:rPr>
              <w:t>d_user</w:t>
            </w:r>
          </w:p>
        </w:tc>
        <w:tc>
          <w:tcPr>
            <w:tcW w:w="1118" w:type="dxa"/>
          </w:tcPr>
          <w:p w14:paraId="26AA49FD" w14:textId="5001BE82" w:rsidR="00930EEE" w:rsidRPr="00930EEE" w:rsidRDefault="000B0314" w:rsidP="00473E5A">
            <w:pPr>
              <w:spacing w:line="240" w:lineRule="auto"/>
              <w:ind w:left="0" w:firstLine="0"/>
              <w:rPr>
                <w:sz w:val="20"/>
                <w:szCs w:val="20"/>
              </w:rPr>
            </w:pPr>
            <w:r>
              <w:rPr>
                <w:sz w:val="20"/>
                <w:szCs w:val="20"/>
              </w:rPr>
              <w:t>int</w:t>
            </w:r>
          </w:p>
        </w:tc>
        <w:tc>
          <w:tcPr>
            <w:tcW w:w="584" w:type="dxa"/>
          </w:tcPr>
          <w:p w14:paraId="6DE53291" w14:textId="6DF67177" w:rsidR="00930EEE" w:rsidRPr="00930EEE" w:rsidRDefault="000B0314" w:rsidP="00473E5A">
            <w:pPr>
              <w:spacing w:line="240" w:lineRule="auto"/>
              <w:ind w:left="0" w:firstLine="0"/>
              <w:rPr>
                <w:sz w:val="20"/>
                <w:szCs w:val="20"/>
              </w:rPr>
            </w:pPr>
            <w:r>
              <w:rPr>
                <w:sz w:val="20"/>
                <w:szCs w:val="20"/>
              </w:rPr>
              <w:t>5</w:t>
            </w:r>
          </w:p>
        </w:tc>
        <w:tc>
          <w:tcPr>
            <w:tcW w:w="1700" w:type="dxa"/>
          </w:tcPr>
          <w:p w14:paraId="36744A06" w14:textId="0B725F30" w:rsidR="00930EEE" w:rsidRPr="00930EEE" w:rsidRDefault="000B0314" w:rsidP="00473E5A">
            <w:pPr>
              <w:spacing w:line="240" w:lineRule="auto"/>
              <w:ind w:left="0" w:firstLine="0"/>
              <w:rPr>
                <w:sz w:val="20"/>
                <w:szCs w:val="20"/>
              </w:rPr>
            </w:pPr>
            <w:r>
              <w:rPr>
                <w:sz w:val="20"/>
                <w:szCs w:val="20"/>
              </w:rPr>
              <w:t>Auto increment</w:t>
            </w:r>
          </w:p>
        </w:tc>
      </w:tr>
      <w:tr w:rsidR="00930EEE" w:rsidRPr="00930EEE" w14:paraId="7EEE5297" w14:textId="2648A132" w:rsidTr="000B0314">
        <w:tc>
          <w:tcPr>
            <w:tcW w:w="486" w:type="dxa"/>
          </w:tcPr>
          <w:p w14:paraId="362F3E83" w14:textId="25EDA6CB" w:rsidR="00930EEE" w:rsidRPr="00930EEE" w:rsidRDefault="000B0314" w:rsidP="00473E5A">
            <w:pPr>
              <w:spacing w:line="240" w:lineRule="auto"/>
              <w:ind w:left="0" w:firstLine="0"/>
              <w:rPr>
                <w:sz w:val="20"/>
                <w:szCs w:val="20"/>
              </w:rPr>
            </w:pPr>
            <w:r>
              <w:rPr>
                <w:sz w:val="20"/>
                <w:szCs w:val="20"/>
              </w:rPr>
              <w:t>2.</w:t>
            </w:r>
          </w:p>
        </w:tc>
        <w:tc>
          <w:tcPr>
            <w:tcW w:w="1417" w:type="dxa"/>
          </w:tcPr>
          <w:p w14:paraId="6B65FC23" w14:textId="76F1C179" w:rsidR="00930EEE" w:rsidRPr="00930EEE" w:rsidRDefault="00930EEE" w:rsidP="00473E5A">
            <w:pPr>
              <w:spacing w:line="240" w:lineRule="auto"/>
              <w:ind w:left="0" w:firstLine="0"/>
              <w:rPr>
                <w:sz w:val="20"/>
                <w:szCs w:val="20"/>
              </w:rPr>
            </w:pPr>
            <w:r>
              <w:rPr>
                <w:sz w:val="20"/>
                <w:szCs w:val="20"/>
              </w:rPr>
              <w:t>nama_user</w:t>
            </w:r>
          </w:p>
        </w:tc>
        <w:tc>
          <w:tcPr>
            <w:tcW w:w="1118" w:type="dxa"/>
          </w:tcPr>
          <w:p w14:paraId="4286AB13" w14:textId="1A751FB8" w:rsidR="00930EEE" w:rsidRPr="00930EEE" w:rsidRDefault="000B0314" w:rsidP="00473E5A">
            <w:pPr>
              <w:spacing w:line="240" w:lineRule="auto"/>
              <w:ind w:left="0" w:firstLine="0"/>
              <w:rPr>
                <w:sz w:val="20"/>
                <w:szCs w:val="20"/>
              </w:rPr>
            </w:pPr>
            <w:r>
              <w:rPr>
                <w:sz w:val="20"/>
                <w:szCs w:val="20"/>
              </w:rPr>
              <w:t>varchar</w:t>
            </w:r>
          </w:p>
        </w:tc>
        <w:tc>
          <w:tcPr>
            <w:tcW w:w="584" w:type="dxa"/>
          </w:tcPr>
          <w:p w14:paraId="435DC228" w14:textId="698DA271" w:rsidR="00930EEE" w:rsidRPr="00930EEE" w:rsidRDefault="000B0314" w:rsidP="00473E5A">
            <w:pPr>
              <w:spacing w:line="240" w:lineRule="auto"/>
              <w:ind w:left="0" w:firstLine="0"/>
              <w:rPr>
                <w:sz w:val="20"/>
                <w:szCs w:val="20"/>
              </w:rPr>
            </w:pPr>
            <w:r>
              <w:rPr>
                <w:sz w:val="20"/>
                <w:szCs w:val="20"/>
              </w:rPr>
              <w:t>100</w:t>
            </w:r>
          </w:p>
        </w:tc>
        <w:tc>
          <w:tcPr>
            <w:tcW w:w="1700" w:type="dxa"/>
          </w:tcPr>
          <w:p w14:paraId="4B5CCCE9" w14:textId="637FBBA7" w:rsidR="00930EEE" w:rsidRPr="00930EEE" w:rsidRDefault="00824A27" w:rsidP="00473E5A">
            <w:pPr>
              <w:spacing w:line="240" w:lineRule="auto"/>
              <w:ind w:left="0" w:firstLine="0"/>
              <w:rPr>
                <w:sz w:val="20"/>
                <w:szCs w:val="20"/>
              </w:rPr>
            </w:pPr>
            <w:r>
              <w:rPr>
                <w:sz w:val="20"/>
                <w:szCs w:val="20"/>
              </w:rPr>
              <w:t>Nama user</w:t>
            </w:r>
          </w:p>
        </w:tc>
      </w:tr>
      <w:tr w:rsidR="00930EEE" w:rsidRPr="00930EEE" w14:paraId="0992B742" w14:textId="422DE701" w:rsidTr="000B0314">
        <w:tc>
          <w:tcPr>
            <w:tcW w:w="486" w:type="dxa"/>
          </w:tcPr>
          <w:p w14:paraId="737D27FD" w14:textId="115F7877" w:rsidR="00930EEE" w:rsidRPr="00930EEE" w:rsidRDefault="000B0314" w:rsidP="00473E5A">
            <w:pPr>
              <w:spacing w:line="240" w:lineRule="auto"/>
              <w:ind w:left="0" w:firstLine="0"/>
              <w:rPr>
                <w:sz w:val="20"/>
                <w:szCs w:val="20"/>
              </w:rPr>
            </w:pPr>
            <w:r>
              <w:rPr>
                <w:sz w:val="20"/>
                <w:szCs w:val="20"/>
              </w:rPr>
              <w:t>3.</w:t>
            </w:r>
          </w:p>
        </w:tc>
        <w:tc>
          <w:tcPr>
            <w:tcW w:w="1417" w:type="dxa"/>
          </w:tcPr>
          <w:p w14:paraId="17E377CC" w14:textId="71352681" w:rsidR="00930EEE" w:rsidRPr="00930EEE" w:rsidRDefault="000B0314" w:rsidP="00473E5A">
            <w:pPr>
              <w:spacing w:line="240" w:lineRule="auto"/>
              <w:ind w:left="0" w:firstLine="0"/>
              <w:rPr>
                <w:sz w:val="20"/>
                <w:szCs w:val="20"/>
              </w:rPr>
            </w:pPr>
            <w:r>
              <w:rPr>
                <w:sz w:val="20"/>
                <w:szCs w:val="20"/>
              </w:rPr>
              <w:t>n</w:t>
            </w:r>
            <w:r w:rsidR="00930EEE">
              <w:rPr>
                <w:sz w:val="20"/>
                <w:szCs w:val="20"/>
              </w:rPr>
              <w:t>ip_user</w:t>
            </w:r>
          </w:p>
        </w:tc>
        <w:tc>
          <w:tcPr>
            <w:tcW w:w="1118" w:type="dxa"/>
          </w:tcPr>
          <w:p w14:paraId="0C779A37" w14:textId="2831FFE9" w:rsidR="00930EEE" w:rsidRPr="00930EEE" w:rsidRDefault="000B0314" w:rsidP="00473E5A">
            <w:pPr>
              <w:spacing w:line="240" w:lineRule="auto"/>
              <w:ind w:left="0" w:firstLine="0"/>
              <w:rPr>
                <w:sz w:val="20"/>
                <w:szCs w:val="20"/>
              </w:rPr>
            </w:pPr>
            <w:r>
              <w:rPr>
                <w:sz w:val="20"/>
                <w:szCs w:val="20"/>
              </w:rPr>
              <w:t>varchar</w:t>
            </w:r>
          </w:p>
        </w:tc>
        <w:tc>
          <w:tcPr>
            <w:tcW w:w="584" w:type="dxa"/>
          </w:tcPr>
          <w:p w14:paraId="6363DFEF" w14:textId="43588A8C" w:rsidR="00930EEE" w:rsidRPr="00930EEE" w:rsidRDefault="000B0314" w:rsidP="00473E5A">
            <w:pPr>
              <w:spacing w:line="240" w:lineRule="auto"/>
              <w:ind w:left="0" w:firstLine="0"/>
              <w:rPr>
                <w:sz w:val="20"/>
                <w:szCs w:val="20"/>
              </w:rPr>
            </w:pPr>
            <w:r>
              <w:rPr>
                <w:sz w:val="20"/>
                <w:szCs w:val="20"/>
              </w:rPr>
              <w:t>100</w:t>
            </w:r>
          </w:p>
        </w:tc>
        <w:tc>
          <w:tcPr>
            <w:tcW w:w="1700" w:type="dxa"/>
          </w:tcPr>
          <w:p w14:paraId="7603DB77" w14:textId="7D8E5372" w:rsidR="00930EEE" w:rsidRPr="00930EEE" w:rsidRDefault="00824A27" w:rsidP="00473E5A">
            <w:pPr>
              <w:spacing w:line="240" w:lineRule="auto"/>
              <w:ind w:left="0" w:firstLine="0"/>
              <w:rPr>
                <w:sz w:val="20"/>
                <w:szCs w:val="20"/>
              </w:rPr>
            </w:pPr>
            <w:r>
              <w:rPr>
                <w:sz w:val="20"/>
                <w:szCs w:val="20"/>
              </w:rPr>
              <w:t>Nip user</w:t>
            </w:r>
          </w:p>
        </w:tc>
      </w:tr>
      <w:tr w:rsidR="00930EEE" w:rsidRPr="00930EEE" w14:paraId="51E74BA8" w14:textId="77777777" w:rsidTr="000B0314">
        <w:tc>
          <w:tcPr>
            <w:tcW w:w="486" w:type="dxa"/>
          </w:tcPr>
          <w:p w14:paraId="7608620F" w14:textId="24923636" w:rsidR="00930EEE" w:rsidRPr="00930EEE" w:rsidRDefault="000B0314" w:rsidP="00473E5A">
            <w:pPr>
              <w:spacing w:line="240" w:lineRule="auto"/>
              <w:ind w:left="0" w:firstLine="0"/>
              <w:rPr>
                <w:sz w:val="20"/>
                <w:szCs w:val="20"/>
              </w:rPr>
            </w:pPr>
            <w:r>
              <w:rPr>
                <w:sz w:val="20"/>
                <w:szCs w:val="20"/>
              </w:rPr>
              <w:t>4.</w:t>
            </w:r>
          </w:p>
        </w:tc>
        <w:tc>
          <w:tcPr>
            <w:tcW w:w="1417" w:type="dxa"/>
          </w:tcPr>
          <w:p w14:paraId="3AA6CB1E" w14:textId="7CC3F399" w:rsidR="00930EEE" w:rsidRDefault="00473E5A" w:rsidP="00473E5A">
            <w:pPr>
              <w:spacing w:line="240" w:lineRule="auto"/>
              <w:ind w:left="0" w:firstLine="0"/>
              <w:rPr>
                <w:sz w:val="20"/>
                <w:szCs w:val="20"/>
              </w:rPr>
            </w:pPr>
            <w:r>
              <w:rPr>
                <w:sz w:val="20"/>
                <w:szCs w:val="20"/>
              </w:rPr>
              <w:t>U</w:t>
            </w:r>
            <w:r w:rsidR="00930EEE">
              <w:rPr>
                <w:sz w:val="20"/>
                <w:szCs w:val="20"/>
              </w:rPr>
              <w:t>sername</w:t>
            </w:r>
          </w:p>
        </w:tc>
        <w:tc>
          <w:tcPr>
            <w:tcW w:w="1118" w:type="dxa"/>
          </w:tcPr>
          <w:p w14:paraId="2BCB0681" w14:textId="21335401" w:rsidR="00930EEE" w:rsidRPr="00930EEE" w:rsidRDefault="000B0314" w:rsidP="00473E5A">
            <w:pPr>
              <w:spacing w:line="240" w:lineRule="auto"/>
              <w:ind w:left="0" w:firstLine="0"/>
              <w:rPr>
                <w:sz w:val="20"/>
                <w:szCs w:val="20"/>
              </w:rPr>
            </w:pPr>
            <w:r>
              <w:rPr>
                <w:sz w:val="20"/>
                <w:szCs w:val="20"/>
              </w:rPr>
              <w:t>varchar</w:t>
            </w:r>
          </w:p>
        </w:tc>
        <w:tc>
          <w:tcPr>
            <w:tcW w:w="584" w:type="dxa"/>
          </w:tcPr>
          <w:p w14:paraId="26C55D14" w14:textId="551F6B0B" w:rsidR="00930EEE" w:rsidRPr="00930EEE" w:rsidRDefault="000B0314" w:rsidP="00473E5A">
            <w:pPr>
              <w:spacing w:line="240" w:lineRule="auto"/>
              <w:ind w:left="0" w:firstLine="0"/>
              <w:rPr>
                <w:sz w:val="20"/>
                <w:szCs w:val="20"/>
              </w:rPr>
            </w:pPr>
            <w:r>
              <w:rPr>
                <w:sz w:val="20"/>
                <w:szCs w:val="20"/>
              </w:rPr>
              <w:t>200</w:t>
            </w:r>
          </w:p>
        </w:tc>
        <w:tc>
          <w:tcPr>
            <w:tcW w:w="1700" w:type="dxa"/>
          </w:tcPr>
          <w:p w14:paraId="7C90966A" w14:textId="7997D8A2" w:rsidR="00930EEE" w:rsidRPr="00930EEE" w:rsidRDefault="00824A27" w:rsidP="00473E5A">
            <w:pPr>
              <w:spacing w:line="240" w:lineRule="auto"/>
              <w:ind w:left="0" w:firstLine="0"/>
              <w:rPr>
                <w:sz w:val="20"/>
                <w:szCs w:val="20"/>
              </w:rPr>
            </w:pPr>
            <w:r>
              <w:rPr>
                <w:sz w:val="20"/>
                <w:szCs w:val="20"/>
              </w:rPr>
              <w:t>Username user</w:t>
            </w:r>
          </w:p>
        </w:tc>
      </w:tr>
      <w:tr w:rsidR="000B0314" w:rsidRPr="00930EEE" w14:paraId="1998C713" w14:textId="77777777" w:rsidTr="000B0314">
        <w:tc>
          <w:tcPr>
            <w:tcW w:w="486" w:type="dxa"/>
          </w:tcPr>
          <w:p w14:paraId="0CB48CE2" w14:textId="1F9E656A" w:rsidR="000B0314" w:rsidRDefault="000B0314" w:rsidP="00473E5A">
            <w:pPr>
              <w:spacing w:line="240" w:lineRule="auto"/>
              <w:ind w:left="0" w:firstLine="0"/>
              <w:rPr>
                <w:sz w:val="20"/>
                <w:szCs w:val="20"/>
              </w:rPr>
            </w:pPr>
            <w:r>
              <w:rPr>
                <w:sz w:val="20"/>
                <w:szCs w:val="20"/>
              </w:rPr>
              <w:t>5.</w:t>
            </w:r>
          </w:p>
        </w:tc>
        <w:tc>
          <w:tcPr>
            <w:tcW w:w="1417" w:type="dxa"/>
          </w:tcPr>
          <w:p w14:paraId="058D7839" w14:textId="39845652" w:rsidR="000B0314" w:rsidRDefault="00473E5A" w:rsidP="00473E5A">
            <w:pPr>
              <w:spacing w:line="240" w:lineRule="auto"/>
              <w:ind w:left="0" w:firstLine="0"/>
              <w:rPr>
                <w:sz w:val="20"/>
                <w:szCs w:val="20"/>
              </w:rPr>
            </w:pPr>
            <w:r>
              <w:rPr>
                <w:sz w:val="20"/>
                <w:szCs w:val="20"/>
              </w:rPr>
              <w:t>P</w:t>
            </w:r>
            <w:r w:rsidR="000B0314">
              <w:rPr>
                <w:sz w:val="20"/>
                <w:szCs w:val="20"/>
              </w:rPr>
              <w:t>assword</w:t>
            </w:r>
          </w:p>
        </w:tc>
        <w:tc>
          <w:tcPr>
            <w:tcW w:w="1118" w:type="dxa"/>
          </w:tcPr>
          <w:p w14:paraId="1F49C613" w14:textId="492A7358" w:rsidR="000B0314" w:rsidRPr="00930EEE" w:rsidRDefault="000B0314" w:rsidP="00473E5A">
            <w:pPr>
              <w:spacing w:line="240" w:lineRule="auto"/>
              <w:ind w:left="0" w:firstLine="0"/>
              <w:rPr>
                <w:sz w:val="20"/>
                <w:szCs w:val="20"/>
              </w:rPr>
            </w:pPr>
            <w:r>
              <w:rPr>
                <w:sz w:val="20"/>
                <w:szCs w:val="20"/>
              </w:rPr>
              <w:t>varchar</w:t>
            </w:r>
          </w:p>
        </w:tc>
        <w:tc>
          <w:tcPr>
            <w:tcW w:w="584" w:type="dxa"/>
          </w:tcPr>
          <w:p w14:paraId="6C40968C" w14:textId="770E3A35" w:rsidR="000B0314" w:rsidRPr="00930EEE" w:rsidRDefault="000B0314" w:rsidP="00473E5A">
            <w:pPr>
              <w:spacing w:line="240" w:lineRule="auto"/>
              <w:ind w:left="0" w:firstLine="0"/>
              <w:rPr>
                <w:sz w:val="20"/>
                <w:szCs w:val="20"/>
              </w:rPr>
            </w:pPr>
            <w:r>
              <w:rPr>
                <w:sz w:val="20"/>
                <w:szCs w:val="20"/>
              </w:rPr>
              <w:t>60</w:t>
            </w:r>
          </w:p>
        </w:tc>
        <w:tc>
          <w:tcPr>
            <w:tcW w:w="1700" w:type="dxa"/>
          </w:tcPr>
          <w:p w14:paraId="04DC7C4A" w14:textId="487D4304" w:rsidR="000B0314" w:rsidRPr="00930EEE" w:rsidRDefault="00824A27" w:rsidP="00473E5A">
            <w:pPr>
              <w:spacing w:line="240" w:lineRule="auto"/>
              <w:ind w:left="0" w:firstLine="0"/>
              <w:rPr>
                <w:sz w:val="20"/>
                <w:szCs w:val="20"/>
              </w:rPr>
            </w:pPr>
            <w:r>
              <w:rPr>
                <w:sz w:val="20"/>
                <w:szCs w:val="20"/>
              </w:rPr>
              <w:t>Password user</w:t>
            </w:r>
          </w:p>
        </w:tc>
      </w:tr>
      <w:tr w:rsidR="000B0314" w:rsidRPr="00930EEE" w14:paraId="3849CA78" w14:textId="77777777" w:rsidTr="000B0314">
        <w:tc>
          <w:tcPr>
            <w:tcW w:w="486" w:type="dxa"/>
          </w:tcPr>
          <w:p w14:paraId="33695168" w14:textId="68938AEE" w:rsidR="000B0314" w:rsidRDefault="000B0314" w:rsidP="00473E5A">
            <w:pPr>
              <w:spacing w:line="240" w:lineRule="auto"/>
              <w:ind w:left="0" w:firstLine="0"/>
              <w:rPr>
                <w:sz w:val="20"/>
                <w:szCs w:val="20"/>
              </w:rPr>
            </w:pPr>
            <w:r>
              <w:rPr>
                <w:sz w:val="20"/>
                <w:szCs w:val="20"/>
              </w:rPr>
              <w:t>6.</w:t>
            </w:r>
          </w:p>
        </w:tc>
        <w:tc>
          <w:tcPr>
            <w:tcW w:w="1417" w:type="dxa"/>
          </w:tcPr>
          <w:p w14:paraId="6A64D0A1" w14:textId="3E94556E" w:rsidR="000B0314" w:rsidRDefault="000B0314" w:rsidP="00473E5A">
            <w:pPr>
              <w:spacing w:line="240" w:lineRule="auto"/>
              <w:ind w:left="0" w:firstLine="0"/>
              <w:rPr>
                <w:sz w:val="20"/>
                <w:szCs w:val="20"/>
              </w:rPr>
            </w:pPr>
            <w:r>
              <w:rPr>
                <w:sz w:val="20"/>
                <w:szCs w:val="20"/>
              </w:rPr>
              <w:t>password2</w:t>
            </w:r>
          </w:p>
        </w:tc>
        <w:tc>
          <w:tcPr>
            <w:tcW w:w="1118" w:type="dxa"/>
          </w:tcPr>
          <w:p w14:paraId="38A4A620" w14:textId="7C97CDA8" w:rsidR="000B0314" w:rsidRPr="00930EEE" w:rsidRDefault="000B0314" w:rsidP="00473E5A">
            <w:pPr>
              <w:spacing w:line="240" w:lineRule="auto"/>
              <w:ind w:left="0" w:firstLine="0"/>
              <w:rPr>
                <w:sz w:val="20"/>
                <w:szCs w:val="20"/>
              </w:rPr>
            </w:pPr>
            <w:r>
              <w:rPr>
                <w:sz w:val="20"/>
                <w:szCs w:val="20"/>
              </w:rPr>
              <w:t>varchar</w:t>
            </w:r>
          </w:p>
        </w:tc>
        <w:tc>
          <w:tcPr>
            <w:tcW w:w="584" w:type="dxa"/>
          </w:tcPr>
          <w:p w14:paraId="1F85FA36" w14:textId="4D389FF0" w:rsidR="000B0314" w:rsidRPr="00930EEE" w:rsidRDefault="000B0314" w:rsidP="00473E5A">
            <w:pPr>
              <w:spacing w:line="240" w:lineRule="auto"/>
              <w:ind w:left="0" w:firstLine="0"/>
              <w:rPr>
                <w:sz w:val="20"/>
                <w:szCs w:val="20"/>
              </w:rPr>
            </w:pPr>
            <w:r>
              <w:rPr>
                <w:sz w:val="20"/>
                <w:szCs w:val="20"/>
              </w:rPr>
              <w:t>60</w:t>
            </w:r>
          </w:p>
        </w:tc>
        <w:tc>
          <w:tcPr>
            <w:tcW w:w="1700" w:type="dxa"/>
          </w:tcPr>
          <w:p w14:paraId="71DCA243" w14:textId="71AF04F2" w:rsidR="000B0314" w:rsidRPr="00930EEE" w:rsidRDefault="00824A27" w:rsidP="00473E5A">
            <w:pPr>
              <w:spacing w:line="240" w:lineRule="auto"/>
              <w:ind w:left="0" w:firstLine="0"/>
              <w:rPr>
                <w:sz w:val="20"/>
                <w:szCs w:val="20"/>
              </w:rPr>
            </w:pPr>
            <w:r>
              <w:rPr>
                <w:sz w:val="20"/>
                <w:szCs w:val="20"/>
              </w:rPr>
              <w:t>Password user</w:t>
            </w:r>
          </w:p>
        </w:tc>
      </w:tr>
      <w:tr w:rsidR="000B0314" w:rsidRPr="00930EEE" w14:paraId="6DB32D44" w14:textId="77777777" w:rsidTr="000B0314">
        <w:tc>
          <w:tcPr>
            <w:tcW w:w="486" w:type="dxa"/>
          </w:tcPr>
          <w:p w14:paraId="4A2E2275" w14:textId="5F55EA07" w:rsidR="000B0314" w:rsidRDefault="000B0314" w:rsidP="00473E5A">
            <w:pPr>
              <w:spacing w:line="240" w:lineRule="auto"/>
              <w:ind w:left="0" w:firstLine="0"/>
              <w:rPr>
                <w:sz w:val="20"/>
                <w:szCs w:val="20"/>
              </w:rPr>
            </w:pPr>
            <w:r>
              <w:rPr>
                <w:sz w:val="20"/>
                <w:szCs w:val="20"/>
              </w:rPr>
              <w:t>7.</w:t>
            </w:r>
          </w:p>
        </w:tc>
        <w:tc>
          <w:tcPr>
            <w:tcW w:w="1417" w:type="dxa"/>
          </w:tcPr>
          <w:p w14:paraId="66ECBB11" w14:textId="4725A702" w:rsidR="000B0314" w:rsidRDefault="000B0314" w:rsidP="00473E5A">
            <w:pPr>
              <w:spacing w:line="240" w:lineRule="auto"/>
              <w:ind w:left="0" w:firstLine="0"/>
              <w:rPr>
                <w:sz w:val="20"/>
                <w:szCs w:val="20"/>
              </w:rPr>
            </w:pPr>
            <w:r>
              <w:rPr>
                <w:sz w:val="20"/>
                <w:szCs w:val="20"/>
              </w:rPr>
              <w:t>Id_level</w:t>
            </w:r>
          </w:p>
        </w:tc>
        <w:tc>
          <w:tcPr>
            <w:tcW w:w="1118" w:type="dxa"/>
          </w:tcPr>
          <w:p w14:paraId="22D16FD7" w14:textId="245DDF21" w:rsidR="000B0314" w:rsidRPr="00930EEE" w:rsidRDefault="000B0314" w:rsidP="00473E5A">
            <w:pPr>
              <w:spacing w:line="240" w:lineRule="auto"/>
              <w:ind w:left="0" w:firstLine="0"/>
              <w:rPr>
                <w:sz w:val="20"/>
                <w:szCs w:val="20"/>
              </w:rPr>
            </w:pPr>
            <w:r>
              <w:rPr>
                <w:sz w:val="20"/>
                <w:szCs w:val="20"/>
              </w:rPr>
              <w:t>int</w:t>
            </w:r>
          </w:p>
        </w:tc>
        <w:tc>
          <w:tcPr>
            <w:tcW w:w="584" w:type="dxa"/>
          </w:tcPr>
          <w:p w14:paraId="57BC5DD3" w14:textId="105CA6E9" w:rsidR="000B0314" w:rsidRPr="00930EEE" w:rsidRDefault="000B0314" w:rsidP="00473E5A">
            <w:pPr>
              <w:spacing w:line="240" w:lineRule="auto"/>
              <w:ind w:left="0" w:firstLine="0"/>
              <w:rPr>
                <w:sz w:val="20"/>
                <w:szCs w:val="20"/>
              </w:rPr>
            </w:pPr>
            <w:r>
              <w:rPr>
                <w:sz w:val="20"/>
                <w:szCs w:val="20"/>
              </w:rPr>
              <w:t>5</w:t>
            </w:r>
          </w:p>
        </w:tc>
        <w:tc>
          <w:tcPr>
            <w:tcW w:w="1700" w:type="dxa"/>
          </w:tcPr>
          <w:p w14:paraId="706855DF" w14:textId="37577288" w:rsidR="000B0314" w:rsidRPr="00930EEE" w:rsidRDefault="00824A27" w:rsidP="00473E5A">
            <w:pPr>
              <w:spacing w:line="240" w:lineRule="auto"/>
              <w:ind w:left="0" w:firstLine="0"/>
              <w:rPr>
                <w:sz w:val="20"/>
                <w:szCs w:val="20"/>
              </w:rPr>
            </w:pPr>
            <w:r>
              <w:rPr>
                <w:sz w:val="20"/>
                <w:szCs w:val="20"/>
              </w:rPr>
              <w:t>Id_level user</w:t>
            </w:r>
          </w:p>
        </w:tc>
      </w:tr>
      <w:tr w:rsidR="000B0314" w:rsidRPr="00930EEE" w14:paraId="2D1FBC9A" w14:textId="77777777" w:rsidTr="000B0314">
        <w:tc>
          <w:tcPr>
            <w:tcW w:w="486" w:type="dxa"/>
          </w:tcPr>
          <w:p w14:paraId="728ED13F" w14:textId="14DC315A" w:rsidR="000B0314" w:rsidRDefault="000B0314" w:rsidP="00473E5A">
            <w:pPr>
              <w:spacing w:line="240" w:lineRule="auto"/>
              <w:ind w:left="0" w:firstLine="0"/>
              <w:rPr>
                <w:sz w:val="20"/>
                <w:szCs w:val="20"/>
              </w:rPr>
            </w:pPr>
            <w:r>
              <w:rPr>
                <w:sz w:val="20"/>
                <w:szCs w:val="20"/>
              </w:rPr>
              <w:t xml:space="preserve">8. </w:t>
            </w:r>
          </w:p>
        </w:tc>
        <w:tc>
          <w:tcPr>
            <w:tcW w:w="1417" w:type="dxa"/>
          </w:tcPr>
          <w:p w14:paraId="6BFE5459" w14:textId="3A67A39A" w:rsidR="000B0314" w:rsidRDefault="000B0314" w:rsidP="00473E5A">
            <w:pPr>
              <w:spacing w:line="240" w:lineRule="auto"/>
              <w:ind w:left="0" w:firstLine="0"/>
              <w:rPr>
                <w:sz w:val="20"/>
                <w:szCs w:val="20"/>
              </w:rPr>
            </w:pPr>
            <w:r>
              <w:rPr>
                <w:sz w:val="20"/>
                <w:szCs w:val="20"/>
              </w:rPr>
              <w:t>info_user</w:t>
            </w:r>
          </w:p>
        </w:tc>
        <w:tc>
          <w:tcPr>
            <w:tcW w:w="1118" w:type="dxa"/>
          </w:tcPr>
          <w:p w14:paraId="16F6BAEB" w14:textId="4AFEE9C1" w:rsidR="000B0314" w:rsidRPr="00930EEE" w:rsidRDefault="000B0314" w:rsidP="00473E5A">
            <w:pPr>
              <w:spacing w:line="240" w:lineRule="auto"/>
              <w:ind w:left="0" w:firstLine="0"/>
              <w:rPr>
                <w:sz w:val="20"/>
                <w:szCs w:val="20"/>
              </w:rPr>
            </w:pPr>
            <w:r>
              <w:rPr>
                <w:sz w:val="20"/>
                <w:szCs w:val="20"/>
              </w:rPr>
              <w:t>varchar</w:t>
            </w:r>
          </w:p>
        </w:tc>
        <w:tc>
          <w:tcPr>
            <w:tcW w:w="584" w:type="dxa"/>
          </w:tcPr>
          <w:p w14:paraId="126D8218" w14:textId="29572DD2" w:rsidR="000B0314" w:rsidRPr="00930EEE" w:rsidRDefault="000B0314" w:rsidP="00473E5A">
            <w:pPr>
              <w:spacing w:line="240" w:lineRule="auto"/>
              <w:ind w:left="0" w:firstLine="0"/>
              <w:rPr>
                <w:sz w:val="20"/>
                <w:szCs w:val="20"/>
              </w:rPr>
            </w:pPr>
            <w:r>
              <w:rPr>
                <w:sz w:val="20"/>
                <w:szCs w:val="20"/>
              </w:rPr>
              <w:t>60</w:t>
            </w:r>
          </w:p>
        </w:tc>
        <w:tc>
          <w:tcPr>
            <w:tcW w:w="1700" w:type="dxa"/>
          </w:tcPr>
          <w:p w14:paraId="0E249974" w14:textId="20F07E18" w:rsidR="000B0314" w:rsidRPr="00930EEE" w:rsidRDefault="00824A27" w:rsidP="00473E5A">
            <w:pPr>
              <w:spacing w:line="240" w:lineRule="auto"/>
              <w:ind w:left="0" w:firstLine="0"/>
              <w:rPr>
                <w:sz w:val="20"/>
                <w:szCs w:val="20"/>
              </w:rPr>
            </w:pPr>
            <w:r>
              <w:rPr>
                <w:sz w:val="20"/>
                <w:szCs w:val="20"/>
              </w:rPr>
              <w:t>Info user</w:t>
            </w:r>
          </w:p>
        </w:tc>
      </w:tr>
    </w:tbl>
    <w:p w14:paraId="1635B5D8" w14:textId="4BAF71D0" w:rsidR="00D226B6" w:rsidRPr="00D226B6" w:rsidRDefault="00824A27" w:rsidP="007E2CE0">
      <w:pPr>
        <w:ind w:left="1070" w:firstLine="370"/>
      </w:pPr>
      <w:r w:rsidRPr="00D226B6">
        <w:t>Tabel 4.3 merupakan implementasi tabel user yang berisi id_user sebagai primarykey, nama_user, nip_user, username, password, password2, id_level, dan info user.</w:t>
      </w:r>
    </w:p>
    <w:p w14:paraId="7E6DC689" w14:textId="6BDDE8E4" w:rsidR="00ED1FDB" w:rsidRDefault="00ED1FDB" w:rsidP="00ED1FDB">
      <w:pPr>
        <w:pStyle w:val="Heading4"/>
      </w:pPr>
      <w:r>
        <w:t>Tabel tim</w:t>
      </w:r>
    </w:p>
    <w:p w14:paraId="0B937837" w14:textId="3DA56042" w:rsidR="00130297" w:rsidRDefault="00130297" w:rsidP="00130297">
      <w:pPr>
        <w:ind w:left="1070" w:firstLine="370"/>
      </w:pPr>
      <w:r>
        <w:t>Implementasi tabel tim dapat dilihat pada tabel 4.4.</w:t>
      </w:r>
    </w:p>
    <w:p w14:paraId="4782EE61" w14:textId="77777777" w:rsidR="007E2CE0" w:rsidRDefault="007E2CE0" w:rsidP="0074763E">
      <w:pPr>
        <w:tabs>
          <w:tab w:val="left" w:pos="2780"/>
        </w:tabs>
        <w:ind w:left="1070" w:firstLine="370"/>
      </w:pPr>
    </w:p>
    <w:p w14:paraId="67069CA0" w14:textId="77777777" w:rsidR="007E2CE0" w:rsidRDefault="007E2CE0" w:rsidP="0074763E">
      <w:pPr>
        <w:tabs>
          <w:tab w:val="left" w:pos="2780"/>
        </w:tabs>
        <w:ind w:left="1070" w:firstLine="370"/>
      </w:pPr>
    </w:p>
    <w:p w14:paraId="4F71C219" w14:textId="04FFDE7A" w:rsidR="00D226B6" w:rsidRPr="00130297" w:rsidRDefault="0074763E" w:rsidP="0074763E">
      <w:pPr>
        <w:tabs>
          <w:tab w:val="left" w:pos="2780"/>
        </w:tabs>
        <w:ind w:left="1070" w:firstLine="370"/>
      </w:pPr>
      <w:r>
        <w:tab/>
      </w:r>
    </w:p>
    <w:p w14:paraId="17F2C72B" w14:textId="0A95AA18" w:rsidR="00322128" w:rsidRDefault="00322128" w:rsidP="00925D73">
      <w:pPr>
        <w:pStyle w:val="Caption"/>
        <w:jc w:val="center"/>
        <w:rPr>
          <w:color w:val="000000" w:themeColor="text1"/>
          <w:sz w:val="20"/>
          <w:szCs w:val="20"/>
        </w:rPr>
      </w:pPr>
      <w:bookmarkStart w:id="194" w:name="_Toc132706593"/>
      <w:r w:rsidRPr="00F94950">
        <w:rPr>
          <w:color w:val="000000" w:themeColor="text1"/>
          <w:sz w:val="20"/>
          <w:szCs w:val="20"/>
        </w:rPr>
        <w:t xml:space="preserve">Tabel </w:t>
      </w:r>
      <w:r w:rsidR="005D7C9A">
        <w:rPr>
          <w:color w:val="000000" w:themeColor="text1"/>
          <w:sz w:val="20"/>
          <w:szCs w:val="20"/>
        </w:rPr>
        <w:t>4</w:t>
      </w:r>
      <w:r w:rsidR="00EE333E" w:rsidRPr="00F94950">
        <w:rPr>
          <w:color w:val="000000" w:themeColor="text1"/>
          <w:sz w:val="20"/>
          <w:szCs w:val="20"/>
        </w:rPr>
        <w:t>.</w:t>
      </w:r>
      <w:r w:rsidR="00EE333E" w:rsidRPr="00F94950">
        <w:rPr>
          <w:color w:val="000000" w:themeColor="text1"/>
          <w:sz w:val="20"/>
          <w:szCs w:val="20"/>
        </w:rPr>
        <w:fldChar w:fldCharType="begin"/>
      </w:r>
      <w:r w:rsidR="00EE333E" w:rsidRPr="00F94950">
        <w:rPr>
          <w:color w:val="000000" w:themeColor="text1"/>
          <w:sz w:val="20"/>
          <w:szCs w:val="20"/>
        </w:rPr>
        <w:instrText xml:space="preserve"> SEQ Tabel \* ARABIC \s 1 </w:instrText>
      </w:r>
      <w:r w:rsidR="00EE333E" w:rsidRPr="00F94950">
        <w:rPr>
          <w:color w:val="000000" w:themeColor="text1"/>
          <w:sz w:val="20"/>
          <w:szCs w:val="20"/>
        </w:rPr>
        <w:fldChar w:fldCharType="separate"/>
      </w:r>
      <w:r w:rsidR="003D442F">
        <w:rPr>
          <w:noProof/>
          <w:color w:val="000000" w:themeColor="text1"/>
          <w:sz w:val="20"/>
          <w:szCs w:val="20"/>
        </w:rPr>
        <w:t>4</w:t>
      </w:r>
      <w:r w:rsidR="00EE333E" w:rsidRPr="00F94950">
        <w:rPr>
          <w:color w:val="000000" w:themeColor="text1"/>
          <w:sz w:val="20"/>
          <w:szCs w:val="20"/>
        </w:rPr>
        <w:fldChar w:fldCharType="end"/>
      </w:r>
      <w:r w:rsidRPr="00F94950">
        <w:rPr>
          <w:color w:val="000000" w:themeColor="text1"/>
          <w:sz w:val="20"/>
          <w:szCs w:val="20"/>
        </w:rPr>
        <w:t xml:space="preserve"> Tabel tim</w:t>
      </w:r>
      <w:bookmarkEnd w:id="194"/>
    </w:p>
    <w:tbl>
      <w:tblPr>
        <w:tblStyle w:val="TableGrid0"/>
        <w:tblW w:w="0" w:type="auto"/>
        <w:tblInd w:w="360" w:type="dxa"/>
        <w:tblLook w:val="04A0" w:firstRow="1" w:lastRow="0" w:firstColumn="1" w:lastColumn="0" w:noHBand="0" w:noVBand="1"/>
      </w:tblPr>
      <w:tblGrid>
        <w:gridCol w:w="486"/>
        <w:gridCol w:w="1417"/>
        <w:gridCol w:w="1118"/>
        <w:gridCol w:w="584"/>
        <w:gridCol w:w="1700"/>
      </w:tblGrid>
      <w:tr w:rsidR="00A3288D" w:rsidRPr="0049507D" w14:paraId="1FB56A1F" w14:textId="77777777" w:rsidTr="00770528">
        <w:tc>
          <w:tcPr>
            <w:tcW w:w="486" w:type="dxa"/>
          </w:tcPr>
          <w:p w14:paraId="3CEF504D" w14:textId="77777777" w:rsidR="00A3288D" w:rsidRPr="0049507D" w:rsidRDefault="00A3288D" w:rsidP="00E2489E">
            <w:pPr>
              <w:spacing w:line="240" w:lineRule="auto"/>
              <w:ind w:left="0" w:firstLine="0"/>
              <w:jc w:val="center"/>
              <w:rPr>
                <w:b/>
                <w:bCs/>
                <w:color w:val="000000" w:themeColor="text1"/>
                <w:sz w:val="20"/>
                <w:szCs w:val="20"/>
              </w:rPr>
            </w:pPr>
            <w:r w:rsidRPr="0049507D">
              <w:rPr>
                <w:b/>
                <w:bCs/>
                <w:color w:val="000000" w:themeColor="text1"/>
                <w:sz w:val="20"/>
                <w:szCs w:val="20"/>
              </w:rPr>
              <w:t>No</w:t>
            </w:r>
          </w:p>
        </w:tc>
        <w:tc>
          <w:tcPr>
            <w:tcW w:w="1417" w:type="dxa"/>
          </w:tcPr>
          <w:p w14:paraId="43E862E1" w14:textId="77777777" w:rsidR="00A3288D" w:rsidRPr="0049507D" w:rsidRDefault="00A3288D" w:rsidP="00E2489E">
            <w:pPr>
              <w:spacing w:line="240" w:lineRule="auto"/>
              <w:ind w:left="0" w:firstLine="0"/>
              <w:jc w:val="center"/>
              <w:rPr>
                <w:b/>
                <w:bCs/>
                <w:color w:val="000000" w:themeColor="text1"/>
                <w:sz w:val="20"/>
                <w:szCs w:val="20"/>
              </w:rPr>
            </w:pPr>
            <w:r w:rsidRPr="0049507D">
              <w:rPr>
                <w:b/>
                <w:bCs/>
                <w:color w:val="000000" w:themeColor="text1"/>
                <w:sz w:val="20"/>
                <w:szCs w:val="20"/>
              </w:rPr>
              <w:t>Nama Field</w:t>
            </w:r>
          </w:p>
        </w:tc>
        <w:tc>
          <w:tcPr>
            <w:tcW w:w="1118" w:type="dxa"/>
          </w:tcPr>
          <w:p w14:paraId="45262176" w14:textId="77777777" w:rsidR="00A3288D" w:rsidRPr="0049507D" w:rsidRDefault="00A3288D" w:rsidP="00E2489E">
            <w:pPr>
              <w:spacing w:line="240" w:lineRule="auto"/>
              <w:ind w:left="0" w:firstLine="0"/>
              <w:jc w:val="center"/>
              <w:rPr>
                <w:b/>
                <w:bCs/>
                <w:color w:val="000000" w:themeColor="text1"/>
                <w:sz w:val="20"/>
                <w:szCs w:val="20"/>
              </w:rPr>
            </w:pPr>
            <w:r w:rsidRPr="0049507D">
              <w:rPr>
                <w:b/>
                <w:bCs/>
                <w:color w:val="000000" w:themeColor="text1"/>
                <w:sz w:val="20"/>
                <w:szCs w:val="20"/>
              </w:rPr>
              <w:t>Tipe Data</w:t>
            </w:r>
          </w:p>
        </w:tc>
        <w:tc>
          <w:tcPr>
            <w:tcW w:w="584" w:type="dxa"/>
          </w:tcPr>
          <w:p w14:paraId="62DE8FE5" w14:textId="77777777" w:rsidR="00A3288D" w:rsidRPr="0049507D" w:rsidRDefault="00A3288D" w:rsidP="00E2489E">
            <w:pPr>
              <w:spacing w:line="240" w:lineRule="auto"/>
              <w:ind w:left="0" w:firstLine="0"/>
              <w:jc w:val="center"/>
              <w:rPr>
                <w:b/>
                <w:bCs/>
                <w:color w:val="000000" w:themeColor="text1"/>
                <w:sz w:val="20"/>
                <w:szCs w:val="20"/>
              </w:rPr>
            </w:pPr>
            <w:r w:rsidRPr="0049507D">
              <w:rPr>
                <w:b/>
                <w:bCs/>
                <w:color w:val="000000" w:themeColor="text1"/>
                <w:sz w:val="20"/>
                <w:szCs w:val="20"/>
              </w:rPr>
              <w:t>Size</w:t>
            </w:r>
          </w:p>
        </w:tc>
        <w:tc>
          <w:tcPr>
            <w:tcW w:w="1700" w:type="dxa"/>
          </w:tcPr>
          <w:p w14:paraId="0F4330D7" w14:textId="77777777" w:rsidR="00A3288D" w:rsidRPr="0049507D" w:rsidRDefault="00A3288D" w:rsidP="00E2489E">
            <w:pPr>
              <w:spacing w:line="240" w:lineRule="auto"/>
              <w:ind w:left="0" w:firstLine="0"/>
              <w:jc w:val="center"/>
              <w:rPr>
                <w:b/>
                <w:bCs/>
                <w:color w:val="000000" w:themeColor="text1"/>
                <w:sz w:val="20"/>
                <w:szCs w:val="20"/>
              </w:rPr>
            </w:pPr>
            <w:r w:rsidRPr="0049507D">
              <w:rPr>
                <w:b/>
                <w:bCs/>
                <w:color w:val="000000" w:themeColor="text1"/>
                <w:sz w:val="20"/>
                <w:szCs w:val="20"/>
              </w:rPr>
              <w:t>Keterangan</w:t>
            </w:r>
          </w:p>
        </w:tc>
      </w:tr>
      <w:tr w:rsidR="00A3288D" w:rsidRPr="0049507D" w14:paraId="11A17B8C" w14:textId="77777777" w:rsidTr="00770528">
        <w:tc>
          <w:tcPr>
            <w:tcW w:w="486" w:type="dxa"/>
          </w:tcPr>
          <w:p w14:paraId="0DB4DBB7" w14:textId="77777777" w:rsidR="00A3288D" w:rsidRPr="0049507D" w:rsidRDefault="00A3288D" w:rsidP="00E2489E">
            <w:pPr>
              <w:spacing w:line="240" w:lineRule="auto"/>
              <w:ind w:left="0" w:firstLine="0"/>
              <w:rPr>
                <w:sz w:val="20"/>
                <w:szCs w:val="20"/>
              </w:rPr>
            </w:pPr>
            <w:r w:rsidRPr="0049507D">
              <w:rPr>
                <w:sz w:val="20"/>
                <w:szCs w:val="20"/>
              </w:rPr>
              <w:t>1.</w:t>
            </w:r>
          </w:p>
        </w:tc>
        <w:tc>
          <w:tcPr>
            <w:tcW w:w="1417" w:type="dxa"/>
          </w:tcPr>
          <w:p w14:paraId="6E5DB4A6" w14:textId="298232C9" w:rsidR="00A3288D" w:rsidRPr="0049507D" w:rsidRDefault="00A3288D" w:rsidP="00E2489E">
            <w:pPr>
              <w:spacing w:line="240" w:lineRule="auto"/>
              <w:ind w:left="0" w:firstLine="0"/>
              <w:rPr>
                <w:sz w:val="20"/>
                <w:szCs w:val="20"/>
              </w:rPr>
            </w:pPr>
            <w:r w:rsidRPr="0049507D">
              <w:rPr>
                <w:sz w:val="20"/>
                <w:szCs w:val="20"/>
              </w:rPr>
              <w:t>id_</w:t>
            </w:r>
            <w:r w:rsidR="00E00AD3" w:rsidRPr="0049507D">
              <w:rPr>
                <w:sz w:val="20"/>
                <w:szCs w:val="20"/>
              </w:rPr>
              <w:t>tim</w:t>
            </w:r>
          </w:p>
        </w:tc>
        <w:tc>
          <w:tcPr>
            <w:tcW w:w="1118" w:type="dxa"/>
          </w:tcPr>
          <w:p w14:paraId="1BE834D9" w14:textId="155B6672" w:rsidR="00A3288D" w:rsidRPr="0049507D" w:rsidRDefault="00E2489E" w:rsidP="00E2489E">
            <w:pPr>
              <w:spacing w:line="240" w:lineRule="auto"/>
              <w:ind w:left="0" w:firstLine="0"/>
              <w:rPr>
                <w:sz w:val="20"/>
                <w:szCs w:val="20"/>
              </w:rPr>
            </w:pPr>
            <w:r w:rsidRPr="0049507D">
              <w:rPr>
                <w:sz w:val="20"/>
                <w:szCs w:val="20"/>
              </w:rPr>
              <w:t>I</w:t>
            </w:r>
            <w:r w:rsidR="00A3288D" w:rsidRPr="0049507D">
              <w:rPr>
                <w:sz w:val="20"/>
                <w:szCs w:val="20"/>
              </w:rPr>
              <w:t>nt</w:t>
            </w:r>
          </w:p>
        </w:tc>
        <w:tc>
          <w:tcPr>
            <w:tcW w:w="584" w:type="dxa"/>
          </w:tcPr>
          <w:p w14:paraId="36403C14" w14:textId="77777777" w:rsidR="00A3288D" w:rsidRPr="0049507D" w:rsidRDefault="00A3288D" w:rsidP="00E2489E">
            <w:pPr>
              <w:spacing w:line="240" w:lineRule="auto"/>
              <w:ind w:left="0" w:firstLine="0"/>
              <w:rPr>
                <w:sz w:val="20"/>
                <w:szCs w:val="20"/>
              </w:rPr>
            </w:pPr>
            <w:r w:rsidRPr="0049507D">
              <w:rPr>
                <w:sz w:val="20"/>
                <w:szCs w:val="20"/>
              </w:rPr>
              <w:t>5</w:t>
            </w:r>
          </w:p>
        </w:tc>
        <w:tc>
          <w:tcPr>
            <w:tcW w:w="1700" w:type="dxa"/>
          </w:tcPr>
          <w:p w14:paraId="594D9D89" w14:textId="77777777" w:rsidR="00A3288D" w:rsidRPr="0049507D" w:rsidRDefault="00A3288D" w:rsidP="00E2489E">
            <w:pPr>
              <w:spacing w:line="240" w:lineRule="auto"/>
              <w:ind w:left="0" w:firstLine="0"/>
              <w:rPr>
                <w:sz w:val="20"/>
                <w:szCs w:val="20"/>
              </w:rPr>
            </w:pPr>
            <w:r w:rsidRPr="0049507D">
              <w:rPr>
                <w:sz w:val="20"/>
                <w:szCs w:val="20"/>
              </w:rPr>
              <w:t>Auto increment</w:t>
            </w:r>
          </w:p>
        </w:tc>
      </w:tr>
      <w:tr w:rsidR="00A3288D" w:rsidRPr="0049507D" w14:paraId="69DF2496" w14:textId="77777777" w:rsidTr="00770528">
        <w:tc>
          <w:tcPr>
            <w:tcW w:w="486" w:type="dxa"/>
          </w:tcPr>
          <w:p w14:paraId="7B0D571D" w14:textId="77777777" w:rsidR="00A3288D" w:rsidRPr="0049507D" w:rsidRDefault="00A3288D" w:rsidP="00E2489E">
            <w:pPr>
              <w:spacing w:line="240" w:lineRule="auto"/>
              <w:ind w:left="0" w:firstLine="0"/>
              <w:rPr>
                <w:sz w:val="20"/>
                <w:szCs w:val="20"/>
              </w:rPr>
            </w:pPr>
            <w:r w:rsidRPr="0049507D">
              <w:rPr>
                <w:sz w:val="20"/>
                <w:szCs w:val="20"/>
              </w:rPr>
              <w:t>2.</w:t>
            </w:r>
          </w:p>
        </w:tc>
        <w:tc>
          <w:tcPr>
            <w:tcW w:w="1417" w:type="dxa"/>
          </w:tcPr>
          <w:p w14:paraId="49D3E8A6" w14:textId="4A3607C2" w:rsidR="00A3288D" w:rsidRPr="0049507D" w:rsidRDefault="00A3288D" w:rsidP="00E2489E">
            <w:pPr>
              <w:spacing w:line="240" w:lineRule="auto"/>
              <w:ind w:left="0" w:firstLine="0"/>
              <w:rPr>
                <w:sz w:val="20"/>
                <w:szCs w:val="20"/>
              </w:rPr>
            </w:pPr>
            <w:r w:rsidRPr="0049507D">
              <w:rPr>
                <w:sz w:val="20"/>
                <w:szCs w:val="20"/>
              </w:rPr>
              <w:t>nama_</w:t>
            </w:r>
            <w:r w:rsidR="00E00AD3" w:rsidRPr="0049507D">
              <w:rPr>
                <w:sz w:val="20"/>
                <w:szCs w:val="20"/>
              </w:rPr>
              <w:t>tim</w:t>
            </w:r>
          </w:p>
        </w:tc>
        <w:tc>
          <w:tcPr>
            <w:tcW w:w="1118" w:type="dxa"/>
          </w:tcPr>
          <w:p w14:paraId="6190FE8C" w14:textId="77777777" w:rsidR="00A3288D" w:rsidRPr="0049507D" w:rsidRDefault="00A3288D" w:rsidP="00E2489E">
            <w:pPr>
              <w:spacing w:line="240" w:lineRule="auto"/>
              <w:ind w:left="0" w:firstLine="0"/>
              <w:rPr>
                <w:sz w:val="20"/>
                <w:szCs w:val="20"/>
              </w:rPr>
            </w:pPr>
            <w:r w:rsidRPr="0049507D">
              <w:rPr>
                <w:sz w:val="20"/>
                <w:szCs w:val="20"/>
              </w:rPr>
              <w:t>varchar</w:t>
            </w:r>
          </w:p>
        </w:tc>
        <w:tc>
          <w:tcPr>
            <w:tcW w:w="584" w:type="dxa"/>
          </w:tcPr>
          <w:p w14:paraId="12821D53" w14:textId="77777777" w:rsidR="00A3288D" w:rsidRPr="0049507D" w:rsidRDefault="00A3288D" w:rsidP="00E2489E">
            <w:pPr>
              <w:spacing w:line="240" w:lineRule="auto"/>
              <w:ind w:left="0" w:firstLine="0"/>
              <w:rPr>
                <w:sz w:val="20"/>
                <w:szCs w:val="20"/>
              </w:rPr>
            </w:pPr>
            <w:r w:rsidRPr="0049507D">
              <w:rPr>
                <w:sz w:val="20"/>
                <w:szCs w:val="20"/>
              </w:rPr>
              <w:t>100</w:t>
            </w:r>
          </w:p>
        </w:tc>
        <w:tc>
          <w:tcPr>
            <w:tcW w:w="1700" w:type="dxa"/>
          </w:tcPr>
          <w:p w14:paraId="24ABB22D" w14:textId="11D75544" w:rsidR="00A3288D" w:rsidRPr="0049507D" w:rsidRDefault="00A3288D" w:rsidP="00E2489E">
            <w:pPr>
              <w:spacing w:line="240" w:lineRule="auto"/>
              <w:ind w:left="0" w:firstLine="0"/>
              <w:rPr>
                <w:sz w:val="20"/>
                <w:szCs w:val="20"/>
              </w:rPr>
            </w:pPr>
            <w:r w:rsidRPr="0049507D">
              <w:rPr>
                <w:sz w:val="20"/>
                <w:szCs w:val="20"/>
              </w:rPr>
              <w:t xml:space="preserve">Nama </w:t>
            </w:r>
            <w:r w:rsidR="0073064D" w:rsidRPr="0049507D">
              <w:rPr>
                <w:sz w:val="20"/>
                <w:szCs w:val="20"/>
              </w:rPr>
              <w:t>tim</w:t>
            </w:r>
          </w:p>
        </w:tc>
      </w:tr>
      <w:tr w:rsidR="00A3288D" w:rsidRPr="0049507D" w14:paraId="10996BD1" w14:textId="77777777" w:rsidTr="00770528">
        <w:tc>
          <w:tcPr>
            <w:tcW w:w="486" w:type="dxa"/>
          </w:tcPr>
          <w:p w14:paraId="308B9032" w14:textId="77777777" w:rsidR="00A3288D" w:rsidRPr="0049507D" w:rsidRDefault="00A3288D" w:rsidP="00E2489E">
            <w:pPr>
              <w:spacing w:line="240" w:lineRule="auto"/>
              <w:ind w:left="0" w:firstLine="0"/>
              <w:rPr>
                <w:sz w:val="20"/>
                <w:szCs w:val="20"/>
              </w:rPr>
            </w:pPr>
            <w:r w:rsidRPr="0049507D">
              <w:rPr>
                <w:sz w:val="20"/>
                <w:szCs w:val="20"/>
              </w:rPr>
              <w:t>3.</w:t>
            </w:r>
          </w:p>
        </w:tc>
        <w:tc>
          <w:tcPr>
            <w:tcW w:w="1417" w:type="dxa"/>
          </w:tcPr>
          <w:p w14:paraId="752791BF" w14:textId="0D5E91C4" w:rsidR="00A3288D" w:rsidRPr="0049507D" w:rsidRDefault="00E00AD3" w:rsidP="00E2489E">
            <w:pPr>
              <w:spacing w:line="240" w:lineRule="auto"/>
              <w:ind w:left="0" w:firstLine="0"/>
              <w:rPr>
                <w:sz w:val="20"/>
                <w:szCs w:val="20"/>
              </w:rPr>
            </w:pPr>
            <w:r w:rsidRPr="0049507D">
              <w:rPr>
                <w:sz w:val="20"/>
                <w:szCs w:val="20"/>
              </w:rPr>
              <w:t>kecamatan_1</w:t>
            </w:r>
          </w:p>
        </w:tc>
        <w:tc>
          <w:tcPr>
            <w:tcW w:w="1118" w:type="dxa"/>
          </w:tcPr>
          <w:p w14:paraId="0A0F4673" w14:textId="3B6E073B" w:rsidR="00A3288D" w:rsidRPr="0049507D" w:rsidRDefault="00E2489E" w:rsidP="00E2489E">
            <w:pPr>
              <w:spacing w:line="240" w:lineRule="auto"/>
              <w:ind w:left="0" w:firstLine="0"/>
              <w:rPr>
                <w:sz w:val="20"/>
                <w:szCs w:val="20"/>
              </w:rPr>
            </w:pPr>
            <w:r w:rsidRPr="0049507D">
              <w:rPr>
                <w:sz w:val="20"/>
                <w:szCs w:val="20"/>
              </w:rPr>
              <w:t>I</w:t>
            </w:r>
            <w:r w:rsidR="0073064D" w:rsidRPr="0049507D">
              <w:rPr>
                <w:sz w:val="20"/>
                <w:szCs w:val="20"/>
              </w:rPr>
              <w:t>nt</w:t>
            </w:r>
          </w:p>
        </w:tc>
        <w:tc>
          <w:tcPr>
            <w:tcW w:w="584" w:type="dxa"/>
          </w:tcPr>
          <w:p w14:paraId="070E5936" w14:textId="21EDBA93" w:rsidR="00A3288D" w:rsidRPr="0049507D" w:rsidRDefault="0073064D" w:rsidP="00E2489E">
            <w:pPr>
              <w:spacing w:line="240" w:lineRule="auto"/>
              <w:ind w:left="0" w:firstLine="0"/>
              <w:rPr>
                <w:sz w:val="20"/>
                <w:szCs w:val="20"/>
              </w:rPr>
            </w:pPr>
            <w:r w:rsidRPr="0049507D">
              <w:rPr>
                <w:sz w:val="20"/>
                <w:szCs w:val="20"/>
              </w:rPr>
              <w:t>5</w:t>
            </w:r>
          </w:p>
        </w:tc>
        <w:tc>
          <w:tcPr>
            <w:tcW w:w="1700" w:type="dxa"/>
          </w:tcPr>
          <w:p w14:paraId="4C811F45" w14:textId="521F6CBC" w:rsidR="00A3288D" w:rsidRPr="0049507D" w:rsidRDefault="0073064D" w:rsidP="00E2489E">
            <w:pPr>
              <w:spacing w:line="240" w:lineRule="auto"/>
              <w:ind w:left="0" w:firstLine="0"/>
              <w:rPr>
                <w:sz w:val="20"/>
                <w:szCs w:val="20"/>
              </w:rPr>
            </w:pPr>
            <w:r w:rsidRPr="0049507D">
              <w:rPr>
                <w:sz w:val="20"/>
                <w:szCs w:val="20"/>
              </w:rPr>
              <w:t>Id kecamatan 1</w:t>
            </w:r>
          </w:p>
        </w:tc>
      </w:tr>
      <w:tr w:rsidR="0073064D" w:rsidRPr="0049507D" w14:paraId="23C2C939" w14:textId="77777777" w:rsidTr="00770528">
        <w:tc>
          <w:tcPr>
            <w:tcW w:w="486" w:type="dxa"/>
          </w:tcPr>
          <w:p w14:paraId="68C9EAEB" w14:textId="77777777" w:rsidR="0073064D" w:rsidRPr="0049507D" w:rsidRDefault="0073064D" w:rsidP="00E2489E">
            <w:pPr>
              <w:spacing w:line="240" w:lineRule="auto"/>
              <w:ind w:left="0" w:firstLine="0"/>
              <w:rPr>
                <w:sz w:val="20"/>
                <w:szCs w:val="20"/>
              </w:rPr>
            </w:pPr>
            <w:r w:rsidRPr="0049507D">
              <w:rPr>
                <w:sz w:val="20"/>
                <w:szCs w:val="20"/>
              </w:rPr>
              <w:t>4.</w:t>
            </w:r>
          </w:p>
        </w:tc>
        <w:tc>
          <w:tcPr>
            <w:tcW w:w="1417" w:type="dxa"/>
          </w:tcPr>
          <w:p w14:paraId="254629D7" w14:textId="2D743D7B" w:rsidR="0073064D" w:rsidRPr="0049507D" w:rsidRDefault="0073064D" w:rsidP="00E2489E">
            <w:pPr>
              <w:spacing w:line="240" w:lineRule="auto"/>
              <w:ind w:left="0" w:firstLine="0"/>
              <w:rPr>
                <w:sz w:val="20"/>
                <w:szCs w:val="20"/>
              </w:rPr>
            </w:pPr>
            <w:r w:rsidRPr="0049507D">
              <w:rPr>
                <w:sz w:val="20"/>
                <w:szCs w:val="20"/>
              </w:rPr>
              <w:t>kecamatan_2</w:t>
            </w:r>
          </w:p>
        </w:tc>
        <w:tc>
          <w:tcPr>
            <w:tcW w:w="1118" w:type="dxa"/>
          </w:tcPr>
          <w:p w14:paraId="0FBFE93C" w14:textId="47B61C23" w:rsidR="0073064D" w:rsidRPr="0049507D" w:rsidRDefault="00E2489E" w:rsidP="00E2489E">
            <w:pPr>
              <w:spacing w:line="240" w:lineRule="auto"/>
              <w:ind w:left="0" w:firstLine="0"/>
              <w:rPr>
                <w:sz w:val="20"/>
                <w:szCs w:val="20"/>
              </w:rPr>
            </w:pPr>
            <w:r w:rsidRPr="0049507D">
              <w:rPr>
                <w:sz w:val="20"/>
                <w:szCs w:val="20"/>
              </w:rPr>
              <w:t>I</w:t>
            </w:r>
            <w:r w:rsidR="0073064D" w:rsidRPr="0049507D">
              <w:rPr>
                <w:sz w:val="20"/>
                <w:szCs w:val="20"/>
              </w:rPr>
              <w:t>nt</w:t>
            </w:r>
          </w:p>
        </w:tc>
        <w:tc>
          <w:tcPr>
            <w:tcW w:w="584" w:type="dxa"/>
          </w:tcPr>
          <w:p w14:paraId="50636B40" w14:textId="0E15BABC" w:rsidR="0073064D" w:rsidRPr="0049507D" w:rsidRDefault="0073064D" w:rsidP="00E2489E">
            <w:pPr>
              <w:spacing w:line="240" w:lineRule="auto"/>
              <w:ind w:left="0" w:firstLine="0"/>
              <w:rPr>
                <w:sz w:val="20"/>
                <w:szCs w:val="20"/>
              </w:rPr>
            </w:pPr>
            <w:r w:rsidRPr="0049507D">
              <w:rPr>
                <w:sz w:val="20"/>
                <w:szCs w:val="20"/>
              </w:rPr>
              <w:t>5</w:t>
            </w:r>
          </w:p>
        </w:tc>
        <w:tc>
          <w:tcPr>
            <w:tcW w:w="1700" w:type="dxa"/>
          </w:tcPr>
          <w:p w14:paraId="111668E5" w14:textId="4E83B5E2" w:rsidR="0073064D" w:rsidRPr="0049507D" w:rsidRDefault="0073064D" w:rsidP="00E2489E">
            <w:pPr>
              <w:spacing w:line="240" w:lineRule="auto"/>
              <w:ind w:left="0" w:firstLine="0"/>
              <w:rPr>
                <w:sz w:val="20"/>
                <w:szCs w:val="20"/>
              </w:rPr>
            </w:pPr>
            <w:r w:rsidRPr="0049507D">
              <w:rPr>
                <w:sz w:val="20"/>
                <w:szCs w:val="20"/>
              </w:rPr>
              <w:t>Id kecamatan 2</w:t>
            </w:r>
          </w:p>
        </w:tc>
      </w:tr>
      <w:tr w:rsidR="0073064D" w:rsidRPr="0049507D" w14:paraId="17F7D42B" w14:textId="77777777" w:rsidTr="00770528">
        <w:tc>
          <w:tcPr>
            <w:tcW w:w="486" w:type="dxa"/>
          </w:tcPr>
          <w:p w14:paraId="02AE53BF" w14:textId="77777777" w:rsidR="0073064D" w:rsidRPr="0049507D" w:rsidRDefault="0073064D" w:rsidP="00E2489E">
            <w:pPr>
              <w:spacing w:line="240" w:lineRule="auto"/>
              <w:ind w:left="0" w:firstLine="0"/>
              <w:rPr>
                <w:sz w:val="20"/>
                <w:szCs w:val="20"/>
              </w:rPr>
            </w:pPr>
            <w:r w:rsidRPr="0049507D">
              <w:rPr>
                <w:sz w:val="20"/>
                <w:szCs w:val="20"/>
              </w:rPr>
              <w:t>5.</w:t>
            </w:r>
          </w:p>
        </w:tc>
        <w:tc>
          <w:tcPr>
            <w:tcW w:w="1417" w:type="dxa"/>
          </w:tcPr>
          <w:p w14:paraId="74CF772A" w14:textId="1A8720E0" w:rsidR="0073064D" w:rsidRPr="0049507D" w:rsidRDefault="0073064D" w:rsidP="00E2489E">
            <w:pPr>
              <w:spacing w:line="240" w:lineRule="auto"/>
              <w:ind w:left="0" w:firstLine="0"/>
              <w:rPr>
                <w:sz w:val="20"/>
                <w:szCs w:val="20"/>
              </w:rPr>
            </w:pPr>
            <w:r w:rsidRPr="0049507D">
              <w:rPr>
                <w:sz w:val="20"/>
                <w:szCs w:val="20"/>
              </w:rPr>
              <w:t>kecamatan_3</w:t>
            </w:r>
          </w:p>
        </w:tc>
        <w:tc>
          <w:tcPr>
            <w:tcW w:w="1118" w:type="dxa"/>
          </w:tcPr>
          <w:p w14:paraId="561B699D" w14:textId="440C9758" w:rsidR="0073064D" w:rsidRPr="0049507D" w:rsidRDefault="00E2489E" w:rsidP="00E2489E">
            <w:pPr>
              <w:spacing w:line="240" w:lineRule="auto"/>
              <w:ind w:left="0" w:firstLine="0"/>
              <w:rPr>
                <w:sz w:val="20"/>
                <w:szCs w:val="20"/>
              </w:rPr>
            </w:pPr>
            <w:r w:rsidRPr="0049507D">
              <w:rPr>
                <w:sz w:val="20"/>
                <w:szCs w:val="20"/>
              </w:rPr>
              <w:t>I</w:t>
            </w:r>
            <w:r w:rsidR="0073064D" w:rsidRPr="0049507D">
              <w:rPr>
                <w:sz w:val="20"/>
                <w:szCs w:val="20"/>
              </w:rPr>
              <w:t>nt</w:t>
            </w:r>
          </w:p>
        </w:tc>
        <w:tc>
          <w:tcPr>
            <w:tcW w:w="584" w:type="dxa"/>
          </w:tcPr>
          <w:p w14:paraId="74AF9768" w14:textId="6C97E6E8" w:rsidR="0073064D" w:rsidRPr="0049507D" w:rsidRDefault="0073064D" w:rsidP="00E2489E">
            <w:pPr>
              <w:spacing w:line="240" w:lineRule="auto"/>
              <w:ind w:left="0" w:firstLine="0"/>
              <w:rPr>
                <w:sz w:val="20"/>
                <w:szCs w:val="20"/>
              </w:rPr>
            </w:pPr>
            <w:r w:rsidRPr="0049507D">
              <w:rPr>
                <w:sz w:val="20"/>
                <w:szCs w:val="20"/>
              </w:rPr>
              <w:t>5</w:t>
            </w:r>
          </w:p>
        </w:tc>
        <w:tc>
          <w:tcPr>
            <w:tcW w:w="1700" w:type="dxa"/>
          </w:tcPr>
          <w:p w14:paraId="0F5055CA" w14:textId="58579BF8" w:rsidR="0073064D" w:rsidRPr="0049507D" w:rsidRDefault="0073064D" w:rsidP="00E2489E">
            <w:pPr>
              <w:spacing w:line="240" w:lineRule="auto"/>
              <w:ind w:left="0" w:firstLine="0"/>
              <w:rPr>
                <w:sz w:val="20"/>
                <w:szCs w:val="20"/>
              </w:rPr>
            </w:pPr>
            <w:r w:rsidRPr="0049507D">
              <w:rPr>
                <w:sz w:val="20"/>
                <w:szCs w:val="20"/>
              </w:rPr>
              <w:t>Id kecamatan 3</w:t>
            </w:r>
          </w:p>
        </w:tc>
      </w:tr>
      <w:tr w:rsidR="0073064D" w:rsidRPr="0049507D" w14:paraId="592D02FD" w14:textId="77777777" w:rsidTr="00770528">
        <w:tc>
          <w:tcPr>
            <w:tcW w:w="486" w:type="dxa"/>
          </w:tcPr>
          <w:p w14:paraId="1993286D" w14:textId="77777777" w:rsidR="0073064D" w:rsidRPr="0049507D" w:rsidRDefault="0073064D" w:rsidP="00E2489E">
            <w:pPr>
              <w:spacing w:line="240" w:lineRule="auto"/>
              <w:ind w:left="0" w:firstLine="0"/>
              <w:rPr>
                <w:sz w:val="20"/>
                <w:szCs w:val="20"/>
              </w:rPr>
            </w:pPr>
            <w:r w:rsidRPr="0049507D">
              <w:rPr>
                <w:sz w:val="20"/>
                <w:szCs w:val="20"/>
              </w:rPr>
              <w:t>6.</w:t>
            </w:r>
          </w:p>
        </w:tc>
        <w:tc>
          <w:tcPr>
            <w:tcW w:w="1417" w:type="dxa"/>
          </w:tcPr>
          <w:p w14:paraId="3D8296EB" w14:textId="5466DBD8" w:rsidR="0073064D" w:rsidRPr="0049507D" w:rsidRDefault="0073064D" w:rsidP="00E2489E">
            <w:pPr>
              <w:spacing w:line="240" w:lineRule="auto"/>
              <w:ind w:left="0" w:firstLine="0"/>
              <w:rPr>
                <w:sz w:val="20"/>
                <w:szCs w:val="20"/>
              </w:rPr>
            </w:pPr>
            <w:r w:rsidRPr="0049507D">
              <w:rPr>
                <w:sz w:val="20"/>
                <w:szCs w:val="20"/>
              </w:rPr>
              <w:t>kecamatan_4</w:t>
            </w:r>
          </w:p>
        </w:tc>
        <w:tc>
          <w:tcPr>
            <w:tcW w:w="1118" w:type="dxa"/>
          </w:tcPr>
          <w:p w14:paraId="55E48D7C" w14:textId="3571128F" w:rsidR="0073064D" w:rsidRPr="0049507D" w:rsidRDefault="00E2489E" w:rsidP="00E2489E">
            <w:pPr>
              <w:spacing w:line="240" w:lineRule="auto"/>
              <w:ind w:left="0" w:firstLine="0"/>
              <w:rPr>
                <w:sz w:val="20"/>
                <w:szCs w:val="20"/>
              </w:rPr>
            </w:pPr>
            <w:r w:rsidRPr="0049507D">
              <w:rPr>
                <w:sz w:val="20"/>
                <w:szCs w:val="20"/>
              </w:rPr>
              <w:t>I</w:t>
            </w:r>
            <w:r w:rsidR="0073064D" w:rsidRPr="0049507D">
              <w:rPr>
                <w:sz w:val="20"/>
                <w:szCs w:val="20"/>
              </w:rPr>
              <w:t>nt</w:t>
            </w:r>
          </w:p>
        </w:tc>
        <w:tc>
          <w:tcPr>
            <w:tcW w:w="584" w:type="dxa"/>
          </w:tcPr>
          <w:p w14:paraId="3C14BF44" w14:textId="10DD5C40" w:rsidR="0073064D" w:rsidRPr="0049507D" w:rsidRDefault="0073064D" w:rsidP="00E2489E">
            <w:pPr>
              <w:spacing w:line="240" w:lineRule="auto"/>
              <w:ind w:left="0" w:firstLine="0"/>
              <w:rPr>
                <w:sz w:val="20"/>
                <w:szCs w:val="20"/>
              </w:rPr>
            </w:pPr>
            <w:r w:rsidRPr="0049507D">
              <w:rPr>
                <w:sz w:val="20"/>
                <w:szCs w:val="20"/>
              </w:rPr>
              <w:t>5</w:t>
            </w:r>
          </w:p>
        </w:tc>
        <w:tc>
          <w:tcPr>
            <w:tcW w:w="1700" w:type="dxa"/>
          </w:tcPr>
          <w:p w14:paraId="02FA58CB" w14:textId="1BB721F3" w:rsidR="0073064D" w:rsidRPr="0049507D" w:rsidRDefault="0073064D" w:rsidP="00E2489E">
            <w:pPr>
              <w:spacing w:line="240" w:lineRule="auto"/>
              <w:ind w:left="0" w:firstLine="0"/>
              <w:rPr>
                <w:sz w:val="20"/>
                <w:szCs w:val="20"/>
              </w:rPr>
            </w:pPr>
            <w:r w:rsidRPr="0049507D">
              <w:rPr>
                <w:sz w:val="20"/>
                <w:szCs w:val="20"/>
              </w:rPr>
              <w:t>Id kecamatan 4</w:t>
            </w:r>
          </w:p>
        </w:tc>
      </w:tr>
      <w:tr w:rsidR="0073064D" w:rsidRPr="0049507D" w14:paraId="23B53964" w14:textId="77777777" w:rsidTr="00770528">
        <w:tc>
          <w:tcPr>
            <w:tcW w:w="486" w:type="dxa"/>
          </w:tcPr>
          <w:p w14:paraId="2ED89A4D" w14:textId="77777777" w:rsidR="0073064D" w:rsidRPr="0049507D" w:rsidRDefault="0073064D" w:rsidP="00E2489E">
            <w:pPr>
              <w:spacing w:line="240" w:lineRule="auto"/>
              <w:ind w:left="0" w:firstLine="0"/>
              <w:rPr>
                <w:sz w:val="20"/>
                <w:szCs w:val="20"/>
              </w:rPr>
            </w:pPr>
            <w:r w:rsidRPr="0049507D">
              <w:rPr>
                <w:sz w:val="20"/>
                <w:szCs w:val="20"/>
              </w:rPr>
              <w:t>7.</w:t>
            </w:r>
          </w:p>
        </w:tc>
        <w:tc>
          <w:tcPr>
            <w:tcW w:w="1417" w:type="dxa"/>
          </w:tcPr>
          <w:p w14:paraId="46A44627" w14:textId="49F676FE" w:rsidR="0073064D" w:rsidRPr="0049507D" w:rsidRDefault="0073064D" w:rsidP="00E2489E">
            <w:pPr>
              <w:spacing w:line="240" w:lineRule="auto"/>
              <w:ind w:left="0" w:firstLine="0"/>
              <w:rPr>
                <w:sz w:val="20"/>
                <w:szCs w:val="20"/>
              </w:rPr>
            </w:pPr>
            <w:r w:rsidRPr="0049507D">
              <w:rPr>
                <w:sz w:val="20"/>
                <w:szCs w:val="20"/>
              </w:rPr>
              <w:t>kecamatan_5</w:t>
            </w:r>
          </w:p>
        </w:tc>
        <w:tc>
          <w:tcPr>
            <w:tcW w:w="1118" w:type="dxa"/>
          </w:tcPr>
          <w:p w14:paraId="27241944" w14:textId="6A0951C3" w:rsidR="0073064D" w:rsidRPr="0049507D" w:rsidRDefault="00E2489E" w:rsidP="00E2489E">
            <w:pPr>
              <w:spacing w:line="240" w:lineRule="auto"/>
              <w:ind w:left="0" w:firstLine="0"/>
              <w:rPr>
                <w:sz w:val="20"/>
                <w:szCs w:val="20"/>
              </w:rPr>
            </w:pPr>
            <w:r w:rsidRPr="0049507D">
              <w:rPr>
                <w:sz w:val="20"/>
                <w:szCs w:val="20"/>
              </w:rPr>
              <w:t>I</w:t>
            </w:r>
            <w:r w:rsidR="0073064D" w:rsidRPr="0049507D">
              <w:rPr>
                <w:sz w:val="20"/>
                <w:szCs w:val="20"/>
              </w:rPr>
              <w:t>nt</w:t>
            </w:r>
          </w:p>
        </w:tc>
        <w:tc>
          <w:tcPr>
            <w:tcW w:w="584" w:type="dxa"/>
          </w:tcPr>
          <w:p w14:paraId="2EEA0A0A" w14:textId="77777777" w:rsidR="0073064D" w:rsidRPr="0049507D" w:rsidRDefault="0073064D" w:rsidP="00E2489E">
            <w:pPr>
              <w:spacing w:line="240" w:lineRule="auto"/>
              <w:ind w:left="0" w:firstLine="0"/>
              <w:rPr>
                <w:sz w:val="20"/>
                <w:szCs w:val="20"/>
              </w:rPr>
            </w:pPr>
            <w:r w:rsidRPr="0049507D">
              <w:rPr>
                <w:sz w:val="20"/>
                <w:szCs w:val="20"/>
              </w:rPr>
              <w:t>5</w:t>
            </w:r>
          </w:p>
        </w:tc>
        <w:tc>
          <w:tcPr>
            <w:tcW w:w="1700" w:type="dxa"/>
          </w:tcPr>
          <w:p w14:paraId="638FEE48" w14:textId="5F2CA4FA" w:rsidR="0073064D" w:rsidRPr="0049507D" w:rsidRDefault="0073064D" w:rsidP="00E2489E">
            <w:pPr>
              <w:spacing w:line="240" w:lineRule="auto"/>
              <w:ind w:left="0" w:firstLine="0"/>
              <w:rPr>
                <w:sz w:val="20"/>
                <w:szCs w:val="20"/>
              </w:rPr>
            </w:pPr>
            <w:r w:rsidRPr="0049507D">
              <w:rPr>
                <w:sz w:val="20"/>
                <w:szCs w:val="20"/>
              </w:rPr>
              <w:t>Id kecamatan 5</w:t>
            </w:r>
          </w:p>
        </w:tc>
      </w:tr>
      <w:tr w:rsidR="0073064D" w:rsidRPr="0049507D" w14:paraId="6459ACC1" w14:textId="77777777" w:rsidTr="00770528">
        <w:tc>
          <w:tcPr>
            <w:tcW w:w="486" w:type="dxa"/>
          </w:tcPr>
          <w:p w14:paraId="7A67871E" w14:textId="77777777" w:rsidR="0073064D" w:rsidRPr="0049507D" w:rsidRDefault="0073064D" w:rsidP="00E2489E">
            <w:pPr>
              <w:spacing w:line="240" w:lineRule="auto"/>
              <w:ind w:left="0" w:firstLine="0"/>
              <w:rPr>
                <w:sz w:val="20"/>
                <w:szCs w:val="20"/>
              </w:rPr>
            </w:pPr>
            <w:r w:rsidRPr="0049507D">
              <w:rPr>
                <w:sz w:val="20"/>
                <w:szCs w:val="20"/>
              </w:rPr>
              <w:t xml:space="preserve">8. </w:t>
            </w:r>
          </w:p>
        </w:tc>
        <w:tc>
          <w:tcPr>
            <w:tcW w:w="1417" w:type="dxa"/>
          </w:tcPr>
          <w:p w14:paraId="70B78946" w14:textId="1CE71278" w:rsidR="0073064D" w:rsidRPr="0049507D" w:rsidRDefault="0073064D" w:rsidP="00E2489E">
            <w:pPr>
              <w:spacing w:line="240" w:lineRule="auto"/>
              <w:ind w:left="0" w:firstLine="0"/>
              <w:rPr>
                <w:sz w:val="20"/>
                <w:szCs w:val="20"/>
              </w:rPr>
            </w:pPr>
            <w:r w:rsidRPr="0049507D">
              <w:rPr>
                <w:sz w:val="20"/>
                <w:szCs w:val="20"/>
              </w:rPr>
              <w:t>kecamatan_6</w:t>
            </w:r>
          </w:p>
        </w:tc>
        <w:tc>
          <w:tcPr>
            <w:tcW w:w="1118" w:type="dxa"/>
          </w:tcPr>
          <w:p w14:paraId="4C1A3A8A" w14:textId="4B60EF0D" w:rsidR="0073064D" w:rsidRPr="0049507D" w:rsidRDefault="00E2489E" w:rsidP="00E2489E">
            <w:pPr>
              <w:spacing w:line="240" w:lineRule="auto"/>
              <w:ind w:left="0" w:firstLine="0"/>
              <w:rPr>
                <w:sz w:val="20"/>
                <w:szCs w:val="20"/>
              </w:rPr>
            </w:pPr>
            <w:r w:rsidRPr="0049507D">
              <w:rPr>
                <w:sz w:val="20"/>
                <w:szCs w:val="20"/>
              </w:rPr>
              <w:t>I</w:t>
            </w:r>
            <w:r w:rsidR="0073064D" w:rsidRPr="0049507D">
              <w:rPr>
                <w:sz w:val="20"/>
                <w:szCs w:val="20"/>
              </w:rPr>
              <w:t>nt</w:t>
            </w:r>
          </w:p>
        </w:tc>
        <w:tc>
          <w:tcPr>
            <w:tcW w:w="584" w:type="dxa"/>
          </w:tcPr>
          <w:p w14:paraId="2544A091" w14:textId="117ADDC9" w:rsidR="0073064D" w:rsidRPr="0049507D" w:rsidRDefault="0073064D" w:rsidP="00E2489E">
            <w:pPr>
              <w:spacing w:line="240" w:lineRule="auto"/>
              <w:ind w:left="0" w:firstLine="0"/>
              <w:rPr>
                <w:sz w:val="20"/>
                <w:szCs w:val="20"/>
              </w:rPr>
            </w:pPr>
            <w:r w:rsidRPr="0049507D">
              <w:rPr>
                <w:sz w:val="20"/>
                <w:szCs w:val="20"/>
              </w:rPr>
              <w:t>5</w:t>
            </w:r>
          </w:p>
        </w:tc>
        <w:tc>
          <w:tcPr>
            <w:tcW w:w="1700" w:type="dxa"/>
          </w:tcPr>
          <w:p w14:paraId="54D0ABBF" w14:textId="01E93C7D" w:rsidR="0073064D" w:rsidRPr="0049507D" w:rsidRDefault="0073064D" w:rsidP="00E2489E">
            <w:pPr>
              <w:spacing w:line="240" w:lineRule="auto"/>
              <w:ind w:left="0" w:firstLine="0"/>
              <w:rPr>
                <w:sz w:val="20"/>
                <w:szCs w:val="20"/>
              </w:rPr>
            </w:pPr>
            <w:r w:rsidRPr="0049507D">
              <w:rPr>
                <w:sz w:val="20"/>
                <w:szCs w:val="20"/>
              </w:rPr>
              <w:t>Id kecamatan 6</w:t>
            </w:r>
          </w:p>
        </w:tc>
      </w:tr>
      <w:tr w:rsidR="00E00AD3" w:rsidRPr="0049507D" w14:paraId="408EF1DC" w14:textId="77777777" w:rsidTr="00770528">
        <w:tc>
          <w:tcPr>
            <w:tcW w:w="486" w:type="dxa"/>
          </w:tcPr>
          <w:p w14:paraId="664D30F0" w14:textId="4D14867F" w:rsidR="00E00AD3" w:rsidRPr="0049507D" w:rsidRDefault="00E00AD3" w:rsidP="00E2489E">
            <w:pPr>
              <w:spacing w:line="240" w:lineRule="auto"/>
              <w:ind w:left="0" w:firstLine="0"/>
              <w:rPr>
                <w:sz w:val="20"/>
                <w:szCs w:val="20"/>
              </w:rPr>
            </w:pPr>
            <w:r w:rsidRPr="0049507D">
              <w:rPr>
                <w:sz w:val="20"/>
                <w:szCs w:val="20"/>
              </w:rPr>
              <w:t>9.</w:t>
            </w:r>
          </w:p>
        </w:tc>
        <w:tc>
          <w:tcPr>
            <w:tcW w:w="1417" w:type="dxa"/>
          </w:tcPr>
          <w:p w14:paraId="3A5B4B11" w14:textId="178DAA22" w:rsidR="00E00AD3" w:rsidRPr="0049507D" w:rsidRDefault="00E00AD3" w:rsidP="00E2489E">
            <w:pPr>
              <w:spacing w:line="240" w:lineRule="auto"/>
              <w:ind w:left="0" w:firstLine="0"/>
              <w:rPr>
                <w:sz w:val="20"/>
                <w:szCs w:val="20"/>
              </w:rPr>
            </w:pPr>
            <w:r w:rsidRPr="0049507D">
              <w:rPr>
                <w:sz w:val="20"/>
                <w:szCs w:val="20"/>
              </w:rPr>
              <w:t>id_user</w:t>
            </w:r>
          </w:p>
        </w:tc>
        <w:tc>
          <w:tcPr>
            <w:tcW w:w="1118" w:type="dxa"/>
          </w:tcPr>
          <w:p w14:paraId="5B5BA9E2" w14:textId="346FE7EF" w:rsidR="00E00AD3" w:rsidRPr="0049507D" w:rsidRDefault="00E2489E" w:rsidP="00E2489E">
            <w:pPr>
              <w:spacing w:line="240" w:lineRule="auto"/>
              <w:ind w:left="0" w:firstLine="0"/>
              <w:rPr>
                <w:sz w:val="20"/>
                <w:szCs w:val="20"/>
              </w:rPr>
            </w:pPr>
            <w:r w:rsidRPr="0049507D">
              <w:rPr>
                <w:sz w:val="20"/>
                <w:szCs w:val="20"/>
              </w:rPr>
              <w:t>I</w:t>
            </w:r>
            <w:r w:rsidR="0073064D" w:rsidRPr="0049507D">
              <w:rPr>
                <w:sz w:val="20"/>
                <w:szCs w:val="20"/>
              </w:rPr>
              <w:t>nt</w:t>
            </w:r>
          </w:p>
        </w:tc>
        <w:tc>
          <w:tcPr>
            <w:tcW w:w="584" w:type="dxa"/>
          </w:tcPr>
          <w:p w14:paraId="669133B7" w14:textId="319B2E27" w:rsidR="00E00AD3" w:rsidRPr="0049507D" w:rsidRDefault="0073064D" w:rsidP="00E2489E">
            <w:pPr>
              <w:spacing w:line="240" w:lineRule="auto"/>
              <w:ind w:left="0" w:firstLine="0"/>
              <w:rPr>
                <w:sz w:val="20"/>
                <w:szCs w:val="20"/>
              </w:rPr>
            </w:pPr>
            <w:r w:rsidRPr="0049507D">
              <w:rPr>
                <w:sz w:val="20"/>
                <w:szCs w:val="20"/>
              </w:rPr>
              <w:t>5</w:t>
            </w:r>
          </w:p>
        </w:tc>
        <w:tc>
          <w:tcPr>
            <w:tcW w:w="1700" w:type="dxa"/>
          </w:tcPr>
          <w:p w14:paraId="6B79F3E8" w14:textId="4AE7F3B7" w:rsidR="00E00AD3" w:rsidRPr="0049507D" w:rsidRDefault="0073064D" w:rsidP="00E2489E">
            <w:pPr>
              <w:spacing w:line="240" w:lineRule="auto"/>
              <w:ind w:left="0" w:firstLine="0"/>
              <w:rPr>
                <w:sz w:val="20"/>
                <w:szCs w:val="20"/>
              </w:rPr>
            </w:pPr>
            <w:r w:rsidRPr="0049507D">
              <w:rPr>
                <w:sz w:val="20"/>
                <w:szCs w:val="20"/>
              </w:rPr>
              <w:t>Id user</w:t>
            </w:r>
          </w:p>
        </w:tc>
      </w:tr>
    </w:tbl>
    <w:p w14:paraId="21507DC7" w14:textId="57492AD5" w:rsidR="00310875" w:rsidRPr="00E2489E" w:rsidRDefault="00B10CEB" w:rsidP="008025C3">
      <w:pPr>
        <w:ind w:left="1070" w:firstLine="0"/>
      </w:pPr>
      <w:r w:rsidRPr="00E2489E">
        <w:t>Tabel 4.</w:t>
      </w:r>
      <w:r w:rsidR="00692E2F" w:rsidRPr="00E2489E">
        <w:t>4</w:t>
      </w:r>
      <w:r w:rsidRPr="00E2489E">
        <w:t xml:space="preserve"> merupakan implementasi tabel </w:t>
      </w:r>
      <w:r w:rsidR="009121D4" w:rsidRPr="00E2489E">
        <w:t>tim</w:t>
      </w:r>
      <w:r w:rsidRPr="00E2489E">
        <w:t xml:space="preserve"> yang berisi id_</w:t>
      </w:r>
      <w:r w:rsidR="004D7BC3" w:rsidRPr="00E2489E">
        <w:t>tim</w:t>
      </w:r>
      <w:r w:rsidRPr="00E2489E">
        <w:t xml:space="preserve"> sebagai primarykey, nama_</w:t>
      </w:r>
      <w:r w:rsidR="00E71399" w:rsidRPr="00E2489E">
        <w:t>tim</w:t>
      </w:r>
      <w:r w:rsidRPr="00E2489E">
        <w:t xml:space="preserve">, </w:t>
      </w:r>
      <w:r w:rsidR="00196231" w:rsidRPr="00E2489E">
        <w:t>kecamatan_1</w:t>
      </w:r>
      <w:r w:rsidRPr="00E2489E">
        <w:t xml:space="preserve">, </w:t>
      </w:r>
      <w:r w:rsidR="00196231" w:rsidRPr="00E2489E">
        <w:t>kecamatan_2, kecamatan_3, kecamatan_4, kecamatan_5, kecamatan_6, dan id_user.</w:t>
      </w:r>
    </w:p>
    <w:p w14:paraId="3681C45C" w14:textId="6FA7C5BE" w:rsidR="00ED1FDB" w:rsidRDefault="00ED1FDB" w:rsidP="00ED1FDB">
      <w:pPr>
        <w:pStyle w:val="Heading4"/>
      </w:pPr>
      <w:r>
        <w:t>Tabel anggota</w:t>
      </w:r>
    </w:p>
    <w:p w14:paraId="51910800" w14:textId="35592C25" w:rsidR="0022371D" w:rsidRPr="001400BC" w:rsidRDefault="001400BC" w:rsidP="00E2489E">
      <w:pPr>
        <w:ind w:left="1070" w:firstLine="370"/>
      </w:pPr>
      <w:r>
        <w:t xml:space="preserve">Implementasi tabel </w:t>
      </w:r>
      <w:r w:rsidR="006A494F">
        <w:t>anggota</w:t>
      </w:r>
      <w:r>
        <w:t xml:space="preserve"> dapat dilihat pada tabel 4.</w:t>
      </w:r>
      <w:r w:rsidR="00CC1C4B">
        <w:t>5</w:t>
      </w:r>
      <w:r>
        <w:t>.</w:t>
      </w:r>
    </w:p>
    <w:p w14:paraId="577C932D" w14:textId="51F8826E" w:rsidR="00322128" w:rsidRDefault="00322128" w:rsidP="00925D73">
      <w:pPr>
        <w:pStyle w:val="Caption"/>
        <w:jc w:val="center"/>
        <w:rPr>
          <w:color w:val="000000" w:themeColor="text1"/>
          <w:sz w:val="20"/>
          <w:szCs w:val="20"/>
        </w:rPr>
      </w:pPr>
      <w:bookmarkStart w:id="195" w:name="_Toc132706594"/>
      <w:r w:rsidRPr="00F94950">
        <w:rPr>
          <w:color w:val="000000" w:themeColor="text1"/>
          <w:sz w:val="20"/>
          <w:szCs w:val="20"/>
        </w:rPr>
        <w:t xml:space="preserve">Tabel </w:t>
      </w:r>
      <w:r w:rsidR="0049507D">
        <w:rPr>
          <w:color w:val="000000" w:themeColor="text1"/>
          <w:sz w:val="20"/>
          <w:szCs w:val="20"/>
        </w:rPr>
        <w:t>4</w:t>
      </w:r>
      <w:r w:rsidR="00EE333E" w:rsidRPr="00F94950">
        <w:rPr>
          <w:color w:val="000000" w:themeColor="text1"/>
          <w:sz w:val="20"/>
          <w:szCs w:val="20"/>
        </w:rPr>
        <w:t>.</w:t>
      </w:r>
      <w:r w:rsidR="00EE333E" w:rsidRPr="00F94950">
        <w:rPr>
          <w:color w:val="000000" w:themeColor="text1"/>
          <w:sz w:val="20"/>
          <w:szCs w:val="20"/>
        </w:rPr>
        <w:fldChar w:fldCharType="begin"/>
      </w:r>
      <w:r w:rsidR="00EE333E" w:rsidRPr="00F94950">
        <w:rPr>
          <w:color w:val="000000" w:themeColor="text1"/>
          <w:sz w:val="20"/>
          <w:szCs w:val="20"/>
        </w:rPr>
        <w:instrText xml:space="preserve"> SEQ Tabel \* ARABIC \s 1 </w:instrText>
      </w:r>
      <w:r w:rsidR="00EE333E" w:rsidRPr="00F94950">
        <w:rPr>
          <w:color w:val="000000" w:themeColor="text1"/>
          <w:sz w:val="20"/>
          <w:szCs w:val="20"/>
        </w:rPr>
        <w:fldChar w:fldCharType="separate"/>
      </w:r>
      <w:r w:rsidR="003D442F">
        <w:rPr>
          <w:noProof/>
          <w:color w:val="000000" w:themeColor="text1"/>
          <w:sz w:val="20"/>
          <w:szCs w:val="20"/>
        </w:rPr>
        <w:t>5</w:t>
      </w:r>
      <w:r w:rsidR="00EE333E" w:rsidRPr="00F94950">
        <w:rPr>
          <w:color w:val="000000" w:themeColor="text1"/>
          <w:sz w:val="20"/>
          <w:szCs w:val="20"/>
        </w:rPr>
        <w:fldChar w:fldCharType="end"/>
      </w:r>
      <w:r w:rsidRPr="00F94950">
        <w:rPr>
          <w:color w:val="000000" w:themeColor="text1"/>
          <w:sz w:val="20"/>
          <w:szCs w:val="20"/>
        </w:rPr>
        <w:t xml:space="preserve"> tabel anggota</w:t>
      </w:r>
      <w:bookmarkEnd w:id="195"/>
    </w:p>
    <w:tbl>
      <w:tblPr>
        <w:tblStyle w:val="TableGrid0"/>
        <w:tblW w:w="0" w:type="auto"/>
        <w:tblInd w:w="360" w:type="dxa"/>
        <w:tblLook w:val="04A0" w:firstRow="1" w:lastRow="0" w:firstColumn="1" w:lastColumn="0" w:noHBand="0" w:noVBand="1"/>
      </w:tblPr>
      <w:tblGrid>
        <w:gridCol w:w="486"/>
        <w:gridCol w:w="1442"/>
        <w:gridCol w:w="1109"/>
        <w:gridCol w:w="584"/>
        <w:gridCol w:w="1684"/>
      </w:tblGrid>
      <w:tr w:rsidR="004E6481" w:rsidRPr="00930EEE" w14:paraId="7B5CDA51" w14:textId="77777777" w:rsidTr="001F49B5">
        <w:tc>
          <w:tcPr>
            <w:tcW w:w="486" w:type="dxa"/>
          </w:tcPr>
          <w:p w14:paraId="29845AAD" w14:textId="77777777" w:rsidR="0049507D" w:rsidRPr="00930EEE" w:rsidRDefault="0049507D" w:rsidP="00E2489E">
            <w:pPr>
              <w:spacing w:line="240" w:lineRule="auto"/>
              <w:ind w:left="0" w:firstLine="0"/>
              <w:jc w:val="center"/>
              <w:rPr>
                <w:b/>
                <w:bCs/>
                <w:color w:val="000000" w:themeColor="text1"/>
                <w:sz w:val="20"/>
                <w:szCs w:val="20"/>
              </w:rPr>
            </w:pPr>
            <w:r>
              <w:rPr>
                <w:b/>
                <w:bCs/>
                <w:color w:val="000000" w:themeColor="text1"/>
                <w:sz w:val="20"/>
                <w:szCs w:val="20"/>
              </w:rPr>
              <w:t>No</w:t>
            </w:r>
          </w:p>
        </w:tc>
        <w:tc>
          <w:tcPr>
            <w:tcW w:w="1442" w:type="dxa"/>
          </w:tcPr>
          <w:p w14:paraId="5597662E" w14:textId="77777777" w:rsidR="0049507D" w:rsidRPr="00930EEE" w:rsidRDefault="0049507D" w:rsidP="00E2489E">
            <w:pPr>
              <w:spacing w:line="240" w:lineRule="auto"/>
              <w:ind w:left="0" w:firstLine="0"/>
              <w:jc w:val="center"/>
              <w:rPr>
                <w:b/>
                <w:bCs/>
                <w:color w:val="000000" w:themeColor="text1"/>
                <w:sz w:val="20"/>
                <w:szCs w:val="20"/>
              </w:rPr>
            </w:pPr>
            <w:r w:rsidRPr="00930EEE">
              <w:rPr>
                <w:b/>
                <w:bCs/>
                <w:color w:val="000000" w:themeColor="text1"/>
                <w:sz w:val="20"/>
                <w:szCs w:val="20"/>
              </w:rPr>
              <w:t>Nama Field</w:t>
            </w:r>
          </w:p>
        </w:tc>
        <w:tc>
          <w:tcPr>
            <w:tcW w:w="1109" w:type="dxa"/>
          </w:tcPr>
          <w:p w14:paraId="2C37C98E" w14:textId="77777777" w:rsidR="0049507D" w:rsidRPr="00930EEE" w:rsidRDefault="0049507D" w:rsidP="00E2489E">
            <w:pPr>
              <w:spacing w:line="240" w:lineRule="auto"/>
              <w:ind w:left="0" w:firstLine="0"/>
              <w:jc w:val="center"/>
              <w:rPr>
                <w:b/>
                <w:bCs/>
                <w:color w:val="000000" w:themeColor="text1"/>
                <w:sz w:val="20"/>
                <w:szCs w:val="20"/>
              </w:rPr>
            </w:pPr>
            <w:r w:rsidRPr="00930EEE">
              <w:rPr>
                <w:b/>
                <w:bCs/>
                <w:color w:val="000000" w:themeColor="text1"/>
                <w:sz w:val="20"/>
                <w:szCs w:val="20"/>
              </w:rPr>
              <w:t>Tipe Data</w:t>
            </w:r>
          </w:p>
        </w:tc>
        <w:tc>
          <w:tcPr>
            <w:tcW w:w="584" w:type="dxa"/>
          </w:tcPr>
          <w:p w14:paraId="733C1411" w14:textId="77777777" w:rsidR="0049507D" w:rsidRPr="00930EEE" w:rsidRDefault="0049507D" w:rsidP="00E2489E">
            <w:pPr>
              <w:spacing w:line="240" w:lineRule="auto"/>
              <w:ind w:left="0" w:firstLine="0"/>
              <w:jc w:val="center"/>
              <w:rPr>
                <w:b/>
                <w:bCs/>
                <w:color w:val="000000" w:themeColor="text1"/>
                <w:sz w:val="20"/>
                <w:szCs w:val="20"/>
              </w:rPr>
            </w:pPr>
            <w:r w:rsidRPr="00930EEE">
              <w:rPr>
                <w:b/>
                <w:bCs/>
                <w:color w:val="000000" w:themeColor="text1"/>
                <w:sz w:val="20"/>
                <w:szCs w:val="20"/>
              </w:rPr>
              <w:t>Size</w:t>
            </w:r>
          </w:p>
        </w:tc>
        <w:tc>
          <w:tcPr>
            <w:tcW w:w="1684" w:type="dxa"/>
          </w:tcPr>
          <w:p w14:paraId="62DAB4F4" w14:textId="77777777" w:rsidR="0049507D" w:rsidRPr="00930EEE" w:rsidRDefault="0049507D" w:rsidP="00E2489E">
            <w:pPr>
              <w:spacing w:line="240" w:lineRule="auto"/>
              <w:ind w:left="0" w:firstLine="0"/>
              <w:jc w:val="center"/>
              <w:rPr>
                <w:b/>
                <w:bCs/>
                <w:color w:val="000000" w:themeColor="text1"/>
                <w:sz w:val="20"/>
                <w:szCs w:val="20"/>
              </w:rPr>
            </w:pPr>
            <w:r w:rsidRPr="00930EEE">
              <w:rPr>
                <w:b/>
                <w:bCs/>
                <w:color w:val="000000" w:themeColor="text1"/>
                <w:sz w:val="20"/>
                <w:szCs w:val="20"/>
              </w:rPr>
              <w:t>Keterangan</w:t>
            </w:r>
          </w:p>
        </w:tc>
      </w:tr>
      <w:tr w:rsidR="004E6481" w:rsidRPr="00930EEE" w14:paraId="605CBAA9" w14:textId="77777777" w:rsidTr="001F49B5">
        <w:tc>
          <w:tcPr>
            <w:tcW w:w="486" w:type="dxa"/>
          </w:tcPr>
          <w:p w14:paraId="343041EC" w14:textId="77777777" w:rsidR="0049507D" w:rsidRPr="00930EEE" w:rsidRDefault="0049507D" w:rsidP="00E2489E">
            <w:pPr>
              <w:spacing w:line="240" w:lineRule="auto"/>
              <w:ind w:left="0" w:firstLine="0"/>
              <w:rPr>
                <w:sz w:val="20"/>
                <w:szCs w:val="20"/>
              </w:rPr>
            </w:pPr>
            <w:r>
              <w:rPr>
                <w:sz w:val="20"/>
                <w:szCs w:val="20"/>
              </w:rPr>
              <w:t>1.</w:t>
            </w:r>
          </w:p>
        </w:tc>
        <w:tc>
          <w:tcPr>
            <w:tcW w:w="1442" w:type="dxa"/>
          </w:tcPr>
          <w:p w14:paraId="3A5DD52C" w14:textId="25FD3488" w:rsidR="0049507D" w:rsidRPr="00930EEE" w:rsidRDefault="00670168" w:rsidP="00E2489E">
            <w:pPr>
              <w:spacing w:line="240" w:lineRule="auto"/>
              <w:ind w:left="0" w:firstLine="0"/>
              <w:rPr>
                <w:sz w:val="20"/>
                <w:szCs w:val="20"/>
              </w:rPr>
            </w:pPr>
            <w:r>
              <w:rPr>
                <w:sz w:val="20"/>
                <w:szCs w:val="20"/>
              </w:rPr>
              <w:t>id_anggota</w:t>
            </w:r>
          </w:p>
        </w:tc>
        <w:tc>
          <w:tcPr>
            <w:tcW w:w="1109" w:type="dxa"/>
          </w:tcPr>
          <w:p w14:paraId="3CC7DC0A" w14:textId="56271B8F" w:rsidR="0049507D" w:rsidRPr="00930EEE" w:rsidRDefault="00E2489E" w:rsidP="00E2489E">
            <w:pPr>
              <w:spacing w:line="240" w:lineRule="auto"/>
              <w:ind w:left="0" w:firstLine="0"/>
              <w:rPr>
                <w:sz w:val="20"/>
                <w:szCs w:val="20"/>
              </w:rPr>
            </w:pPr>
            <w:r>
              <w:rPr>
                <w:sz w:val="20"/>
                <w:szCs w:val="20"/>
              </w:rPr>
              <w:t>I</w:t>
            </w:r>
            <w:r w:rsidR="00670168">
              <w:rPr>
                <w:sz w:val="20"/>
                <w:szCs w:val="20"/>
              </w:rPr>
              <w:t>nt</w:t>
            </w:r>
          </w:p>
        </w:tc>
        <w:tc>
          <w:tcPr>
            <w:tcW w:w="584" w:type="dxa"/>
          </w:tcPr>
          <w:p w14:paraId="5A514A6A" w14:textId="303E2F10" w:rsidR="0049507D" w:rsidRPr="00930EEE" w:rsidRDefault="00A31B0B" w:rsidP="00E2489E">
            <w:pPr>
              <w:spacing w:line="240" w:lineRule="auto"/>
              <w:ind w:left="0" w:firstLine="0"/>
              <w:rPr>
                <w:sz w:val="20"/>
                <w:szCs w:val="20"/>
              </w:rPr>
            </w:pPr>
            <w:r>
              <w:rPr>
                <w:sz w:val="20"/>
                <w:szCs w:val="20"/>
              </w:rPr>
              <w:t>5</w:t>
            </w:r>
          </w:p>
        </w:tc>
        <w:tc>
          <w:tcPr>
            <w:tcW w:w="1684" w:type="dxa"/>
          </w:tcPr>
          <w:p w14:paraId="7BA0BC17" w14:textId="29D632B9" w:rsidR="0049507D" w:rsidRPr="00930EEE" w:rsidRDefault="00A31B0B" w:rsidP="00E2489E">
            <w:pPr>
              <w:spacing w:line="240" w:lineRule="auto"/>
              <w:ind w:left="0" w:firstLine="0"/>
              <w:rPr>
                <w:sz w:val="20"/>
                <w:szCs w:val="20"/>
              </w:rPr>
            </w:pPr>
            <w:r>
              <w:rPr>
                <w:sz w:val="20"/>
                <w:szCs w:val="20"/>
              </w:rPr>
              <w:t>Auto increment</w:t>
            </w:r>
          </w:p>
        </w:tc>
      </w:tr>
      <w:tr w:rsidR="004E6481" w:rsidRPr="00930EEE" w14:paraId="2C300F16" w14:textId="77777777" w:rsidTr="001F49B5">
        <w:tc>
          <w:tcPr>
            <w:tcW w:w="486" w:type="dxa"/>
          </w:tcPr>
          <w:p w14:paraId="6071CC6B" w14:textId="77777777" w:rsidR="0049507D" w:rsidRPr="00930EEE" w:rsidRDefault="0049507D" w:rsidP="00E2489E">
            <w:pPr>
              <w:spacing w:line="240" w:lineRule="auto"/>
              <w:ind w:left="0" w:firstLine="0"/>
              <w:rPr>
                <w:sz w:val="20"/>
                <w:szCs w:val="20"/>
              </w:rPr>
            </w:pPr>
            <w:r>
              <w:rPr>
                <w:sz w:val="20"/>
                <w:szCs w:val="20"/>
              </w:rPr>
              <w:t>2.</w:t>
            </w:r>
          </w:p>
        </w:tc>
        <w:tc>
          <w:tcPr>
            <w:tcW w:w="1442" w:type="dxa"/>
          </w:tcPr>
          <w:p w14:paraId="08BC1BB6" w14:textId="61ECFDDA" w:rsidR="0049507D" w:rsidRPr="00930EEE" w:rsidRDefault="00670168" w:rsidP="00E2489E">
            <w:pPr>
              <w:spacing w:line="240" w:lineRule="auto"/>
              <w:ind w:left="0" w:firstLine="0"/>
              <w:rPr>
                <w:sz w:val="20"/>
                <w:szCs w:val="20"/>
              </w:rPr>
            </w:pPr>
            <w:r>
              <w:rPr>
                <w:sz w:val="20"/>
                <w:szCs w:val="20"/>
              </w:rPr>
              <w:t>nama_anggota</w:t>
            </w:r>
          </w:p>
        </w:tc>
        <w:tc>
          <w:tcPr>
            <w:tcW w:w="1109" w:type="dxa"/>
          </w:tcPr>
          <w:p w14:paraId="337FCBBE" w14:textId="279D0BD4" w:rsidR="0049507D" w:rsidRPr="00930EEE" w:rsidRDefault="00670168" w:rsidP="00E2489E">
            <w:pPr>
              <w:spacing w:line="240" w:lineRule="auto"/>
              <w:ind w:left="0" w:firstLine="0"/>
              <w:rPr>
                <w:sz w:val="20"/>
                <w:szCs w:val="20"/>
              </w:rPr>
            </w:pPr>
            <w:r>
              <w:rPr>
                <w:sz w:val="20"/>
                <w:szCs w:val="20"/>
              </w:rPr>
              <w:t>varchar</w:t>
            </w:r>
          </w:p>
        </w:tc>
        <w:tc>
          <w:tcPr>
            <w:tcW w:w="584" w:type="dxa"/>
          </w:tcPr>
          <w:p w14:paraId="48B7FB75" w14:textId="5D0F8D6E" w:rsidR="0049507D" w:rsidRPr="00930EEE" w:rsidRDefault="004E6481" w:rsidP="00E2489E">
            <w:pPr>
              <w:spacing w:line="240" w:lineRule="auto"/>
              <w:ind w:left="0" w:firstLine="0"/>
              <w:rPr>
                <w:sz w:val="20"/>
                <w:szCs w:val="20"/>
              </w:rPr>
            </w:pPr>
            <w:r>
              <w:rPr>
                <w:sz w:val="20"/>
                <w:szCs w:val="20"/>
              </w:rPr>
              <w:t>100</w:t>
            </w:r>
          </w:p>
        </w:tc>
        <w:tc>
          <w:tcPr>
            <w:tcW w:w="1684" w:type="dxa"/>
          </w:tcPr>
          <w:p w14:paraId="5536A3A0" w14:textId="7D7671C9" w:rsidR="0049507D" w:rsidRPr="00930EEE" w:rsidRDefault="004E6481" w:rsidP="00E2489E">
            <w:pPr>
              <w:spacing w:line="240" w:lineRule="auto"/>
              <w:ind w:left="0" w:firstLine="0"/>
              <w:rPr>
                <w:sz w:val="20"/>
                <w:szCs w:val="20"/>
              </w:rPr>
            </w:pPr>
            <w:r>
              <w:rPr>
                <w:sz w:val="20"/>
                <w:szCs w:val="20"/>
              </w:rPr>
              <w:t>Nama anggota</w:t>
            </w:r>
          </w:p>
        </w:tc>
      </w:tr>
      <w:tr w:rsidR="004E6481" w:rsidRPr="00930EEE" w14:paraId="7D3512EF" w14:textId="77777777" w:rsidTr="001F49B5">
        <w:tc>
          <w:tcPr>
            <w:tcW w:w="486" w:type="dxa"/>
          </w:tcPr>
          <w:p w14:paraId="4ABF904A" w14:textId="77777777" w:rsidR="0049507D" w:rsidRPr="00930EEE" w:rsidRDefault="0049507D" w:rsidP="00E2489E">
            <w:pPr>
              <w:spacing w:line="240" w:lineRule="auto"/>
              <w:ind w:left="0" w:firstLine="0"/>
              <w:rPr>
                <w:sz w:val="20"/>
                <w:szCs w:val="20"/>
              </w:rPr>
            </w:pPr>
            <w:r>
              <w:rPr>
                <w:sz w:val="20"/>
                <w:szCs w:val="20"/>
              </w:rPr>
              <w:t>3.</w:t>
            </w:r>
          </w:p>
        </w:tc>
        <w:tc>
          <w:tcPr>
            <w:tcW w:w="1442" w:type="dxa"/>
          </w:tcPr>
          <w:p w14:paraId="320F43CC" w14:textId="4A01F7FF" w:rsidR="0049507D" w:rsidRPr="00930EEE" w:rsidRDefault="00670168" w:rsidP="00E2489E">
            <w:pPr>
              <w:spacing w:line="240" w:lineRule="auto"/>
              <w:ind w:left="0" w:firstLine="0"/>
              <w:rPr>
                <w:sz w:val="20"/>
                <w:szCs w:val="20"/>
              </w:rPr>
            </w:pPr>
            <w:r>
              <w:rPr>
                <w:sz w:val="20"/>
                <w:szCs w:val="20"/>
              </w:rPr>
              <w:t>no_id_anggota</w:t>
            </w:r>
          </w:p>
        </w:tc>
        <w:tc>
          <w:tcPr>
            <w:tcW w:w="1109" w:type="dxa"/>
          </w:tcPr>
          <w:p w14:paraId="0EA8A594" w14:textId="201D0354" w:rsidR="0049507D" w:rsidRPr="00930EEE" w:rsidRDefault="00A31B0B" w:rsidP="00E2489E">
            <w:pPr>
              <w:spacing w:line="240" w:lineRule="auto"/>
              <w:ind w:left="0" w:firstLine="0"/>
              <w:rPr>
                <w:sz w:val="20"/>
                <w:szCs w:val="20"/>
              </w:rPr>
            </w:pPr>
            <w:r>
              <w:rPr>
                <w:sz w:val="20"/>
                <w:szCs w:val="20"/>
              </w:rPr>
              <w:t>varchar</w:t>
            </w:r>
          </w:p>
        </w:tc>
        <w:tc>
          <w:tcPr>
            <w:tcW w:w="584" w:type="dxa"/>
          </w:tcPr>
          <w:p w14:paraId="76E4E8A4" w14:textId="128FD2B5" w:rsidR="0049507D" w:rsidRPr="00930EEE" w:rsidRDefault="004E6481" w:rsidP="00E2489E">
            <w:pPr>
              <w:spacing w:line="240" w:lineRule="auto"/>
              <w:ind w:left="0" w:firstLine="0"/>
              <w:rPr>
                <w:sz w:val="20"/>
                <w:szCs w:val="20"/>
              </w:rPr>
            </w:pPr>
            <w:r>
              <w:rPr>
                <w:sz w:val="20"/>
                <w:szCs w:val="20"/>
              </w:rPr>
              <w:t>100</w:t>
            </w:r>
          </w:p>
        </w:tc>
        <w:tc>
          <w:tcPr>
            <w:tcW w:w="1684" w:type="dxa"/>
          </w:tcPr>
          <w:p w14:paraId="46BDDF87" w14:textId="0A3B2984" w:rsidR="0049507D" w:rsidRPr="00930EEE" w:rsidRDefault="004E6481" w:rsidP="00E2489E">
            <w:pPr>
              <w:spacing w:line="240" w:lineRule="auto"/>
              <w:ind w:left="0" w:firstLine="0"/>
              <w:rPr>
                <w:sz w:val="20"/>
                <w:szCs w:val="20"/>
              </w:rPr>
            </w:pPr>
            <w:r>
              <w:rPr>
                <w:sz w:val="20"/>
                <w:szCs w:val="20"/>
              </w:rPr>
              <w:t>No id anggota</w:t>
            </w:r>
          </w:p>
        </w:tc>
      </w:tr>
      <w:tr w:rsidR="0049507D" w:rsidRPr="00930EEE" w14:paraId="51C6C353" w14:textId="77777777" w:rsidTr="001F49B5">
        <w:tc>
          <w:tcPr>
            <w:tcW w:w="486" w:type="dxa"/>
          </w:tcPr>
          <w:p w14:paraId="7824534E" w14:textId="77777777" w:rsidR="0049507D" w:rsidRPr="00930EEE" w:rsidRDefault="0049507D" w:rsidP="00E2489E">
            <w:pPr>
              <w:spacing w:line="240" w:lineRule="auto"/>
              <w:ind w:left="0" w:firstLine="0"/>
              <w:rPr>
                <w:sz w:val="20"/>
                <w:szCs w:val="20"/>
              </w:rPr>
            </w:pPr>
            <w:r>
              <w:rPr>
                <w:sz w:val="20"/>
                <w:szCs w:val="20"/>
              </w:rPr>
              <w:t>4.</w:t>
            </w:r>
          </w:p>
        </w:tc>
        <w:tc>
          <w:tcPr>
            <w:tcW w:w="1442" w:type="dxa"/>
          </w:tcPr>
          <w:p w14:paraId="249CDA8A" w14:textId="1FE5B362" w:rsidR="0049507D" w:rsidRDefault="00670168" w:rsidP="00E2489E">
            <w:pPr>
              <w:spacing w:line="240" w:lineRule="auto"/>
              <w:ind w:left="0" w:firstLine="0"/>
              <w:rPr>
                <w:sz w:val="20"/>
                <w:szCs w:val="20"/>
              </w:rPr>
            </w:pPr>
            <w:r>
              <w:rPr>
                <w:sz w:val="20"/>
                <w:szCs w:val="20"/>
              </w:rPr>
              <w:t>id_jenisid</w:t>
            </w:r>
          </w:p>
        </w:tc>
        <w:tc>
          <w:tcPr>
            <w:tcW w:w="1109" w:type="dxa"/>
          </w:tcPr>
          <w:p w14:paraId="307895B5" w14:textId="74E3BC20" w:rsidR="0049507D" w:rsidRPr="00930EEE" w:rsidRDefault="0074763E" w:rsidP="00E2489E">
            <w:pPr>
              <w:spacing w:line="240" w:lineRule="auto"/>
              <w:ind w:left="0" w:firstLine="0"/>
              <w:rPr>
                <w:sz w:val="20"/>
                <w:szCs w:val="20"/>
              </w:rPr>
            </w:pPr>
            <w:r>
              <w:rPr>
                <w:sz w:val="20"/>
                <w:szCs w:val="20"/>
              </w:rPr>
              <w:t>I</w:t>
            </w:r>
            <w:r w:rsidR="00670168">
              <w:rPr>
                <w:sz w:val="20"/>
                <w:szCs w:val="20"/>
              </w:rPr>
              <w:t>nt</w:t>
            </w:r>
          </w:p>
        </w:tc>
        <w:tc>
          <w:tcPr>
            <w:tcW w:w="584" w:type="dxa"/>
          </w:tcPr>
          <w:p w14:paraId="1D1415BA" w14:textId="32932805" w:rsidR="0049507D" w:rsidRPr="00930EEE" w:rsidRDefault="004E6481" w:rsidP="00E2489E">
            <w:pPr>
              <w:spacing w:line="240" w:lineRule="auto"/>
              <w:ind w:left="0" w:firstLine="0"/>
              <w:rPr>
                <w:sz w:val="20"/>
                <w:szCs w:val="20"/>
              </w:rPr>
            </w:pPr>
            <w:r>
              <w:rPr>
                <w:sz w:val="20"/>
                <w:szCs w:val="20"/>
              </w:rPr>
              <w:t>5</w:t>
            </w:r>
          </w:p>
        </w:tc>
        <w:tc>
          <w:tcPr>
            <w:tcW w:w="1684" w:type="dxa"/>
          </w:tcPr>
          <w:p w14:paraId="2692334C" w14:textId="64700274" w:rsidR="0049507D" w:rsidRPr="00930EEE" w:rsidRDefault="004E6481" w:rsidP="00E2489E">
            <w:pPr>
              <w:spacing w:line="240" w:lineRule="auto"/>
              <w:ind w:left="0" w:firstLine="0"/>
              <w:rPr>
                <w:sz w:val="20"/>
                <w:szCs w:val="20"/>
              </w:rPr>
            </w:pPr>
            <w:r>
              <w:rPr>
                <w:sz w:val="20"/>
                <w:szCs w:val="20"/>
              </w:rPr>
              <w:t>Jenis id anggota</w:t>
            </w:r>
          </w:p>
        </w:tc>
      </w:tr>
      <w:tr w:rsidR="0049507D" w:rsidRPr="00930EEE" w14:paraId="25616529" w14:textId="77777777" w:rsidTr="001F49B5">
        <w:tc>
          <w:tcPr>
            <w:tcW w:w="486" w:type="dxa"/>
          </w:tcPr>
          <w:p w14:paraId="51402363" w14:textId="77777777" w:rsidR="0049507D" w:rsidRDefault="0049507D" w:rsidP="00E2489E">
            <w:pPr>
              <w:spacing w:line="240" w:lineRule="auto"/>
              <w:ind w:left="0" w:firstLine="0"/>
              <w:rPr>
                <w:sz w:val="20"/>
                <w:szCs w:val="20"/>
              </w:rPr>
            </w:pPr>
            <w:r>
              <w:rPr>
                <w:sz w:val="20"/>
                <w:szCs w:val="20"/>
              </w:rPr>
              <w:t>5.</w:t>
            </w:r>
          </w:p>
        </w:tc>
        <w:tc>
          <w:tcPr>
            <w:tcW w:w="1442" w:type="dxa"/>
          </w:tcPr>
          <w:p w14:paraId="249A7DCF" w14:textId="5BEF3264" w:rsidR="0049507D" w:rsidRDefault="00670168" w:rsidP="00E2489E">
            <w:pPr>
              <w:spacing w:line="240" w:lineRule="auto"/>
              <w:ind w:left="0" w:firstLine="0"/>
              <w:rPr>
                <w:sz w:val="20"/>
                <w:szCs w:val="20"/>
              </w:rPr>
            </w:pPr>
            <w:r>
              <w:rPr>
                <w:sz w:val="20"/>
                <w:szCs w:val="20"/>
              </w:rPr>
              <w:t>id_pangkat</w:t>
            </w:r>
          </w:p>
        </w:tc>
        <w:tc>
          <w:tcPr>
            <w:tcW w:w="1109" w:type="dxa"/>
          </w:tcPr>
          <w:p w14:paraId="55D936CE" w14:textId="40771C50" w:rsidR="0049507D" w:rsidRPr="00930EEE" w:rsidRDefault="0074763E" w:rsidP="00E2489E">
            <w:pPr>
              <w:spacing w:line="240" w:lineRule="auto"/>
              <w:ind w:left="0" w:firstLine="0"/>
              <w:rPr>
                <w:sz w:val="20"/>
                <w:szCs w:val="20"/>
              </w:rPr>
            </w:pPr>
            <w:r>
              <w:rPr>
                <w:sz w:val="20"/>
                <w:szCs w:val="20"/>
              </w:rPr>
              <w:t>I</w:t>
            </w:r>
            <w:r w:rsidR="00670168">
              <w:rPr>
                <w:sz w:val="20"/>
                <w:szCs w:val="20"/>
              </w:rPr>
              <w:t>nt</w:t>
            </w:r>
          </w:p>
        </w:tc>
        <w:tc>
          <w:tcPr>
            <w:tcW w:w="584" w:type="dxa"/>
          </w:tcPr>
          <w:p w14:paraId="0918570E" w14:textId="1D9E7711" w:rsidR="0049507D" w:rsidRPr="00930EEE" w:rsidRDefault="004E6481" w:rsidP="00E2489E">
            <w:pPr>
              <w:spacing w:line="240" w:lineRule="auto"/>
              <w:ind w:left="0" w:firstLine="0"/>
              <w:rPr>
                <w:sz w:val="20"/>
                <w:szCs w:val="20"/>
              </w:rPr>
            </w:pPr>
            <w:r>
              <w:rPr>
                <w:sz w:val="20"/>
                <w:szCs w:val="20"/>
              </w:rPr>
              <w:t>5</w:t>
            </w:r>
          </w:p>
        </w:tc>
        <w:tc>
          <w:tcPr>
            <w:tcW w:w="1684" w:type="dxa"/>
          </w:tcPr>
          <w:p w14:paraId="05D05BE0" w14:textId="40C2BC75" w:rsidR="0049507D" w:rsidRPr="00930EEE" w:rsidRDefault="004E6481" w:rsidP="00E2489E">
            <w:pPr>
              <w:spacing w:line="240" w:lineRule="auto"/>
              <w:ind w:left="0" w:firstLine="0"/>
              <w:rPr>
                <w:sz w:val="20"/>
                <w:szCs w:val="20"/>
              </w:rPr>
            </w:pPr>
            <w:r>
              <w:rPr>
                <w:sz w:val="20"/>
                <w:szCs w:val="20"/>
              </w:rPr>
              <w:t>Pangkat anggota</w:t>
            </w:r>
          </w:p>
        </w:tc>
      </w:tr>
      <w:tr w:rsidR="0049507D" w:rsidRPr="00930EEE" w14:paraId="3E70BC37" w14:textId="77777777" w:rsidTr="001F49B5">
        <w:tc>
          <w:tcPr>
            <w:tcW w:w="486" w:type="dxa"/>
          </w:tcPr>
          <w:p w14:paraId="2472A5FF" w14:textId="77777777" w:rsidR="0049507D" w:rsidRDefault="0049507D" w:rsidP="00E2489E">
            <w:pPr>
              <w:spacing w:line="240" w:lineRule="auto"/>
              <w:ind w:left="0" w:firstLine="0"/>
              <w:rPr>
                <w:sz w:val="20"/>
                <w:szCs w:val="20"/>
              </w:rPr>
            </w:pPr>
            <w:r>
              <w:rPr>
                <w:sz w:val="20"/>
                <w:szCs w:val="20"/>
              </w:rPr>
              <w:t>6.</w:t>
            </w:r>
          </w:p>
        </w:tc>
        <w:tc>
          <w:tcPr>
            <w:tcW w:w="1442" w:type="dxa"/>
          </w:tcPr>
          <w:p w14:paraId="5D56E1C8" w14:textId="794E867C" w:rsidR="0049507D" w:rsidRDefault="00670168" w:rsidP="00E2489E">
            <w:pPr>
              <w:spacing w:line="240" w:lineRule="auto"/>
              <w:ind w:left="0" w:firstLine="0"/>
              <w:rPr>
                <w:sz w:val="20"/>
                <w:szCs w:val="20"/>
              </w:rPr>
            </w:pPr>
            <w:r>
              <w:rPr>
                <w:sz w:val="20"/>
                <w:szCs w:val="20"/>
              </w:rPr>
              <w:t>no_rek</w:t>
            </w:r>
          </w:p>
        </w:tc>
        <w:tc>
          <w:tcPr>
            <w:tcW w:w="1109" w:type="dxa"/>
          </w:tcPr>
          <w:p w14:paraId="69208DB2" w14:textId="14156D96" w:rsidR="0049507D" w:rsidRPr="00930EEE" w:rsidRDefault="00A31B0B" w:rsidP="00E2489E">
            <w:pPr>
              <w:spacing w:line="240" w:lineRule="auto"/>
              <w:ind w:left="0" w:firstLine="0"/>
              <w:rPr>
                <w:sz w:val="20"/>
                <w:szCs w:val="20"/>
              </w:rPr>
            </w:pPr>
            <w:r>
              <w:rPr>
                <w:sz w:val="20"/>
                <w:szCs w:val="20"/>
              </w:rPr>
              <w:t>varchar</w:t>
            </w:r>
          </w:p>
        </w:tc>
        <w:tc>
          <w:tcPr>
            <w:tcW w:w="584" w:type="dxa"/>
          </w:tcPr>
          <w:p w14:paraId="20E8CFEA" w14:textId="1D099CD4" w:rsidR="0049507D" w:rsidRPr="00930EEE" w:rsidRDefault="004E6481" w:rsidP="00E2489E">
            <w:pPr>
              <w:spacing w:line="240" w:lineRule="auto"/>
              <w:ind w:left="0" w:firstLine="0"/>
              <w:rPr>
                <w:sz w:val="20"/>
                <w:szCs w:val="20"/>
              </w:rPr>
            </w:pPr>
            <w:r>
              <w:rPr>
                <w:sz w:val="20"/>
                <w:szCs w:val="20"/>
              </w:rPr>
              <w:t>100</w:t>
            </w:r>
          </w:p>
        </w:tc>
        <w:tc>
          <w:tcPr>
            <w:tcW w:w="1684" w:type="dxa"/>
          </w:tcPr>
          <w:p w14:paraId="1E7D0D37" w14:textId="64ED1C2C" w:rsidR="0049507D" w:rsidRPr="00930EEE" w:rsidRDefault="004E6481" w:rsidP="00E2489E">
            <w:pPr>
              <w:spacing w:line="240" w:lineRule="auto"/>
              <w:ind w:left="0" w:firstLine="0"/>
              <w:rPr>
                <w:sz w:val="20"/>
                <w:szCs w:val="20"/>
              </w:rPr>
            </w:pPr>
            <w:r>
              <w:rPr>
                <w:sz w:val="20"/>
                <w:szCs w:val="20"/>
              </w:rPr>
              <w:t>Nomor rekening</w:t>
            </w:r>
          </w:p>
        </w:tc>
      </w:tr>
      <w:tr w:rsidR="0049507D" w:rsidRPr="00930EEE" w14:paraId="0C51A248" w14:textId="77777777" w:rsidTr="001F49B5">
        <w:tc>
          <w:tcPr>
            <w:tcW w:w="486" w:type="dxa"/>
          </w:tcPr>
          <w:p w14:paraId="05F15D88" w14:textId="77777777" w:rsidR="0049507D" w:rsidRDefault="0049507D" w:rsidP="00E2489E">
            <w:pPr>
              <w:spacing w:line="240" w:lineRule="auto"/>
              <w:ind w:left="0" w:firstLine="0"/>
              <w:rPr>
                <w:sz w:val="20"/>
                <w:szCs w:val="20"/>
              </w:rPr>
            </w:pPr>
            <w:r>
              <w:rPr>
                <w:sz w:val="20"/>
                <w:szCs w:val="20"/>
              </w:rPr>
              <w:t>7.</w:t>
            </w:r>
          </w:p>
        </w:tc>
        <w:tc>
          <w:tcPr>
            <w:tcW w:w="1442" w:type="dxa"/>
          </w:tcPr>
          <w:p w14:paraId="179DCBD4" w14:textId="6A1225DF" w:rsidR="0049507D" w:rsidRDefault="00670168" w:rsidP="00E2489E">
            <w:pPr>
              <w:spacing w:line="240" w:lineRule="auto"/>
              <w:ind w:left="0" w:firstLine="0"/>
              <w:rPr>
                <w:sz w:val="20"/>
                <w:szCs w:val="20"/>
              </w:rPr>
            </w:pPr>
            <w:r>
              <w:rPr>
                <w:sz w:val="20"/>
                <w:szCs w:val="20"/>
              </w:rPr>
              <w:t>id_jenisrek</w:t>
            </w:r>
          </w:p>
        </w:tc>
        <w:tc>
          <w:tcPr>
            <w:tcW w:w="1109" w:type="dxa"/>
          </w:tcPr>
          <w:p w14:paraId="1BA137F2" w14:textId="1477C61A" w:rsidR="0049507D" w:rsidRPr="00930EEE" w:rsidRDefault="0074763E" w:rsidP="00E2489E">
            <w:pPr>
              <w:spacing w:line="240" w:lineRule="auto"/>
              <w:ind w:left="0" w:firstLine="0"/>
              <w:rPr>
                <w:sz w:val="20"/>
                <w:szCs w:val="20"/>
              </w:rPr>
            </w:pPr>
            <w:r>
              <w:rPr>
                <w:sz w:val="20"/>
                <w:szCs w:val="20"/>
              </w:rPr>
              <w:t>I</w:t>
            </w:r>
            <w:r w:rsidR="00670168">
              <w:rPr>
                <w:sz w:val="20"/>
                <w:szCs w:val="20"/>
              </w:rPr>
              <w:t>nt</w:t>
            </w:r>
          </w:p>
        </w:tc>
        <w:tc>
          <w:tcPr>
            <w:tcW w:w="584" w:type="dxa"/>
          </w:tcPr>
          <w:p w14:paraId="12EBEDAC" w14:textId="14D23BB9" w:rsidR="0049507D" w:rsidRPr="00930EEE" w:rsidRDefault="004E6481" w:rsidP="00E2489E">
            <w:pPr>
              <w:spacing w:line="240" w:lineRule="auto"/>
              <w:ind w:left="0" w:firstLine="0"/>
              <w:rPr>
                <w:sz w:val="20"/>
                <w:szCs w:val="20"/>
              </w:rPr>
            </w:pPr>
            <w:r>
              <w:rPr>
                <w:sz w:val="20"/>
                <w:szCs w:val="20"/>
              </w:rPr>
              <w:t>5</w:t>
            </w:r>
          </w:p>
        </w:tc>
        <w:tc>
          <w:tcPr>
            <w:tcW w:w="1684" w:type="dxa"/>
          </w:tcPr>
          <w:p w14:paraId="0009A027" w14:textId="5D887CAD" w:rsidR="0049507D" w:rsidRPr="00930EEE" w:rsidRDefault="004E6481" w:rsidP="00E2489E">
            <w:pPr>
              <w:spacing w:line="240" w:lineRule="auto"/>
              <w:ind w:left="0" w:firstLine="0"/>
              <w:rPr>
                <w:sz w:val="20"/>
                <w:szCs w:val="20"/>
              </w:rPr>
            </w:pPr>
            <w:r>
              <w:rPr>
                <w:sz w:val="20"/>
                <w:szCs w:val="20"/>
              </w:rPr>
              <w:t>Jenis rekening</w:t>
            </w:r>
          </w:p>
        </w:tc>
      </w:tr>
      <w:tr w:rsidR="0049507D" w:rsidRPr="00930EEE" w14:paraId="220B26E0" w14:textId="77777777" w:rsidTr="001F49B5">
        <w:tc>
          <w:tcPr>
            <w:tcW w:w="486" w:type="dxa"/>
          </w:tcPr>
          <w:p w14:paraId="32CB5AC8" w14:textId="77777777" w:rsidR="0049507D" w:rsidRDefault="0049507D" w:rsidP="00E2489E">
            <w:pPr>
              <w:spacing w:line="240" w:lineRule="auto"/>
              <w:ind w:left="0" w:firstLine="0"/>
              <w:rPr>
                <w:sz w:val="20"/>
                <w:szCs w:val="20"/>
              </w:rPr>
            </w:pPr>
            <w:r>
              <w:rPr>
                <w:sz w:val="20"/>
                <w:szCs w:val="20"/>
              </w:rPr>
              <w:t xml:space="preserve">8. </w:t>
            </w:r>
          </w:p>
        </w:tc>
        <w:tc>
          <w:tcPr>
            <w:tcW w:w="1442" w:type="dxa"/>
          </w:tcPr>
          <w:p w14:paraId="3E667BBF" w14:textId="26E30F04" w:rsidR="0049507D" w:rsidRDefault="00670168" w:rsidP="00E2489E">
            <w:pPr>
              <w:spacing w:line="240" w:lineRule="auto"/>
              <w:ind w:left="0" w:firstLine="0"/>
              <w:rPr>
                <w:sz w:val="20"/>
                <w:szCs w:val="20"/>
              </w:rPr>
            </w:pPr>
            <w:r>
              <w:rPr>
                <w:sz w:val="20"/>
                <w:szCs w:val="20"/>
              </w:rPr>
              <w:t>id_tim</w:t>
            </w:r>
          </w:p>
        </w:tc>
        <w:tc>
          <w:tcPr>
            <w:tcW w:w="1109" w:type="dxa"/>
          </w:tcPr>
          <w:p w14:paraId="7CA634E3" w14:textId="6727245F" w:rsidR="0049507D" w:rsidRPr="00930EEE" w:rsidRDefault="00670168" w:rsidP="00E2489E">
            <w:pPr>
              <w:spacing w:line="240" w:lineRule="auto"/>
              <w:ind w:left="0" w:firstLine="0"/>
              <w:rPr>
                <w:sz w:val="20"/>
                <w:szCs w:val="20"/>
              </w:rPr>
            </w:pPr>
            <w:r>
              <w:rPr>
                <w:sz w:val="20"/>
                <w:szCs w:val="20"/>
              </w:rPr>
              <w:t>int</w:t>
            </w:r>
          </w:p>
        </w:tc>
        <w:tc>
          <w:tcPr>
            <w:tcW w:w="584" w:type="dxa"/>
          </w:tcPr>
          <w:p w14:paraId="0F47D4E4" w14:textId="6049DF5A" w:rsidR="0049507D" w:rsidRPr="00930EEE" w:rsidRDefault="004E6481" w:rsidP="00E2489E">
            <w:pPr>
              <w:spacing w:line="240" w:lineRule="auto"/>
              <w:ind w:left="0" w:firstLine="0"/>
              <w:rPr>
                <w:sz w:val="20"/>
                <w:szCs w:val="20"/>
              </w:rPr>
            </w:pPr>
            <w:r>
              <w:rPr>
                <w:sz w:val="20"/>
                <w:szCs w:val="20"/>
              </w:rPr>
              <w:t>5</w:t>
            </w:r>
          </w:p>
        </w:tc>
        <w:tc>
          <w:tcPr>
            <w:tcW w:w="1684" w:type="dxa"/>
          </w:tcPr>
          <w:p w14:paraId="51BEDC02" w14:textId="7ED47BFC" w:rsidR="0049507D" w:rsidRPr="00930EEE" w:rsidRDefault="004E6481" w:rsidP="00E2489E">
            <w:pPr>
              <w:spacing w:line="240" w:lineRule="auto"/>
              <w:ind w:left="0" w:firstLine="0"/>
              <w:rPr>
                <w:sz w:val="20"/>
                <w:szCs w:val="20"/>
              </w:rPr>
            </w:pPr>
            <w:r>
              <w:rPr>
                <w:sz w:val="20"/>
                <w:szCs w:val="20"/>
              </w:rPr>
              <w:t>Id tim</w:t>
            </w:r>
          </w:p>
        </w:tc>
      </w:tr>
      <w:tr w:rsidR="0049507D" w:rsidRPr="00930EEE" w14:paraId="7A4A1243" w14:textId="77777777" w:rsidTr="001F49B5">
        <w:tc>
          <w:tcPr>
            <w:tcW w:w="486" w:type="dxa"/>
          </w:tcPr>
          <w:p w14:paraId="20DF134D" w14:textId="77777777" w:rsidR="0049507D" w:rsidRDefault="0049507D" w:rsidP="00E2489E">
            <w:pPr>
              <w:spacing w:line="240" w:lineRule="auto"/>
              <w:ind w:left="0" w:firstLine="0"/>
              <w:rPr>
                <w:sz w:val="20"/>
                <w:szCs w:val="20"/>
              </w:rPr>
            </w:pPr>
            <w:r>
              <w:rPr>
                <w:sz w:val="20"/>
                <w:szCs w:val="20"/>
              </w:rPr>
              <w:t>9.</w:t>
            </w:r>
          </w:p>
        </w:tc>
        <w:tc>
          <w:tcPr>
            <w:tcW w:w="1442" w:type="dxa"/>
          </w:tcPr>
          <w:p w14:paraId="28F44618" w14:textId="559DC253" w:rsidR="0049507D" w:rsidRDefault="00670168" w:rsidP="00E2489E">
            <w:pPr>
              <w:spacing w:line="240" w:lineRule="auto"/>
              <w:ind w:left="0" w:firstLine="0"/>
              <w:rPr>
                <w:sz w:val="20"/>
                <w:szCs w:val="20"/>
              </w:rPr>
            </w:pPr>
            <w:r>
              <w:rPr>
                <w:sz w:val="20"/>
                <w:szCs w:val="20"/>
              </w:rPr>
              <w:t>no_lisensi</w:t>
            </w:r>
          </w:p>
        </w:tc>
        <w:tc>
          <w:tcPr>
            <w:tcW w:w="1109" w:type="dxa"/>
          </w:tcPr>
          <w:p w14:paraId="3E31C762" w14:textId="19B6A798" w:rsidR="0049507D" w:rsidRDefault="007E2CE0" w:rsidP="00E2489E">
            <w:pPr>
              <w:spacing w:line="240" w:lineRule="auto"/>
              <w:ind w:left="0" w:firstLine="0"/>
              <w:rPr>
                <w:sz w:val="20"/>
                <w:szCs w:val="20"/>
              </w:rPr>
            </w:pPr>
            <w:r>
              <w:rPr>
                <w:sz w:val="20"/>
                <w:szCs w:val="20"/>
              </w:rPr>
              <w:t>V</w:t>
            </w:r>
            <w:r w:rsidR="00A31B0B">
              <w:rPr>
                <w:sz w:val="20"/>
                <w:szCs w:val="20"/>
              </w:rPr>
              <w:t>archar</w:t>
            </w:r>
          </w:p>
        </w:tc>
        <w:tc>
          <w:tcPr>
            <w:tcW w:w="584" w:type="dxa"/>
          </w:tcPr>
          <w:p w14:paraId="16BACB14" w14:textId="521797F4" w:rsidR="0049507D" w:rsidRDefault="004E6481" w:rsidP="00E2489E">
            <w:pPr>
              <w:spacing w:line="240" w:lineRule="auto"/>
              <w:ind w:left="0" w:firstLine="0"/>
              <w:rPr>
                <w:sz w:val="20"/>
                <w:szCs w:val="20"/>
              </w:rPr>
            </w:pPr>
            <w:r>
              <w:rPr>
                <w:sz w:val="20"/>
                <w:szCs w:val="20"/>
              </w:rPr>
              <w:t>100</w:t>
            </w:r>
          </w:p>
        </w:tc>
        <w:tc>
          <w:tcPr>
            <w:tcW w:w="1684" w:type="dxa"/>
          </w:tcPr>
          <w:p w14:paraId="170D74E4" w14:textId="6EFBB975" w:rsidR="0049507D" w:rsidRDefault="004E6481" w:rsidP="00E2489E">
            <w:pPr>
              <w:spacing w:line="240" w:lineRule="auto"/>
              <w:ind w:left="0" w:firstLine="0"/>
              <w:rPr>
                <w:sz w:val="20"/>
                <w:szCs w:val="20"/>
              </w:rPr>
            </w:pPr>
            <w:r>
              <w:rPr>
                <w:sz w:val="20"/>
                <w:szCs w:val="20"/>
              </w:rPr>
              <w:t>Nomor lisensi</w:t>
            </w:r>
          </w:p>
        </w:tc>
      </w:tr>
      <w:tr w:rsidR="00670168" w:rsidRPr="00930EEE" w14:paraId="64DB0B57" w14:textId="77777777" w:rsidTr="001F49B5">
        <w:tc>
          <w:tcPr>
            <w:tcW w:w="486" w:type="dxa"/>
          </w:tcPr>
          <w:p w14:paraId="4A4CD41D" w14:textId="03082670" w:rsidR="00670168" w:rsidRDefault="00670168" w:rsidP="00E2489E">
            <w:pPr>
              <w:spacing w:line="240" w:lineRule="auto"/>
              <w:ind w:left="0" w:firstLine="0"/>
              <w:rPr>
                <w:sz w:val="20"/>
                <w:szCs w:val="20"/>
              </w:rPr>
            </w:pPr>
            <w:r>
              <w:rPr>
                <w:sz w:val="20"/>
                <w:szCs w:val="20"/>
              </w:rPr>
              <w:t>10.</w:t>
            </w:r>
          </w:p>
        </w:tc>
        <w:tc>
          <w:tcPr>
            <w:tcW w:w="1442" w:type="dxa"/>
          </w:tcPr>
          <w:p w14:paraId="00723D7F" w14:textId="0F4F28CE" w:rsidR="00670168" w:rsidRDefault="0074763E" w:rsidP="00E2489E">
            <w:pPr>
              <w:spacing w:line="240" w:lineRule="auto"/>
              <w:ind w:left="0" w:firstLine="0"/>
              <w:rPr>
                <w:sz w:val="20"/>
                <w:szCs w:val="20"/>
              </w:rPr>
            </w:pPr>
            <w:r>
              <w:rPr>
                <w:sz w:val="20"/>
                <w:szCs w:val="20"/>
              </w:rPr>
              <w:t>N</w:t>
            </w:r>
            <w:r w:rsidR="00670168">
              <w:rPr>
                <w:sz w:val="20"/>
                <w:szCs w:val="20"/>
              </w:rPr>
              <w:t>pwp</w:t>
            </w:r>
          </w:p>
        </w:tc>
        <w:tc>
          <w:tcPr>
            <w:tcW w:w="1109" w:type="dxa"/>
          </w:tcPr>
          <w:p w14:paraId="39ADE643" w14:textId="5DFD6DC8" w:rsidR="00670168" w:rsidRDefault="007E2CE0" w:rsidP="00E2489E">
            <w:pPr>
              <w:spacing w:line="240" w:lineRule="auto"/>
              <w:ind w:left="0" w:firstLine="0"/>
              <w:rPr>
                <w:sz w:val="20"/>
                <w:szCs w:val="20"/>
              </w:rPr>
            </w:pPr>
            <w:r>
              <w:rPr>
                <w:sz w:val="20"/>
                <w:szCs w:val="20"/>
              </w:rPr>
              <w:t>V</w:t>
            </w:r>
            <w:r w:rsidR="00A31B0B">
              <w:rPr>
                <w:sz w:val="20"/>
                <w:szCs w:val="20"/>
              </w:rPr>
              <w:t>archar</w:t>
            </w:r>
          </w:p>
        </w:tc>
        <w:tc>
          <w:tcPr>
            <w:tcW w:w="584" w:type="dxa"/>
          </w:tcPr>
          <w:p w14:paraId="5F6769DD" w14:textId="3A6B73FB" w:rsidR="00670168" w:rsidRDefault="004E6481" w:rsidP="00E2489E">
            <w:pPr>
              <w:spacing w:line="240" w:lineRule="auto"/>
              <w:ind w:left="0" w:firstLine="0"/>
              <w:rPr>
                <w:sz w:val="20"/>
                <w:szCs w:val="20"/>
              </w:rPr>
            </w:pPr>
            <w:r>
              <w:rPr>
                <w:sz w:val="20"/>
                <w:szCs w:val="20"/>
              </w:rPr>
              <w:t>255</w:t>
            </w:r>
          </w:p>
        </w:tc>
        <w:tc>
          <w:tcPr>
            <w:tcW w:w="1684" w:type="dxa"/>
          </w:tcPr>
          <w:p w14:paraId="1D551A34" w14:textId="5E928E74" w:rsidR="00670168" w:rsidRDefault="004E6481" w:rsidP="00E2489E">
            <w:pPr>
              <w:spacing w:line="240" w:lineRule="auto"/>
              <w:ind w:left="0" w:firstLine="0"/>
              <w:rPr>
                <w:sz w:val="20"/>
                <w:szCs w:val="20"/>
              </w:rPr>
            </w:pPr>
            <w:r>
              <w:rPr>
                <w:sz w:val="20"/>
                <w:szCs w:val="20"/>
              </w:rPr>
              <w:t>NPWP</w:t>
            </w:r>
          </w:p>
        </w:tc>
      </w:tr>
    </w:tbl>
    <w:p w14:paraId="22E35CA1" w14:textId="2233762F" w:rsidR="0049507D" w:rsidRPr="00E2489E" w:rsidRDefault="001F49B5" w:rsidP="00C2106F">
      <w:pPr>
        <w:ind w:left="1070" w:firstLine="0"/>
      </w:pPr>
      <w:r w:rsidRPr="00E2489E">
        <w:t>Tabel 4.</w:t>
      </w:r>
      <w:r w:rsidR="00C2106F" w:rsidRPr="00E2489E">
        <w:t>5</w:t>
      </w:r>
      <w:r w:rsidRPr="00E2489E">
        <w:t xml:space="preserve"> merupakan implementasi tabel </w:t>
      </w:r>
      <w:r w:rsidR="00587239" w:rsidRPr="00E2489E">
        <w:t>anggota</w:t>
      </w:r>
      <w:r w:rsidRPr="00E2489E">
        <w:t xml:space="preserve"> yang berisi </w:t>
      </w:r>
      <w:r w:rsidR="006F78F5" w:rsidRPr="00E2489E">
        <w:t xml:space="preserve">id_anggota </w:t>
      </w:r>
      <w:r w:rsidRPr="00E2489E">
        <w:t xml:space="preserve">sebagai primarykey, </w:t>
      </w:r>
      <w:r w:rsidR="00C223C5" w:rsidRPr="00E2489E">
        <w:t>nama_anggota, no_id_anggota, id_jenisid, id_pangkat, no_rek, id_jenisrek, id_tim, no_lisensi, dan npwp.</w:t>
      </w:r>
    </w:p>
    <w:p w14:paraId="1F78B096" w14:textId="02E431D0" w:rsidR="00ED1FDB" w:rsidRDefault="00ED1FDB" w:rsidP="00ED1FDB">
      <w:pPr>
        <w:pStyle w:val="Heading4"/>
      </w:pPr>
      <w:r>
        <w:t>Tabel surat tugas</w:t>
      </w:r>
    </w:p>
    <w:p w14:paraId="27B8BAF3" w14:textId="4CA6494E" w:rsidR="0022371D" w:rsidRPr="006D7D05" w:rsidRDefault="006D7D05" w:rsidP="00E2489E">
      <w:pPr>
        <w:ind w:left="1070" w:firstLine="370"/>
      </w:pPr>
      <w:r>
        <w:t xml:space="preserve">Implementasi tabel </w:t>
      </w:r>
      <w:r w:rsidR="0092364A">
        <w:t>surat tugas</w:t>
      </w:r>
      <w:r>
        <w:t xml:space="preserve"> dapat dilihat pada tabel 4.</w:t>
      </w:r>
      <w:r w:rsidR="00DF23D4">
        <w:t>6</w:t>
      </w:r>
      <w:r>
        <w:t>.</w:t>
      </w:r>
    </w:p>
    <w:p w14:paraId="5753622E" w14:textId="50149307" w:rsidR="00322128" w:rsidRDefault="00322128" w:rsidP="00925D73">
      <w:pPr>
        <w:pStyle w:val="Caption"/>
        <w:jc w:val="center"/>
        <w:rPr>
          <w:color w:val="000000" w:themeColor="text1"/>
          <w:sz w:val="20"/>
          <w:szCs w:val="20"/>
        </w:rPr>
      </w:pPr>
      <w:bookmarkStart w:id="196" w:name="_Toc132706595"/>
      <w:r w:rsidRPr="00F94950">
        <w:rPr>
          <w:color w:val="000000" w:themeColor="text1"/>
          <w:sz w:val="20"/>
          <w:szCs w:val="20"/>
        </w:rPr>
        <w:t xml:space="preserve">Tabel </w:t>
      </w:r>
      <w:r w:rsidR="001F6EFA">
        <w:rPr>
          <w:color w:val="000000" w:themeColor="text1"/>
          <w:sz w:val="20"/>
          <w:szCs w:val="20"/>
        </w:rPr>
        <w:t>4</w:t>
      </w:r>
      <w:r w:rsidR="00EE333E" w:rsidRPr="00F94950">
        <w:rPr>
          <w:color w:val="000000" w:themeColor="text1"/>
          <w:sz w:val="20"/>
          <w:szCs w:val="20"/>
        </w:rPr>
        <w:t>.</w:t>
      </w:r>
      <w:r w:rsidR="00EE333E" w:rsidRPr="00F94950">
        <w:rPr>
          <w:color w:val="000000" w:themeColor="text1"/>
          <w:sz w:val="20"/>
          <w:szCs w:val="20"/>
        </w:rPr>
        <w:fldChar w:fldCharType="begin"/>
      </w:r>
      <w:r w:rsidR="00EE333E" w:rsidRPr="00F94950">
        <w:rPr>
          <w:color w:val="000000" w:themeColor="text1"/>
          <w:sz w:val="20"/>
          <w:szCs w:val="20"/>
        </w:rPr>
        <w:instrText xml:space="preserve"> SEQ Tabel \* ARABIC \s 1 </w:instrText>
      </w:r>
      <w:r w:rsidR="00EE333E" w:rsidRPr="00F94950">
        <w:rPr>
          <w:color w:val="000000" w:themeColor="text1"/>
          <w:sz w:val="20"/>
          <w:szCs w:val="20"/>
        </w:rPr>
        <w:fldChar w:fldCharType="separate"/>
      </w:r>
      <w:r w:rsidR="003D442F">
        <w:rPr>
          <w:noProof/>
          <w:color w:val="000000" w:themeColor="text1"/>
          <w:sz w:val="20"/>
          <w:szCs w:val="20"/>
        </w:rPr>
        <w:t>6</w:t>
      </w:r>
      <w:r w:rsidR="00EE333E" w:rsidRPr="00F94950">
        <w:rPr>
          <w:color w:val="000000" w:themeColor="text1"/>
          <w:sz w:val="20"/>
          <w:szCs w:val="20"/>
        </w:rPr>
        <w:fldChar w:fldCharType="end"/>
      </w:r>
      <w:r w:rsidRPr="00F94950">
        <w:rPr>
          <w:color w:val="000000" w:themeColor="text1"/>
          <w:sz w:val="20"/>
          <w:szCs w:val="20"/>
        </w:rPr>
        <w:t xml:space="preserve"> Tabel surat tugas</w:t>
      </w:r>
      <w:bookmarkEnd w:id="196"/>
    </w:p>
    <w:tbl>
      <w:tblPr>
        <w:tblStyle w:val="TableGrid0"/>
        <w:tblW w:w="0" w:type="auto"/>
        <w:tblInd w:w="360" w:type="dxa"/>
        <w:tblLayout w:type="fixed"/>
        <w:tblLook w:val="04A0" w:firstRow="1" w:lastRow="0" w:firstColumn="1" w:lastColumn="0" w:noHBand="0" w:noVBand="1"/>
      </w:tblPr>
      <w:tblGrid>
        <w:gridCol w:w="628"/>
        <w:gridCol w:w="1559"/>
        <w:gridCol w:w="992"/>
        <w:gridCol w:w="567"/>
        <w:gridCol w:w="1559"/>
      </w:tblGrid>
      <w:tr w:rsidR="005C5188" w:rsidRPr="00930EEE" w14:paraId="28E70F38" w14:textId="77777777" w:rsidTr="00E2489E">
        <w:tc>
          <w:tcPr>
            <w:tcW w:w="628" w:type="dxa"/>
          </w:tcPr>
          <w:p w14:paraId="5B46AD67" w14:textId="77777777" w:rsidR="00E76633" w:rsidRPr="00930EEE" w:rsidRDefault="00E76633" w:rsidP="00E2489E">
            <w:pPr>
              <w:spacing w:line="240" w:lineRule="auto"/>
              <w:ind w:left="0" w:firstLine="0"/>
              <w:jc w:val="center"/>
              <w:rPr>
                <w:b/>
                <w:bCs/>
                <w:color w:val="000000" w:themeColor="text1"/>
                <w:sz w:val="20"/>
                <w:szCs w:val="20"/>
              </w:rPr>
            </w:pPr>
            <w:r>
              <w:rPr>
                <w:b/>
                <w:bCs/>
                <w:color w:val="000000" w:themeColor="text1"/>
                <w:sz w:val="20"/>
                <w:szCs w:val="20"/>
              </w:rPr>
              <w:t>No</w:t>
            </w:r>
          </w:p>
        </w:tc>
        <w:tc>
          <w:tcPr>
            <w:tcW w:w="1559" w:type="dxa"/>
          </w:tcPr>
          <w:p w14:paraId="41774240" w14:textId="77777777" w:rsidR="00E76633" w:rsidRPr="00930EEE" w:rsidRDefault="00E76633" w:rsidP="00E2489E">
            <w:pPr>
              <w:spacing w:line="240" w:lineRule="auto"/>
              <w:ind w:left="0" w:firstLine="0"/>
              <w:jc w:val="center"/>
              <w:rPr>
                <w:b/>
                <w:bCs/>
                <w:color w:val="000000" w:themeColor="text1"/>
                <w:sz w:val="20"/>
                <w:szCs w:val="20"/>
              </w:rPr>
            </w:pPr>
            <w:r w:rsidRPr="00930EEE">
              <w:rPr>
                <w:b/>
                <w:bCs/>
                <w:color w:val="000000" w:themeColor="text1"/>
                <w:sz w:val="20"/>
                <w:szCs w:val="20"/>
              </w:rPr>
              <w:t>Nama Field</w:t>
            </w:r>
          </w:p>
        </w:tc>
        <w:tc>
          <w:tcPr>
            <w:tcW w:w="992" w:type="dxa"/>
          </w:tcPr>
          <w:p w14:paraId="1735786E" w14:textId="77777777" w:rsidR="00E76633" w:rsidRPr="00930EEE" w:rsidRDefault="00E76633" w:rsidP="00E2489E">
            <w:pPr>
              <w:spacing w:line="240" w:lineRule="auto"/>
              <w:ind w:left="0" w:firstLine="0"/>
              <w:jc w:val="center"/>
              <w:rPr>
                <w:b/>
                <w:bCs/>
                <w:color w:val="000000" w:themeColor="text1"/>
                <w:sz w:val="20"/>
                <w:szCs w:val="20"/>
              </w:rPr>
            </w:pPr>
            <w:r w:rsidRPr="00930EEE">
              <w:rPr>
                <w:b/>
                <w:bCs/>
                <w:color w:val="000000" w:themeColor="text1"/>
                <w:sz w:val="20"/>
                <w:szCs w:val="20"/>
              </w:rPr>
              <w:t>Tipe Data</w:t>
            </w:r>
          </w:p>
        </w:tc>
        <w:tc>
          <w:tcPr>
            <w:tcW w:w="567" w:type="dxa"/>
          </w:tcPr>
          <w:p w14:paraId="7959CC01" w14:textId="77777777" w:rsidR="00E76633" w:rsidRPr="00930EEE" w:rsidRDefault="00E76633" w:rsidP="00E2489E">
            <w:pPr>
              <w:spacing w:line="240" w:lineRule="auto"/>
              <w:ind w:left="0" w:firstLine="0"/>
              <w:jc w:val="center"/>
              <w:rPr>
                <w:b/>
                <w:bCs/>
                <w:color w:val="000000" w:themeColor="text1"/>
                <w:sz w:val="20"/>
                <w:szCs w:val="20"/>
              </w:rPr>
            </w:pPr>
            <w:r w:rsidRPr="00930EEE">
              <w:rPr>
                <w:b/>
                <w:bCs/>
                <w:color w:val="000000" w:themeColor="text1"/>
                <w:sz w:val="20"/>
                <w:szCs w:val="20"/>
              </w:rPr>
              <w:t>Size</w:t>
            </w:r>
          </w:p>
        </w:tc>
        <w:tc>
          <w:tcPr>
            <w:tcW w:w="1559" w:type="dxa"/>
          </w:tcPr>
          <w:p w14:paraId="04F43D79" w14:textId="77777777" w:rsidR="00E76633" w:rsidRPr="00930EEE" w:rsidRDefault="00E76633" w:rsidP="00E2489E">
            <w:pPr>
              <w:spacing w:line="240" w:lineRule="auto"/>
              <w:ind w:left="0" w:firstLine="0"/>
              <w:jc w:val="center"/>
              <w:rPr>
                <w:b/>
                <w:bCs/>
                <w:color w:val="000000" w:themeColor="text1"/>
                <w:sz w:val="20"/>
                <w:szCs w:val="20"/>
              </w:rPr>
            </w:pPr>
            <w:r w:rsidRPr="00930EEE">
              <w:rPr>
                <w:b/>
                <w:bCs/>
                <w:color w:val="000000" w:themeColor="text1"/>
                <w:sz w:val="20"/>
                <w:szCs w:val="20"/>
              </w:rPr>
              <w:t>Keterangan</w:t>
            </w:r>
          </w:p>
        </w:tc>
      </w:tr>
      <w:tr w:rsidR="005C5188" w:rsidRPr="00930EEE" w14:paraId="2EEF33AF" w14:textId="77777777" w:rsidTr="00E2489E">
        <w:tc>
          <w:tcPr>
            <w:tcW w:w="628" w:type="dxa"/>
          </w:tcPr>
          <w:p w14:paraId="433F9D07" w14:textId="77777777" w:rsidR="00E76633" w:rsidRPr="00930EEE" w:rsidRDefault="00E76633" w:rsidP="00E2489E">
            <w:pPr>
              <w:spacing w:line="240" w:lineRule="auto"/>
              <w:ind w:left="0" w:firstLine="0"/>
              <w:rPr>
                <w:sz w:val="20"/>
                <w:szCs w:val="20"/>
              </w:rPr>
            </w:pPr>
            <w:r>
              <w:rPr>
                <w:sz w:val="20"/>
                <w:szCs w:val="20"/>
              </w:rPr>
              <w:t>1.</w:t>
            </w:r>
          </w:p>
        </w:tc>
        <w:tc>
          <w:tcPr>
            <w:tcW w:w="1559" w:type="dxa"/>
          </w:tcPr>
          <w:p w14:paraId="7A77EC88" w14:textId="11FF76BF" w:rsidR="00E76633" w:rsidRPr="00930EEE" w:rsidRDefault="001620FE" w:rsidP="00E2489E">
            <w:pPr>
              <w:spacing w:line="240" w:lineRule="auto"/>
              <w:ind w:left="0" w:firstLine="0"/>
              <w:rPr>
                <w:sz w:val="20"/>
                <w:szCs w:val="20"/>
              </w:rPr>
            </w:pPr>
            <w:r>
              <w:rPr>
                <w:sz w:val="20"/>
                <w:szCs w:val="20"/>
              </w:rPr>
              <w:t>id_st</w:t>
            </w:r>
          </w:p>
        </w:tc>
        <w:tc>
          <w:tcPr>
            <w:tcW w:w="992" w:type="dxa"/>
          </w:tcPr>
          <w:p w14:paraId="65BA1930" w14:textId="1152CA83" w:rsidR="00E76633" w:rsidRPr="00930EEE" w:rsidRDefault="007E2CE0" w:rsidP="00E2489E">
            <w:pPr>
              <w:spacing w:line="240" w:lineRule="auto"/>
              <w:ind w:left="0" w:firstLine="0"/>
              <w:rPr>
                <w:sz w:val="20"/>
                <w:szCs w:val="20"/>
              </w:rPr>
            </w:pPr>
            <w:r>
              <w:rPr>
                <w:sz w:val="20"/>
                <w:szCs w:val="20"/>
              </w:rPr>
              <w:t>I</w:t>
            </w:r>
            <w:r w:rsidR="001620FE">
              <w:rPr>
                <w:sz w:val="20"/>
                <w:szCs w:val="20"/>
              </w:rPr>
              <w:t>nt</w:t>
            </w:r>
          </w:p>
        </w:tc>
        <w:tc>
          <w:tcPr>
            <w:tcW w:w="567" w:type="dxa"/>
          </w:tcPr>
          <w:p w14:paraId="2F6522FA" w14:textId="661A303D" w:rsidR="00E76633" w:rsidRPr="00930EEE" w:rsidRDefault="001E63EE" w:rsidP="00E2489E">
            <w:pPr>
              <w:spacing w:line="240" w:lineRule="auto"/>
              <w:ind w:left="0" w:firstLine="0"/>
              <w:rPr>
                <w:sz w:val="20"/>
                <w:szCs w:val="20"/>
              </w:rPr>
            </w:pPr>
            <w:r>
              <w:rPr>
                <w:sz w:val="20"/>
                <w:szCs w:val="20"/>
              </w:rPr>
              <w:t>5</w:t>
            </w:r>
          </w:p>
        </w:tc>
        <w:tc>
          <w:tcPr>
            <w:tcW w:w="1559" w:type="dxa"/>
          </w:tcPr>
          <w:p w14:paraId="55FB90CF" w14:textId="0E80E426" w:rsidR="00E76633" w:rsidRPr="00930EEE" w:rsidRDefault="002C00F9" w:rsidP="00E2489E">
            <w:pPr>
              <w:spacing w:line="240" w:lineRule="auto"/>
              <w:ind w:left="0" w:firstLine="0"/>
              <w:rPr>
                <w:sz w:val="20"/>
                <w:szCs w:val="20"/>
              </w:rPr>
            </w:pPr>
            <w:r>
              <w:rPr>
                <w:sz w:val="20"/>
                <w:szCs w:val="20"/>
              </w:rPr>
              <w:t>Auto increment</w:t>
            </w:r>
          </w:p>
        </w:tc>
      </w:tr>
      <w:tr w:rsidR="005C5188" w:rsidRPr="00930EEE" w14:paraId="4E9F49CC" w14:textId="77777777" w:rsidTr="00E2489E">
        <w:tc>
          <w:tcPr>
            <w:tcW w:w="628" w:type="dxa"/>
          </w:tcPr>
          <w:p w14:paraId="299E9C4A" w14:textId="77777777" w:rsidR="00E76633" w:rsidRPr="00930EEE" w:rsidRDefault="00E76633" w:rsidP="00E2489E">
            <w:pPr>
              <w:spacing w:line="240" w:lineRule="auto"/>
              <w:ind w:left="0" w:firstLine="0"/>
              <w:rPr>
                <w:sz w:val="20"/>
                <w:szCs w:val="20"/>
              </w:rPr>
            </w:pPr>
            <w:r>
              <w:rPr>
                <w:sz w:val="20"/>
                <w:szCs w:val="20"/>
              </w:rPr>
              <w:t>2.</w:t>
            </w:r>
          </w:p>
        </w:tc>
        <w:tc>
          <w:tcPr>
            <w:tcW w:w="1559" w:type="dxa"/>
          </w:tcPr>
          <w:p w14:paraId="44DE82F2" w14:textId="4F4BA07B" w:rsidR="00E76633" w:rsidRPr="00930EEE" w:rsidRDefault="001620FE" w:rsidP="00E2489E">
            <w:pPr>
              <w:spacing w:line="240" w:lineRule="auto"/>
              <w:ind w:left="0" w:firstLine="0"/>
              <w:rPr>
                <w:sz w:val="20"/>
                <w:szCs w:val="20"/>
              </w:rPr>
            </w:pPr>
            <w:r>
              <w:rPr>
                <w:sz w:val="20"/>
                <w:szCs w:val="20"/>
              </w:rPr>
              <w:t>tgl_st</w:t>
            </w:r>
          </w:p>
        </w:tc>
        <w:tc>
          <w:tcPr>
            <w:tcW w:w="992" w:type="dxa"/>
          </w:tcPr>
          <w:p w14:paraId="2752635E" w14:textId="349CB5AC" w:rsidR="00E76633" w:rsidRPr="00930EEE" w:rsidRDefault="007E2CE0" w:rsidP="00E2489E">
            <w:pPr>
              <w:spacing w:line="240" w:lineRule="auto"/>
              <w:ind w:left="0" w:firstLine="0"/>
              <w:rPr>
                <w:sz w:val="20"/>
                <w:szCs w:val="20"/>
              </w:rPr>
            </w:pPr>
            <w:r>
              <w:rPr>
                <w:sz w:val="20"/>
                <w:szCs w:val="20"/>
              </w:rPr>
              <w:t>D</w:t>
            </w:r>
            <w:r w:rsidR="001620FE">
              <w:rPr>
                <w:sz w:val="20"/>
                <w:szCs w:val="20"/>
              </w:rPr>
              <w:t>ate</w:t>
            </w:r>
          </w:p>
        </w:tc>
        <w:tc>
          <w:tcPr>
            <w:tcW w:w="567" w:type="dxa"/>
          </w:tcPr>
          <w:p w14:paraId="1EBAE4BE" w14:textId="78BD8BC6" w:rsidR="00E76633" w:rsidRPr="00930EEE" w:rsidRDefault="00E76633" w:rsidP="00E2489E">
            <w:pPr>
              <w:spacing w:line="240" w:lineRule="auto"/>
              <w:ind w:left="0" w:firstLine="0"/>
              <w:rPr>
                <w:sz w:val="20"/>
                <w:szCs w:val="20"/>
              </w:rPr>
            </w:pPr>
          </w:p>
        </w:tc>
        <w:tc>
          <w:tcPr>
            <w:tcW w:w="1559" w:type="dxa"/>
          </w:tcPr>
          <w:p w14:paraId="02E60D77" w14:textId="5D9E31E0" w:rsidR="00E76633" w:rsidRPr="00930EEE" w:rsidRDefault="001E63EE" w:rsidP="00E2489E">
            <w:pPr>
              <w:spacing w:line="240" w:lineRule="auto"/>
              <w:ind w:left="0" w:firstLine="0"/>
              <w:rPr>
                <w:sz w:val="20"/>
                <w:szCs w:val="20"/>
              </w:rPr>
            </w:pPr>
            <w:r>
              <w:rPr>
                <w:sz w:val="20"/>
                <w:szCs w:val="20"/>
              </w:rPr>
              <w:t>Tanggal surat tugas</w:t>
            </w:r>
          </w:p>
        </w:tc>
      </w:tr>
      <w:tr w:rsidR="005C5188" w:rsidRPr="00930EEE" w14:paraId="7D6FD9F5" w14:textId="77777777" w:rsidTr="00E2489E">
        <w:tc>
          <w:tcPr>
            <w:tcW w:w="628" w:type="dxa"/>
          </w:tcPr>
          <w:p w14:paraId="4FDF0076" w14:textId="77777777" w:rsidR="00E76633" w:rsidRPr="00930EEE" w:rsidRDefault="00E76633" w:rsidP="00E2489E">
            <w:pPr>
              <w:spacing w:line="240" w:lineRule="auto"/>
              <w:ind w:left="0" w:firstLine="0"/>
              <w:rPr>
                <w:sz w:val="20"/>
                <w:szCs w:val="20"/>
              </w:rPr>
            </w:pPr>
            <w:r>
              <w:rPr>
                <w:sz w:val="20"/>
                <w:szCs w:val="20"/>
              </w:rPr>
              <w:t>3.</w:t>
            </w:r>
          </w:p>
        </w:tc>
        <w:tc>
          <w:tcPr>
            <w:tcW w:w="1559" w:type="dxa"/>
          </w:tcPr>
          <w:p w14:paraId="3921882F" w14:textId="34E84A1A" w:rsidR="00E76633" w:rsidRPr="00930EEE" w:rsidRDefault="001620FE" w:rsidP="00E2489E">
            <w:pPr>
              <w:spacing w:line="240" w:lineRule="auto"/>
              <w:ind w:left="0" w:firstLine="0"/>
              <w:rPr>
                <w:sz w:val="20"/>
                <w:szCs w:val="20"/>
              </w:rPr>
            </w:pPr>
            <w:r>
              <w:rPr>
                <w:sz w:val="20"/>
                <w:szCs w:val="20"/>
              </w:rPr>
              <w:t>no_st</w:t>
            </w:r>
          </w:p>
        </w:tc>
        <w:tc>
          <w:tcPr>
            <w:tcW w:w="992" w:type="dxa"/>
          </w:tcPr>
          <w:p w14:paraId="56723A54" w14:textId="0DACDCE2" w:rsidR="00E76633" w:rsidRPr="00930EEE" w:rsidRDefault="001E63EE" w:rsidP="00E2489E">
            <w:pPr>
              <w:spacing w:line="240" w:lineRule="auto"/>
              <w:ind w:left="0" w:firstLine="0"/>
              <w:rPr>
                <w:sz w:val="20"/>
                <w:szCs w:val="20"/>
              </w:rPr>
            </w:pPr>
            <w:r>
              <w:rPr>
                <w:sz w:val="20"/>
                <w:szCs w:val="20"/>
              </w:rPr>
              <w:t>varchart</w:t>
            </w:r>
          </w:p>
        </w:tc>
        <w:tc>
          <w:tcPr>
            <w:tcW w:w="567" w:type="dxa"/>
          </w:tcPr>
          <w:p w14:paraId="77349EC0" w14:textId="1B2DC63F" w:rsidR="00E76633" w:rsidRPr="00930EEE" w:rsidRDefault="001E63EE" w:rsidP="00E2489E">
            <w:pPr>
              <w:spacing w:line="240" w:lineRule="auto"/>
              <w:ind w:left="0" w:firstLine="0"/>
              <w:rPr>
                <w:sz w:val="20"/>
                <w:szCs w:val="20"/>
              </w:rPr>
            </w:pPr>
            <w:r>
              <w:rPr>
                <w:sz w:val="20"/>
                <w:szCs w:val="20"/>
              </w:rPr>
              <w:t>255</w:t>
            </w:r>
          </w:p>
        </w:tc>
        <w:tc>
          <w:tcPr>
            <w:tcW w:w="1559" w:type="dxa"/>
          </w:tcPr>
          <w:p w14:paraId="38BB1DB7" w14:textId="71A75496" w:rsidR="00E76633" w:rsidRPr="00930EEE" w:rsidRDefault="001E63EE" w:rsidP="00E2489E">
            <w:pPr>
              <w:spacing w:line="240" w:lineRule="auto"/>
              <w:ind w:left="0" w:firstLine="0"/>
              <w:rPr>
                <w:sz w:val="20"/>
                <w:szCs w:val="20"/>
              </w:rPr>
            </w:pPr>
            <w:r>
              <w:rPr>
                <w:sz w:val="20"/>
                <w:szCs w:val="20"/>
              </w:rPr>
              <w:t>Nomor surat tugas</w:t>
            </w:r>
          </w:p>
        </w:tc>
      </w:tr>
      <w:tr w:rsidR="001E63EE" w:rsidRPr="00930EEE" w14:paraId="174D7D30" w14:textId="77777777" w:rsidTr="00E2489E">
        <w:tc>
          <w:tcPr>
            <w:tcW w:w="628" w:type="dxa"/>
          </w:tcPr>
          <w:p w14:paraId="47097C19" w14:textId="77777777" w:rsidR="00E76633" w:rsidRPr="00930EEE" w:rsidRDefault="00E76633" w:rsidP="00E2489E">
            <w:pPr>
              <w:spacing w:line="240" w:lineRule="auto"/>
              <w:ind w:left="0" w:firstLine="0"/>
              <w:rPr>
                <w:sz w:val="20"/>
                <w:szCs w:val="20"/>
              </w:rPr>
            </w:pPr>
            <w:r>
              <w:rPr>
                <w:sz w:val="20"/>
                <w:szCs w:val="20"/>
              </w:rPr>
              <w:t>4.</w:t>
            </w:r>
          </w:p>
        </w:tc>
        <w:tc>
          <w:tcPr>
            <w:tcW w:w="1559" w:type="dxa"/>
          </w:tcPr>
          <w:p w14:paraId="51EA9ABB" w14:textId="4FAA82AC" w:rsidR="00E76633" w:rsidRDefault="001620FE" w:rsidP="00E2489E">
            <w:pPr>
              <w:spacing w:line="240" w:lineRule="auto"/>
              <w:ind w:left="0" w:firstLine="0"/>
              <w:rPr>
                <w:sz w:val="20"/>
                <w:szCs w:val="20"/>
              </w:rPr>
            </w:pPr>
            <w:r>
              <w:rPr>
                <w:sz w:val="20"/>
                <w:szCs w:val="20"/>
              </w:rPr>
              <w:t>tgl_awal_pelaksanaan</w:t>
            </w:r>
          </w:p>
        </w:tc>
        <w:tc>
          <w:tcPr>
            <w:tcW w:w="992" w:type="dxa"/>
          </w:tcPr>
          <w:p w14:paraId="303ED4FF" w14:textId="3E394E16" w:rsidR="00E76633" w:rsidRPr="00930EEE" w:rsidRDefault="007E2CE0" w:rsidP="00E2489E">
            <w:pPr>
              <w:spacing w:line="240" w:lineRule="auto"/>
              <w:ind w:left="0" w:firstLine="0"/>
              <w:rPr>
                <w:sz w:val="20"/>
                <w:szCs w:val="20"/>
              </w:rPr>
            </w:pPr>
            <w:r>
              <w:rPr>
                <w:sz w:val="20"/>
                <w:szCs w:val="20"/>
              </w:rPr>
              <w:t>D</w:t>
            </w:r>
            <w:r w:rsidR="001620FE">
              <w:rPr>
                <w:sz w:val="20"/>
                <w:szCs w:val="20"/>
              </w:rPr>
              <w:t>ate</w:t>
            </w:r>
          </w:p>
        </w:tc>
        <w:tc>
          <w:tcPr>
            <w:tcW w:w="567" w:type="dxa"/>
          </w:tcPr>
          <w:p w14:paraId="757E050A" w14:textId="218C7BD3" w:rsidR="00E76633" w:rsidRPr="00930EEE" w:rsidRDefault="00E76633" w:rsidP="00E2489E">
            <w:pPr>
              <w:spacing w:line="240" w:lineRule="auto"/>
              <w:ind w:left="0" w:firstLine="0"/>
              <w:rPr>
                <w:sz w:val="20"/>
                <w:szCs w:val="20"/>
              </w:rPr>
            </w:pPr>
          </w:p>
        </w:tc>
        <w:tc>
          <w:tcPr>
            <w:tcW w:w="1559" w:type="dxa"/>
          </w:tcPr>
          <w:p w14:paraId="7E9438A1" w14:textId="39160076" w:rsidR="00E76633" w:rsidRPr="00930EEE" w:rsidRDefault="001E63EE" w:rsidP="00E2489E">
            <w:pPr>
              <w:spacing w:line="240" w:lineRule="auto"/>
              <w:ind w:left="0" w:firstLine="0"/>
              <w:rPr>
                <w:sz w:val="20"/>
                <w:szCs w:val="20"/>
              </w:rPr>
            </w:pPr>
            <w:r>
              <w:rPr>
                <w:sz w:val="20"/>
                <w:szCs w:val="20"/>
              </w:rPr>
              <w:t>Tanggal awal pelaksanaan surat tugas</w:t>
            </w:r>
          </w:p>
        </w:tc>
      </w:tr>
      <w:tr w:rsidR="001E63EE" w:rsidRPr="00930EEE" w14:paraId="45ABEDB4" w14:textId="77777777" w:rsidTr="00E2489E">
        <w:tc>
          <w:tcPr>
            <w:tcW w:w="628" w:type="dxa"/>
          </w:tcPr>
          <w:p w14:paraId="12C8684B" w14:textId="77777777" w:rsidR="00E76633" w:rsidRDefault="00E76633" w:rsidP="00E2489E">
            <w:pPr>
              <w:spacing w:line="240" w:lineRule="auto"/>
              <w:ind w:left="0" w:firstLine="0"/>
              <w:rPr>
                <w:sz w:val="20"/>
                <w:szCs w:val="20"/>
              </w:rPr>
            </w:pPr>
            <w:r>
              <w:rPr>
                <w:sz w:val="20"/>
                <w:szCs w:val="20"/>
              </w:rPr>
              <w:t>5.</w:t>
            </w:r>
          </w:p>
        </w:tc>
        <w:tc>
          <w:tcPr>
            <w:tcW w:w="1559" w:type="dxa"/>
          </w:tcPr>
          <w:p w14:paraId="2D55AE29" w14:textId="1B822632" w:rsidR="00E76633" w:rsidRDefault="001620FE" w:rsidP="00E2489E">
            <w:pPr>
              <w:spacing w:line="240" w:lineRule="auto"/>
              <w:ind w:left="0" w:firstLine="0"/>
              <w:rPr>
                <w:sz w:val="20"/>
                <w:szCs w:val="20"/>
              </w:rPr>
            </w:pPr>
            <w:r>
              <w:rPr>
                <w:sz w:val="20"/>
                <w:szCs w:val="20"/>
              </w:rPr>
              <w:t>tgl_</w:t>
            </w:r>
            <w:r w:rsidR="00B41210">
              <w:rPr>
                <w:sz w:val="20"/>
                <w:szCs w:val="20"/>
              </w:rPr>
              <w:t>selesai</w:t>
            </w:r>
            <w:r>
              <w:rPr>
                <w:sz w:val="20"/>
                <w:szCs w:val="20"/>
              </w:rPr>
              <w:t>_pelaksanaan</w:t>
            </w:r>
          </w:p>
        </w:tc>
        <w:tc>
          <w:tcPr>
            <w:tcW w:w="992" w:type="dxa"/>
          </w:tcPr>
          <w:p w14:paraId="4B07151D" w14:textId="2F2E024C" w:rsidR="00E76633" w:rsidRPr="00930EEE" w:rsidRDefault="007E2CE0" w:rsidP="00E2489E">
            <w:pPr>
              <w:spacing w:line="240" w:lineRule="auto"/>
              <w:ind w:left="0" w:firstLine="0"/>
              <w:rPr>
                <w:sz w:val="20"/>
                <w:szCs w:val="20"/>
              </w:rPr>
            </w:pPr>
            <w:r>
              <w:rPr>
                <w:sz w:val="20"/>
                <w:szCs w:val="20"/>
              </w:rPr>
              <w:t>D</w:t>
            </w:r>
            <w:r w:rsidR="001620FE">
              <w:rPr>
                <w:sz w:val="20"/>
                <w:szCs w:val="20"/>
              </w:rPr>
              <w:t>ate</w:t>
            </w:r>
          </w:p>
        </w:tc>
        <w:tc>
          <w:tcPr>
            <w:tcW w:w="567" w:type="dxa"/>
          </w:tcPr>
          <w:p w14:paraId="69C1D88B" w14:textId="26A5626D" w:rsidR="00E76633" w:rsidRPr="00930EEE" w:rsidRDefault="00E76633" w:rsidP="00E2489E">
            <w:pPr>
              <w:spacing w:line="240" w:lineRule="auto"/>
              <w:ind w:left="0" w:firstLine="0"/>
              <w:rPr>
                <w:sz w:val="20"/>
                <w:szCs w:val="20"/>
              </w:rPr>
            </w:pPr>
          </w:p>
        </w:tc>
        <w:tc>
          <w:tcPr>
            <w:tcW w:w="1559" w:type="dxa"/>
          </w:tcPr>
          <w:p w14:paraId="4C9D329F" w14:textId="7FDB76F9" w:rsidR="00E76633" w:rsidRPr="00930EEE" w:rsidRDefault="001E63EE" w:rsidP="00E2489E">
            <w:pPr>
              <w:spacing w:line="240" w:lineRule="auto"/>
              <w:ind w:left="0" w:firstLine="0"/>
              <w:rPr>
                <w:sz w:val="20"/>
                <w:szCs w:val="20"/>
              </w:rPr>
            </w:pPr>
            <w:r>
              <w:rPr>
                <w:sz w:val="20"/>
                <w:szCs w:val="20"/>
              </w:rPr>
              <w:t xml:space="preserve">Tanggal </w:t>
            </w:r>
            <w:r w:rsidR="00B41210">
              <w:rPr>
                <w:sz w:val="20"/>
                <w:szCs w:val="20"/>
              </w:rPr>
              <w:t>selesai</w:t>
            </w:r>
            <w:r>
              <w:rPr>
                <w:sz w:val="20"/>
                <w:szCs w:val="20"/>
              </w:rPr>
              <w:t xml:space="preserve"> pelaksanaan surat tugas</w:t>
            </w:r>
          </w:p>
        </w:tc>
      </w:tr>
      <w:tr w:rsidR="001E63EE" w:rsidRPr="00930EEE" w14:paraId="28B3A3ED" w14:textId="77777777" w:rsidTr="00E2489E">
        <w:tc>
          <w:tcPr>
            <w:tcW w:w="628" w:type="dxa"/>
          </w:tcPr>
          <w:p w14:paraId="6FCAFA77" w14:textId="77777777" w:rsidR="00E76633" w:rsidRDefault="00E76633" w:rsidP="00E2489E">
            <w:pPr>
              <w:spacing w:line="240" w:lineRule="auto"/>
              <w:ind w:left="0" w:firstLine="0"/>
              <w:rPr>
                <w:sz w:val="20"/>
                <w:szCs w:val="20"/>
              </w:rPr>
            </w:pPr>
            <w:r>
              <w:rPr>
                <w:sz w:val="20"/>
                <w:szCs w:val="20"/>
              </w:rPr>
              <w:t>6.</w:t>
            </w:r>
          </w:p>
        </w:tc>
        <w:tc>
          <w:tcPr>
            <w:tcW w:w="1559" w:type="dxa"/>
          </w:tcPr>
          <w:p w14:paraId="58F78C88" w14:textId="7A4B0A13" w:rsidR="00E76633" w:rsidRDefault="001620FE" w:rsidP="00E2489E">
            <w:pPr>
              <w:spacing w:line="240" w:lineRule="auto"/>
              <w:ind w:left="0" w:firstLine="0"/>
              <w:rPr>
                <w:sz w:val="20"/>
                <w:szCs w:val="20"/>
              </w:rPr>
            </w:pPr>
            <w:r>
              <w:rPr>
                <w:sz w:val="20"/>
                <w:szCs w:val="20"/>
              </w:rPr>
              <w:t>id_kecamatan</w:t>
            </w:r>
          </w:p>
        </w:tc>
        <w:tc>
          <w:tcPr>
            <w:tcW w:w="992" w:type="dxa"/>
          </w:tcPr>
          <w:p w14:paraId="2BD72D6D" w14:textId="09802BE3" w:rsidR="00E76633" w:rsidRPr="00930EEE" w:rsidRDefault="007E2CE0" w:rsidP="00E2489E">
            <w:pPr>
              <w:spacing w:line="240" w:lineRule="auto"/>
              <w:ind w:left="0" w:firstLine="0"/>
              <w:rPr>
                <w:sz w:val="20"/>
                <w:szCs w:val="20"/>
              </w:rPr>
            </w:pPr>
            <w:r>
              <w:rPr>
                <w:sz w:val="20"/>
                <w:szCs w:val="20"/>
              </w:rPr>
              <w:t>I</w:t>
            </w:r>
            <w:r w:rsidR="007C79D1">
              <w:rPr>
                <w:sz w:val="20"/>
                <w:szCs w:val="20"/>
              </w:rPr>
              <w:t>nt</w:t>
            </w:r>
          </w:p>
        </w:tc>
        <w:tc>
          <w:tcPr>
            <w:tcW w:w="567" w:type="dxa"/>
          </w:tcPr>
          <w:p w14:paraId="78F67746" w14:textId="528B31DA" w:rsidR="00E76633" w:rsidRPr="00930EEE" w:rsidRDefault="001E63EE" w:rsidP="00E2489E">
            <w:pPr>
              <w:spacing w:line="240" w:lineRule="auto"/>
              <w:ind w:left="0" w:firstLine="0"/>
              <w:rPr>
                <w:sz w:val="20"/>
                <w:szCs w:val="20"/>
              </w:rPr>
            </w:pPr>
            <w:r>
              <w:rPr>
                <w:sz w:val="20"/>
                <w:szCs w:val="20"/>
              </w:rPr>
              <w:t>5</w:t>
            </w:r>
          </w:p>
        </w:tc>
        <w:tc>
          <w:tcPr>
            <w:tcW w:w="1559" w:type="dxa"/>
          </w:tcPr>
          <w:p w14:paraId="224ABFFA" w14:textId="4951052E" w:rsidR="00E76633" w:rsidRPr="00930EEE" w:rsidRDefault="001E63EE" w:rsidP="00E2489E">
            <w:pPr>
              <w:spacing w:line="240" w:lineRule="auto"/>
              <w:ind w:left="0" w:firstLine="0"/>
              <w:rPr>
                <w:sz w:val="20"/>
                <w:szCs w:val="20"/>
              </w:rPr>
            </w:pPr>
            <w:r>
              <w:rPr>
                <w:sz w:val="20"/>
                <w:szCs w:val="20"/>
              </w:rPr>
              <w:t>Kecamatan surat tugas</w:t>
            </w:r>
          </w:p>
        </w:tc>
      </w:tr>
      <w:tr w:rsidR="001E63EE" w:rsidRPr="00930EEE" w14:paraId="33204351" w14:textId="77777777" w:rsidTr="00E2489E">
        <w:tc>
          <w:tcPr>
            <w:tcW w:w="628" w:type="dxa"/>
          </w:tcPr>
          <w:p w14:paraId="0EA4873A" w14:textId="77777777" w:rsidR="00E76633" w:rsidRDefault="00E76633" w:rsidP="00E2489E">
            <w:pPr>
              <w:spacing w:line="240" w:lineRule="auto"/>
              <w:ind w:left="0" w:firstLine="0"/>
              <w:rPr>
                <w:sz w:val="20"/>
                <w:szCs w:val="20"/>
              </w:rPr>
            </w:pPr>
            <w:r>
              <w:rPr>
                <w:sz w:val="20"/>
                <w:szCs w:val="20"/>
              </w:rPr>
              <w:t>7.</w:t>
            </w:r>
          </w:p>
        </w:tc>
        <w:tc>
          <w:tcPr>
            <w:tcW w:w="1559" w:type="dxa"/>
          </w:tcPr>
          <w:p w14:paraId="58E48486" w14:textId="43D8B90B" w:rsidR="00E76633" w:rsidRDefault="001620FE" w:rsidP="00E2489E">
            <w:pPr>
              <w:spacing w:line="240" w:lineRule="auto"/>
              <w:ind w:left="0" w:firstLine="0"/>
              <w:rPr>
                <w:sz w:val="20"/>
                <w:szCs w:val="20"/>
              </w:rPr>
            </w:pPr>
            <w:r>
              <w:rPr>
                <w:sz w:val="20"/>
                <w:szCs w:val="20"/>
              </w:rPr>
              <w:t>id_desa</w:t>
            </w:r>
          </w:p>
        </w:tc>
        <w:tc>
          <w:tcPr>
            <w:tcW w:w="992" w:type="dxa"/>
          </w:tcPr>
          <w:p w14:paraId="51BCFB52" w14:textId="1721114B" w:rsidR="00E76633" w:rsidRPr="00930EEE" w:rsidRDefault="007E2CE0" w:rsidP="00E2489E">
            <w:pPr>
              <w:spacing w:line="240" w:lineRule="auto"/>
              <w:ind w:left="0" w:firstLine="0"/>
              <w:rPr>
                <w:sz w:val="20"/>
                <w:szCs w:val="20"/>
              </w:rPr>
            </w:pPr>
            <w:r>
              <w:rPr>
                <w:sz w:val="20"/>
                <w:szCs w:val="20"/>
              </w:rPr>
              <w:t>I</w:t>
            </w:r>
            <w:r w:rsidR="007C79D1">
              <w:rPr>
                <w:sz w:val="20"/>
                <w:szCs w:val="20"/>
              </w:rPr>
              <w:t>nt</w:t>
            </w:r>
          </w:p>
        </w:tc>
        <w:tc>
          <w:tcPr>
            <w:tcW w:w="567" w:type="dxa"/>
          </w:tcPr>
          <w:p w14:paraId="5A024F2E" w14:textId="41045841" w:rsidR="00E76633" w:rsidRPr="00930EEE" w:rsidRDefault="001E63EE" w:rsidP="00E2489E">
            <w:pPr>
              <w:spacing w:line="240" w:lineRule="auto"/>
              <w:ind w:left="0" w:firstLine="0"/>
              <w:rPr>
                <w:sz w:val="20"/>
                <w:szCs w:val="20"/>
              </w:rPr>
            </w:pPr>
            <w:r>
              <w:rPr>
                <w:sz w:val="20"/>
                <w:szCs w:val="20"/>
              </w:rPr>
              <w:t>5</w:t>
            </w:r>
          </w:p>
        </w:tc>
        <w:tc>
          <w:tcPr>
            <w:tcW w:w="1559" w:type="dxa"/>
          </w:tcPr>
          <w:p w14:paraId="25A4821C" w14:textId="4FD3C242" w:rsidR="00E76633" w:rsidRPr="00930EEE" w:rsidRDefault="001E63EE" w:rsidP="00E2489E">
            <w:pPr>
              <w:spacing w:line="240" w:lineRule="auto"/>
              <w:ind w:left="0" w:firstLine="0"/>
              <w:rPr>
                <w:sz w:val="20"/>
                <w:szCs w:val="20"/>
              </w:rPr>
            </w:pPr>
            <w:r>
              <w:rPr>
                <w:sz w:val="20"/>
                <w:szCs w:val="20"/>
              </w:rPr>
              <w:t>Desa surat tugas</w:t>
            </w:r>
          </w:p>
        </w:tc>
      </w:tr>
      <w:tr w:rsidR="001E63EE" w:rsidRPr="00930EEE" w14:paraId="5ACC9941" w14:textId="77777777" w:rsidTr="00E2489E">
        <w:tc>
          <w:tcPr>
            <w:tcW w:w="628" w:type="dxa"/>
          </w:tcPr>
          <w:p w14:paraId="77C3376A" w14:textId="77777777" w:rsidR="00E76633" w:rsidRDefault="00E76633" w:rsidP="00E2489E">
            <w:pPr>
              <w:spacing w:line="240" w:lineRule="auto"/>
              <w:ind w:left="0" w:firstLine="0"/>
              <w:rPr>
                <w:sz w:val="20"/>
                <w:szCs w:val="20"/>
              </w:rPr>
            </w:pPr>
            <w:r>
              <w:rPr>
                <w:sz w:val="20"/>
                <w:szCs w:val="20"/>
              </w:rPr>
              <w:t xml:space="preserve">8. </w:t>
            </w:r>
          </w:p>
        </w:tc>
        <w:tc>
          <w:tcPr>
            <w:tcW w:w="1559" w:type="dxa"/>
          </w:tcPr>
          <w:p w14:paraId="1731D82B" w14:textId="346CC39F" w:rsidR="00E76633" w:rsidRDefault="001620FE" w:rsidP="00E2489E">
            <w:pPr>
              <w:spacing w:line="240" w:lineRule="auto"/>
              <w:ind w:left="0" w:firstLine="0"/>
              <w:rPr>
                <w:sz w:val="20"/>
                <w:szCs w:val="20"/>
              </w:rPr>
            </w:pPr>
            <w:r>
              <w:rPr>
                <w:sz w:val="20"/>
                <w:szCs w:val="20"/>
              </w:rPr>
              <w:t>id_tim</w:t>
            </w:r>
          </w:p>
        </w:tc>
        <w:tc>
          <w:tcPr>
            <w:tcW w:w="992" w:type="dxa"/>
          </w:tcPr>
          <w:p w14:paraId="6E3EAA6E" w14:textId="40C1E21B" w:rsidR="00E76633" w:rsidRPr="00930EEE" w:rsidRDefault="007E2CE0" w:rsidP="00E2489E">
            <w:pPr>
              <w:spacing w:line="240" w:lineRule="auto"/>
              <w:ind w:left="0" w:firstLine="0"/>
              <w:rPr>
                <w:sz w:val="20"/>
                <w:szCs w:val="20"/>
              </w:rPr>
            </w:pPr>
            <w:r>
              <w:rPr>
                <w:sz w:val="20"/>
                <w:szCs w:val="20"/>
              </w:rPr>
              <w:t>I</w:t>
            </w:r>
            <w:r w:rsidR="007C79D1">
              <w:rPr>
                <w:sz w:val="20"/>
                <w:szCs w:val="20"/>
              </w:rPr>
              <w:t>nt</w:t>
            </w:r>
          </w:p>
        </w:tc>
        <w:tc>
          <w:tcPr>
            <w:tcW w:w="567" w:type="dxa"/>
          </w:tcPr>
          <w:p w14:paraId="751D42BB" w14:textId="1682DE9C" w:rsidR="00E76633" w:rsidRPr="00930EEE" w:rsidRDefault="001E63EE" w:rsidP="00E2489E">
            <w:pPr>
              <w:spacing w:line="240" w:lineRule="auto"/>
              <w:ind w:left="0" w:firstLine="0"/>
              <w:rPr>
                <w:sz w:val="20"/>
                <w:szCs w:val="20"/>
              </w:rPr>
            </w:pPr>
            <w:r>
              <w:rPr>
                <w:sz w:val="20"/>
                <w:szCs w:val="20"/>
              </w:rPr>
              <w:t>5</w:t>
            </w:r>
          </w:p>
        </w:tc>
        <w:tc>
          <w:tcPr>
            <w:tcW w:w="1559" w:type="dxa"/>
          </w:tcPr>
          <w:p w14:paraId="7E95FB0A" w14:textId="56A4906B" w:rsidR="00E76633" w:rsidRPr="00930EEE" w:rsidRDefault="001E63EE" w:rsidP="00E2489E">
            <w:pPr>
              <w:spacing w:line="240" w:lineRule="auto"/>
              <w:ind w:left="0" w:firstLine="0"/>
              <w:rPr>
                <w:sz w:val="20"/>
                <w:szCs w:val="20"/>
              </w:rPr>
            </w:pPr>
            <w:r>
              <w:rPr>
                <w:sz w:val="20"/>
                <w:szCs w:val="20"/>
              </w:rPr>
              <w:t>Tim surat tugas</w:t>
            </w:r>
          </w:p>
        </w:tc>
      </w:tr>
      <w:tr w:rsidR="001E63EE" w:rsidRPr="00930EEE" w14:paraId="0CB2B20D" w14:textId="77777777" w:rsidTr="00E2489E">
        <w:tc>
          <w:tcPr>
            <w:tcW w:w="628" w:type="dxa"/>
          </w:tcPr>
          <w:p w14:paraId="76203EBB" w14:textId="77777777" w:rsidR="00E76633" w:rsidRDefault="00E76633" w:rsidP="00E2489E">
            <w:pPr>
              <w:spacing w:line="240" w:lineRule="auto"/>
              <w:ind w:left="0" w:firstLine="0"/>
              <w:rPr>
                <w:sz w:val="20"/>
                <w:szCs w:val="20"/>
              </w:rPr>
            </w:pPr>
            <w:r>
              <w:rPr>
                <w:sz w:val="20"/>
                <w:szCs w:val="20"/>
              </w:rPr>
              <w:t>9.</w:t>
            </w:r>
          </w:p>
        </w:tc>
        <w:tc>
          <w:tcPr>
            <w:tcW w:w="1559" w:type="dxa"/>
          </w:tcPr>
          <w:p w14:paraId="4E139042" w14:textId="34F3ECC2" w:rsidR="00E76633" w:rsidRDefault="001620FE" w:rsidP="00E2489E">
            <w:pPr>
              <w:spacing w:line="240" w:lineRule="auto"/>
              <w:ind w:left="0" w:firstLine="0"/>
              <w:rPr>
                <w:sz w:val="20"/>
                <w:szCs w:val="20"/>
              </w:rPr>
            </w:pPr>
            <w:r>
              <w:rPr>
                <w:sz w:val="20"/>
                <w:szCs w:val="20"/>
              </w:rPr>
              <w:t>id_kegiatan</w:t>
            </w:r>
          </w:p>
        </w:tc>
        <w:tc>
          <w:tcPr>
            <w:tcW w:w="992" w:type="dxa"/>
          </w:tcPr>
          <w:p w14:paraId="5F92056C" w14:textId="0B3BE1EA" w:rsidR="00E76633" w:rsidRDefault="007E2CE0" w:rsidP="00E2489E">
            <w:pPr>
              <w:spacing w:line="240" w:lineRule="auto"/>
              <w:ind w:left="0" w:firstLine="0"/>
              <w:rPr>
                <w:sz w:val="20"/>
                <w:szCs w:val="20"/>
              </w:rPr>
            </w:pPr>
            <w:r>
              <w:rPr>
                <w:sz w:val="20"/>
                <w:szCs w:val="20"/>
              </w:rPr>
              <w:t>I</w:t>
            </w:r>
            <w:r w:rsidR="007C79D1">
              <w:rPr>
                <w:sz w:val="20"/>
                <w:szCs w:val="20"/>
              </w:rPr>
              <w:t>nt</w:t>
            </w:r>
          </w:p>
        </w:tc>
        <w:tc>
          <w:tcPr>
            <w:tcW w:w="567" w:type="dxa"/>
          </w:tcPr>
          <w:p w14:paraId="7FE6EB14" w14:textId="35A2BAAC" w:rsidR="00E76633" w:rsidRDefault="001E63EE" w:rsidP="00E2489E">
            <w:pPr>
              <w:spacing w:line="240" w:lineRule="auto"/>
              <w:ind w:left="0" w:firstLine="0"/>
              <w:rPr>
                <w:sz w:val="20"/>
                <w:szCs w:val="20"/>
              </w:rPr>
            </w:pPr>
            <w:r>
              <w:rPr>
                <w:sz w:val="20"/>
                <w:szCs w:val="20"/>
              </w:rPr>
              <w:t>5</w:t>
            </w:r>
          </w:p>
        </w:tc>
        <w:tc>
          <w:tcPr>
            <w:tcW w:w="1559" w:type="dxa"/>
          </w:tcPr>
          <w:p w14:paraId="58D55F37" w14:textId="4A085C49" w:rsidR="00E76633" w:rsidRDefault="001E63EE" w:rsidP="00E2489E">
            <w:pPr>
              <w:spacing w:line="240" w:lineRule="auto"/>
              <w:ind w:left="0" w:firstLine="0"/>
              <w:rPr>
                <w:sz w:val="20"/>
                <w:szCs w:val="20"/>
              </w:rPr>
            </w:pPr>
            <w:r>
              <w:rPr>
                <w:sz w:val="20"/>
                <w:szCs w:val="20"/>
              </w:rPr>
              <w:t>Kegiatan surat tugas</w:t>
            </w:r>
          </w:p>
        </w:tc>
      </w:tr>
    </w:tbl>
    <w:p w14:paraId="245B3D2D" w14:textId="395EF99E" w:rsidR="00E76633" w:rsidRPr="00E76633" w:rsidRDefault="00711539" w:rsidP="00421901">
      <w:pPr>
        <w:ind w:left="1070" w:firstLine="0"/>
      </w:pPr>
      <w:r w:rsidRPr="00E2489E">
        <w:t>Tabel 4.</w:t>
      </w:r>
      <w:r w:rsidR="00677043" w:rsidRPr="00E2489E">
        <w:t>6</w:t>
      </w:r>
      <w:r w:rsidRPr="00E2489E">
        <w:t xml:space="preserve"> merupakan implementasi tabel </w:t>
      </w:r>
      <w:r w:rsidR="001F414E" w:rsidRPr="00E2489E">
        <w:t>surat tugas</w:t>
      </w:r>
      <w:r w:rsidRPr="00E2489E">
        <w:t xml:space="preserve"> yang berisi id_</w:t>
      </w:r>
      <w:r w:rsidR="001F414E" w:rsidRPr="00E2489E">
        <w:t>st</w:t>
      </w:r>
      <w:r w:rsidRPr="00E2489E">
        <w:t xml:space="preserve"> sebagai primarykey, </w:t>
      </w:r>
      <w:r w:rsidR="00B41210" w:rsidRPr="00E2489E">
        <w:t>tgl_st, no_st, tgl_awal_pelaksanaan,</w:t>
      </w:r>
      <w:r w:rsidR="00E2489E">
        <w:t xml:space="preserve"> </w:t>
      </w:r>
      <w:r w:rsidR="00B41210" w:rsidRPr="00E2489E">
        <w:t>tgl_selesai_</w:t>
      </w:r>
      <w:r w:rsidR="00E2489E">
        <w:t xml:space="preserve"> </w:t>
      </w:r>
      <w:r w:rsidR="00B41210" w:rsidRPr="00E2489E">
        <w:t xml:space="preserve">pelaksanaan, id_kecamatan, id_desa, id_tim, </w:t>
      </w:r>
      <w:r w:rsidR="00CF1C26" w:rsidRPr="00E2489E">
        <w:t xml:space="preserve">dan </w:t>
      </w:r>
      <w:r w:rsidR="00B41210" w:rsidRPr="00E2489E">
        <w:t>id_kegiatan</w:t>
      </w:r>
      <w:r w:rsidR="00B41210">
        <w:t>.</w:t>
      </w:r>
    </w:p>
    <w:p w14:paraId="4A58A2D5" w14:textId="0C2231ED" w:rsidR="00ED1FDB" w:rsidRDefault="00ED1FDB" w:rsidP="00ED1FDB">
      <w:pPr>
        <w:pStyle w:val="Heading4"/>
      </w:pPr>
      <w:r>
        <w:t>Tabel surat tugas detail</w:t>
      </w:r>
    </w:p>
    <w:p w14:paraId="15C7A26B" w14:textId="4F4F3FA3" w:rsidR="000B0A4A" w:rsidRPr="000B0A4A" w:rsidRDefault="000B0A4A" w:rsidP="0090343C">
      <w:pPr>
        <w:ind w:left="1070" w:firstLine="370"/>
      </w:pPr>
      <w:r>
        <w:t xml:space="preserve">Implementasi tabel </w:t>
      </w:r>
      <w:r w:rsidR="001502FB">
        <w:t>surat tugas detail</w:t>
      </w:r>
      <w:r>
        <w:t xml:space="preserve"> dapat dilihat pada tabel 4.</w:t>
      </w:r>
      <w:r w:rsidR="0090343C">
        <w:t>7</w:t>
      </w:r>
      <w:r>
        <w:t>.</w:t>
      </w:r>
    </w:p>
    <w:p w14:paraId="56A8575C" w14:textId="0941F2FF" w:rsidR="00EE333E" w:rsidRDefault="00EE333E" w:rsidP="00925D73">
      <w:pPr>
        <w:pStyle w:val="Caption"/>
        <w:jc w:val="center"/>
        <w:rPr>
          <w:color w:val="000000" w:themeColor="text1"/>
          <w:sz w:val="20"/>
          <w:szCs w:val="20"/>
        </w:rPr>
      </w:pPr>
      <w:bookmarkStart w:id="197" w:name="_Toc132706596"/>
      <w:r w:rsidRPr="00F94950">
        <w:rPr>
          <w:color w:val="000000" w:themeColor="text1"/>
          <w:sz w:val="20"/>
          <w:szCs w:val="20"/>
        </w:rPr>
        <w:t xml:space="preserve">Tabel </w:t>
      </w:r>
      <w:r w:rsidR="0090343C">
        <w:rPr>
          <w:color w:val="000000" w:themeColor="text1"/>
          <w:sz w:val="20"/>
          <w:szCs w:val="20"/>
        </w:rPr>
        <w:t>4</w:t>
      </w:r>
      <w:r w:rsidRPr="00F94950">
        <w:rPr>
          <w:color w:val="000000" w:themeColor="text1"/>
          <w:sz w:val="20"/>
          <w:szCs w:val="20"/>
        </w:rPr>
        <w:t>.</w:t>
      </w:r>
      <w:r w:rsidRPr="00F94950">
        <w:rPr>
          <w:color w:val="000000" w:themeColor="text1"/>
          <w:sz w:val="20"/>
          <w:szCs w:val="20"/>
        </w:rPr>
        <w:fldChar w:fldCharType="begin"/>
      </w:r>
      <w:r w:rsidRPr="00F94950">
        <w:rPr>
          <w:color w:val="000000" w:themeColor="text1"/>
          <w:sz w:val="20"/>
          <w:szCs w:val="20"/>
        </w:rPr>
        <w:instrText xml:space="preserve"> SEQ Tabel \* ARABIC \s 1 </w:instrText>
      </w:r>
      <w:r w:rsidRPr="00F94950">
        <w:rPr>
          <w:color w:val="000000" w:themeColor="text1"/>
          <w:sz w:val="20"/>
          <w:szCs w:val="20"/>
        </w:rPr>
        <w:fldChar w:fldCharType="separate"/>
      </w:r>
      <w:r w:rsidR="003D442F">
        <w:rPr>
          <w:noProof/>
          <w:color w:val="000000" w:themeColor="text1"/>
          <w:sz w:val="20"/>
          <w:szCs w:val="20"/>
        </w:rPr>
        <w:t>7</w:t>
      </w:r>
      <w:r w:rsidRPr="00F94950">
        <w:rPr>
          <w:color w:val="000000" w:themeColor="text1"/>
          <w:sz w:val="20"/>
          <w:szCs w:val="20"/>
        </w:rPr>
        <w:fldChar w:fldCharType="end"/>
      </w:r>
      <w:r w:rsidRPr="00F94950">
        <w:rPr>
          <w:color w:val="000000" w:themeColor="text1"/>
          <w:sz w:val="20"/>
          <w:szCs w:val="20"/>
        </w:rPr>
        <w:t xml:space="preserve"> Tabel surat tugas detail</w:t>
      </w:r>
      <w:bookmarkEnd w:id="197"/>
    </w:p>
    <w:tbl>
      <w:tblPr>
        <w:tblStyle w:val="TableGrid0"/>
        <w:tblW w:w="0" w:type="auto"/>
        <w:tblInd w:w="360" w:type="dxa"/>
        <w:tblLayout w:type="fixed"/>
        <w:tblLook w:val="04A0" w:firstRow="1" w:lastRow="0" w:firstColumn="1" w:lastColumn="0" w:noHBand="0" w:noVBand="1"/>
      </w:tblPr>
      <w:tblGrid>
        <w:gridCol w:w="628"/>
        <w:gridCol w:w="1559"/>
        <w:gridCol w:w="992"/>
        <w:gridCol w:w="709"/>
        <w:gridCol w:w="1417"/>
      </w:tblGrid>
      <w:tr w:rsidR="00FD12E9" w:rsidRPr="00930EEE" w14:paraId="0CC2895A" w14:textId="77777777" w:rsidTr="00770528">
        <w:tc>
          <w:tcPr>
            <w:tcW w:w="628" w:type="dxa"/>
          </w:tcPr>
          <w:p w14:paraId="1FEAFBD9" w14:textId="77777777" w:rsidR="00FD12E9" w:rsidRPr="00930EEE" w:rsidRDefault="00FD12E9" w:rsidP="00023929">
            <w:pPr>
              <w:spacing w:line="240" w:lineRule="auto"/>
              <w:ind w:left="0" w:firstLine="0"/>
              <w:jc w:val="center"/>
              <w:rPr>
                <w:b/>
                <w:bCs/>
                <w:color w:val="000000" w:themeColor="text1"/>
                <w:sz w:val="20"/>
                <w:szCs w:val="20"/>
              </w:rPr>
            </w:pPr>
            <w:r>
              <w:rPr>
                <w:b/>
                <w:bCs/>
                <w:color w:val="000000" w:themeColor="text1"/>
                <w:sz w:val="20"/>
                <w:szCs w:val="20"/>
              </w:rPr>
              <w:t>No</w:t>
            </w:r>
          </w:p>
        </w:tc>
        <w:tc>
          <w:tcPr>
            <w:tcW w:w="1559" w:type="dxa"/>
          </w:tcPr>
          <w:p w14:paraId="14CC8941" w14:textId="3BBD88DC" w:rsidR="00FD12E9" w:rsidRPr="00930EEE" w:rsidRDefault="00BC4B72" w:rsidP="00023929">
            <w:pPr>
              <w:spacing w:line="240" w:lineRule="auto"/>
              <w:ind w:left="0" w:firstLine="0"/>
              <w:jc w:val="center"/>
              <w:rPr>
                <w:b/>
                <w:bCs/>
                <w:color w:val="000000" w:themeColor="text1"/>
                <w:sz w:val="20"/>
                <w:szCs w:val="20"/>
              </w:rPr>
            </w:pPr>
            <w:r>
              <w:rPr>
                <w:b/>
                <w:bCs/>
                <w:color w:val="000000" w:themeColor="text1"/>
                <w:sz w:val="20"/>
                <w:szCs w:val="20"/>
              </w:rPr>
              <w:t>Nama Field</w:t>
            </w:r>
          </w:p>
        </w:tc>
        <w:tc>
          <w:tcPr>
            <w:tcW w:w="992" w:type="dxa"/>
          </w:tcPr>
          <w:p w14:paraId="05BA38CA" w14:textId="77777777" w:rsidR="00FD12E9" w:rsidRPr="00930EEE" w:rsidRDefault="00FD12E9" w:rsidP="00023929">
            <w:pPr>
              <w:spacing w:line="240" w:lineRule="auto"/>
              <w:ind w:left="0" w:firstLine="0"/>
              <w:jc w:val="center"/>
              <w:rPr>
                <w:b/>
                <w:bCs/>
                <w:color w:val="000000" w:themeColor="text1"/>
                <w:sz w:val="20"/>
                <w:szCs w:val="20"/>
              </w:rPr>
            </w:pPr>
            <w:r w:rsidRPr="00930EEE">
              <w:rPr>
                <w:b/>
                <w:bCs/>
                <w:color w:val="000000" w:themeColor="text1"/>
                <w:sz w:val="20"/>
                <w:szCs w:val="20"/>
              </w:rPr>
              <w:t>Tipe Data</w:t>
            </w:r>
          </w:p>
        </w:tc>
        <w:tc>
          <w:tcPr>
            <w:tcW w:w="709" w:type="dxa"/>
          </w:tcPr>
          <w:p w14:paraId="54215D5F" w14:textId="4786FA23" w:rsidR="00FD12E9" w:rsidRPr="00930EEE" w:rsidRDefault="00FD12E9" w:rsidP="00023929">
            <w:pPr>
              <w:spacing w:line="240" w:lineRule="auto"/>
              <w:ind w:left="0" w:firstLine="0"/>
              <w:jc w:val="center"/>
              <w:rPr>
                <w:b/>
                <w:bCs/>
                <w:color w:val="000000" w:themeColor="text1"/>
                <w:sz w:val="20"/>
                <w:szCs w:val="20"/>
              </w:rPr>
            </w:pPr>
            <w:r w:rsidRPr="00930EEE">
              <w:rPr>
                <w:b/>
                <w:bCs/>
                <w:color w:val="000000" w:themeColor="text1"/>
                <w:sz w:val="20"/>
                <w:szCs w:val="20"/>
              </w:rPr>
              <w:t>Size</w:t>
            </w:r>
          </w:p>
        </w:tc>
        <w:tc>
          <w:tcPr>
            <w:tcW w:w="1417" w:type="dxa"/>
          </w:tcPr>
          <w:p w14:paraId="1F07E400" w14:textId="77777777" w:rsidR="00FD12E9" w:rsidRPr="00930EEE" w:rsidRDefault="00FD12E9" w:rsidP="00023929">
            <w:pPr>
              <w:spacing w:line="240" w:lineRule="auto"/>
              <w:ind w:left="0" w:firstLine="0"/>
              <w:jc w:val="center"/>
              <w:rPr>
                <w:b/>
                <w:bCs/>
                <w:color w:val="000000" w:themeColor="text1"/>
                <w:sz w:val="20"/>
                <w:szCs w:val="20"/>
              </w:rPr>
            </w:pPr>
            <w:r w:rsidRPr="00930EEE">
              <w:rPr>
                <w:b/>
                <w:bCs/>
                <w:color w:val="000000" w:themeColor="text1"/>
                <w:sz w:val="20"/>
                <w:szCs w:val="20"/>
              </w:rPr>
              <w:t>Keterangan</w:t>
            </w:r>
          </w:p>
        </w:tc>
      </w:tr>
      <w:tr w:rsidR="00FD12E9" w:rsidRPr="00930EEE" w14:paraId="184E2706" w14:textId="77777777" w:rsidTr="00770528">
        <w:tc>
          <w:tcPr>
            <w:tcW w:w="628" w:type="dxa"/>
          </w:tcPr>
          <w:p w14:paraId="1E1C01C3" w14:textId="77777777" w:rsidR="00FD12E9" w:rsidRPr="00930EEE" w:rsidRDefault="00FD12E9" w:rsidP="00023929">
            <w:pPr>
              <w:spacing w:line="240" w:lineRule="auto"/>
              <w:ind w:left="0" w:firstLine="0"/>
              <w:rPr>
                <w:sz w:val="20"/>
                <w:szCs w:val="20"/>
              </w:rPr>
            </w:pPr>
            <w:r>
              <w:rPr>
                <w:sz w:val="20"/>
                <w:szCs w:val="20"/>
              </w:rPr>
              <w:t>1.</w:t>
            </w:r>
          </w:p>
        </w:tc>
        <w:tc>
          <w:tcPr>
            <w:tcW w:w="1559" w:type="dxa"/>
          </w:tcPr>
          <w:p w14:paraId="337C54EE" w14:textId="7269BFFC" w:rsidR="00FD12E9" w:rsidRPr="00930EEE" w:rsidRDefault="007125A3" w:rsidP="00023929">
            <w:pPr>
              <w:spacing w:line="240" w:lineRule="auto"/>
              <w:ind w:left="0" w:firstLine="0"/>
              <w:rPr>
                <w:sz w:val="20"/>
                <w:szCs w:val="20"/>
              </w:rPr>
            </w:pPr>
            <w:r>
              <w:rPr>
                <w:sz w:val="20"/>
                <w:szCs w:val="20"/>
              </w:rPr>
              <w:t>id_detailst</w:t>
            </w:r>
          </w:p>
        </w:tc>
        <w:tc>
          <w:tcPr>
            <w:tcW w:w="992" w:type="dxa"/>
          </w:tcPr>
          <w:p w14:paraId="43D3060D" w14:textId="10B65D7D" w:rsidR="00FD12E9" w:rsidRPr="00930EEE" w:rsidRDefault="00023929" w:rsidP="00023929">
            <w:pPr>
              <w:spacing w:line="240" w:lineRule="auto"/>
              <w:ind w:left="0" w:firstLine="0"/>
              <w:rPr>
                <w:sz w:val="20"/>
                <w:szCs w:val="20"/>
              </w:rPr>
            </w:pPr>
            <w:r>
              <w:rPr>
                <w:sz w:val="20"/>
                <w:szCs w:val="20"/>
              </w:rPr>
              <w:t>I</w:t>
            </w:r>
            <w:r w:rsidR="007125A3">
              <w:rPr>
                <w:sz w:val="20"/>
                <w:szCs w:val="20"/>
              </w:rPr>
              <w:t>nt</w:t>
            </w:r>
          </w:p>
        </w:tc>
        <w:tc>
          <w:tcPr>
            <w:tcW w:w="709" w:type="dxa"/>
          </w:tcPr>
          <w:p w14:paraId="119C0787" w14:textId="695CD8F5" w:rsidR="00FD12E9" w:rsidRPr="00930EEE" w:rsidRDefault="006E0AAE" w:rsidP="00023929">
            <w:pPr>
              <w:spacing w:line="240" w:lineRule="auto"/>
              <w:ind w:left="0" w:firstLine="0"/>
              <w:rPr>
                <w:sz w:val="20"/>
                <w:szCs w:val="20"/>
              </w:rPr>
            </w:pPr>
            <w:r>
              <w:rPr>
                <w:sz w:val="20"/>
                <w:szCs w:val="20"/>
              </w:rPr>
              <w:t>5</w:t>
            </w:r>
          </w:p>
        </w:tc>
        <w:tc>
          <w:tcPr>
            <w:tcW w:w="1417" w:type="dxa"/>
          </w:tcPr>
          <w:p w14:paraId="29D9819D" w14:textId="2DE10FCF" w:rsidR="00FD12E9" w:rsidRPr="00930EEE" w:rsidRDefault="00771017" w:rsidP="00023929">
            <w:pPr>
              <w:spacing w:line="240" w:lineRule="auto"/>
              <w:ind w:left="0" w:firstLine="0"/>
              <w:rPr>
                <w:sz w:val="20"/>
                <w:szCs w:val="20"/>
              </w:rPr>
            </w:pPr>
            <w:r>
              <w:rPr>
                <w:sz w:val="20"/>
                <w:szCs w:val="20"/>
              </w:rPr>
              <w:t>Auto increment</w:t>
            </w:r>
          </w:p>
        </w:tc>
      </w:tr>
      <w:tr w:rsidR="00FD12E9" w:rsidRPr="00930EEE" w14:paraId="1F643B04" w14:textId="77777777" w:rsidTr="00770528">
        <w:tc>
          <w:tcPr>
            <w:tcW w:w="628" w:type="dxa"/>
          </w:tcPr>
          <w:p w14:paraId="093BD37F" w14:textId="77777777" w:rsidR="00FD12E9" w:rsidRPr="00930EEE" w:rsidRDefault="00FD12E9" w:rsidP="00023929">
            <w:pPr>
              <w:spacing w:line="240" w:lineRule="auto"/>
              <w:ind w:left="0" w:firstLine="0"/>
              <w:rPr>
                <w:sz w:val="20"/>
                <w:szCs w:val="20"/>
              </w:rPr>
            </w:pPr>
            <w:r>
              <w:rPr>
                <w:sz w:val="20"/>
                <w:szCs w:val="20"/>
              </w:rPr>
              <w:t>2.</w:t>
            </w:r>
          </w:p>
        </w:tc>
        <w:tc>
          <w:tcPr>
            <w:tcW w:w="1559" w:type="dxa"/>
          </w:tcPr>
          <w:p w14:paraId="572D5918" w14:textId="28BDFE5B" w:rsidR="00FD12E9" w:rsidRPr="00930EEE" w:rsidRDefault="007125A3" w:rsidP="00023929">
            <w:pPr>
              <w:spacing w:line="240" w:lineRule="auto"/>
              <w:ind w:left="0" w:firstLine="0"/>
              <w:rPr>
                <w:sz w:val="20"/>
                <w:szCs w:val="20"/>
              </w:rPr>
            </w:pPr>
            <w:r>
              <w:rPr>
                <w:sz w:val="20"/>
                <w:szCs w:val="20"/>
              </w:rPr>
              <w:t>id_st</w:t>
            </w:r>
          </w:p>
        </w:tc>
        <w:tc>
          <w:tcPr>
            <w:tcW w:w="992" w:type="dxa"/>
          </w:tcPr>
          <w:p w14:paraId="01BFE323" w14:textId="44C5D123" w:rsidR="00FD12E9" w:rsidRPr="00930EEE" w:rsidRDefault="00023929" w:rsidP="00023929">
            <w:pPr>
              <w:spacing w:line="240" w:lineRule="auto"/>
              <w:ind w:left="0" w:firstLine="0"/>
              <w:rPr>
                <w:sz w:val="20"/>
                <w:szCs w:val="20"/>
              </w:rPr>
            </w:pPr>
            <w:r>
              <w:rPr>
                <w:sz w:val="20"/>
                <w:szCs w:val="20"/>
              </w:rPr>
              <w:t>I</w:t>
            </w:r>
            <w:r w:rsidR="007125A3">
              <w:rPr>
                <w:sz w:val="20"/>
                <w:szCs w:val="20"/>
              </w:rPr>
              <w:t>nt</w:t>
            </w:r>
          </w:p>
        </w:tc>
        <w:tc>
          <w:tcPr>
            <w:tcW w:w="709" w:type="dxa"/>
          </w:tcPr>
          <w:p w14:paraId="39795B08" w14:textId="4C07FC0A" w:rsidR="00FD12E9" w:rsidRPr="00930EEE" w:rsidRDefault="006E0AAE" w:rsidP="00023929">
            <w:pPr>
              <w:spacing w:line="240" w:lineRule="auto"/>
              <w:ind w:left="0" w:firstLine="0"/>
              <w:rPr>
                <w:sz w:val="20"/>
                <w:szCs w:val="20"/>
              </w:rPr>
            </w:pPr>
            <w:r>
              <w:rPr>
                <w:sz w:val="20"/>
                <w:szCs w:val="20"/>
              </w:rPr>
              <w:t>5</w:t>
            </w:r>
          </w:p>
        </w:tc>
        <w:tc>
          <w:tcPr>
            <w:tcW w:w="1417" w:type="dxa"/>
          </w:tcPr>
          <w:p w14:paraId="7FA606EA" w14:textId="4394BCFE" w:rsidR="00FD12E9" w:rsidRPr="00930EEE" w:rsidRDefault="006E0AAE" w:rsidP="00023929">
            <w:pPr>
              <w:spacing w:line="240" w:lineRule="auto"/>
              <w:ind w:left="0" w:firstLine="0"/>
              <w:rPr>
                <w:sz w:val="20"/>
                <w:szCs w:val="20"/>
              </w:rPr>
            </w:pPr>
            <w:r>
              <w:rPr>
                <w:sz w:val="20"/>
                <w:szCs w:val="20"/>
              </w:rPr>
              <w:t>Id surat tugas</w:t>
            </w:r>
          </w:p>
        </w:tc>
      </w:tr>
      <w:tr w:rsidR="00FD12E9" w:rsidRPr="00930EEE" w14:paraId="6AE34EC6" w14:textId="77777777" w:rsidTr="00770528">
        <w:tc>
          <w:tcPr>
            <w:tcW w:w="628" w:type="dxa"/>
          </w:tcPr>
          <w:p w14:paraId="6338D39B" w14:textId="77777777" w:rsidR="00FD12E9" w:rsidRPr="00930EEE" w:rsidRDefault="00FD12E9" w:rsidP="00023929">
            <w:pPr>
              <w:spacing w:line="240" w:lineRule="auto"/>
              <w:ind w:left="0" w:firstLine="0"/>
              <w:rPr>
                <w:sz w:val="20"/>
                <w:szCs w:val="20"/>
              </w:rPr>
            </w:pPr>
            <w:r>
              <w:rPr>
                <w:sz w:val="20"/>
                <w:szCs w:val="20"/>
              </w:rPr>
              <w:t>3.</w:t>
            </w:r>
          </w:p>
        </w:tc>
        <w:tc>
          <w:tcPr>
            <w:tcW w:w="1559" w:type="dxa"/>
          </w:tcPr>
          <w:p w14:paraId="161AC245" w14:textId="03F48F50" w:rsidR="00FD12E9" w:rsidRPr="00930EEE" w:rsidRDefault="007125A3" w:rsidP="00023929">
            <w:pPr>
              <w:spacing w:line="240" w:lineRule="auto"/>
              <w:ind w:left="0" w:firstLine="0"/>
              <w:rPr>
                <w:sz w:val="20"/>
                <w:szCs w:val="20"/>
              </w:rPr>
            </w:pPr>
            <w:r>
              <w:rPr>
                <w:sz w:val="20"/>
                <w:szCs w:val="20"/>
              </w:rPr>
              <w:t>id_petugas1</w:t>
            </w:r>
          </w:p>
        </w:tc>
        <w:tc>
          <w:tcPr>
            <w:tcW w:w="992" w:type="dxa"/>
          </w:tcPr>
          <w:p w14:paraId="1B9B8631" w14:textId="19D1AB09" w:rsidR="00FD12E9" w:rsidRPr="00930EEE" w:rsidRDefault="00023929" w:rsidP="00023929">
            <w:pPr>
              <w:spacing w:line="240" w:lineRule="auto"/>
              <w:ind w:left="0" w:firstLine="0"/>
              <w:rPr>
                <w:sz w:val="20"/>
                <w:szCs w:val="20"/>
              </w:rPr>
            </w:pPr>
            <w:r>
              <w:rPr>
                <w:sz w:val="20"/>
                <w:szCs w:val="20"/>
              </w:rPr>
              <w:t>I</w:t>
            </w:r>
            <w:r w:rsidR="007125A3">
              <w:rPr>
                <w:sz w:val="20"/>
                <w:szCs w:val="20"/>
              </w:rPr>
              <w:t>nt</w:t>
            </w:r>
          </w:p>
        </w:tc>
        <w:tc>
          <w:tcPr>
            <w:tcW w:w="709" w:type="dxa"/>
          </w:tcPr>
          <w:p w14:paraId="3877D753" w14:textId="491F2CD6" w:rsidR="00FD12E9" w:rsidRPr="00930EEE" w:rsidRDefault="006E0AAE" w:rsidP="00023929">
            <w:pPr>
              <w:spacing w:line="240" w:lineRule="auto"/>
              <w:ind w:left="0" w:firstLine="0"/>
              <w:rPr>
                <w:sz w:val="20"/>
                <w:szCs w:val="20"/>
              </w:rPr>
            </w:pPr>
            <w:r>
              <w:rPr>
                <w:sz w:val="20"/>
                <w:szCs w:val="20"/>
              </w:rPr>
              <w:t>5</w:t>
            </w:r>
          </w:p>
        </w:tc>
        <w:tc>
          <w:tcPr>
            <w:tcW w:w="1417" w:type="dxa"/>
          </w:tcPr>
          <w:p w14:paraId="688C569A" w14:textId="678C0E4A" w:rsidR="00FD12E9" w:rsidRPr="00930EEE" w:rsidRDefault="006E0AAE" w:rsidP="00023929">
            <w:pPr>
              <w:spacing w:line="240" w:lineRule="auto"/>
              <w:ind w:left="0" w:firstLine="0"/>
              <w:rPr>
                <w:sz w:val="20"/>
                <w:szCs w:val="20"/>
              </w:rPr>
            </w:pPr>
            <w:r>
              <w:rPr>
                <w:sz w:val="20"/>
                <w:szCs w:val="20"/>
              </w:rPr>
              <w:t>Id petugas 1</w:t>
            </w:r>
          </w:p>
        </w:tc>
      </w:tr>
      <w:tr w:rsidR="006D6F01" w:rsidRPr="00930EEE" w14:paraId="2880DE3F" w14:textId="77777777" w:rsidTr="00770528">
        <w:tc>
          <w:tcPr>
            <w:tcW w:w="628" w:type="dxa"/>
          </w:tcPr>
          <w:p w14:paraId="2D51F34C" w14:textId="77777777" w:rsidR="006D6F01" w:rsidRPr="00930EEE" w:rsidRDefault="006D6F01" w:rsidP="00023929">
            <w:pPr>
              <w:spacing w:line="240" w:lineRule="auto"/>
              <w:ind w:left="0" w:firstLine="0"/>
              <w:rPr>
                <w:sz w:val="20"/>
                <w:szCs w:val="20"/>
              </w:rPr>
            </w:pPr>
            <w:r>
              <w:rPr>
                <w:sz w:val="20"/>
                <w:szCs w:val="20"/>
              </w:rPr>
              <w:t>4.</w:t>
            </w:r>
          </w:p>
        </w:tc>
        <w:tc>
          <w:tcPr>
            <w:tcW w:w="1559" w:type="dxa"/>
          </w:tcPr>
          <w:p w14:paraId="3BEF7DB5" w14:textId="5E9336F3" w:rsidR="006D6F01" w:rsidRDefault="007125A3" w:rsidP="00023929">
            <w:pPr>
              <w:spacing w:line="240" w:lineRule="auto"/>
              <w:ind w:left="0" w:firstLine="0"/>
              <w:rPr>
                <w:sz w:val="20"/>
                <w:szCs w:val="20"/>
              </w:rPr>
            </w:pPr>
            <w:r>
              <w:rPr>
                <w:sz w:val="20"/>
                <w:szCs w:val="20"/>
              </w:rPr>
              <w:t>id_petugas2</w:t>
            </w:r>
          </w:p>
        </w:tc>
        <w:tc>
          <w:tcPr>
            <w:tcW w:w="992" w:type="dxa"/>
          </w:tcPr>
          <w:p w14:paraId="6DB64D16" w14:textId="2E8D6629" w:rsidR="006D6F01" w:rsidRPr="00930EEE" w:rsidRDefault="00023929" w:rsidP="00023929">
            <w:pPr>
              <w:spacing w:line="240" w:lineRule="auto"/>
              <w:ind w:left="0" w:firstLine="0"/>
              <w:rPr>
                <w:sz w:val="20"/>
                <w:szCs w:val="20"/>
              </w:rPr>
            </w:pPr>
            <w:r>
              <w:rPr>
                <w:sz w:val="20"/>
                <w:szCs w:val="20"/>
              </w:rPr>
              <w:t>I</w:t>
            </w:r>
            <w:r w:rsidR="007125A3">
              <w:rPr>
                <w:sz w:val="20"/>
                <w:szCs w:val="20"/>
              </w:rPr>
              <w:t>nt</w:t>
            </w:r>
          </w:p>
        </w:tc>
        <w:tc>
          <w:tcPr>
            <w:tcW w:w="709" w:type="dxa"/>
          </w:tcPr>
          <w:p w14:paraId="05B83803" w14:textId="00E415A6" w:rsidR="006D6F01" w:rsidRPr="00930EEE" w:rsidRDefault="006E0AAE" w:rsidP="00023929">
            <w:pPr>
              <w:spacing w:line="240" w:lineRule="auto"/>
              <w:ind w:left="0" w:firstLine="0"/>
              <w:rPr>
                <w:sz w:val="20"/>
                <w:szCs w:val="20"/>
              </w:rPr>
            </w:pPr>
            <w:r>
              <w:rPr>
                <w:sz w:val="20"/>
                <w:szCs w:val="20"/>
              </w:rPr>
              <w:t>5</w:t>
            </w:r>
          </w:p>
        </w:tc>
        <w:tc>
          <w:tcPr>
            <w:tcW w:w="1417" w:type="dxa"/>
          </w:tcPr>
          <w:p w14:paraId="074977AD" w14:textId="4E2CC7A9" w:rsidR="006D6F01" w:rsidRPr="00930EEE" w:rsidRDefault="006E0AAE" w:rsidP="00023929">
            <w:pPr>
              <w:spacing w:line="240" w:lineRule="auto"/>
              <w:ind w:left="0" w:firstLine="0"/>
              <w:rPr>
                <w:sz w:val="20"/>
                <w:szCs w:val="20"/>
              </w:rPr>
            </w:pPr>
            <w:r>
              <w:rPr>
                <w:sz w:val="20"/>
                <w:szCs w:val="20"/>
              </w:rPr>
              <w:t>Id petugas 2</w:t>
            </w:r>
          </w:p>
        </w:tc>
      </w:tr>
      <w:tr w:rsidR="006D6F01" w:rsidRPr="00930EEE" w14:paraId="28E9E91E" w14:textId="77777777" w:rsidTr="00770528">
        <w:tc>
          <w:tcPr>
            <w:tcW w:w="628" w:type="dxa"/>
          </w:tcPr>
          <w:p w14:paraId="72DAEBC7" w14:textId="77777777" w:rsidR="006D6F01" w:rsidRDefault="006D6F01" w:rsidP="00023929">
            <w:pPr>
              <w:spacing w:line="240" w:lineRule="auto"/>
              <w:ind w:left="0" w:firstLine="0"/>
              <w:rPr>
                <w:sz w:val="20"/>
                <w:szCs w:val="20"/>
              </w:rPr>
            </w:pPr>
            <w:r>
              <w:rPr>
                <w:sz w:val="20"/>
                <w:szCs w:val="20"/>
              </w:rPr>
              <w:t>5.</w:t>
            </w:r>
          </w:p>
        </w:tc>
        <w:tc>
          <w:tcPr>
            <w:tcW w:w="1559" w:type="dxa"/>
          </w:tcPr>
          <w:p w14:paraId="539429C7" w14:textId="3AEA32D9" w:rsidR="006D6F01" w:rsidRDefault="007125A3" w:rsidP="00023929">
            <w:pPr>
              <w:spacing w:line="240" w:lineRule="auto"/>
              <w:ind w:left="0" w:firstLine="0"/>
              <w:rPr>
                <w:sz w:val="20"/>
                <w:szCs w:val="20"/>
              </w:rPr>
            </w:pPr>
            <w:r>
              <w:rPr>
                <w:sz w:val="20"/>
                <w:szCs w:val="20"/>
              </w:rPr>
              <w:t>id_petugas3</w:t>
            </w:r>
          </w:p>
        </w:tc>
        <w:tc>
          <w:tcPr>
            <w:tcW w:w="992" w:type="dxa"/>
          </w:tcPr>
          <w:p w14:paraId="76139420" w14:textId="1627F3F4" w:rsidR="006D6F01" w:rsidRPr="00930EEE" w:rsidRDefault="007125A3" w:rsidP="00023929">
            <w:pPr>
              <w:spacing w:line="240" w:lineRule="auto"/>
              <w:ind w:left="0" w:firstLine="0"/>
              <w:rPr>
                <w:sz w:val="20"/>
                <w:szCs w:val="20"/>
              </w:rPr>
            </w:pPr>
            <w:r>
              <w:rPr>
                <w:sz w:val="20"/>
                <w:szCs w:val="20"/>
              </w:rPr>
              <w:t>int</w:t>
            </w:r>
          </w:p>
        </w:tc>
        <w:tc>
          <w:tcPr>
            <w:tcW w:w="709" w:type="dxa"/>
          </w:tcPr>
          <w:p w14:paraId="682691D9" w14:textId="0928E4F4" w:rsidR="006D6F01" w:rsidRPr="00930EEE" w:rsidRDefault="006E0AAE" w:rsidP="00023929">
            <w:pPr>
              <w:spacing w:line="240" w:lineRule="auto"/>
              <w:ind w:left="0" w:firstLine="0"/>
              <w:rPr>
                <w:sz w:val="20"/>
                <w:szCs w:val="20"/>
              </w:rPr>
            </w:pPr>
            <w:r>
              <w:rPr>
                <w:sz w:val="20"/>
                <w:szCs w:val="20"/>
              </w:rPr>
              <w:t>5</w:t>
            </w:r>
          </w:p>
        </w:tc>
        <w:tc>
          <w:tcPr>
            <w:tcW w:w="1417" w:type="dxa"/>
          </w:tcPr>
          <w:p w14:paraId="2AB62659" w14:textId="1F7C3D94" w:rsidR="006D6F01" w:rsidRPr="00930EEE" w:rsidRDefault="006E0AAE" w:rsidP="00023929">
            <w:pPr>
              <w:spacing w:line="240" w:lineRule="auto"/>
              <w:ind w:left="0" w:firstLine="0"/>
              <w:rPr>
                <w:sz w:val="20"/>
                <w:szCs w:val="20"/>
              </w:rPr>
            </w:pPr>
            <w:r>
              <w:rPr>
                <w:sz w:val="20"/>
                <w:szCs w:val="20"/>
              </w:rPr>
              <w:t>Id petugas 3</w:t>
            </w:r>
          </w:p>
        </w:tc>
      </w:tr>
      <w:tr w:rsidR="006D6F01" w:rsidRPr="00930EEE" w14:paraId="4C45AF24" w14:textId="77777777" w:rsidTr="00770528">
        <w:tc>
          <w:tcPr>
            <w:tcW w:w="628" w:type="dxa"/>
          </w:tcPr>
          <w:p w14:paraId="30A0F3FF" w14:textId="77777777" w:rsidR="006D6F01" w:rsidRDefault="006D6F01" w:rsidP="00023929">
            <w:pPr>
              <w:spacing w:line="240" w:lineRule="auto"/>
              <w:ind w:left="0" w:firstLine="0"/>
              <w:rPr>
                <w:sz w:val="20"/>
                <w:szCs w:val="20"/>
              </w:rPr>
            </w:pPr>
            <w:r>
              <w:rPr>
                <w:sz w:val="20"/>
                <w:szCs w:val="20"/>
              </w:rPr>
              <w:t>6.</w:t>
            </w:r>
          </w:p>
        </w:tc>
        <w:tc>
          <w:tcPr>
            <w:tcW w:w="1559" w:type="dxa"/>
          </w:tcPr>
          <w:p w14:paraId="29BD5E25" w14:textId="7EB7B784" w:rsidR="006D6F01" w:rsidRDefault="007125A3" w:rsidP="00023929">
            <w:pPr>
              <w:spacing w:line="240" w:lineRule="auto"/>
              <w:ind w:left="0" w:firstLine="0"/>
              <w:rPr>
                <w:sz w:val="20"/>
                <w:szCs w:val="20"/>
              </w:rPr>
            </w:pPr>
            <w:r>
              <w:rPr>
                <w:sz w:val="20"/>
                <w:szCs w:val="20"/>
              </w:rPr>
              <w:t>id_petugas4</w:t>
            </w:r>
          </w:p>
        </w:tc>
        <w:tc>
          <w:tcPr>
            <w:tcW w:w="992" w:type="dxa"/>
          </w:tcPr>
          <w:p w14:paraId="60D1897B" w14:textId="15C6A100" w:rsidR="006D6F01" w:rsidRPr="00930EEE" w:rsidRDefault="007125A3" w:rsidP="00023929">
            <w:pPr>
              <w:spacing w:line="240" w:lineRule="auto"/>
              <w:ind w:left="0" w:firstLine="0"/>
              <w:rPr>
                <w:sz w:val="20"/>
                <w:szCs w:val="20"/>
              </w:rPr>
            </w:pPr>
            <w:r>
              <w:rPr>
                <w:sz w:val="20"/>
                <w:szCs w:val="20"/>
              </w:rPr>
              <w:t>int</w:t>
            </w:r>
          </w:p>
        </w:tc>
        <w:tc>
          <w:tcPr>
            <w:tcW w:w="709" w:type="dxa"/>
          </w:tcPr>
          <w:p w14:paraId="61941DEE" w14:textId="5E7D54BE" w:rsidR="006D6F01" w:rsidRPr="00930EEE" w:rsidRDefault="006E0AAE" w:rsidP="00023929">
            <w:pPr>
              <w:spacing w:line="240" w:lineRule="auto"/>
              <w:ind w:left="0" w:firstLine="0"/>
              <w:rPr>
                <w:sz w:val="20"/>
                <w:szCs w:val="20"/>
              </w:rPr>
            </w:pPr>
            <w:r>
              <w:rPr>
                <w:sz w:val="20"/>
                <w:szCs w:val="20"/>
              </w:rPr>
              <w:t>5</w:t>
            </w:r>
          </w:p>
        </w:tc>
        <w:tc>
          <w:tcPr>
            <w:tcW w:w="1417" w:type="dxa"/>
          </w:tcPr>
          <w:p w14:paraId="0A4D2308" w14:textId="2DBD5C3F" w:rsidR="006D6F01" w:rsidRPr="00930EEE" w:rsidRDefault="006E0AAE" w:rsidP="00023929">
            <w:pPr>
              <w:spacing w:line="240" w:lineRule="auto"/>
              <w:ind w:left="0" w:firstLine="0"/>
              <w:rPr>
                <w:sz w:val="20"/>
                <w:szCs w:val="20"/>
              </w:rPr>
            </w:pPr>
            <w:r>
              <w:rPr>
                <w:sz w:val="20"/>
                <w:szCs w:val="20"/>
              </w:rPr>
              <w:t>Id petugas 4</w:t>
            </w:r>
          </w:p>
        </w:tc>
      </w:tr>
      <w:tr w:rsidR="006D6F01" w:rsidRPr="00930EEE" w14:paraId="7C9EEB6B" w14:textId="77777777" w:rsidTr="00770528">
        <w:tc>
          <w:tcPr>
            <w:tcW w:w="628" w:type="dxa"/>
          </w:tcPr>
          <w:p w14:paraId="285CCBA0" w14:textId="77777777" w:rsidR="006D6F01" w:rsidRDefault="006D6F01" w:rsidP="00023929">
            <w:pPr>
              <w:spacing w:line="240" w:lineRule="auto"/>
              <w:ind w:left="0" w:firstLine="0"/>
              <w:rPr>
                <w:sz w:val="20"/>
                <w:szCs w:val="20"/>
              </w:rPr>
            </w:pPr>
            <w:r>
              <w:rPr>
                <w:sz w:val="20"/>
                <w:szCs w:val="20"/>
              </w:rPr>
              <w:t>7.</w:t>
            </w:r>
          </w:p>
        </w:tc>
        <w:tc>
          <w:tcPr>
            <w:tcW w:w="1559" w:type="dxa"/>
          </w:tcPr>
          <w:p w14:paraId="0AFC80E9" w14:textId="0BF0F694" w:rsidR="006D6F01" w:rsidRDefault="007125A3" w:rsidP="00023929">
            <w:pPr>
              <w:spacing w:line="240" w:lineRule="auto"/>
              <w:ind w:left="0" w:firstLine="0"/>
              <w:rPr>
                <w:sz w:val="20"/>
                <w:szCs w:val="20"/>
              </w:rPr>
            </w:pPr>
            <w:r>
              <w:rPr>
                <w:sz w:val="20"/>
                <w:szCs w:val="20"/>
              </w:rPr>
              <w:t>id_petugas5</w:t>
            </w:r>
          </w:p>
        </w:tc>
        <w:tc>
          <w:tcPr>
            <w:tcW w:w="992" w:type="dxa"/>
          </w:tcPr>
          <w:p w14:paraId="13EA1E93" w14:textId="001B29D0" w:rsidR="006D6F01" w:rsidRPr="00930EEE" w:rsidRDefault="007125A3" w:rsidP="00023929">
            <w:pPr>
              <w:spacing w:line="240" w:lineRule="auto"/>
              <w:ind w:left="0" w:firstLine="0"/>
              <w:rPr>
                <w:sz w:val="20"/>
                <w:szCs w:val="20"/>
              </w:rPr>
            </w:pPr>
            <w:r>
              <w:rPr>
                <w:sz w:val="20"/>
                <w:szCs w:val="20"/>
              </w:rPr>
              <w:t>int</w:t>
            </w:r>
          </w:p>
        </w:tc>
        <w:tc>
          <w:tcPr>
            <w:tcW w:w="709" w:type="dxa"/>
          </w:tcPr>
          <w:p w14:paraId="17A39C29" w14:textId="5A6E8F53" w:rsidR="006D6F01" w:rsidRPr="00930EEE" w:rsidRDefault="006E0AAE" w:rsidP="00023929">
            <w:pPr>
              <w:spacing w:line="240" w:lineRule="auto"/>
              <w:ind w:left="0" w:firstLine="0"/>
              <w:rPr>
                <w:sz w:val="20"/>
                <w:szCs w:val="20"/>
              </w:rPr>
            </w:pPr>
            <w:r>
              <w:rPr>
                <w:sz w:val="20"/>
                <w:szCs w:val="20"/>
              </w:rPr>
              <w:t>5</w:t>
            </w:r>
          </w:p>
        </w:tc>
        <w:tc>
          <w:tcPr>
            <w:tcW w:w="1417" w:type="dxa"/>
          </w:tcPr>
          <w:p w14:paraId="7AAA918E" w14:textId="6E127B66" w:rsidR="006D6F01" w:rsidRPr="00930EEE" w:rsidRDefault="006E0AAE" w:rsidP="00023929">
            <w:pPr>
              <w:spacing w:line="240" w:lineRule="auto"/>
              <w:ind w:left="0" w:firstLine="0"/>
              <w:rPr>
                <w:sz w:val="20"/>
                <w:szCs w:val="20"/>
              </w:rPr>
            </w:pPr>
            <w:r>
              <w:rPr>
                <w:sz w:val="20"/>
                <w:szCs w:val="20"/>
              </w:rPr>
              <w:t>Id petugas 5</w:t>
            </w:r>
          </w:p>
        </w:tc>
      </w:tr>
      <w:tr w:rsidR="006D6F01" w:rsidRPr="00930EEE" w14:paraId="24CCA9DE" w14:textId="77777777" w:rsidTr="00770528">
        <w:tc>
          <w:tcPr>
            <w:tcW w:w="628" w:type="dxa"/>
          </w:tcPr>
          <w:p w14:paraId="77BA6B5E" w14:textId="77777777" w:rsidR="006D6F01" w:rsidRDefault="006D6F01" w:rsidP="00023929">
            <w:pPr>
              <w:spacing w:line="240" w:lineRule="auto"/>
              <w:ind w:left="0" w:firstLine="0"/>
              <w:rPr>
                <w:sz w:val="20"/>
                <w:szCs w:val="20"/>
              </w:rPr>
            </w:pPr>
            <w:r>
              <w:rPr>
                <w:sz w:val="20"/>
                <w:szCs w:val="20"/>
              </w:rPr>
              <w:t xml:space="preserve">8. </w:t>
            </w:r>
          </w:p>
        </w:tc>
        <w:tc>
          <w:tcPr>
            <w:tcW w:w="1559" w:type="dxa"/>
          </w:tcPr>
          <w:p w14:paraId="45B5ECF5" w14:textId="67E47C48" w:rsidR="006D6F01" w:rsidRDefault="007125A3" w:rsidP="00023929">
            <w:pPr>
              <w:spacing w:line="240" w:lineRule="auto"/>
              <w:ind w:left="0" w:firstLine="0"/>
              <w:rPr>
                <w:sz w:val="20"/>
                <w:szCs w:val="20"/>
              </w:rPr>
            </w:pPr>
            <w:r>
              <w:rPr>
                <w:sz w:val="20"/>
                <w:szCs w:val="20"/>
              </w:rPr>
              <w:t>id_petugas6</w:t>
            </w:r>
          </w:p>
        </w:tc>
        <w:tc>
          <w:tcPr>
            <w:tcW w:w="992" w:type="dxa"/>
          </w:tcPr>
          <w:p w14:paraId="6F505DED" w14:textId="2D1FB581" w:rsidR="006D6F01" w:rsidRPr="00930EEE" w:rsidRDefault="007125A3" w:rsidP="00023929">
            <w:pPr>
              <w:spacing w:line="240" w:lineRule="auto"/>
              <w:ind w:left="0" w:firstLine="0"/>
              <w:rPr>
                <w:sz w:val="20"/>
                <w:szCs w:val="20"/>
              </w:rPr>
            </w:pPr>
            <w:r>
              <w:rPr>
                <w:sz w:val="20"/>
                <w:szCs w:val="20"/>
              </w:rPr>
              <w:t>int</w:t>
            </w:r>
          </w:p>
        </w:tc>
        <w:tc>
          <w:tcPr>
            <w:tcW w:w="709" w:type="dxa"/>
          </w:tcPr>
          <w:p w14:paraId="79302EA7" w14:textId="3BF5A959" w:rsidR="006D6F01" w:rsidRPr="00930EEE" w:rsidRDefault="006E0AAE" w:rsidP="00023929">
            <w:pPr>
              <w:spacing w:line="240" w:lineRule="auto"/>
              <w:ind w:left="0" w:firstLine="0"/>
              <w:rPr>
                <w:sz w:val="20"/>
                <w:szCs w:val="20"/>
              </w:rPr>
            </w:pPr>
            <w:r>
              <w:rPr>
                <w:sz w:val="20"/>
                <w:szCs w:val="20"/>
              </w:rPr>
              <w:t>5</w:t>
            </w:r>
          </w:p>
        </w:tc>
        <w:tc>
          <w:tcPr>
            <w:tcW w:w="1417" w:type="dxa"/>
          </w:tcPr>
          <w:p w14:paraId="487AA9B0" w14:textId="3135DDAF" w:rsidR="006D6F01" w:rsidRPr="00930EEE" w:rsidRDefault="006E0AAE" w:rsidP="00023929">
            <w:pPr>
              <w:spacing w:line="240" w:lineRule="auto"/>
              <w:ind w:left="0" w:firstLine="0"/>
              <w:rPr>
                <w:sz w:val="20"/>
                <w:szCs w:val="20"/>
              </w:rPr>
            </w:pPr>
            <w:r>
              <w:rPr>
                <w:sz w:val="20"/>
                <w:szCs w:val="20"/>
              </w:rPr>
              <w:t>Id petugas 6</w:t>
            </w:r>
          </w:p>
        </w:tc>
      </w:tr>
      <w:tr w:rsidR="006D6F01" w:rsidRPr="00930EEE" w14:paraId="3E32508A" w14:textId="77777777" w:rsidTr="00770528">
        <w:tc>
          <w:tcPr>
            <w:tcW w:w="628" w:type="dxa"/>
          </w:tcPr>
          <w:p w14:paraId="5A9D76D3" w14:textId="77777777" w:rsidR="006D6F01" w:rsidRDefault="006D6F01" w:rsidP="00023929">
            <w:pPr>
              <w:spacing w:line="240" w:lineRule="auto"/>
              <w:ind w:left="0" w:firstLine="0"/>
              <w:rPr>
                <w:sz w:val="20"/>
                <w:szCs w:val="20"/>
              </w:rPr>
            </w:pPr>
            <w:r>
              <w:rPr>
                <w:sz w:val="20"/>
                <w:szCs w:val="20"/>
              </w:rPr>
              <w:t>9.</w:t>
            </w:r>
          </w:p>
        </w:tc>
        <w:tc>
          <w:tcPr>
            <w:tcW w:w="1559" w:type="dxa"/>
          </w:tcPr>
          <w:p w14:paraId="65E459F0" w14:textId="55352207" w:rsidR="006D6F01" w:rsidRDefault="007125A3" w:rsidP="00023929">
            <w:pPr>
              <w:spacing w:line="240" w:lineRule="auto"/>
              <w:ind w:left="0" w:firstLine="0"/>
              <w:rPr>
                <w:sz w:val="20"/>
                <w:szCs w:val="20"/>
              </w:rPr>
            </w:pPr>
            <w:r>
              <w:rPr>
                <w:sz w:val="20"/>
                <w:szCs w:val="20"/>
              </w:rPr>
              <w:t>id_petugas7</w:t>
            </w:r>
          </w:p>
        </w:tc>
        <w:tc>
          <w:tcPr>
            <w:tcW w:w="992" w:type="dxa"/>
          </w:tcPr>
          <w:p w14:paraId="045B2B80" w14:textId="3482DE65" w:rsidR="006D6F01" w:rsidRDefault="007125A3" w:rsidP="00023929">
            <w:pPr>
              <w:spacing w:line="240" w:lineRule="auto"/>
              <w:ind w:left="0" w:firstLine="0"/>
              <w:rPr>
                <w:sz w:val="20"/>
                <w:szCs w:val="20"/>
              </w:rPr>
            </w:pPr>
            <w:r>
              <w:rPr>
                <w:sz w:val="20"/>
                <w:szCs w:val="20"/>
              </w:rPr>
              <w:t>int</w:t>
            </w:r>
          </w:p>
        </w:tc>
        <w:tc>
          <w:tcPr>
            <w:tcW w:w="709" w:type="dxa"/>
          </w:tcPr>
          <w:p w14:paraId="38A082C6" w14:textId="3F36FF87" w:rsidR="006D6F01" w:rsidRDefault="006E0AAE" w:rsidP="00023929">
            <w:pPr>
              <w:spacing w:line="240" w:lineRule="auto"/>
              <w:ind w:left="0" w:firstLine="0"/>
              <w:rPr>
                <w:sz w:val="20"/>
                <w:szCs w:val="20"/>
              </w:rPr>
            </w:pPr>
            <w:r>
              <w:rPr>
                <w:sz w:val="20"/>
                <w:szCs w:val="20"/>
              </w:rPr>
              <w:t>5</w:t>
            </w:r>
          </w:p>
        </w:tc>
        <w:tc>
          <w:tcPr>
            <w:tcW w:w="1417" w:type="dxa"/>
          </w:tcPr>
          <w:p w14:paraId="00C5C564" w14:textId="1260B101" w:rsidR="006D6F01" w:rsidRDefault="006E0AAE" w:rsidP="00023929">
            <w:pPr>
              <w:spacing w:line="240" w:lineRule="auto"/>
              <w:ind w:left="0" w:firstLine="0"/>
              <w:rPr>
                <w:sz w:val="20"/>
                <w:szCs w:val="20"/>
              </w:rPr>
            </w:pPr>
            <w:r>
              <w:rPr>
                <w:sz w:val="20"/>
                <w:szCs w:val="20"/>
              </w:rPr>
              <w:t>Id petugas 7</w:t>
            </w:r>
          </w:p>
        </w:tc>
      </w:tr>
      <w:tr w:rsidR="006D6F01" w:rsidRPr="00930EEE" w14:paraId="01DC736D" w14:textId="77777777" w:rsidTr="00770528">
        <w:tc>
          <w:tcPr>
            <w:tcW w:w="628" w:type="dxa"/>
          </w:tcPr>
          <w:p w14:paraId="133B7A40" w14:textId="60D0905A" w:rsidR="006D6F01" w:rsidRDefault="006D6F01" w:rsidP="00023929">
            <w:pPr>
              <w:spacing w:line="240" w:lineRule="auto"/>
              <w:ind w:left="0" w:firstLine="0"/>
              <w:rPr>
                <w:sz w:val="20"/>
                <w:szCs w:val="20"/>
              </w:rPr>
            </w:pPr>
            <w:r>
              <w:rPr>
                <w:sz w:val="20"/>
                <w:szCs w:val="20"/>
              </w:rPr>
              <w:t>10.</w:t>
            </w:r>
          </w:p>
        </w:tc>
        <w:tc>
          <w:tcPr>
            <w:tcW w:w="1559" w:type="dxa"/>
          </w:tcPr>
          <w:p w14:paraId="6BCDB60D" w14:textId="5A0FD80D" w:rsidR="006D6F01" w:rsidRDefault="007125A3" w:rsidP="00023929">
            <w:pPr>
              <w:spacing w:line="240" w:lineRule="auto"/>
              <w:ind w:left="0" w:firstLine="0"/>
              <w:rPr>
                <w:sz w:val="20"/>
                <w:szCs w:val="20"/>
              </w:rPr>
            </w:pPr>
            <w:r>
              <w:rPr>
                <w:sz w:val="20"/>
                <w:szCs w:val="20"/>
              </w:rPr>
              <w:t>id_jabatan1</w:t>
            </w:r>
          </w:p>
        </w:tc>
        <w:tc>
          <w:tcPr>
            <w:tcW w:w="992" w:type="dxa"/>
          </w:tcPr>
          <w:p w14:paraId="4DCDF188" w14:textId="1B9AAA53" w:rsidR="006D6F01" w:rsidRDefault="007125A3" w:rsidP="00023929">
            <w:pPr>
              <w:spacing w:line="240" w:lineRule="auto"/>
              <w:ind w:left="0" w:firstLine="0"/>
              <w:rPr>
                <w:sz w:val="20"/>
                <w:szCs w:val="20"/>
              </w:rPr>
            </w:pPr>
            <w:r>
              <w:rPr>
                <w:sz w:val="20"/>
                <w:szCs w:val="20"/>
              </w:rPr>
              <w:t>int</w:t>
            </w:r>
          </w:p>
        </w:tc>
        <w:tc>
          <w:tcPr>
            <w:tcW w:w="709" w:type="dxa"/>
          </w:tcPr>
          <w:p w14:paraId="70B7BBF4" w14:textId="01A20218" w:rsidR="006D6F01" w:rsidRDefault="006E0AAE" w:rsidP="00023929">
            <w:pPr>
              <w:spacing w:line="240" w:lineRule="auto"/>
              <w:ind w:left="0" w:firstLine="0"/>
              <w:rPr>
                <w:sz w:val="20"/>
                <w:szCs w:val="20"/>
              </w:rPr>
            </w:pPr>
            <w:r>
              <w:rPr>
                <w:sz w:val="20"/>
                <w:szCs w:val="20"/>
              </w:rPr>
              <w:t>5</w:t>
            </w:r>
          </w:p>
        </w:tc>
        <w:tc>
          <w:tcPr>
            <w:tcW w:w="1417" w:type="dxa"/>
          </w:tcPr>
          <w:p w14:paraId="53B27FC4" w14:textId="64C3F6F9" w:rsidR="006D6F01" w:rsidRDefault="006E0AAE" w:rsidP="00023929">
            <w:pPr>
              <w:spacing w:line="240" w:lineRule="auto"/>
              <w:ind w:left="0" w:firstLine="0"/>
              <w:rPr>
                <w:sz w:val="20"/>
                <w:szCs w:val="20"/>
              </w:rPr>
            </w:pPr>
            <w:r>
              <w:rPr>
                <w:sz w:val="20"/>
                <w:szCs w:val="20"/>
              </w:rPr>
              <w:t>Id jabatan 1</w:t>
            </w:r>
          </w:p>
        </w:tc>
      </w:tr>
      <w:tr w:rsidR="006D6F01" w:rsidRPr="00930EEE" w14:paraId="2D4C1C20" w14:textId="77777777" w:rsidTr="00770528">
        <w:tc>
          <w:tcPr>
            <w:tcW w:w="628" w:type="dxa"/>
          </w:tcPr>
          <w:p w14:paraId="740D7B92" w14:textId="687E98A2" w:rsidR="006D6F01" w:rsidRDefault="006D6F01" w:rsidP="00023929">
            <w:pPr>
              <w:spacing w:line="240" w:lineRule="auto"/>
              <w:ind w:left="0" w:firstLine="0"/>
              <w:rPr>
                <w:sz w:val="20"/>
                <w:szCs w:val="20"/>
              </w:rPr>
            </w:pPr>
            <w:r>
              <w:rPr>
                <w:sz w:val="20"/>
                <w:szCs w:val="20"/>
              </w:rPr>
              <w:t>11.</w:t>
            </w:r>
          </w:p>
        </w:tc>
        <w:tc>
          <w:tcPr>
            <w:tcW w:w="1559" w:type="dxa"/>
          </w:tcPr>
          <w:p w14:paraId="444A8886" w14:textId="7824507C" w:rsidR="006D6F01" w:rsidRDefault="007125A3" w:rsidP="00023929">
            <w:pPr>
              <w:spacing w:line="240" w:lineRule="auto"/>
              <w:ind w:left="0" w:firstLine="0"/>
              <w:rPr>
                <w:sz w:val="20"/>
                <w:szCs w:val="20"/>
              </w:rPr>
            </w:pPr>
            <w:r>
              <w:rPr>
                <w:sz w:val="20"/>
                <w:szCs w:val="20"/>
              </w:rPr>
              <w:t>id_jabatan2</w:t>
            </w:r>
          </w:p>
        </w:tc>
        <w:tc>
          <w:tcPr>
            <w:tcW w:w="992" w:type="dxa"/>
          </w:tcPr>
          <w:p w14:paraId="7A645983" w14:textId="1784FFA2" w:rsidR="006D6F01" w:rsidRDefault="007125A3" w:rsidP="00023929">
            <w:pPr>
              <w:spacing w:line="240" w:lineRule="auto"/>
              <w:ind w:left="0" w:firstLine="0"/>
              <w:rPr>
                <w:sz w:val="20"/>
                <w:szCs w:val="20"/>
              </w:rPr>
            </w:pPr>
            <w:r>
              <w:rPr>
                <w:sz w:val="20"/>
                <w:szCs w:val="20"/>
              </w:rPr>
              <w:t>int</w:t>
            </w:r>
          </w:p>
        </w:tc>
        <w:tc>
          <w:tcPr>
            <w:tcW w:w="709" w:type="dxa"/>
          </w:tcPr>
          <w:p w14:paraId="76CAF8D0" w14:textId="500597EB" w:rsidR="006D6F01" w:rsidRDefault="006E0AAE" w:rsidP="00023929">
            <w:pPr>
              <w:spacing w:line="240" w:lineRule="auto"/>
              <w:ind w:left="0" w:firstLine="0"/>
              <w:rPr>
                <w:sz w:val="20"/>
                <w:szCs w:val="20"/>
              </w:rPr>
            </w:pPr>
            <w:r>
              <w:rPr>
                <w:sz w:val="20"/>
                <w:szCs w:val="20"/>
              </w:rPr>
              <w:t>5</w:t>
            </w:r>
          </w:p>
        </w:tc>
        <w:tc>
          <w:tcPr>
            <w:tcW w:w="1417" w:type="dxa"/>
          </w:tcPr>
          <w:p w14:paraId="63B83813" w14:textId="62FB8A27" w:rsidR="006D6F01" w:rsidRDefault="006E0AAE" w:rsidP="00023929">
            <w:pPr>
              <w:spacing w:line="240" w:lineRule="auto"/>
              <w:ind w:left="0" w:firstLine="0"/>
              <w:rPr>
                <w:sz w:val="20"/>
                <w:szCs w:val="20"/>
              </w:rPr>
            </w:pPr>
            <w:r>
              <w:rPr>
                <w:sz w:val="20"/>
                <w:szCs w:val="20"/>
              </w:rPr>
              <w:t>Id jabatan 2</w:t>
            </w:r>
          </w:p>
        </w:tc>
      </w:tr>
      <w:tr w:rsidR="006D6F01" w:rsidRPr="00930EEE" w14:paraId="05A8A239" w14:textId="77777777" w:rsidTr="00770528">
        <w:tc>
          <w:tcPr>
            <w:tcW w:w="628" w:type="dxa"/>
          </w:tcPr>
          <w:p w14:paraId="767AF797" w14:textId="09007DD1" w:rsidR="006D6F01" w:rsidRDefault="006D6F01" w:rsidP="00023929">
            <w:pPr>
              <w:spacing w:line="240" w:lineRule="auto"/>
              <w:ind w:left="0" w:firstLine="0"/>
              <w:rPr>
                <w:sz w:val="20"/>
                <w:szCs w:val="20"/>
              </w:rPr>
            </w:pPr>
            <w:r>
              <w:rPr>
                <w:sz w:val="20"/>
                <w:szCs w:val="20"/>
              </w:rPr>
              <w:t>12.</w:t>
            </w:r>
          </w:p>
        </w:tc>
        <w:tc>
          <w:tcPr>
            <w:tcW w:w="1559" w:type="dxa"/>
          </w:tcPr>
          <w:p w14:paraId="667958FC" w14:textId="080E9869" w:rsidR="006D6F01" w:rsidRDefault="007125A3" w:rsidP="00023929">
            <w:pPr>
              <w:spacing w:line="240" w:lineRule="auto"/>
              <w:ind w:left="0" w:firstLine="0"/>
              <w:rPr>
                <w:sz w:val="20"/>
                <w:szCs w:val="20"/>
              </w:rPr>
            </w:pPr>
            <w:r>
              <w:rPr>
                <w:sz w:val="20"/>
                <w:szCs w:val="20"/>
              </w:rPr>
              <w:t>id_jabatan3</w:t>
            </w:r>
          </w:p>
        </w:tc>
        <w:tc>
          <w:tcPr>
            <w:tcW w:w="992" w:type="dxa"/>
          </w:tcPr>
          <w:p w14:paraId="5857A292" w14:textId="644F9648" w:rsidR="006D6F01" w:rsidRDefault="007125A3" w:rsidP="00023929">
            <w:pPr>
              <w:spacing w:line="240" w:lineRule="auto"/>
              <w:ind w:left="0" w:firstLine="0"/>
              <w:rPr>
                <w:sz w:val="20"/>
                <w:szCs w:val="20"/>
              </w:rPr>
            </w:pPr>
            <w:r>
              <w:rPr>
                <w:sz w:val="20"/>
                <w:szCs w:val="20"/>
              </w:rPr>
              <w:t>int</w:t>
            </w:r>
          </w:p>
        </w:tc>
        <w:tc>
          <w:tcPr>
            <w:tcW w:w="709" w:type="dxa"/>
          </w:tcPr>
          <w:p w14:paraId="3504B1E0" w14:textId="6B41A28B" w:rsidR="006D6F01" w:rsidRDefault="006E0AAE" w:rsidP="00023929">
            <w:pPr>
              <w:spacing w:line="240" w:lineRule="auto"/>
              <w:ind w:left="0" w:firstLine="0"/>
              <w:rPr>
                <w:sz w:val="20"/>
                <w:szCs w:val="20"/>
              </w:rPr>
            </w:pPr>
            <w:r>
              <w:rPr>
                <w:sz w:val="20"/>
                <w:szCs w:val="20"/>
              </w:rPr>
              <w:t>5</w:t>
            </w:r>
          </w:p>
        </w:tc>
        <w:tc>
          <w:tcPr>
            <w:tcW w:w="1417" w:type="dxa"/>
          </w:tcPr>
          <w:p w14:paraId="1028BB5D" w14:textId="624FCE6F" w:rsidR="006D6F01" w:rsidRDefault="006E0AAE" w:rsidP="00023929">
            <w:pPr>
              <w:spacing w:line="240" w:lineRule="auto"/>
              <w:ind w:left="0" w:firstLine="0"/>
              <w:rPr>
                <w:sz w:val="20"/>
                <w:szCs w:val="20"/>
              </w:rPr>
            </w:pPr>
            <w:r>
              <w:rPr>
                <w:sz w:val="20"/>
                <w:szCs w:val="20"/>
              </w:rPr>
              <w:t>Id jabatan 3</w:t>
            </w:r>
          </w:p>
        </w:tc>
      </w:tr>
      <w:tr w:rsidR="006D6F01" w:rsidRPr="00930EEE" w14:paraId="669A394E" w14:textId="77777777" w:rsidTr="00770528">
        <w:tc>
          <w:tcPr>
            <w:tcW w:w="628" w:type="dxa"/>
          </w:tcPr>
          <w:p w14:paraId="2402F159" w14:textId="369C22CC" w:rsidR="006D6F01" w:rsidRDefault="006D6F01" w:rsidP="00023929">
            <w:pPr>
              <w:spacing w:line="240" w:lineRule="auto"/>
              <w:ind w:left="0" w:firstLine="0"/>
              <w:rPr>
                <w:sz w:val="20"/>
                <w:szCs w:val="20"/>
              </w:rPr>
            </w:pPr>
            <w:r>
              <w:rPr>
                <w:sz w:val="20"/>
                <w:szCs w:val="20"/>
              </w:rPr>
              <w:t>13.</w:t>
            </w:r>
          </w:p>
        </w:tc>
        <w:tc>
          <w:tcPr>
            <w:tcW w:w="1559" w:type="dxa"/>
          </w:tcPr>
          <w:p w14:paraId="1FF1A1E6" w14:textId="3DB04769" w:rsidR="006D6F01" w:rsidRDefault="007125A3" w:rsidP="00023929">
            <w:pPr>
              <w:spacing w:line="240" w:lineRule="auto"/>
              <w:ind w:left="0" w:firstLine="0"/>
              <w:rPr>
                <w:sz w:val="20"/>
                <w:szCs w:val="20"/>
              </w:rPr>
            </w:pPr>
            <w:r>
              <w:rPr>
                <w:sz w:val="20"/>
                <w:szCs w:val="20"/>
              </w:rPr>
              <w:t>id_jabatan4</w:t>
            </w:r>
          </w:p>
        </w:tc>
        <w:tc>
          <w:tcPr>
            <w:tcW w:w="992" w:type="dxa"/>
          </w:tcPr>
          <w:p w14:paraId="13DCC1BC" w14:textId="5C453D58" w:rsidR="006D6F01" w:rsidRDefault="007125A3" w:rsidP="00023929">
            <w:pPr>
              <w:spacing w:line="240" w:lineRule="auto"/>
              <w:ind w:left="0" w:firstLine="0"/>
              <w:rPr>
                <w:sz w:val="20"/>
                <w:szCs w:val="20"/>
              </w:rPr>
            </w:pPr>
            <w:r>
              <w:rPr>
                <w:sz w:val="20"/>
                <w:szCs w:val="20"/>
              </w:rPr>
              <w:t>int</w:t>
            </w:r>
          </w:p>
        </w:tc>
        <w:tc>
          <w:tcPr>
            <w:tcW w:w="709" w:type="dxa"/>
          </w:tcPr>
          <w:p w14:paraId="17010039" w14:textId="7DC0DF40" w:rsidR="006D6F01" w:rsidRDefault="006E0AAE" w:rsidP="00023929">
            <w:pPr>
              <w:spacing w:line="240" w:lineRule="auto"/>
              <w:ind w:left="0" w:firstLine="0"/>
              <w:rPr>
                <w:sz w:val="20"/>
                <w:szCs w:val="20"/>
              </w:rPr>
            </w:pPr>
            <w:r>
              <w:rPr>
                <w:sz w:val="20"/>
                <w:szCs w:val="20"/>
              </w:rPr>
              <w:t>5</w:t>
            </w:r>
          </w:p>
        </w:tc>
        <w:tc>
          <w:tcPr>
            <w:tcW w:w="1417" w:type="dxa"/>
          </w:tcPr>
          <w:p w14:paraId="1C7243A8" w14:textId="76D107EE" w:rsidR="006D6F01" w:rsidRDefault="006E0AAE" w:rsidP="00023929">
            <w:pPr>
              <w:spacing w:line="240" w:lineRule="auto"/>
              <w:ind w:left="0" w:firstLine="0"/>
              <w:rPr>
                <w:sz w:val="20"/>
                <w:szCs w:val="20"/>
              </w:rPr>
            </w:pPr>
            <w:r>
              <w:rPr>
                <w:sz w:val="20"/>
                <w:szCs w:val="20"/>
              </w:rPr>
              <w:t>Id jabatan 4</w:t>
            </w:r>
          </w:p>
        </w:tc>
      </w:tr>
      <w:tr w:rsidR="006D6F01" w:rsidRPr="00930EEE" w14:paraId="1FF782F5" w14:textId="77777777" w:rsidTr="00770528">
        <w:tc>
          <w:tcPr>
            <w:tcW w:w="628" w:type="dxa"/>
          </w:tcPr>
          <w:p w14:paraId="7686FD8F" w14:textId="0EB4965F" w:rsidR="006D6F01" w:rsidRDefault="006D6F01" w:rsidP="00023929">
            <w:pPr>
              <w:spacing w:line="240" w:lineRule="auto"/>
              <w:ind w:left="0" w:firstLine="0"/>
              <w:rPr>
                <w:sz w:val="20"/>
                <w:szCs w:val="20"/>
              </w:rPr>
            </w:pPr>
            <w:r>
              <w:rPr>
                <w:sz w:val="20"/>
                <w:szCs w:val="20"/>
              </w:rPr>
              <w:t>14.</w:t>
            </w:r>
          </w:p>
        </w:tc>
        <w:tc>
          <w:tcPr>
            <w:tcW w:w="1559" w:type="dxa"/>
          </w:tcPr>
          <w:p w14:paraId="33BA579A" w14:textId="3F0DB523" w:rsidR="006D6F01" w:rsidRDefault="007125A3" w:rsidP="00023929">
            <w:pPr>
              <w:spacing w:line="240" w:lineRule="auto"/>
              <w:ind w:left="0" w:firstLine="0"/>
              <w:rPr>
                <w:sz w:val="20"/>
                <w:szCs w:val="20"/>
              </w:rPr>
            </w:pPr>
            <w:r>
              <w:rPr>
                <w:sz w:val="20"/>
                <w:szCs w:val="20"/>
              </w:rPr>
              <w:t>id_jabatan5</w:t>
            </w:r>
          </w:p>
        </w:tc>
        <w:tc>
          <w:tcPr>
            <w:tcW w:w="992" w:type="dxa"/>
          </w:tcPr>
          <w:p w14:paraId="0EBF8424" w14:textId="674F361A" w:rsidR="006D6F01" w:rsidRDefault="007125A3" w:rsidP="00023929">
            <w:pPr>
              <w:spacing w:line="240" w:lineRule="auto"/>
              <w:ind w:left="0" w:firstLine="0"/>
              <w:rPr>
                <w:sz w:val="20"/>
                <w:szCs w:val="20"/>
              </w:rPr>
            </w:pPr>
            <w:r>
              <w:rPr>
                <w:sz w:val="20"/>
                <w:szCs w:val="20"/>
              </w:rPr>
              <w:t>int</w:t>
            </w:r>
          </w:p>
        </w:tc>
        <w:tc>
          <w:tcPr>
            <w:tcW w:w="709" w:type="dxa"/>
          </w:tcPr>
          <w:p w14:paraId="643D20B5" w14:textId="4DACEB04" w:rsidR="006D6F01" w:rsidRDefault="006E0AAE" w:rsidP="00023929">
            <w:pPr>
              <w:spacing w:line="240" w:lineRule="auto"/>
              <w:ind w:left="0" w:firstLine="0"/>
              <w:rPr>
                <w:sz w:val="20"/>
                <w:szCs w:val="20"/>
              </w:rPr>
            </w:pPr>
            <w:r>
              <w:rPr>
                <w:sz w:val="20"/>
                <w:szCs w:val="20"/>
              </w:rPr>
              <w:t>5</w:t>
            </w:r>
          </w:p>
        </w:tc>
        <w:tc>
          <w:tcPr>
            <w:tcW w:w="1417" w:type="dxa"/>
          </w:tcPr>
          <w:p w14:paraId="181CB279" w14:textId="0B3CEE60" w:rsidR="006D6F01" w:rsidRDefault="006E0AAE" w:rsidP="00023929">
            <w:pPr>
              <w:spacing w:line="240" w:lineRule="auto"/>
              <w:ind w:left="0" w:firstLine="0"/>
              <w:rPr>
                <w:sz w:val="20"/>
                <w:szCs w:val="20"/>
              </w:rPr>
            </w:pPr>
            <w:r>
              <w:rPr>
                <w:sz w:val="20"/>
                <w:szCs w:val="20"/>
              </w:rPr>
              <w:t>Id jabatan 5</w:t>
            </w:r>
          </w:p>
        </w:tc>
      </w:tr>
      <w:tr w:rsidR="006D6F01" w:rsidRPr="00930EEE" w14:paraId="3752A446" w14:textId="77777777" w:rsidTr="00770528">
        <w:tc>
          <w:tcPr>
            <w:tcW w:w="628" w:type="dxa"/>
          </w:tcPr>
          <w:p w14:paraId="41B1D5A2" w14:textId="083E41C7" w:rsidR="006D6F01" w:rsidRDefault="006D6F01" w:rsidP="00023929">
            <w:pPr>
              <w:spacing w:line="240" w:lineRule="auto"/>
              <w:ind w:left="0" w:firstLine="0"/>
              <w:rPr>
                <w:sz w:val="20"/>
                <w:szCs w:val="20"/>
              </w:rPr>
            </w:pPr>
            <w:r>
              <w:rPr>
                <w:sz w:val="20"/>
                <w:szCs w:val="20"/>
              </w:rPr>
              <w:t>15.</w:t>
            </w:r>
          </w:p>
        </w:tc>
        <w:tc>
          <w:tcPr>
            <w:tcW w:w="1559" w:type="dxa"/>
          </w:tcPr>
          <w:p w14:paraId="5E5D83F0" w14:textId="3AA6EB76" w:rsidR="006D6F01" w:rsidRDefault="007125A3" w:rsidP="00023929">
            <w:pPr>
              <w:spacing w:line="240" w:lineRule="auto"/>
              <w:ind w:left="0" w:firstLine="0"/>
              <w:rPr>
                <w:sz w:val="20"/>
                <w:szCs w:val="20"/>
              </w:rPr>
            </w:pPr>
            <w:r>
              <w:rPr>
                <w:sz w:val="20"/>
                <w:szCs w:val="20"/>
              </w:rPr>
              <w:t>id_jabatan6</w:t>
            </w:r>
          </w:p>
        </w:tc>
        <w:tc>
          <w:tcPr>
            <w:tcW w:w="992" w:type="dxa"/>
          </w:tcPr>
          <w:p w14:paraId="449B7118" w14:textId="64DB7B2E" w:rsidR="006D6F01" w:rsidRDefault="007125A3" w:rsidP="00023929">
            <w:pPr>
              <w:spacing w:line="240" w:lineRule="auto"/>
              <w:ind w:left="0" w:firstLine="0"/>
              <w:rPr>
                <w:sz w:val="20"/>
                <w:szCs w:val="20"/>
              </w:rPr>
            </w:pPr>
            <w:r>
              <w:rPr>
                <w:sz w:val="20"/>
                <w:szCs w:val="20"/>
              </w:rPr>
              <w:t>int</w:t>
            </w:r>
          </w:p>
        </w:tc>
        <w:tc>
          <w:tcPr>
            <w:tcW w:w="709" w:type="dxa"/>
          </w:tcPr>
          <w:p w14:paraId="1A4E7692" w14:textId="0DC4B052" w:rsidR="006D6F01" w:rsidRDefault="006E0AAE" w:rsidP="00023929">
            <w:pPr>
              <w:spacing w:line="240" w:lineRule="auto"/>
              <w:ind w:left="0" w:firstLine="0"/>
              <w:rPr>
                <w:sz w:val="20"/>
                <w:szCs w:val="20"/>
              </w:rPr>
            </w:pPr>
            <w:r>
              <w:rPr>
                <w:sz w:val="20"/>
                <w:szCs w:val="20"/>
              </w:rPr>
              <w:t>5</w:t>
            </w:r>
          </w:p>
        </w:tc>
        <w:tc>
          <w:tcPr>
            <w:tcW w:w="1417" w:type="dxa"/>
          </w:tcPr>
          <w:p w14:paraId="4F277224" w14:textId="55492080" w:rsidR="006D6F01" w:rsidRDefault="006E0AAE" w:rsidP="00023929">
            <w:pPr>
              <w:spacing w:line="240" w:lineRule="auto"/>
              <w:ind w:left="0" w:firstLine="0"/>
              <w:rPr>
                <w:sz w:val="20"/>
                <w:szCs w:val="20"/>
              </w:rPr>
            </w:pPr>
            <w:r>
              <w:rPr>
                <w:sz w:val="20"/>
                <w:szCs w:val="20"/>
              </w:rPr>
              <w:t>Id jabatan 6</w:t>
            </w:r>
          </w:p>
        </w:tc>
      </w:tr>
      <w:tr w:rsidR="006D6F01" w:rsidRPr="00930EEE" w14:paraId="524EAC3B" w14:textId="77777777" w:rsidTr="00770528">
        <w:tc>
          <w:tcPr>
            <w:tcW w:w="628" w:type="dxa"/>
          </w:tcPr>
          <w:p w14:paraId="7F9C199A" w14:textId="698836C1" w:rsidR="006D6F01" w:rsidRDefault="006D6F01" w:rsidP="00023929">
            <w:pPr>
              <w:spacing w:line="240" w:lineRule="auto"/>
              <w:ind w:left="0" w:firstLine="0"/>
              <w:rPr>
                <w:sz w:val="20"/>
                <w:szCs w:val="20"/>
              </w:rPr>
            </w:pPr>
            <w:r>
              <w:rPr>
                <w:sz w:val="20"/>
                <w:szCs w:val="20"/>
              </w:rPr>
              <w:t>16.</w:t>
            </w:r>
          </w:p>
        </w:tc>
        <w:tc>
          <w:tcPr>
            <w:tcW w:w="1559" w:type="dxa"/>
          </w:tcPr>
          <w:p w14:paraId="228F37E9" w14:textId="1139EFEC" w:rsidR="006D6F01" w:rsidRDefault="007125A3" w:rsidP="00023929">
            <w:pPr>
              <w:spacing w:line="240" w:lineRule="auto"/>
              <w:ind w:left="0" w:firstLine="0"/>
              <w:rPr>
                <w:sz w:val="20"/>
                <w:szCs w:val="20"/>
              </w:rPr>
            </w:pPr>
            <w:r>
              <w:rPr>
                <w:sz w:val="20"/>
                <w:szCs w:val="20"/>
              </w:rPr>
              <w:t>id_jabatan7</w:t>
            </w:r>
          </w:p>
        </w:tc>
        <w:tc>
          <w:tcPr>
            <w:tcW w:w="992" w:type="dxa"/>
          </w:tcPr>
          <w:p w14:paraId="6B60AEFF" w14:textId="53117797" w:rsidR="006D6F01" w:rsidRDefault="007125A3" w:rsidP="00023929">
            <w:pPr>
              <w:spacing w:line="240" w:lineRule="auto"/>
              <w:ind w:left="0" w:firstLine="0"/>
              <w:rPr>
                <w:sz w:val="20"/>
                <w:szCs w:val="20"/>
              </w:rPr>
            </w:pPr>
            <w:r>
              <w:rPr>
                <w:sz w:val="20"/>
                <w:szCs w:val="20"/>
              </w:rPr>
              <w:t>int</w:t>
            </w:r>
          </w:p>
        </w:tc>
        <w:tc>
          <w:tcPr>
            <w:tcW w:w="709" w:type="dxa"/>
          </w:tcPr>
          <w:p w14:paraId="7726662B" w14:textId="6742EE81" w:rsidR="006D6F01" w:rsidRDefault="006E0AAE" w:rsidP="00023929">
            <w:pPr>
              <w:spacing w:line="240" w:lineRule="auto"/>
              <w:ind w:left="0" w:firstLine="0"/>
              <w:rPr>
                <w:sz w:val="20"/>
                <w:szCs w:val="20"/>
              </w:rPr>
            </w:pPr>
            <w:r>
              <w:rPr>
                <w:sz w:val="20"/>
                <w:szCs w:val="20"/>
              </w:rPr>
              <w:t>5</w:t>
            </w:r>
          </w:p>
        </w:tc>
        <w:tc>
          <w:tcPr>
            <w:tcW w:w="1417" w:type="dxa"/>
          </w:tcPr>
          <w:p w14:paraId="172A7171" w14:textId="6AECD7B2" w:rsidR="006D6F01" w:rsidRDefault="006E0AAE" w:rsidP="00023929">
            <w:pPr>
              <w:spacing w:line="240" w:lineRule="auto"/>
              <w:ind w:left="0" w:firstLine="0"/>
              <w:rPr>
                <w:sz w:val="20"/>
                <w:szCs w:val="20"/>
              </w:rPr>
            </w:pPr>
            <w:r>
              <w:rPr>
                <w:sz w:val="20"/>
                <w:szCs w:val="20"/>
              </w:rPr>
              <w:t>Id jabatan 7</w:t>
            </w:r>
          </w:p>
        </w:tc>
      </w:tr>
      <w:tr w:rsidR="006D6F01" w:rsidRPr="00930EEE" w14:paraId="1390B91A" w14:textId="77777777" w:rsidTr="00770528">
        <w:tc>
          <w:tcPr>
            <w:tcW w:w="628" w:type="dxa"/>
          </w:tcPr>
          <w:p w14:paraId="0A975691" w14:textId="53ECAB6D" w:rsidR="006D6F01" w:rsidRDefault="006D6F01" w:rsidP="00023929">
            <w:pPr>
              <w:spacing w:line="240" w:lineRule="auto"/>
              <w:ind w:left="0" w:firstLine="0"/>
              <w:rPr>
                <w:sz w:val="20"/>
                <w:szCs w:val="20"/>
              </w:rPr>
            </w:pPr>
            <w:r>
              <w:rPr>
                <w:sz w:val="20"/>
                <w:szCs w:val="20"/>
              </w:rPr>
              <w:t>17.</w:t>
            </w:r>
          </w:p>
        </w:tc>
        <w:tc>
          <w:tcPr>
            <w:tcW w:w="1559" w:type="dxa"/>
          </w:tcPr>
          <w:p w14:paraId="6AE0B810" w14:textId="36185D6B" w:rsidR="006D6F01" w:rsidRDefault="007125A3" w:rsidP="00023929">
            <w:pPr>
              <w:spacing w:line="240" w:lineRule="auto"/>
              <w:ind w:left="0" w:firstLine="0"/>
              <w:rPr>
                <w:sz w:val="20"/>
                <w:szCs w:val="20"/>
              </w:rPr>
            </w:pPr>
            <w:r>
              <w:rPr>
                <w:sz w:val="20"/>
                <w:szCs w:val="20"/>
              </w:rPr>
              <w:t>file_st</w:t>
            </w:r>
          </w:p>
        </w:tc>
        <w:tc>
          <w:tcPr>
            <w:tcW w:w="992" w:type="dxa"/>
          </w:tcPr>
          <w:p w14:paraId="4A023147" w14:textId="52D6A9BA" w:rsidR="006D6F01" w:rsidRDefault="006E0AAE" w:rsidP="00023929">
            <w:pPr>
              <w:spacing w:line="240" w:lineRule="auto"/>
              <w:ind w:left="0" w:firstLine="0"/>
              <w:rPr>
                <w:sz w:val="20"/>
                <w:szCs w:val="20"/>
              </w:rPr>
            </w:pPr>
            <w:r>
              <w:rPr>
                <w:sz w:val="20"/>
                <w:szCs w:val="20"/>
              </w:rPr>
              <w:t>varchart</w:t>
            </w:r>
          </w:p>
        </w:tc>
        <w:tc>
          <w:tcPr>
            <w:tcW w:w="709" w:type="dxa"/>
          </w:tcPr>
          <w:p w14:paraId="5129472F" w14:textId="2A42FF25" w:rsidR="006D6F01" w:rsidRDefault="006E0AAE" w:rsidP="00023929">
            <w:pPr>
              <w:spacing w:line="240" w:lineRule="auto"/>
              <w:ind w:left="0" w:firstLine="0"/>
              <w:rPr>
                <w:sz w:val="20"/>
                <w:szCs w:val="20"/>
              </w:rPr>
            </w:pPr>
            <w:r>
              <w:rPr>
                <w:sz w:val="20"/>
                <w:szCs w:val="20"/>
              </w:rPr>
              <w:t>255</w:t>
            </w:r>
          </w:p>
        </w:tc>
        <w:tc>
          <w:tcPr>
            <w:tcW w:w="1417" w:type="dxa"/>
          </w:tcPr>
          <w:p w14:paraId="379CC079" w14:textId="48587DA2" w:rsidR="006D6F01" w:rsidRDefault="006E0AAE" w:rsidP="00023929">
            <w:pPr>
              <w:spacing w:line="240" w:lineRule="auto"/>
              <w:ind w:left="0" w:firstLine="0"/>
              <w:rPr>
                <w:sz w:val="20"/>
                <w:szCs w:val="20"/>
              </w:rPr>
            </w:pPr>
            <w:r>
              <w:rPr>
                <w:sz w:val="20"/>
                <w:szCs w:val="20"/>
              </w:rPr>
              <w:t>Nama file surat tugas</w:t>
            </w:r>
          </w:p>
        </w:tc>
      </w:tr>
      <w:tr w:rsidR="006D6F01" w:rsidRPr="00930EEE" w14:paraId="47B1926E" w14:textId="77777777" w:rsidTr="00770528">
        <w:tc>
          <w:tcPr>
            <w:tcW w:w="628" w:type="dxa"/>
          </w:tcPr>
          <w:p w14:paraId="63D77498" w14:textId="545D6D9A" w:rsidR="006D6F01" w:rsidRDefault="006D6F01" w:rsidP="00023929">
            <w:pPr>
              <w:spacing w:line="240" w:lineRule="auto"/>
              <w:ind w:left="0" w:firstLine="0"/>
              <w:rPr>
                <w:sz w:val="20"/>
                <w:szCs w:val="20"/>
              </w:rPr>
            </w:pPr>
            <w:r>
              <w:rPr>
                <w:sz w:val="20"/>
                <w:szCs w:val="20"/>
              </w:rPr>
              <w:t>18.</w:t>
            </w:r>
          </w:p>
        </w:tc>
        <w:tc>
          <w:tcPr>
            <w:tcW w:w="1559" w:type="dxa"/>
          </w:tcPr>
          <w:p w14:paraId="5BA0C6C8" w14:textId="55185A9A" w:rsidR="006D6F01" w:rsidRDefault="007125A3" w:rsidP="00023929">
            <w:pPr>
              <w:spacing w:line="240" w:lineRule="auto"/>
              <w:ind w:left="0" w:firstLine="0"/>
              <w:rPr>
                <w:sz w:val="20"/>
                <w:szCs w:val="20"/>
              </w:rPr>
            </w:pPr>
            <w:r>
              <w:rPr>
                <w:sz w:val="20"/>
                <w:szCs w:val="20"/>
              </w:rPr>
              <w:t>info_st</w:t>
            </w:r>
          </w:p>
        </w:tc>
        <w:tc>
          <w:tcPr>
            <w:tcW w:w="992" w:type="dxa"/>
          </w:tcPr>
          <w:p w14:paraId="41F6BF26" w14:textId="0A9D1DAF" w:rsidR="006D6F01" w:rsidRDefault="006E0AAE" w:rsidP="00023929">
            <w:pPr>
              <w:spacing w:line="240" w:lineRule="auto"/>
              <w:ind w:left="0" w:firstLine="0"/>
              <w:rPr>
                <w:sz w:val="20"/>
                <w:szCs w:val="20"/>
              </w:rPr>
            </w:pPr>
            <w:r>
              <w:rPr>
                <w:sz w:val="20"/>
                <w:szCs w:val="20"/>
              </w:rPr>
              <w:t>varchart</w:t>
            </w:r>
          </w:p>
        </w:tc>
        <w:tc>
          <w:tcPr>
            <w:tcW w:w="709" w:type="dxa"/>
          </w:tcPr>
          <w:p w14:paraId="320FDC23" w14:textId="5E64D776" w:rsidR="006D6F01" w:rsidRDefault="006E0AAE" w:rsidP="00023929">
            <w:pPr>
              <w:spacing w:line="240" w:lineRule="auto"/>
              <w:ind w:left="0" w:firstLine="0"/>
              <w:rPr>
                <w:sz w:val="20"/>
                <w:szCs w:val="20"/>
              </w:rPr>
            </w:pPr>
            <w:r>
              <w:rPr>
                <w:sz w:val="20"/>
                <w:szCs w:val="20"/>
              </w:rPr>
              <w:t>255</w:t>
            </w:r>
          </w:p>
        </w:tc>
        <w:tc>
          <w:tcPr>
            <w:tcW w:w="1417" w:type="dxa"/>
          </w:tcPr>
          <w:p w14:paraId="257D018F" w14:textId="4A13D5C9" w:rsidR="006D6F01" w:rsidRDefault="006E0AAE" w:rsidP="00023929">
            <w:pPr>
              <w:spacing w:line="240" w:lineRule="auto"/>
              <w:ind w:left="0" w:firstLine="0"/>
              <w:rPr>
                <w:sz w:val="20"/>
                <w:szCs w:val="20"/>
              </w:rPr>
            </w:pPr>
            <w:r>
              <w:rPr>
                <w:sz w:val="20"/>
                <w:szCs w:val="20"/>
              </w:rPr>
              <w:t>Info surat tugas</w:t>
            </w:r>
          </w:p>
        </w:tc>
      </w:tr>
      <w:tr w:rsidR="006D6F01" w:rsidRPr="00930EEE" w14:paraId="0002DBE8" w14:textId="77777777" w:rsidTr="00770528">
        <w:tc>
          <w:tcPr>
            <w:tcW w:w="628" w:type="dxa"/>
          </w:tcPr>
          <w:p w14:paraId="0BB1F192" w14:textId="51A73EA3" w:rsidR="006D6F01" w:rsidRDefault="006D6F01" w:rsidP="00023929">
            <w:pPr>
              <w:spacing w:line="240" w:lineRule="auto"/>
              <w:ind w:left="0" w:firstLine="0"/>
              <w:rPr>
                <w:sz w:val="20"/>
                <w:szCs w:val="20"/>
              </w:rPr>
            </w:pPr>
            <w:r>
              <w:rPr>
                <w:sz w:val="20"/>
                <w:szCs w:val="20"/>
              </w:rPr>
              <w:t>19.</w:t>
            </w:r>
          </w:p>
        </w:tc>
        <w:tc>
          <w:tcPr>
            <w:tcW w:w="1559" w:type="dxa"/>
          </w:tcPr>
          <w:p w14:paraId="448D23D6" w14:textId="3C7279A4" w:rsidR="006D6F01" w:rsidRDefault="007125A3" w:rsidP="00023929">
            <w:pPr>
              <w:spacing w:line="240" w:lineRule="auto"/>
              <w:ind w:left="0" w:firstLine="0"/>
              <w:rPr>
                <w:sz w:val="20"/>
                <w:szCs w:val="20"/>
              </w:rPr>
            </w:pPr>
            <w:r>
              <w:rPr>
                <w:sz w:val="20"/>
                <w:szCs w:val="20"/>
              </w:rPr>
              <w:t>validasi</w:t>
            </w:r>
          </w:p>
        </w:tc>
        <w:tc>
          <w:tcPr>
            <w:tcW w:w="992" w:type="dxa"/>
          </w:tcPr>
          <w:p w14:paraId="75A4B29D" w14:textId="77259590" w:rsidR="006D6F01" w:rsidRDefault="007E2CE0" w:rsidP="00023929">
            <w:pPr>
              <w:spacing w:line="240" w:lineRule="auto"/>
              <w:ind w:left="0" w:firstLine="0"/>
              <w:rPr>
                <w:sz w:val="20"/>
                <w:szCs w:val="20"/>
              </w:rPr>
            </w:pPr>
            <w:r>
              <w:rPr>
                <w:sz w:val="20"/>
                <w:szCs w:val="20"/>
              </w:rPr>
              <w:t>I</w:t>
            </w:r>
            <w:r w:rsidR="006E0AAE">
              <w:rPr>
                <w:sz w:val="20"/>
                <w:szCs w:val="20"/>
              </w:rPr>
              <w:t>nt</w:t>
            </w:r>
          </w:p>
        </w:tc>
        <w:tc>
          <w:tcPr>
            <w:tcW w:w="709" w:type="dxa"/>
          </w:tcPr>
          <w:p w14:paraId="4A652420" w14:textId="025D85E1" w:rsidR="006D6F01" w:rsidRDefault="006E0AAE" w:rsidP="00023929">
            <w:pPr>
              <w:spacing w:line="240" w:lineRule="auto"/>
              <w:ind w:left="0" w:firstLine="0"/>
              <w:rPr>
                <w:sz w:val="20"/>
                <w:szCs w:val="20"/>
              </w:rPr>
            </w:pPr>
            <w:r>
              <w:rPr>
                <w:sz w:val="20"/>
                <w:szCs w:val="20"/>
              </w:rPr>
              <w:t>5</w:t>
            </w:r>
          </w:p>
        </w:tc>
        <w:tc>
          <w:tcPr>
            <w:tcW w:w="1417" w:type="dxa"/>
          </w:tcPr>
          <w:p w14:paraId="2527B977" w14:textId="67562A07" w:rsidR="006D6F01" w:rsidRDefault="006E0AAE" w:rsidP="00023929">
            <w:pPr>
              <w:spacing w:line="240" w:lineRule="auto"/>
              <w:ind w:left="0" w:firstLine="0"/>
              <w:rPr>
                <w:sz w:val="20"/>
                <w:szCs w:val="20"/>
              </w:rPr>
            </w:pPr>
            <w:r>
              <w:rPr>
                <w:sz w:val="20"/>
                <w:szCs w:val="20"/>
              </w:rPr>
              <w:t>Validasi surat tugas</w:t>
            </w:r>
          </w:p>
        </w:tc>
      </w:tr>
    </w:tbl>
    <w:p w14:paraId="5C9C4348" w14:textId="05CAF504" w:rsidR="0022371D" w:rsidRPr="00FD12E9" w:rsidRDefault="006C42E1" w:rsidP="00023929">
      <w:pPr>
        <w:ind w:left="1070" w:firstLine="0"/>
      </w:pPr>
      <w:r>
        <w:t xml:space="preserve">Tabel 4.7 merupakan implementasi tabel surat </w:t>
      </w:r>
      <w:r w:rsidRPr="00023929">
        <w:t>tugas detail yang berisi id_</w:t>
      </w:r>
      <w:r w:rsidR="00861123" w:rsidRPr="00023929">
        <w:t>detail</w:t>
      </w:r>
      <w:r w:rsidRPr="00023929">
        <w:t xml:space="preserve">st sebagai primarykey, </w:t>
      </w:r>
      <w:r w:rsidR="00D56C39" w:rsidRPr="00023929">
        <w:t>id_st, id_petugas1, id_petugas2, id_petugas3, id_petugas4, id_petugas5, id_petugas6, id_petugas7, id_jabatan1, id_jabatan2, id_jabatan3, id_jabatan4, id_jabatan5, id_jabatan6, id_jabatan7, file_st, info_st, dan validasi.</w:t>
      </w:r>
    </w:p>
    <w:p w14:paraId="7AD00ACD" w14:textId="333D2976" w:rsidR="00ED1FDB" w:rsidRDefault="00ED1FDB" w:rsidP="00ED1FDB">
      <w:pPr>
        <w:pStyle w:val="Heading4"/>
      </w:pPr>
      <w:r>
        <w:t>Tabel data load</w:t>
      </w:r>
    </w:p>
    <w:p w14:paraId="5B46E668" w14:textId="47C9A703" w:rsidR="006A4D3E" w:rsidRPr="006A4D3E" w:rsidRDefault="006A4D3E" w:rsidP="00467A1E">
      <w:pPr>
        <w:ind w:left="1070" w:firstLine="370"/>
      </w:pPr>
      <w:r>
        <w:t xml:space="preserve">Implementasi tabel </w:t>
      </w:r>
      <w:r w:rsidR="00523BC0">
        <w:t>data load</w:t>
      </w:r>
      <w:r>
        <w:t xml:space="preserve"> dapat dilihat pada tabel 4.</w:t>
      </w:r>
      <w:r w:rsidR="001C6755">
        <w:t>8</w:t>
      </w:r>
      <w:r>
        <w:t>.</w:t>
      </w:r>
    </w:p>
    <w:p w14:paraId="19E516C7" w14:textId="33A04DE2" w:rsidR="00EE333E" w:rsidRDefault="00EE333E" w:rsidP="00925D73">
      <w:pPr>
        <w:pStyle w:val="Caption"/>
        <w:jc w:val="center"/>
        <w:rPr>
          <w:color w:val="000000" w:themeColor="text1"/>
          <w:sz w:val="20"/>
          <w:szCs w:val="20"/>
        </w:rPr>
      </w:pPr>
      <w:bookmarkStart w:id="198" w:name="_Toc132706597"/>
      <w:r w:rsidRPr="00F94950">
        <w:rPr>
          <w:color w:val="000000" w:themeColor="text1"/>
          <w:sz w:val="20"/>
          <w:szCs w:val="20"/>
        </w:rPr>
        <w:t xml:space="preserve">Tabel </w:t>
      </w:r>
      <w:r w:rsidR="00082EE2">
        <w:rPr>
          <w:color w:val="000000" w:themeColor="text1"/>
          <w:sz w:val="20"/>
          <w:szCs w:val="20"/>
        </w:rPr>
        <w:t>4</w:t>
      </w:r>
      <w:r w:rsidRPr="00F94950">
        <w:rPr>
          <w:color w:val="000000" w:themeColor="text1"/>
          <w:sz w:val="20"/>
          <w:szCs w:val="20"/>
        </w:rPr>
        <w:t>.</w:t>
      </w:r>
      <w:r w:rsidRPr="00F94950">
        <w:rPr>
          <w:color w:val="000000" w:themeColor="text1"/>
          <w:sz w:val="20"/>
          <w:szCs w:val="20"/>
        </w:rPr>
        <w:fldChar w:fldCharType="begin"/>
      </w:r>
      <w:r w:rsidRPr="00F94950">
        <w:rPr>
          <w:color w:val="000000" w:themeColor="text1"/>
          <w:sz w:val="20"/>
          <w:szCs w:val="20"/>
        </w:rPr>
        <w:instrText xml:space="preserve"> SEQ Tabel \* ARABIC \s 1 </w:instrText>
      </w:r>
      <w:r w:rsidRPr="00F94950">
        <w:rPr>
          <w:color w:val="000000" w:themeColor="text1"/>
          <w:sz w:val="20"/>
          <w:szCs w:val="20"/>
        </w:rPr>
        <w:fldChar w:fldCharType="separate"/>
      </w:r>
      <w:r w:rsidR="003D442F">
        <w:rPr>
          <w:noProof/>
          <w:color w:val="000000" w:themeColor="text1"/>
          <w:sz w:val="20"/>
          <w:szCs w:val="20"/>
        </w:rPr>
        <w:t>8</w:t>
      </w:r>
      <w:r w:rsidRPr="00F94950">
        <w:rPr>
          <w:color w:val="000000" w:themeColor="text1"/>
          <w:sz w:val="20"/>
          <w:szCs w:val="20"/>
        </w:rPr>
        <w:fldChar w:fldCharType="end"/>
      </w:r>
      <w:r w:rsidRPr="00F94950">
        <w:rPr>
          <w:color w:val="000000" w:themeColor="text1"/>
          <w:sz w:val="20"/>
          <w:szCs w:val="20"/>
        </w:rPr>
        <w:t xml:space="preserve"> Tabel data load</w:t>
      </w:r>
      <w:bookmarkEnd w:id="198"/>
    </w:p>
    <w:tbl>
      <w:tblPr>
        <w:tblStyle w:val="TableGrid0"/>
        <w:tblW w:w="0" w:type="auto"/>
        <w:tblInd w:w="360" w:type="dxa"/>
        <w:tblLayout w:type="fixed"/>
        <w:tblLook w:val="04A0" w:firstRow="1" w:lastRow="0" w:firstColumn="1" w:lastColumn="0" w:noHBand="0" w:noVBand="1"/>
      </w:tblPr>
      <w:tblGrid>
        <w:gridCol w:w="628"/>
        <w:gridCol w:w="1559"/>
        <w:gridCol w:w="709"/>
        <w:gridCol w:w="708"/>
        <w:gridCol w:w="1701"/>
      </w:tblGrid>
      <w:tr w:rsidR="00467A1E" w:rsidRPr="00930EEE" w14:paraId="417E32DC" w14:textId="77777777" w:rsidTr="00FF571B">
        <w:tc>
          <w:tcPr>
            <w:tcW w:w="628" w:type="dxa"/>
          </w:tcPr>
          <w:p w14:paraId="1E18FAC7" w14:textId="77777777" w:rsidR="00467A1E" w:rsidRPr="00930EEE" w:rsidRDefault="00467A1E" w:rsidP="00FF571B">
            <w:pPr>
              <w:spacing w:line="240" w:lineRule="auto"/>
              <w:ind w:left="0" w:firstLine="0"/>
              <w:jc w:val="center"/>
              <w:rPr>
                <w:b/>
                <w:bCs/>
                <w:color w:val="000000" w:themeColor="text1"/>
                <w:sz w:val="20"/>
                <w:szCs w:val="20"/>
              </w:rPr>
            </w:pPr>
            <w:r>
              <w:rPr>
                <w:b/>
                <w:bCs/>
                <w:color w:val="000000" w:themeColor="text1"/>
                <w:sz w:val="20"/>
                <w:szCs w:val="20"/>
              </w:rPr>
              <w:t>No</w:t>
            </w:r>
          </w:p>
        </w:tc>
        <w:tc>
          <w:tcPr>
            <w:tcW w:w="1559" w:type="dxa"/>
          </w:tcPr>
          <w:p w14:paraId="3F597238" w14:textId="57509783" w:rsidR="00467A1E" w:rsidRPr="00930EEE" w:rsidRDefault="00A35CA3" w:rsidP="00FF571B">
            <w:pPr>
              <w:spacing w:line="240" w:lineRule="auto"/>
              <w:ind w:left="0" w:firstLine="0"/>
              <w:jc w:val="center"/>
              <w:rPr>
                <w:b/>
                <w:bCs/>
                <w:color w:val="000000" w:themeColor="text1"/>
                <w:sz w:val="20"/>
                <w:szCs w:val="20"/>
              </w:rPr>
            </w:pPr>
            <w:r>
              <w:rPr>
                <w:b/>
                <w:bCs/>
                <w:color w:val="000000" w:themeColor="text1"/>
                <w:sz w:val="20"/>
                <w:szCs w:val="20"/>
              </w:rPr>
              <w:t>Nama Field</w:t>
            </w:r>
          </w:p>
        </w:tc>
        <w:tc>
          <w:tcPr>
            <w:tcW w:w="709" w:type="dxa"/>
          </w:tcPr>
          <w:p w14:paraId="657FA496" w14:textId="77777777" w:rsidR="00467A1E" w:rsidRPr="00930EEE" w:rsidRDefault="00467A1E" w:rsidP="00FF571B">
            <w:pPr>
              <w:spacing w:line="240" w:lineRule="auto"/>
              <w:ind w:left="0" w:firstLine="0"/>
              <w:jc w:val="center"/>
              <w:rPr>
                <w:b/>
                <w:bCs/>
                <w:color w:val="000000" w:themeColor="text1"/>
                <w:sz w:val="20"/>
                <w:szCs w:val="20"/>
              </w:rPr>
            </w:pPr>
            <w:r w:rsidRPr="00930EEE">
              <w:rPr>
                <w:b/>
                <w:bCs/>
                <w:color w:val="000000" w:themeColor="text1"/>
                <w:sz w:val="20"/>
                <w:szCs w:val="20"/>
              </w:rPr>
              <w:t>Tipe Data</w:t>
            </w:r>
          </w:p>
        </w:tc>
        <w:tc>
          <w:tcPr>
            <w:tcW w:w="708" w:type="dxa"/>
          </w:tcPr>
          <w:p w14:paraId="6CD9EAF4" w14:textId="77777777" w:rsidR="00467A1E" w:rsidRPr="00930EEE" w:rsidRDefault="00467A1E" w:rsidP="00FF571B">
            <w:pPr>
              <w:spacing w:line="240" w:lineRule="auto"/>
              <w:ind w:left="0" w:firstLine="0"/>
              <w:jc w:val="center"/>
              <w:rPr>
                <w:b/>
                <w:bCs/>
                <w:color w:val="000000" w:themeColor="text1"/>
                <w:sz w:val="20"/>
                <w:szCs w:val="20"/>
              </w:rPr>
            </w:pPr>
            <w:r w:rsidRPr="00930EEE">
              <w:rPr>
                <w:b/>
                <w:bCs/>
                <w:color w:val="000000" w:themeColor="text1"/>
                <w:sz w:val="20"/>
                <w:szCs w:val="20"/>
              </w:rPr>
              <w:t>Size</w:t>
            </w:r>
          </w:p>
        </w:tc>
        <w:tc>
          <w:tcPr>
            <w:tcW w:w="1701" w:type="dxa"/>
          </w:tcPr>
          <w:p w14:paraId="7F177205" w14:textId="77777777" w:rsidR="00467A1E" w:rsidRPr="00930EEE" w:rsidRDefault="00467A1E" w:rsidP="00FF571B">
            <w:pPr>
              <w:spacing w:line="240" w:lineRule="auto"/>
              <w:ind w:left="0" w:firstLine="0"/>
              <w:jc w:val="center"/>
              <w:rPr>
                <w:b/>
                <w:bCs/>
                <w:color w:val="000000" w:themeColor="text1"/>
                <w:sz w:val="20"/>
                <w:szCs w:val="20"/>
              </w:rPr>
            </w:pPr>
            <w:r w:rsidRPr="00930EEE">
              <w:rPr>
                <w:b/>
                <w:bCs/>
                <w:color w:val="000000" w:themeColor="text1"/>
                <w:sz w:val="20"/>
                <w:szCs w:val="20"/>
              </w:rPr>
              <w:t>Keterangan</w:t>
            </w:r>
          </w:p>
        </w:tc>
      </w:tr>
      <w:tr w:rsidR="00467A1E" w:rsidRPr="00930EEE" w14:paraId="67D91580" w14:textId="77777777" w:rsidTr="00FF571B">
        <w:tc>
          <w:tcPr>
            <w:tcW w:w="628" w:type="dxa"/>
          </w:tcPr>
          <w:p w14:paraId="2172044E" w14:textId="77777777" w:rsidR="00467A1E" w:rsidRPr="00930EEE" w:rsidRDefault="00467A1E" w:rsidP="00FF571B">
            <w:pPr>
              <w:spacing w:line="240" w:lineRule="auto"/>
              <w:ind w:left="0" w:firstLine="0"/>
              <w:rPr>
                <w:sz w:val="20"/>
                <w:szCs w:val="20"/>
              </w:rPr>
            </w:pPr>
            <w:r>
              <w:rPr>
                <w:sz w:val="20"/>
                <w:szCs w:val="20"/>
              </w:rPr>
              <w:t>1.</w:t>
            </w:r>
          </w:p>
        </w:tc>
        <w:tc>
          <w:tcPr>
            <w:tcW w:w="1559" w:type="dxa"/>
          </w:tcPr>
          <w:p w14:paraId="2E1BEAC5" w14:textId="35CE1400" w:rsidR="00467A1E" w:rsidRPr="00930EEE" w:rsidRDefault="00A35CA3" w:rsidP="00FF571B">
            <w:pPr>
              <w:spacing w:line="240" w:lineRule="auto"/>
              <w:ind w:left="0" w:firstLine="0"/>
              <w:rPr>
                <w:sz w:val="20"/>
                <w:szCs w:val="20"/>
              </w:rPr>
            </w:pPr>
            <w:r>
              <w:rPr>
                <w:sz w:val="20"/>
                <w:szCs w:val="20"/>
              </w:rPr>
              <w:t>id_dataload</w:t>
            </w:r>
          </w:p>
        </w:tc>
        <w:tc>
          <w:tcPr>
            <w:tcW w:w="709" w:type="dxa"/>
          </w:tcPr>
          <w:p w14:paraId="000A5785" w14:textId="2E618BCD" w:rsidR="00467A1E" w:rsidRPr="00930EEE" w:rsidRDefault="00FF571B" w:rsidP="00FF571B">
            <w:pPr>
              <w:spacing w:line="240" w:lineRule="auto"/>
              <w:ind w:left="0" w:firstLine="0"/>
              <w:rPr>
                <w:sz w:val="20"/>
                <w:szCs w:val="20"/>
              </w:rPr>
            </w:pPr>
            <w:r>
              <w:rPr>
                <w:sz w:val="20"/>
                <w:szCs w:val="20"/>
              </w:rPr>
              <w:t>I</w:t>
            </w:r>
            <w:r w:rsidR="00DC7B80">
              <w:rPr>
                <w:sz w:val="20"/>
                <w:szCs w:val="20"/>
              </w:rPr>
              <w:t>nt</w:t>
            </w:r>
          </w:p>
        </w:tc>
        <w:tc>
          <w:tcPr>
            <w:tcW w:w="708" w:type="dxa"/>
          </w:tcPr>
          <w:p w14:paraId="27CC3587" w14:textId="2B279648" w:rsidR="00467A1E" w:rsidRPr="00930EEE" w:rsidRDefault="00DC7B80" w:rsidP="00FF571B">
            <w:pPr>
              <w:spacing w:line="240" w:lineRule="auto"/>
              <w:ind w:left="0" w:firstLine="0"/>
              <w:rPr>
                <w:sz w:val="20"/>
                <w:szCs w:val="20"/>
              </w:rPr>
            </w:pPr>
            <w:r>
              <w:rPr>
                <w:sz w:val="20"/>
                <w:szCs w:val="20"/>
              </w:rPr>
              <w:t>5</w:t>
            </w:r>
          </w:p>
        </w:tc>
        <w:tc>
          <w:tcPr>
            <w:tcW w:w="1701" w:type="dxa"/>
          </w:tcPr>
          <w:p w14:paraId="602E35F6" w14:textId="39F59C3B" w:rsidR="00467A1E" w:rsidRPr="00930EEE" w:rsidRDefault="00DC7B80" w:rsidP="00FF571B">
            <w:pPr>
              <w:spacing w:line="240" w:lineRule="auto"/>
              <w:ind w:left="0" w:firstLine="0"/>
              <w:rPr>
                <w:sz w:val="20"/>
                <w:szCs w:val="20"/>
              </w:rPr>
            </w:pPr>
            <w:r>
              <w:rPr>
                <w:sz w:val="20"/>
                <w:szCs w:val="20"/>
              </w:rPr>
              <w:t>Auto increment</w:t>
            </w:r>
          </w:p>
        </w:tc>
      </w:tr>
      <w:tr w:rsidR="00467A1E" w:rsidRPr="00930EEE" w14:paraId="45EE91A1" w14:textId="77777777" w:rsidTr="00FF571B">
        <w:tc>
          <w:tcPr>
            <w:tcW w:w="628" w:type="dxa"/>
          </w:tcPr>
          <w:p w14:paraId="0E1AC85D" w14:textId="77777777" w:rsidR="00467A1E" w:rsidRPr="00930EEE" w:rsidRDefault="00467A1E" w:rsidP="00FF571B">
            <w:pPr>
              <w:spacing w:line="240" w:lineRule="auto"/>
              <w:ind w:left="0" w:firstLine="0"/>
              <w:rPr>
                <w:sz w:val="20"/>
                <w:szCs w:val="20"/>
              </w:rPr>
            </w:pPr>
            <w:r>
              <w:rPr>
                <w:sz w:val="20"/>
                <w:szCs w:val="20"/>
              </w:rPr>
              <w:t>2.</w:t>
            </w:r>
          </w:p>
        </w:tc>
        <w:tc>
          <w:tcPr>
            <w:tcW w:w="1559" w:type="dxa"/>
          </w:tcPr>
          <w:p w14:paraId="34854ABD" w14:textId="0A5521BE" w:rsidR="00467A1E" w:rsidRPr="00930EEE" w:rsidRDefault="00A35CA3" w:rsidP="00FF571B">
            <w:pPr>
              <w:spacing w:line="240" w:lineRule="auto"/>
              <w:ind w:left="0" w:firstLine="0"/>
              <w:rPr>
                <w:sz w:val="20"/>
                <w:szCs w:val="20"/>
              </w:rPr>
            </w:pPr>
            <w:r>
              <w:rPr>
                <w:sz w:val="20"/>
                <w:szCs w:val="20"/>
              </w:rPr>
              <w:t>no_spm</w:t>
            </w:r>
          </w:p>
        </w:tc>
        <w:tc>
          <w:tcPr>
            <w:tcW w:w="709" w:type="dxa"/>
          </w:tcPr>
          <w:p w14:paraId="7890FBEA" w14:textId="144F816D" w:rsidR="00467A1E" w:rsidRPr="00930EEE" w:rsidRDefault="00FF571B" w:rsidP="00FF571B">
            <w:pPr>
              <w:spacing w:line="240" w:lineRule="auto"/>
              <w:ind w:left="0" w:firstLine="0"/>
              <w:rPr>
                <w:sz w:val="20"/>
                <w:szCs w:val="20"/>
              </w:rPr>
            </w:pPr>
            <w:r>
              <w:rPr>
                <w:sz w:val="20"/>
                <w:szCs w:val="20"/>
              </w:rPr>
              <w:t>I</w:t>
            </w:r>
            <w:r w:rsidR="00DC7B80">
              <w:rPr>
                <w:sz w:val="20"/>
                <w:szCs w:val="20"/>
              </w:rPr>
              <w:t>nt</w:t>
            </w:r>
          </w:p>
        </w:tc>
        <w:tc>
          <w:tcPr>
            <w:tcW w:w="708" w:type="dxa"/>
          </w:tcPr>
          <w:p w14:paraId="6D1D363E" w14:textId="02EF233D" w:rsidR="00467A1E" w:rsidRPr="00930EEE" w:rsidRDefault="00DC7B80" w:rsidP="00FF571B">
            <w:pPr>
              <w:spacing w:line="240" w:lineRule="auto"/>
              <w:ind w:left="0" w:firstLine="0"/>
              <w:rPr>
                <w:sz w:val="20"/>
                <w:szCs w:val="20"/>
              </w:rPr>
            </w:pPr>
            <w:r>
              <w:rPr>
                <w:sz w:val="20"/>
                <w:szCs w:val="20"/>
              </w:rPr>
              <w:t>200</w:t>
            </w:r>
          </w:p>
        </w:tc>
        <w:tc>
          <w:tcPr>
            <w:tcW w:w="1701" w:type="dxa"/>
          </w:tcPr>
          <w:p w14:paraId="14B6DAA4" w14:textId="0A55A9CF" w:rsidR="00467A1E" w:rsidRPr="00930EEE" w:rsidRDefault="002C4ED4" w:rsidP="00FF571B">
            <w:pPr>
              <w:spacing w:line="240" w:lineRule="auto"/>
              <w:ind w:left="0" w:firstLine="0"/>
              <w:rPr>
                <w:sz w:val="20"/>
                <w:szCs w:val="20"/>
              </w:rPr>
            </w:pPr>
            <w:r>
              <w:rPr>
                <w:sz w:val="20"/>
                <w:szCs w:val="20"/>
              </w:rPr>
              <w:t>Nomor spm</w:t>
            </w:r>
          </w:p>
        </w:tc>
      </w:tr>
      <w:tr w:rsidR="00467A1E" w:rsidRPr="00930EEE" w14:paraId="04A0BD7B" w14:textId="77777777" w:rsidTr="00FF571B">
        <w:tc>
          <w:tcPr>
            <w:tcW w:w="628" w:type="dxa"/>
          </w:tcPr>
          <w:p w14:paraId="6C55B556" w14:textId="77777777" w:rsidR="00467A1E" w:rsidRPr="00930EEE" w:rsidRDefault="00467A1E" w:rsidP="00FF571B">
            <w:pPr>
              <w:spacing w:line="240" w:lineRule="auto"/>
              <w:ind w:left="0" w:firstLine="0"/>
              <w:rPr>
                <w:sz w:val="20"/>
                <w:szCs w:val="20"/>
              </w:rPr>
            </w:pPr>
            <w:r>
              <w:rPr>
                <w:sz w:val="20"/>
                <w:szCs w:val="20"/>
              </w:rPr>
              <w:t>3.</w:t>
            </w:r>
          </w:p>
        </w:tc>
        <w:tc>
          <w:tcPr>
            <w:tcW w:w="1559" w:type="dxa"/>
          </w:tcPr>
          <w:p w14:paraId="2F1A9B01" w14:textId="1BB73B46" w:rsidR="00467A1E" w:rsidRPr="00930EEE" w:rsidRDefault="00A35CA3" w:rsidP="00FF571B">
            <w:pPr>
              <w:spacing w:line="240" w:lineRule="auto"/>
              <w:ind w:left="0" w:firstLine="0"/>
              <w:rPr>
                <w:sz w:val="20"/>
                <w:szCs w:val="20"/>
              </w:rPr>
            </w:pPr>
            <w:r>
              <w:rPr>
                <w:sz w:val="20"/>
                <w:szCs w:val="20"/>
              </w:rPr>
              <w:t>id_kegiatan</w:t>
            </w:r>
          </w:p>
        </w:tc>
        <w:tc>
          <w:tcPr>
            <w:tcW w:w="709" w:type="dxa"/>
          </w:tcPr>
          <w:p w14:paraId="2AB94B75" w14:textId="2BBD08FC" w:rsidR="00467A1E" w:rsidRPr="00930EEE" w:rsidRDefault="00FF571B" w:rsidP="00FF571B">
            <w:pPr>
              <w:spacing w:line="240" w:lineRule="auto"/>
              <w:ind w:left="0" w:firstLine="0"/>
              <w:rPr>
                <w:sz w:val="20"/>
                <w:szCs w:val="20"/>
              </w:rPr>
            </w:pPr>
            <w:r>
              <w:rPr>
                <w:sz w:val="20"/>
                <w:szCs w:val="20"/>
              </w:rPr>
              <w:t>I</w:t>
            </w:r>
            <w:r w:rsidR="00DC7B80">
              <w:rPr>
                <w:sz w:val="20"/>
                <w:szCs w:val="20"/>
              </w:rPr>
              <w:t>nt</w:t>
            </w:r>
          </w:p>
        </w:tc>
        <w:tc>
          <w:tcPr>
            <w:tcW w:w="708" w:type="dxa"/>
          </w:tcPr>
          <w:p w14:paraId="21909608" w14:textId="365C996E" w:rsidR="00467A1E" w:rsidRPr="00930EEE" w:rsidRDefault="00DC7B80" w:rsidP="00FF571B">
            <w:pPr>
              <w:spacing w:line="240" w:lineRule="auto"/>
              <w:ind w:left="0" w:firstLine="0"/>
              <w:rPr>
                <w:sz w:val="20"/>
                <w:szCs w:val="20"/>
              </w:rPr>
            </w:pPr>
            <w:r>
              <w:rPr>
                <w:sz w:val="20"/>
                <w:szCs w:val="20"/>
              </w:rPr>
              <w:t>5</w:t>
            </w:r>
          </w:p>
        </w:tc>
        <w:tc>
          <w:tcPr>
            <w:tcW w:w="1701" w:type="dxa"/>
          </w:tcPr>
          <w:p w14:paraId="42D8722B" w14:textId="1E6407EF" w:rsidR="00467A1E" w:rsidRPr="00930EEE" w:rsidRDefault="002C4ED4" w:rsidP="00FF571B">
            <w:pPr>
              <w:spacing w:line="240" w:lineRule="auto"/>
              <w:ind w:left="0" w:firstLine="0"/>
              <w:rPr>
                <w:sz w:val="20"/>
                <w:szCs w:val="20"/>
              </w:rPr>
            </w:pPr>
            <w:r>
              <w:rPr>
                <w:sz w:val="20"/>
                <w:szCs w:val="20"/>
              </w:rPr>
              <w:t>Id kegiatan</w:t>
            </w:r>
          </w:p>
        </w:tc>
      </w:tr>
      <w:tr w:rsidR="00467A1E" w:rsidRPr="00930EEE" w14:paraId="72F4B109" w14:textId="77777777" w:rsidTr="00FF571B">
        <w:tc>
          <w:tcPr>
            <w:tcW w:w="628" w:type="dxa"/>
          </w:tcPr>
          <w:p w14:paraId="2591D3B4" w14:textId="77777777" w:rsidR="00467A1E" w:rsidRPr="00930EEE" w:rsidRDefault="00467A1E" w:rsidP="00FF571B">
            <w:pPr>
              <w:spacing w:line="240" w:lineRule="auto"/>
              <w:ind w:left="0" w:firstLine="0"/>
              <w:rPr>
                <w:sz w:val="20"/>
                <w:szCs w:val="20"/>
              </w:rPr>
            </w:pPr>
            <w:r>
              <w:rPr>
                <w:sz w:val="20"/>
                <w:szCs w:val="20"/>
              </w:rPr>
              <w:t>4.</w:t>
            </w:r>
          </w:p>
        </w:tc>
        <w:tc>
          <w:tcPr>
            <w:tcW w:w="1559" w:type="dxa"/>
          </w:tcPr>
          <w:p w14:paraId="667366D2" w14:textId="348F9BFD" w:rsidR="00467A1E" w:rsidRDefault="00A35CA3" w:rsidP="00FF571B">
            <w:pPr>
              <w:spacing w:line="240" w:lineRule="auto"/>
              <w:ind w:left="0" w:firstLine="0"/>
              <w:rPr>
                <w:sz w:val="20"/>
                <w:szCs w:val="20"/>
              </w:rPr>
            </w:pPr>
            <w:r>
              <w:rPr>
                <w:sz w:val="20"/>
                <w:szCs w:val="20"/>
              </w:rPr>
              <w:t>tgl_load</w:t>
            </w:r>
          </w:p>
        </w:tc>
        <w:tc>
          <w:tcPr>
            <w:tcW w:w="709" w:type="dxa"/>
          </w:tcPr>
          <w:p w14:paraId="743C7C99" w14:textId="0E17671E" w:rsidR="00467A1E" w:rsidRPr="00930EEE" w:rsidRDefault="007E2CE0" w:rsidP="00FF571B">
            <w:pPr>
              <w:spacing w:line="240" w:lineRule="auto"/>
              <w:ind w:left="0" w:firstLine="0"/>
              <w:rPr>
                <w:sz w:val="20"/>
                <w:szCs w:val="20"/>
              </w:rPr>
            </w:pPr>
            <w:r>
              <w:rPr>
                <w:sz w:val="20"/>
                <w:szCs w:val="20"/>
              </w:rPr>
              <w:t>D</w:t>
            </w:r>
            <w:r w:rsidR="00DC7B80">
              <w:rPr>
                <w:sz w:val="20"/>
                <w:szCs w:val="20"/>
              </w:rPr>
              <w:t>ate</w:t>
            </w:r>
          </w:p>
        </w:tc>
        <w:tc>
          <w:tcPr>
            <w:tcW w:w="708" w:type="dxa"/>
          </w:tcPr>
          <w:p w14:paraId="4F84F284" w14:textId="37727205" w:rsidR="00467A1E" w:rsidRPr="00930EEE" w:rsidRDefault="00467A1E" w:rsidP="00FF571B">
            <w:pPr>
              <w:spacing w:line="240" w:lineRule="auto"/>
              <w:ind w:left="0" w:firstLine="0"/>
              <w:rPr>
                <w:sz w:val="20"/>
                <w:szCs w:val="20"/>
              </w:rPr>
            </w:pPr>
          </w:p>
        </w:tc>
        <w:tc>
          <w:tcPr>
            <w:tcW w:w="1701" w:type="dxa"/>
          </w:tcPr>
          <w:p w14:paraId="3A589263" w14:textId="223D9948" w:rsidR="00467A1E" w:rsidRPr="00930EEE" w:rsidRDefault="002C4ED4" w:rsidP="00FF571B">
            <w:pPr>
              <w:spacing w:line="240" w:lineRule="auto"/>
              <w:ind w:left="0" w:firstLine="0"/>
              <w:rPr>
                <w:sz w:val="20"/>
                <w:szCs w:val="20"/>
              </w:rPr>
            </w:pPr>
            <w:r>
              <w:rPr>
                <w:sz w:val="20"/>
                <w:szCs w:val="20"/>
              </w:rPr>
              <w:t>Tanggal load</w:t>
            </w:r>
          </w:p>
        </w:tc>
      </w:tr>
      <w:tr w:rsidR="00467A1E" w:rsidRPr="00930EEE" w14:paraId="32DB92A9" w14:textId="77777777" w:rsidTr="00FF571B">
        <w:tc>
          <w:tcPr>
            <w:tcW w:w="628" w:type="dxa"/>
          </w:tcPr>
          <w:p w14:paraId="303894A4" w14:textId="77777777" w:rsidR="00467A1E" w:rsidRDefault="00467A1E" w:rsidP="00FF571B">
            <w:pPr>
              <w:spacing w:line="240" w:lineRule="auto"/>
              <w:ind w:left="0" w:firstLine="0"/>
              <w:rPr>
                <w:sz w:val="20"/>
                <w:szCs w:val="20"/>
              </w:rPr>
            </w:pPr>
            <w:r>
              <w:rPr>
                <w:sz w:val="20"/>
                <w:szCs w:val="20"/>
              </w:rPr>
              <w:t>5.</w:t>
            </w:r>
          </w:p>
        </w:tc>
        <w:tc>
          <w:tcPr>
            <w:tcW w:w="1559" w:type="dxa"/>
          </w:tcPr>
          <w:p w14:paraId="05AB207D" w14:textId="34D32EE7" w:rsidR="00467A1E" w:rsidRDefault="00A35CA3" w:rsidP="00FF571B">
            <w:pPr>
              <w:spacing w:line="240" w:lineRule="auto"/>
              <w:ind w:left="0" w:firstLine="0"/>
              <w:rPr>
                <w:sz w:val="20"/>
                <w:szCs w:val="20"/>
              </w:rPr>
            </w:pPr>
            <w:r>
              <w:rPr>
                <w:sz w:val="20"/>
                <w:szCs w:val="20"/>
              </w:rPr>
              <w:t>jml_bidang</w:t>
            </w:r>
          </w:p>
        </w:tc>
        <w:tc>
          <w:tcPr>
            <w:tcW w:w="709" w:type="dxa"/>
          </w:tcPr>
          <w:p w14:paraId="110A04C6" w14:textId="4B336E44" w:rsidR="00467A1E" w:rsidRPr="00930EEE" w:rsidRDefault="00735464" w:rsidP="00FF571B">
            <w:pPr>
              <w:spacing w:line="240" w:lineRule="auto"/>
              <w:ind w:left="0" w:firstLine="0"/>
              <w:rPr>
                <w:sz w:val="20"/>
                <w:szCs w:val="20"/>
              </w:rPr>
            </w:pPr>
            <w:r>
              <w:rPr>
                <w:sz w:val="20"/>
                <w:szCs w:val="20"/>
              </w:rPr>
              <w:t>I</w:t>
            </w:r>
            <w:r w:rsidR="00DC7B80">
              <w:rPr>
                <w:sz w:val="20"/>
                <w:szCs w:val="20"/>
              </w:rPr>
              <w:t>nt</w:t>
            </w:r>
          </w:p>
        </w:tc>
        <w:tc>
          <w:tcPr>
            <w:tcW w:w="708" w:type="dxa"/>
          </w:tcPr>
          <w:p w14:paraId="4865DD98" w14:textId="0000B641" w:rsidR="00467A1E" w:rsidRPr="00930EEE" w:rsidRDefault="00DC7B80" w:rsidP="00FF571B">
            <w:pPr>
              <w:spacing w:line="240" w:lineRule="auto"/>
              <w:ind w:left="0" w:firstLine="0"/>
              <w:rPr>
                <w:sz w:val="20"/>
                <w:szCs w:val="20"/>
              </w:rPr>
            </w:pPr>
            <w:r>
              <w:rPr>
                <w:sz w:val="20"/>
                <w:szCs w:val="20"/>
              </w:rPr>
              <w:t>255</w:t>
            </w:r>
          </w:p>
        </w:tc>
        <w:tc>
          <w:tcPr>
            <w:tcW w:w="1701" w:type="dxa"/>
          </w:tcPr>
          <w:p w14:paraId="06F2FCDE" w14:textId="56211E30" w:rsidR="00467A1E" w:rsidRPr="00930EEE" w:rsidRDefault="002C4ED4" w:rsidP="00FF571B">
            <w:pPr>
              <w:spacing w:line="240" w:lineRule="auto"/>
              <w:ind w:left="0" w:firstLine="0"/>
              <w:rPr>
                <w:sz w:val="20"/>
                <w:szCs w:val="20"/>
              </w:rPr>
            </w:pPr>
            <w:r>
              <w:rPr>
                <w:sz w:val="20"/>
                <w:szCs w:val="20"/>
              </w:rPr>
              <w:t>Jumlah bidang</w:t>
            </w:r>
          </w:p>
        </w:tc>
      </w:tr>
      <w:tr w:rsidR="00467A1E" w:rsidRPr="00930EEE" w14:paraId="68F68D55" w14:textId="77777777" w:rsidTr="00FF571B">
        <w:tc>
          <w:tcPr>
            <w:tcW w:w="628" w:type="dxa"/>
          </w:tcPr>
          <w:p w14:paraId="2C963836" w14:textId="77777777" w:rsidR="00467A1E" w:rsidRDefault="00467A1E" w:rsidP="00FF571B">
            <w:pPr>
              <w:spacing w:line="240" w:lineRule="auto"/>
              <w:ind w:left="0" w:firstLine="0"/>
              <w:rPr>
                <w:sz w:val="20"/>
                <w:szCs w:val="20"/>
              </w:rPr>
            </w:pPr>
            <w:r>
              <w:rPr>
                <w:sz w:val="20"/>
                <w:szCs w:val="20"/>
              </w:rPr>
              <w:t>6.</w:t>
            </w:r>
          </w:p>
        </w:tc>
        <w:tc>
          <w:tcPr>
            <w:tcW w:w="1559" w:type="dxa"/>
          </w:tcPr>
          <w:p w14:paraId="19F728CA" w14:textId="1101758E" w:rsidR="00467A1E" w:rsidRDefault="00A35CA3" w:rsidP="00FF571B">
            <w:pPr>
              <w:spacing w:line="240" w:lineRule="auto"/>
              <w:ind w:left="0" w:firstLine="0"/>
              <w:rPr>
                <w:sz w:val="20"/>
                <w:szCs w:val="20"/>
              </w:rPr>
            </w:pPr>
            <w:r>
              <w:rPr>
                <w:sz w:val="20"/>
                <w:szCs w:val="20"/>
              </w:rPr>
              <w:t>jml_anggaran1</w:t>
            </w:r>
          </w:p>
        </w:tc>
        <w:tc>
          <w:tcPr>
            <w:tcW w:w="709" w:type="dxa"/>
          </w:tcPr>
          <w:p w14:paraId="39E49790" w14:textId="71380153" w:rsidR="00467A1E" w:rsidRPr="00930EEE" w:rsidRDefault="00735464" w:rsidP="00FF571B">
            <w:pPr>
              <w:spacing w:line="240" w:lineRule="auto"/>
              <w:ind w:left="0" w:firstLine="0"/>
              <w:rPr>
                <w:sz w:val="20"/>
                <w:szCs w:val="20"/>
              </w:rPr>
            </w:pPr>
            <w:r>
              <w:rPr>
                <w:sz w:val="20"/>
                <w:szCs w:val="20"/>
              </w:rPr>
              <w:t>I</w:t>
            </w:r>
            <w:r w:rsidR="00DC7B80">
              <w:rPr>
                <w:sz w:val="20"/>
                <w:szCs w:val="20"/>
              </w:rPr>
              <w:t>nt</w:t>
            </w:r>
          </w:p>
        </w:tc>
        <w:tc>
          <w:tcPr>
            <w:tcW w:w="708" w:type="dxa"/>
          </w:tcPr>
          <w:p w14:paraId="11974269" w14:textId="6E7A3E4D" w:rsidR="00467A1E" w:rsidRPr="00930EEE" w:rsidRDefault="00DC7B80" w:rsidP="00FF571B">
            <w:pPr>
              <w:spacing w:line="240" w:lineRule="auto"/>
              <w:ind w:left="0" w:firstLine="0"/>
              <w:rPr>
                <w:sz w:val="20"/>
                <w:szCs w:val="20"/>
              </w:rPr>
            </w:pPr>
            <w:r>
              <w:rPr>
                <w:sz w:val="20"/>
                <w:szCs w:val="20"/>
              </w:rPr>
              <w:t>255</w:t>
            </w:r>
          </w:p>
        </w:tc>
        <w:tc>
          <w:tcPr>
            <w:tcW w:w="1701" w:type="dxa"/>
          </w:tcPr>
          <w:p w14:paraId="72DB7A7A" w14:textId="5574B1C5" w:rsidR="00467A1E" w:rsidRPr="00930EEE" w:rsidRDefault="002C4ED4" w:rsidP="00FF571B">
            <w:pPr>
              <w:spacing w:line="240" w:lineRule="auto"/>
              <w:ind w:left="0" w:firstLine="0"/>
              <w:rPr>
                <w:sz w:val="20"/>
                <w:szCs w:val="20"/>
              </w:rPr>
            </w:pPr>
            <w:r>
              <w:rPr>
                <w:sz w:val="20"/>
                <w:szCs w:val="20"/>
              </w:rPr>
              <w:t>Jumlah anggaran 1</w:t>
            </w:r>
          </w:p>
        </w:tc>
      </w:tr>
      <w:tr w:rsidR="00467A1E" w:rsidRPr="00930EEE" w14:paraId="0335270F" w14:textId="77777777" w:rsidTr="00FF571B">
        <w:tc>
          <w:tcPr>
            <w:tcW w:w="628" w:type="dxa"/>
          </w:tcPr>
          <w:p w14:paraId="5598EF30" w14:textId="77777777" w:rsidR="00467A1E" w:rsidRDefault="00467A1E" w:rsidP="00FF571B">
            <w:pPr>
              <w:spacing w:line="240" w:lineRule="auto"/>
              <w:ind w:left="0" w:firstLine="0"/>
              <w:rPr>
                <w:sz w:val="20"/>
                <w:szCs w:val="20"/>
              </w:rPr>
            </w:pPr>
            <w:r>
              <w:rPr>
                <w:sz w:val="20"/>
                <w:szCs w:val="20"/>
              </w:rPr>
              <w:t>7.</w:t>
            </w:r>
          </w:p>
        </w:tc>
        <w:tc>
          <w:tcPr>
            <w:tcW w:w="1559" w:type="dxa"/>
          </w:tcPr>
          <w:p w14:paraId="671CE132" w14:textId="65693A0D" w:rsidR="00467A1E" w:rsidRDefault="00A35CA3" w:rsidP="00FF571B">
            <w:pPr>
              <w:spacing w:line="240" w:lineRule="auto"/>
              <w:ind w:left="0" w:firstLine="0"/>
              <w:rPr>
                <w:sz w:val="20"/>
                <w:szCs w:val="20"/>
              </w:rPr>
            </w:pPr>
            <w:r>
              <w:rPr>
                <w:sz w:val="20"/>
                <w:szCs w:val="20"/>
              </w:rPr>
              <w:t>jml_anggaran2</w:t>
            </w:r>
          </w:p>
        </w:tc>
        <w:tc>
          <w:tcPr>
            <w:tcW w:w="709" w:type="dxa"/>
          </w:tcPr>
          <w:p w14:paraId="59F8366B" w14:textId="34130BCF" w:rsidR="00467A1E" w:rsidRPr="00930EEE" w:rsidRDefault="00735464" w:rsidP="00FF571B">
            <w:pPr>
              <w:spacing w:line="240" w:lineRule="auto"/>
              <w:ind w:left="0" w:firstLine="0"/>
              <w:rPr>
                <w:sz w:val="20"/>
                <w:szCs w:val="20"/>
              </w:rPr>
            </w:pPr>
            <w:r>
              <w:rPr>
                <w:sz w:val="20"/>
                <w:szCs w:val="20"/>
              </w:rPr>
              <w:t>I</w:t>
            </w:r>
            <w:r w:rsidR="007B4652">
              <w:rPr>
                <w:sz w:val="20"/>
                <w:szCs w:val="20"/>
              </w:rPr>
              <w:t>nt</w:t>
            </w:r>
          </w:p>
        </w:tc>
        <w:tc>
          <w:tcPr>
            <w:tcW w:w="708" w:type="dxa"/>
          </w:tcPr>
          <w:p w14:paraId="224C9F5C" w14:textId="060D73B8" w:rsidR="00467A1E" w:rsidRPr="00930EEE" w:rsidRDefault="00DC7B80" w:rsidP="00FF571B">
            <w:pPr>
              <w:spacing w:line="240" w:lineRule="auto"/>
              <w:ind w:left="0" w:firstLine="0"/>
              <w:rPr>
                <w:sz w:val="20"/>
                <w:szCs w:val="20"/>
              </w:rPr>
            </w:pPr>
            <w:r>
              <w:rPr>
                <w:sz w:val="20"/>
                <w:szCs w:val="20"/>
              </w:rPr>
              <w:t>255</w:t>
            </w:r>
          </w:p>
        </w:tc>
        <w:tc>
          <w:tcPr>
            <w:tcW w:w="1701" w:type="dxa"/>
          </w:tcPr>
          <w:p w14:paraId="708A42E4" w14:textId="65A2A7A5" w:rsidR="00467A1E" w:rsidRPr="00930EEE" w:rsidRDefault="002C4ED4" w:rsidP="00FF571B">
            <w:pPr>
              <w:spacing w:line="240" w:lineRule="auto"/>
              <w:ind w:left="0" w:firstLine="0"/>
              <w:rPr>
                <w:sz w:val="20"/>
                <w:szCs w:val="20"/>
              </w:rPr>
            </w:pPr>
            <w:r>
              <w:rPr>
                <w:sz w:val="20"/>
                <w:szCs w:val="20"/>
              </w:rPr>
              <w:t>Jumlah anggaran 2</w:t>
            </w:r>
          </w:p>
        </w:tc>
      </w:tr>
    </w:tbl>
    <w:p w14:paraId="39A478D9" w14:textId="59B8E18F" w:rsidR="0022371D" w:rsidRPr="00C8477B" w:rsidRDefault="00305D5D" w:rsidP="00735464">
      <w:pPr>
        <w:ind w:left="1070" w:firstLine="0"/>
      </w:pPr>
      <w:r w:rsidRPr="00735464">
        <w:t>Tabel 4.</w:t>
      </w:r>
      <w:r w:rsidR="00A86F54" w:rsidRPr="00735464">
        <w:t>8</w:t>
      </w:r>
      <w:r w:rsidRPr="00735464">
        <w:t xml:space="preserve"> merupakan implementasi tabel </w:t>
      </w:r>
      <w:r w:rsidR="00060E65" w:rsidRPr="00735464">
        <w:t>data load</w:t>
      </w:r>
      <w:r w:rsidRPr="00735464">
        <w:t xml:space="preserve"> yang berisi id_</w:t>
      </w:r>
      <w:r w:rsidR="0086427B" w:rsidRPr="00735464">
        <w:t>dataload</w:t>
      </w:r>
      <w:r w:rsidRPr="00735464">
        <w:t xml:space="preserve"> sebagai primarykey, </w:t>
      </w:r>
      <w:r w:rsidR="008A2CC0" w:rsidRPr="00735464">
        <w:t>no_spm, id_kegiatan, tgl_load, jml_bidang, jml_anggaran1,</w:t>
      </w:r>
      <w:r w:rsidR="001239DF" w:rsidRPr="00735464">
        <w:t>dan</w:t>
      </w:r>
      <w:r w:rsidR="008A2CC0" w:rsidRPr="00735464">
        <w:t xml:space="preserve"> jml_anggaran2.</w:t>
      </w:r>
    </w:p>
    <w:p w14:paraId="756EF94C" w14:textId="198B3D71" w:rsidR="00ED1FDB" w:rsidRDefault="00ED1FDB" w:rsidP="00ED1FDB">
      <w:pPr>
        <w:pStyle w:val="Heading4"/>
      </w:pPr>
      <w:r>
        <w:t>Tabel load data</w:t>
      </w:r>
      <w:r w:rsidR="005E7317">
        <w:t xml:space="preserve"> kegiatan</w:t>
      </w:r>
    </w:p>
    <w:p w14:paraId="1B760DB9" w14:textId="18BB3110" w:rsidR="00D93378" w:rsidRPr="00D93378" w:rsidRDefault="00D93378" w:rsidP="0033241F">
      <w:pPr>
        <w:ind w:left="1070" w:firstLine="370"/>
      </w:pPr>
      <w:r>
        <w:t>Implementasi tabel data load dapat dilihat pada tabel 4.</w:t>
      </w:r>
      <w:r w:rsidR="002B1297">
        <w:t>9</w:t>
      </w:r>
      <w:r>
        <w:t>.</w:t>
      </w:r>
    </w:p>
    <w:p w14:paraId="3DB864C4" w14:textId="20E92A7C" w:rsidR="00EE333E" w:rsidRDefault="00EE333E" w:rsidP="00925D73">
      <w:pPr>
        <w:pStyle w:val="Caption"/>
        <w:jc w:val="center"/>
        <w:rPr>
          <w:color w:val="000000" w:themeColor="text1"/>
          <w:sz w:val="20"/>
          <w:szCs w:val="20"/>
        </w:rPr>
      </w:pPr>
      <w:bookmarkStart w:id="199" w:name="_Toc132706598"/>
      <w:r w:rsidRPr="00F94950">
        <w:rPr>
          <w:color w:val="000000" w:themeColor="text1"/>
          <w:sz w:val="20"/>
          <w:szCs w:val="20"/>
        </w:rPr>
        <w:t xml:space="preserve">Tabel </w:t>
      </w:r>
      <w:r w:rsidR="00380FA4">
        <w:rPr>
          <w:color w:val="000000" w:themeColor="text1"/>
          <w:sz w:val="20"/>
          <w:szCs w:val="20"/>
        </w:rPr>
        <w:t>4</w:t>
      </w:r>
      <w:r w:rsidRPr="00F94950">
        <w:rPr>
          <w:color w:val="000000" w:themeColor="text1"/>
          <w:sz w:val="20"/>
          <w:szCs w:val="20"/>
        </w:rPr>
        <w:t>.</w:t>
      </w:r>
      <w:r w:rsidRPr="00F94950">
        <w:rPr>
          <w:color w:val="000000" w:themeColor="text1"/>
          <w:sz w:val="20"/>
          <w:szCs w:val="20"/>
        </w:rPr>
        <w:fldChar w:fldCharType="begin"/>
      </w:r>
      <w:r w:rsidRPr="00F94950">
        <w:rPr>
          <w:color w:val="000000" w:themeColor="text1"/>
          <w:sz w:val="20"/>
          <w:szCs w:val="20"/>
        </w:rPr>
        <w:instrText xml:space="preserve"> SEQ Tabel \* ARABIC \s 1 </w:instrText>
      </w:r>
      <w:r w:rsidRPr="00F94950">
        <w:rPr>
          <w:color w:val="000000" w:themeColor="text1"/>
          <w:sz w:val="20"/>
          <w:szCs w:val="20"/>
        </w:rPr>
        <w:fldChar w:fldCharType="separate"/>
      </w:r>
      <w:r w:rsidR="003D442F">
        <w:rPr>
          <w:noProof/>
          <w:color w:val="000000" w:themeColor="text1"/>
          <w:sz w:val="20"/>
          <w:szCs w:val="20"/>
        </w:rPr>
        <w:t>9</w:t>
      </w:r>
      <w:r w:rsidRPr="00F94950">
        <w:rPr>
          <w:color w:val="000000" w:themeColor="text1"/>
          <w:sz w:val="20"/>
          <w:szCs w:val="20"/>
        </w:rPr>
        <w:fldChar w:fldCharType="end"/>
      </w:r>
      <w:r w:rsidRPr="00F94950">
        <w:rPr>
          <w:color w:val="000000" w:themeColor="text1"/>
          <w:sz w:val="20"/>
          <w:szCs w:val="20"/>
        </w:rPr>
        <w:t xml:space="preserve"> Tabel load data kegiatan</w:t>
      </w:r>
      <w:bookmarkEnd w:id="199"/>
    </w:p>
    <w:tbl>
      <w:tblPr>
        <w:tblStyle w:val="TableGrid0"/>
        <w:tblW w:w="0" w:type="auto"/>
        <w:tblInd w:w="360" w:type="dxa"/>
        <w:tblLayout w:type="fixed"/>
        <w:tblLook w:val="04A0" w:firstRow="1" w:lastRow="0" w:firstColumn="1" w:lastColumn="0" w:noHBand="0" w:noVBand="1"/>
      </w:tblPr>
      <w:tblGrid>
        <w:gridCol w:w="628"/>
        <w:gridCol w:w="1559"/>
        <w:gridCol w:w="992"/>
        <w:gridCol w:w="709"/>
        <w:gridCol w:w="1417"/>
      </w:tblGrid>
      <w:tr w:rsidR="0033241F" w:rsidRPr="00735464" w14:paraId="09F086BC" w14:textId="77777777" w:rsidTr="00735464">
        <w:tc>
          <w:tcPr>
            <w:tcW w:w="628" w:type="dxa"/>
          </w:tcPr>
          <w:p w14:paraId="666E6FD6" w14:textId="77777777" w:rsidR="0033241F" w:rsidRPr="00735464" w:rsidRDefault="0033241F" w:rsidP="00735464">
            <w:pPr>
              <w:spacing w:line="240" w:lineRule="auto"/>
              <w:ind w:left="0" w:firstLine="0"/>
              <w:jc w:val="center"/>
              <w:rPr>
                <w:b/>
                <w:bCs/>
                <w:color w:val="000000" w:themeColor="text1"/>
                <w:sz w:val="20"/>
                <w:szCs w:val="20"/>
              </w:rPr>
            </w:pPr>
            <w:r w:rsidRPr="00735464">
              <w:rPr>
                <w:b/>
                <w:bCs/>
                <w:color w:val="000000" w:themeColor="text1"/>
                <w:sz w:val="20"/>
                <w:szCs w:val="20"/>
              </w:rPr>
              <w:t>No</w:t>
            </w:r>
          </w:p>
        </w:tc>
        <w:tc>
          <w:tcPr>
            <w:tcW w:w="1559" w:type="dxa"/>
          </w:tcPr>
          <w:p w14:paraId="35C54494" w14:textId="03CED5CC" w:rsidR="0033241F" w:rsidRPr="00735464" w:rsidRDefault="00184B46" w:rsidP="00735464">
            <w:pPr>
              <w:spacing w:line="240" w:lineRule="auto"/>
              <w:ind w:left="0" w:firstLine="0"/>
              <w:jc w:val="center"/>
              <w:rPr>
                <w:b/>
                <w:bCs/>
                <w:color w:val="000000" w:themeColor="text1"/>
                <w:sz w:val="20"/>
                <w:szCs w:val="20"/>
              </w:rPr>
            </w:pPr>
            <w:r w:rsidRPr="00735464">
              <w:rPr>
                <w:b/>
                <w:bCs/>
                <w:color w:val="000000" w:themeColor="text1"/>
                <w:sz w:val="20"/>
                <w:szCs w:val="20"/>
              </w:rPr>
              <w:t>Nama Field</w:t>
            </w:r>
          </w:p>
        </w:tc>
        <w:tc>
          <w:tcPr>
            <w:tcW w:w="992" w:type="dxa"/>
          </w:tcPr>
          <w:p w14:paraId="6BE4A174" w14:textId="77777777" w:rsidR="0033241F" w:rsidRPr="00735464" w:rsidRDefault="0033241F" w:rsidP="00735464">
            <w:pPr>
              <w:spacing w:line="240" w:lineRule="auto"/>
              <w:ind w:left="0" w:firstLine="0"/>
              <w:jc w:val="center"/>
              <w:rPr>
                <w:b/>
                <w:bCs/>
                <w:color w:val="000000" w:themeColor="text1"/>
                <w:sz w:val="20"/>
                <w:szCs w:val="20"/>
              </w:rPr>
            </w:pPr>
            <w:r w:rsidRPr="00735464">
              <w:rPr>
                <w:b/>
                <w:bCs/>
                <w:color w:val="000000" w:themeColor="text1"/>
                <w:sz w:val="20"/>
                <w:szCs w:val="20"/>
              </w:rPr>
              <w:t>Tipe Data</w:t>
            </w:r>
          </w:p>
        </w:tc>
        <w:tc>
          <w:tcPr>
            <w:tcW w:w="709" w:type="dxa"/>
          </w:tcPr>
          <w:p w14:paraId="3D12C81E" w14:textId="77777777" w:rsidR="0033241F" w:rsidRPr="00735464" w:rsidRDefault="0033241F" w:rsidP="00735464">
            <w:pPr>
              <w:spacing w:line="240" w:lineRule="auto"/>
              <w:ind w:left="0" w:firstLine="0"/>
              <w:jc w:val="center"/>
              <w:rPr>
                <w:b/>
                <w:bCs/>
                <w:color w:val="000000" w:themeColor="text1"/>
                <w:sz w:val="20"/>
                <w:szCs w:val="20"/>
              </w:rPr>
            </w:pPr>
            <w:r w:rsidRPr="00735464">
              <w:rPr>
                <w:b/>
                <w:bCs/>
                <w:color w:val="000000" w:themeColor="text1"/>
                <w:sz w:val="20"/>
                <w:szCs w:val="20"/>
              </w:rPr>
              <w:t>Size</w:t>
            </w:r>
          </w:p>
        </w:tc>
        <w:tc>
          <w:tcPr>
            <w:tcW w:w="1417" w:type="dxa"/>
          </w:tcPr>
          <w:p w14:paraId="1493ECCF" w14:textId="77777777" w:rsidR="0033241F" w:rsidRPr="00735464" w:rsidRDefault="0033241F" w:rsidP="00735464">
            <w:pPr>
              <w:spacing w:line="240" w:lineRule="auto"/>
              <w:ind w:left="0" w:firstLine="0"/>
              <w:jc w:val="center"/>
              <w:rPr>
                <w:b/>
                <w:bCs/>
                <w:color w:val="000000" w:themeColor="text1"/>
                <w:sz w:val="20"/>
                <w:szCs w:val="20"/>
              </w:rPr>
            </w:pPr>
            <w:r w:rsidRPr="00735464">
              <w:rPr>
                <w:b/>
                <w:bCs/>
                <w:color w:val="000000" w:themeColor="text1"/>
                <w:sz w:val="20"/>
                <w:szCs w:val="20"/>
              </w:rPr>
              <w:t>Keterangan</w:t>
            </w:r>
          </w:p>
        </w:tc>
      </w:tr>
      <w:tr w:rsidR="0033241F" w:rsidRPr="00735464" w14:paraId="621D82C5" w14:textId="77777777" w:rsidTr="00735464">
        <w:tc>
          <w:tcPr>
            <w:tcW w:w="628" w:type="dxa"/>
          </w:tcPr>
          <w:p w14:paraId="6B6DA35A" w14:textId="77777777" w:rsidR="0033241F" w:rsidRPr="00735464" w:rsidRDefault="0033241F" w:rsidP="00735464">
            <w:pPr>
              <w:spacing w:line="240" w:lineRule="auto"/>
              <w:ind w:left="0" w:firstLine="0"/>
              <w:rPr>
                <w:sz w:val="20"/>
                <w:szCs w:val="20"/>
              </w:rPr>
            </w:pPr>
            <w:r w:rsidRPr="00735464">
              <w:rPr>
                <w:sz w:val="20"/>
                <w:szCs w:val="20"/>
              </w:rPr>
              <w:t>1.</w:t>
            </w:r>
          </w:p>
        </w:tc>
        <w:tc>
          <w:tcPr>
            <w:tcW w:w="1559" w:type="dxa"/>
          </w:tcPr>
          <w:p w14:paraId="6820915B" w14:textId="490D8781" w:rsidR="0033241F" w:rsidRPr="00735464" w:rsidRDefault="00184B46" w:rsidP="00735464">
            <w:pPr>
              <w:spacing w:line="240" w:lineRule="auto"/>
              <w:ind w:left="0" w:firstLine="0"/>
              <w:rPr>
                <w:sz w:val="20"/>
                <w:szCs w:val="20"/>
              </w:rPr>
            </w:pPr>
            <w:r w:rsidRPr="00735464">
              <w:rPr>
                <w:sz w:val="20"/>
                <w:szCs w:val="20"/>
              </w:rPr>
              <w:t>id_loadpengukuran</w:t>
            </w:r>
          </w:p>
        </w:tc>
        <w:tc>
          <w:tcPr>
            <w:tcW w:w="992" w:type="dxa"/>
          </w:tcPr>
          <w:p w14:paraId="44752BFF" w14:textId="5E4BB596" w:rsidR="0033241F" w:rsidRPr="00735464" w:rsidRDefault="00735464" w:rsidP="00735464">
            <w:pPr>
              <w:spacing w:line="240" w:lineRule="auto"/>
              <w:ind w:left="0" w:firstLine="0"/>
              <w:rPr>
                <w:sz w:val="20"/>
                <w:szCs w:val="20"/>
              </w:rPr>
            </w:pPr>
            <w:r w:rsidRPr="00735464">
              <w:rPr>
                <w:sz w:val="20"/>
                <w:szCs w:val="20"/>
              </w:rPr>
              <w:t>I</w:t>
            </w:r>
            <w:r w:rsidR="00B35761" w:rsidRPr="00735464">
              <w:rPr>
                <w:sz w:val="20"/>
                <w:szCs w:val="20"/>
              </w:rPr>
              <w:t>nt</w:t>
            </w:r>
          </w:p>
        </w:tc>
        <w:tc>
          <w:tcPr>
            <w:tcW w:w="709" w:type="dxa"/>
          </w:tcPr>
          <w:p w14:paraId="5E25AA9B" w14:textId="6F5A3D8C" w:rsidR="0033241F" w:rsidRPr="00735464" w:rsidRDefault="00DB1143" w:rsidP="00735464">
            <w:pPr>
              <w:spacing w:line="240" w:lineRule="auto"/>
              <w:ind w:left="0" w:firstLine="0"/>
              <w:rPr>
                <w:sz w:val="20"/>
                <w:szCs w:val="20"/>
              </w:rPr>
            </w:pPr>
            <w:r w:rsidRPr="00735464">
              <w:rPr>
                <w:sz w:val="20"/>
                <w:szCs w:val="20"/>
              </w:rPr>
              <w:t>5</w:t>
            </w:r>
          </w:p>
        </w:tc>
        <w:tc>
          <w:tcPr>
            <w:tcW w:w="1417" w:type="dxa"/>
          </w:tcPr>
          <w:p w14:paraId="660ED565" w14:textId="3C1C3C50" w:rsidR="0033241F" w:rsidRPr="00735464" w:rsidRDefault="0099138D" w:rsidP="00735464">
            <w:pPr>
              <w:spacing w:line="240" w:lineRule="auto"/>
              <w:ind w:left="0" w:firstLine="0"/>
              <w:rPr>
                <w:sz w:val="20"/>
                <w:szCs w:val="20"/>
              </w:rPr>
            </w:pPr>
            <w:r w:rsidRPr="00735464">
              <w:rPr>
                <w:sz w:val="20"/>
                <w:szCs w:val="20"/>
              </w:rPr>
              <w:t>Auto increment</w:t>
            </w:r>
          </w:p>
        </w:tc>
      </w:tr>
      <w:tr w:rsidR="0033241F" w:rsidRPr="00735464" w14:paraId="07A0B74C" w14:textId="77777777" w:rsidTr="00735464">
        <w:tc>
          <w:tcPr>
            <w:tcW w:w="628" w:type="dxa"/>
          </w:tcPr>
          <w:p w14:paraId="212E9BCE" w14:textId="77777777" w:rsidR="0033241F" w:rsidRPr="00735464" w:rsidRDefault="0033241F" w:rsidP="00735464">
            <w:pPr>
              <w:spacing w:line="240" w:lineRule="auto"/>
              <w:ind w:left="0" w:firstLine="0"/>
              <w:rPr>
                <w:sz w:val="20"/>
                <w:szCs w:val="20"/>
              </w:rPr>
            </w:pPr>
            <w:r w:rsidRPr="00735464">
              <w:rPr>
                <w:sz w:val="20"/>
                <w:szCs w:val="20"/>
              </w:rPr>
              <w:t>2.</w:t>
            </w:r>
          </w:p>
        </w:tc>
        <w:tc>
          <w:tcPr>
            <w:tcW w:w="1559" w:type="dxa"/>
          </w:tcPr>
          <w:p w14:paraId="141BF851" w14:textId="60B110E5" w:rsidR="0033241F" w:rsidRPr="00735464" w:rsidRDefault="00184B46" w:rsidP="00735464">
            <w:pPr>
              <w:spacing w:line="240" w:lineRule="auto"/>
              <w:ind w:left="0" w:firstLine="0"/>
              <w:rPr>
                <w:sz w:val="20"/>
                <w:szCs w:val="20"/>
              </w:rPr>
            </w:pPr>
            <w:r w:rsidRPr="00735464">
              <w:rPr>
                <w:sz w:val="20"/>
                <w:szCs w:val="20"/>
              </w:rPr>
              <w:t>id_dataload</w:t>
            </w:r>
          </w:p>
        </w:tc>
        <w:tc>
          <w:tcPr>
            <w:tcW w:w="992" w:type="dxa"/>
          </w:tcPr>
          <w:p w14:paraId="10120409" w14:textId="2F5F2535" w:rsidR="0033241F" w:rsidRPr="00735464" w:rsidRDefault="00735464" w:rsidP="00735464">
            <w:pPr>
              <w:spacing w:line="240" w:lineRule="auto"/>
              <w:ind w:left="0" w:firstLine="0"/>
              <w:rPr>
                <w:sz w:val="20"/>
                <w:szCs w:val="20"/>
              </w:rPr>
            </w:pPr>
            <w:r w:rsidRPr="00735464">
              <w:rPr>
                <w:sz w:val="20"/>
                <w:szCs w:val="20"/>
              </w:rPr>
              <w:t>I</w:t>
            </w:r>
            <w:r w:rsidR="00DB1143" w:rsidRPr="00735464">
              <w:rPr>
                <w:sz w:val="20"/>
                <w:szCs w:val="20"/>
              </w:rPr>
              <w:t>nt</w:t>
            </w:r>
          </w:p>
        </w:tc>
        <w:tc>
          <w:tcPr>
            <w:tcW w:w="709" w:type="dxa"/>
          </w:tcPr>
          <w:p w14:paraId="1E31811F" w14:textId="73F806E9" w:rsidR="0033241F" w:rsidRPr="00735464" w:rsidRDefault="00DB1143" w:rsidP="00735464">
            <w:pPr>
              <w:spacing w:line="240" w:lineRule="auto"/>
              <w:ind w:left="0" w:firstLine="0"/>
              <w:rPr>
                <w:sz w:val="20"/>
                <w:szCs w:val="20"/>
              </w:rPr>
            </w:pPr>
            <w:r w:rsidRPr="00735464">
              <w:rPr>
                <w:sz w:val="20"/>
                <w:szCs w:val="20"/>
              </w:rPr>
              <w:t>5</w:t>
            </w:r>
          </w:p>
        </w:tc>
        <w:tc>
          <w:tcPr>
            <w:tcW w:w="1417" w:type="dxa"/>
          </w:tcPr>
          <w:p w14:paraId="6C335069" w14:textId="11BCDA90" w:rsidR="0033241F" w:rsidRPr="00735464" w:rsidRDefault="0099138D" w:rsidP="00735464">
            <w:pPr>
              <w:spacing w:line="240" w:lineRule="auto"/>
              <w:ind w:left="0" w:firstLine="0"/>
              <w:rPr>
                <w:sz w:val="20"/>
                <w:szCs w:val="20"/>
              </w:rPr>
            </w:pPr>
            <w:r w:rsidRPr="00735464">
              <w:rPr>
                <w:sz w:val="20"/>
                <w:szCs w:val="20"/>
              </w:rPr>
              <w:t>Id data load</w:t>
            </w:r>
          </w:p>
        </w:tc>
      </w:tr>
      <w:tr w:rsidR="0033241F" w:rsidRPr="00735464" w14:paraId="1DD1E75A" w14:textId="77777777" w:rsidTr="00735464">
        <w:tc>
          <w:tcPr>
            <w:tcW w:w="628" w:type="dxa"/>
          </w:tcPr>
          <w:p w14:paraId="3BA4887F" w14:textId="77777777" w:rsidR="0033241F" w:rsidRPr="00735464" w:rsidRDefault="0033241F" w:rsidP="00735464">
            <w:pPr>
              <w:spacing w:line="240" w:lineRule="auto"/>
              <w:ind w:left="0" w:firstLine="0"/>
              <w:rPr>
                <w:sz w:val="20"/>
                <w:szCs w:val="20"/>
              </w:rPr>
            </w:pPr>
            <w:r w:rsidRPr="00735464">
              <w:rPr>
                <w:sz w:val="20"/>
                <w:szCs w:val="20"/>
              </w:rPr>
              <w:t>3.</w:t>
            </w:r>
          </w:p>
        </w:tc>
        <w:tc>
          <w:tcPr>
            <w:tcW w:w="1559" w:type="dxa"/>
          </w:tcPr>
          <w:p w14:paraId="32153838" w14:textId="2487C6EC" w:rsidR="0033241F" w:rsidRPr="00735464" w:rsidRDefault="00184B46" w:rsidP="00735464">
            <w:pPr>
              <w:spacing w:line="240" w:lineRule="auto"/>
              <w:ind w:left="0" w:firstLine="0"/>
              <w:rPr>
                <w:sz w:val="20"/>
                <w:szCs w:val="20"/>
              </w:rPr>
            </w:pPr>
            <w:r w:rsidRPr="00735464">
              <w:rPr>
                <w:sz w:val="20"/>
                <w:szCs w:val="20"/>
              </w:rPr>
              <w:t>nomor_berkas</w:t>
            </w:r>
          </w:p>
        </w:tc>
        <w:tc>
          <w:tcPr>
            <w:tcW w:w="992" w:type="dxa"/>
          </w:tcPr>
          <w:p w14:paraId="731A8C24" w14:textId="0B235BBE" w:rsidR="0033241F" w:rsidRPr="00735464" w:rsidRDefault="00DB6726" w:rsidP="00735464">
            <w:pPr>
              <w:spacing w:line="240" w:lineRule="auto"/>
              <w:ind w:left="0" w:firstLine="0"/>
              <w:rPr>
                <w:sz w:val="20"/>
                <w:szCs w:val="20"/>
              </w:rPr>
            </w:pPr>
            <w:r w:rsidRPr="00735464">
              <w:rPr>
                <w:sz w:val="20"/>
                <w:szCs w:val="20"/>
              </w:rPr>
              <w:t>varchart</w:t>
            </w:r>
          </w:p>
        </w:tc>
        <w:tc>
          <w:tcPr>
            <w:tcW w:w="709" w:type="dxa"/>
          </w:tcPr>
          <w:p w14:paraId="5C7F2C13" w14:textId="40FEC2C3"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15CABD6E" w14:textId="6844931F" w:rsidR="0033241F" w:rsidRPr="00735464" w:rsidRDefault="007646FA" w:rsidP="00735464">
            <w:pPr>
              <w:spacing w:line="240" w:lineRule="auto"/>
              <w:ind w:left="0" w:firstLine="0"/>
              <w:rPr>
                <w:sz w:val="20"/>
                <w:szCs w:val="20"/>
              </w:rPr>
            </w:pPr>
            <w:r w:rsidRPr="00735464">
              <w:rPr>
                <w:sz w:val="20"/>
                <w:szCs w:val="20"/>
              </w:rPr>
              <w:t>Nomor berkas</w:t>
            </w:r>
          </w:p>
        </w:tc>
      </w:tr>
      <w:tr w:rsidR="0033241F" w:rsidRPr="00735464" w14:paraId="747D89EB" w14:textId="77777777" w:rsidTr="00735464">
        <w:tc>
          <w:tcPr>
            <w:tcW w:w="628" w:type="dxa"/>
          </w:tcPr>
          <w:p w14:paraId="18A518A0" w14:textId="77777777" w:rsidR="0033241F" w:rsidRPr="00735464" w:rsidRDefault="0033241F" w:rsidP="00735464">
            <w:pPr>
              <w:spacing w:line="240" w:lineRule="auto"/>
              <w:ind w:left="0" w:firstLine="0"/>
              <w:rPr>
                <w:sz w:val="20"/>
                <w:szCs w:val="20"/>
              </w:rPr>
            </w:pPr>
            <w:r w:rsidRPr="00735464">
              <w:rPr>
                <w:sz w:val="20"/>
                <w:szCs w:val="20"/>
              </w:rPr>
              <w:t>4.</w:t>
            </w:r>
          </w:p>
        </w:tc>
        <w:tc>
          <w:tcPr>
            <w:tcW w:w="1559" w:type="dxa"/>
          </w:tcPr>
          <w:p w14:paraId="10AE7D0E" w14:textId="342D2813" w:rsidR="0033241F" w:rsidRPr="00735464" w:rsidRDefault="00184B46" w:rsidP="00735464">
            <w:pPr>
              <w:spacing w:line="240" w:lineRule="auto"/>
              <w:ind w:left="0" w:firstLine="0"/>
              <w:rPr>
                <w:sz w:val="20"/>
                <w:szCs w:val="20"/>
              </w:rPr>
            </w:pPr>
            <w:r w:rsidRPr="00735464">
              <w:rPr>
                <w:sz w:val="20"/>
                <w:szCs w:val="20"/>
              </w:rPr>
              <w:t>tahun_berkas</w:t>
            </w:r>
          </w:p>
        </w:tc>
        <w:tc>
          <w:tcPr>
            <w:tcW w:w="992" w:type="dxa"/>
          </w:tcPr>
          <w:p w14:paraId="11004E24" w14:textId="5EA3AAAB" w:rsidR="0033241F"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53C27C91" w14:textId="7D80778B"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67319712" w14:textId="78FD9F90" w:rsidR="0033241F" w:rsidRPr="00735464" w:rsidRDefault="007646FA" w:rsidP="00735464">
            <w:pPr>
              <w:spacing w:line="240" w:lineRule="auto"/>
              <w:ind w:left="0" w:firstLine="0"/>
              <w:rPr>
                <w:sz w:val="20"/>
                <w:szCs w:val="20"/>
              </w:rPr>
            </w:pPr>
            <w:r w:rsidRPr="00735464">
              <w:rPr>
                <w:sz w:val="20"/>
                <w:szCs w:val="20"/>
              </w:rPr>
              <w:t>Tahun berkas</w:t>
            </w:r>
          </w:p>
        </w:tc>
      </w:tr>
      <w:tr w:rsidR="0033241F" w:rsidRPr="00735464" w14:paraId="7901A312" w14:textId="77777777" w:rsidTr="00735464">
        <w:tc>
          <w:tcPr>
            <w:tcW w:w="628" w:type="dxa"/>
          </w:tcPr>
          <w:p w14:paraId="0F20EA4B" w14:textId="77777777" w:rsidR="0033241F" w:rsidRPr="00735464" w:rsidRDefault="0033241F" w:rsidP="00735464">
            <w:pPr>
              <w:spacing w:line="240" w:lineRule="auto"/>
              <w:ind w:left="0" w:firstLine="0"/>
              <w:rPr>
                <w:sz w:val="20"/>
                <w:szCs w:val="20"/>
              </w:rPr>
            </w:pPr>
            <w:r w:rsidRPr="00735464">
              <w:rPr>
                <w:sz w:val="20"/>
                <w:szCs w:val="20"/>
              </w:rPr>
              <w:t>5.</w:t>
            </w:r>
          </w:p>
        </w:tc>
        <w:tc>
          <w:tcPr>
            <w:tcW w:w="1559" w:type="dxa"/>
          </w:tcPr>
          <w:p w14:paraId="7CC904B4" w14:textId="43DD2AD2" w:rsidR="0033241F" w:rsidRPr="00735464" w:rsidRDefault="00184B46" w:rsidP="00735464">
            <w:pPr>
              <w:spacing w:line="240" w:lineRule="auto"/>
              <w:ind w:left="0" w:firstLine="0"/>
              <w:rPr>
                <w:sz w:val="20"/>
                <w:szCs w:val="20"/>
              </w:rPr>
            </w:pPr>
            <w:r w:rsidRPr="00735464">
              <w:rPr>
                <w:sz w:val="20"/>
                <w:szCs w:val="20"/>
              </w:rPr>
              <w:t>nama_pemohon</w:t>
            </w:r>
          </w:p>
        </w:tc>
        <w:tc>
          <w:tcPr>
            <w:tcW w:w="992" w:type="dxa"/>
          </w:tcPr>
          <w:p w14:paraId="46C655D7" w14:textId="47D74FE4" w:rsidR="0033241F"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41D7FB09" w14:textId="31EA7AAD"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15C6719F" w14:textId="26FED88B" w:rsidR="0033241F" w:rsidRPr="00735464" w:rsidRDefault="007646FA" w:rsidP="00735464">
            <w:pPr>
              <w:spacing w:line="240" w:lineRule="auto"/>
              <w:ind w:left="0" w:firstLine="0"/>
              <w:rPr>
                <w:sz w:val="20"/>
                <w:szCs w:val="20"/>
              </w:rPr>
            </w:pPr>
            <w:r w:rsidRPr="00735464">
              <w:rPr>
                <w:sz w:val="20"/>
                <w:szCs w:val="20"/>
              </w:rPr>
              <w:t>Nama pemohon</w:t>
            </w:r>
          </w:p>
        </w:tc>
      </w:tr>
      <w:tr w:rsidR="0033241F" w:rsidRPr="00735464" w14:paraId="1729B0CA" w14:textId="77777777" w:rsidTr="00735464">
        <w:tc>
          <w:tcPr>
            <w:tcW w:w="628" w:type="dxa"/>
          </w:tcPr>
          <w:p w14:paraId="4ED9E03A" w14:textId="77777777" w:rsidR="0033241F" w:rsidRPr="00735464" w:rsidRDefault="0033241F" w:rsidP="00735464">
            <w:pPr>
              <w:spacing w:line="240" w:lineRule="auto"/>
              <w:ind w:left="0" w:firstLine="0"/>
              <w:rPr>
                <w:sz w:val="20"/>
                <w:szCs w:val="20"/>
              </w:rPr>
            </w:pPr>
            <w:r w:rsidRPr="00735464">
              <w:rPr>
                <w:sz w:val="20"/>
                <w:szCs w:val="20"/>
              </w:rPr>
              <w:t>6.</w:t>
            </w:r>
          </w:p>
        </w:tc>
        <w:tc>
          <w:tcPr>
            <w:tcW w:w="1559" w:type="dxa"/>
          </w:tcPr>
          <w:p w14:paraId="177BE01F" w14:textId="79BAC912" w:rsidR="0033241F" w:rsidRPr="00735464" w:rsidRDefault="00184B46" w:rsidP="00735464">
            <w:pPr>
              <w:spacing w:line="240" w:lineRule="auto"/>
              <w:ind w:left="0" w:firstLine="0"/>
              <w:rPr>
                <w:sz w:val="20"/>
                <w:szCs w:val="20"/>
              </w:rPr>
            </w:pPr>
            <w:r w:rsidRPr="00735464">
              <w:rPr>
                <w:sz w:val="20"/>
                <w:szCs w:val="20"/>
              </w:rPr>
              <w:t>kluster</w:t>
            </w:r>
          </w:p>
        </w:tc>
        <w:tc>
          <w:tcPr>
            <w:tcW w:w="992" w:type="dxa"/>
          </w:tcPr>
          <w:p w14:paraId="0651D0F1" w14:textId="2A20BBA4" w:rsidR="0033241F"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0BC97290" w14:textId="79809254"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4A3CBCF4" w14:textId="0E729FA7" w:rsidR="0033241F" w:rsidRPr="00735464" w:rsidRDefault="007646FA" w:rsidP="00735464">
            <w:pPr>
              <w:spacing w:line="240" w:lineRule="auto"/>
              <w:ind w:left="0" w:firstLine="0"/>
              <w:rPr>
                <w:sz w:val="20"/>
                <w:szCs w:val="20"/>
              </w:rPr>
            </w:pPr>
            <w:r w:rsidRPr="00735464">
              <w:rPr>
                <w:sz w:val="20"/>
                <w:szCs w:val="20"/>
              </w:rPr>
              <w:t>Kluster</w:t>
            </w:r>
          </w:p>
        </w:tc>
      </w:tr>
      <w:tr w:rsidR="0033241F" w:rsidRPr="00735464" w14:paraId="1AE7BEAC" w14:textId="77777777" w:rsidTr="00735464">
        <w:tc>
          <w:tcPr>
            <w:tcW w:w="628" w:type="dxa"/>
          </w:tcPr>
          <w:p w14:paraId="356FE82F" w14:textId="77777777" w:rsidR="0033241F" w:rsidRPr="00735464" w:rsidRDefault="0033241F" w:rsidP="00735464">
            <w:pPr>
              <w:spacing w:line="240" w:lineRule="auto"/>
              <w:ind w:left="0" w:firstLine="0"/>
              <w:rPr>
                <w:sz w:val="20"/>
                <w:szCs w:val="20"/>
              </w:rPr>
            </w:pPr>
            <w:r w:rsidRPr="00735464">
              <w:rPr>
                <w:sz w:val="20"/>
                <w:szCs w:val="20"/>
              </w:rPr>
              <w:t>7.</w:t>
            </w:r>
          </w:p>
        </w:tc>
        <w:tc>
          <w:tcPr>
            <w:tcW w:w="1559" w:type="dxa"/>
          </w:tcPr>
          <w:p w14:paraId="212B32C3" w14:textId="6D5BECF0" w:rsidR="0033241F" w:rsidRPr="00735464" w:rsidRDefault="00184B46" w:rsidP="00735464">
            <w:pPr>
              <w:spacing w:line="240" w:lineRule="auto"/>
              <w:ind w:left="0" w:firstLine="0"/>
              <w:rPr>
                <w:sz w:val="20"/>
                <w:szCs w:val="20"/>
              </w:rPr>
            </w:pPr>
            <w:r w:rsidRPr="00735464">
              <w:rPr>
                <w:sz w:val="20"/>
                <w:szCs w:val="20"/>
              </w:rPr>
              <w:t>prosedur</w:t>
            </w:r>
          </w:p>
        </w:tc>
        <w:tc>
          <w:tcPr>
            <w:tcW w:w="992" w:type="dxa"/>
          </w:tcPr>
          <w:p w14:paraId="11471498" w14:textId="44CB45F0" w:rsidR="0033241F"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6EEDD612" w14:textId="18981072"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353A5BFD" w14:textId="2C9AD956" w:rsidR="0033241F" w:rsidRPr="00735464" w:rsidRDefault="007646FA" w:rsidP="00735464">
            <w:pPr>
              <w:spacing w:line="240" w:lineRule="auto"/>
              <w:ind w:left="0" w:firstLine="0"/>
              <w:rPr>
                <w:sz w:val="20"/>
                <w:szCs w:val="20"/>
              </w:rPr>
            </w:pPr>
            <w:r w:rsidRPr="00735464">
              <w:rPr>
                <w:sz w:val="20"/>
                <w:szCs w:val="20"/>
              </w:rPr>
              <w:t>Prosedur</w:t>
            </w:r>
          </w:p>
        </w:tc>
      </w:tr>
      <w:tr w:rsidR="0033241F" w:rsidRPr="00735464" w14:paraId="4BB9739A" w14:textId="77777777" w:rsidTr="00735464">
        <w:tc>
          <w:tcPr>
            <w:tcW w:w="628" w:type="dxa"/>
          </w:tcPr>
          <w:p w14:paraId="478A8415" w14:textId="77777777" w:rsidR="0033241F" w:rsidRPr="00735464" w:rsidRDefault="0033241F" w:rsidP="00735464">
            <w:pPr>
              <w:spacing w:line="240" w:lineRule="auto"/>
              <w:ind w:left="0" w:firstLine="0"/>
              <w:rPr>
                <w:sz w:val="20"/>
                <w:szCs w:val="20"/>
              </w:rPr>
            </w:pPr>
            <w:r w:rsidRPr="00735464">
              <w:rPr>
                <w:sz w:val="20"/>
                <w:szCs w:val="20"/>
              </w:rPr>
              <w:t xml:space="preserve">8. </w:t>
            </w:r>
          </w:p>
        </w:tc>
        <w:tc>
          <w:tcPr>
            <w:tcW w:w="1559" w:type="dxa"/>
          </w:tcPr>
          <w:p w14:paraId="27F9EAEE" w14:textId="406FC202" w:rsidR="0033241F" w:rsidRPr="00735464" w:rsidRDefault="00184B46" w:rsidP="00735464">
            <w:pPr>
              <w:spacing w:line="240" w:lineRule="auto"/>
              <w:ind w:left="0" w:firstLine="0"/>
              <w:rPr>
                <w:sz w:val="20"/>
                <w:szCs w:val="20"/>
              </w:rPr>
            </w:pPr>
            <w:r w:rsidRPr="00735464">
              <w:rPr>
                <w:sz w:val="20"/>
                <w:szCs w:val="20"/>
              </w:rPr>
              <w:t>program</w:t>
            </w:r>
          </w:p>
        </w:tc>
        <w:tc>
          <w:tcPr>
            <w:tcW w:w="992" w:type="dxa"/>
          </w:tcPr>
          <w:p w14:paraId="39B66302" w14:textId="4546ED57" w:rsidR="0033241F"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2501268F" w14:textId="24359374"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383105D4" w14:textId="4AD2D00B" w:rsidR="0033241F" w:rsidRPr="00735464" w:rsidRDefault="007646FA" w:rsidP="00735464">
            <w:pPr>
              <w:spacing w:line="240" w:lineRule="auto"/>
              <w:ind w:left="0" w:firstLine="0"/>
              <w:rPr>
                <w:sz w:val="20"/>
                <w:szCs w:val="20"/>
              </w:rPr>
            </w:pPr>
            <w:r w:rsidRPr="00735464">
              <w:rPr>
                <w:sz w:val="20"/>
                <w:szCs w:val="20"/>
              </w:rPr>
              <w:t>Program</w:t>
            </w:r>
          </w:p>
        </w:tc>
      </w:tr>
      <w:tr w:rsidR="0033241F" w:rsidRPr="00735464" w14:paraId="43324023" w14:textId="77777777" w:rsidTr="00735464">
        <w:tc>
          <w:tcPr>
            <w:tcW w:w="628" w:type="dxa"/>
          </w:tcPr>
          <w:p w14:paraId="2494AFC4" w14:textId="77777777" w:rsidR="0033241F" w:rsidRPr="00735464" w:rsidRDefault="0033241F" w:rsidP="00735464">
            <w:pPr>
              <w:spacing w:line="240" w:lineRule="auto"/>
              <w:ind w:left="0" w:firstLine="0"/>
              <w:rPr>
                <w:sz w:val="20"/>
                <w:szCs w:val="20"/>
              </w:rPr>
            </w:pPr>
            <w:r w:rsidRPr="00735464">
              <w:rPr>
                <w:sz w:val="20"/>
                <w:szCs w:val="20"/>
              </w:rPr>
              <w:t>9.</w:t>
            </w:r>
          </w:p>
        </w:tc>
        <w:tc>
          <w:tcPr>
            <w:tcW w:w="1559" w:type="dxa"/>
          </w:tcPr>
          <w:p w14:paraId="7727BD5A" w14:textId="76291CBC" w:rsidR="0033241F" w:rsidRPr="00735464" w:rsidRDefault="00184B46" w:rsidP="00735464">
            <w:pPr>
              <w:spacing w:line="240" w:lineRule="auto"/>
              <w:ind w:left="0" w:firstLine="0"/>
              <w:rPr>
                <w:sz w:val="20"/>
                <w:szCs w:val="20"/>
              </w:rPr>
            </w:pPr>
            <w:r w:rsidRPr="00735464">
              <w:rPr>
                <w:sz w:val="20"/>
                <w:szCs w:val="20"/>
              </w:rPr>
              <w:t>kelurahan</w:t>
            </w:r>
          </w:p>
        </w:tc>
        <w:tc>
          <w:tcPr>
            <w:tcW w:w="992" w:type="dxa"/>
          </w:tcPr>
          <w:p w14:paraId="4A982D04" w14:textId="4D0C04B0" w:rsidR="0033241F"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4B03CE17" w14:textId="2BE0FBB6"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6C0627D0" w14:textId="7E1CF5C4" w:rsidR="0033241F" w:rsidRPr="00735464" w:rsidRDefault="007646FA" w:rsidP="00735464">
            <w:pPr>
              <w:spacing w:line="240" w:lineRule="auto"/>
              <w:ind w:left="0" w:firstLine="0"/>
              <w:rPr>
                <w:sz w:val="20"/>
                <w:szCs w:val="20"/>
              </w:rPr>
            </w:pPr>
            <w:r w:rsidRPr="00735464">
              <w:rPr>
                <w:sz w:val="20"/>
                <w:szCs w:val="20"/>
              </w:rPr>
              <w:t>Kelurahan</w:t>
            </w:r>
          </w:p>
        </w:tc>
      </w:tr>
      <w:tr w:rsidR="0033241F" w:rsidRPr="00735464" w14:paraId="7BFC55A5" w14:textId="77777777" w:rsidTr="00735464">
        <w:tc>
          <w:tcPr>
            <w:tcW w:w="628" w:type="dxa"/>
          </w:tcPr>
          <w:p w14:paraId="79D35601" w14:textId="77777777" w:rsidR="0033241F" w:rsidRPr="00735464" w:rsidRDefault="0033241F" w:rsidP="00735464">
            <w:pPr>
              <w:spacing w:line="240" w:lineRule="auto"/>
              <w:ind w:left="0" w:firstLine="0"/>
              <w:rPr>
                <w:sz w:val="20"/>
                <w:szCs w:val="20"/>
              </w:rPr>
            </w:pPr>
            <w:r w:rsidRPr="00735464">
              <w:rPr>
                <w:sz w:val="20"/>
                <w:szCs w:val="20"/>
              </w:rPr>
              <w:t>10.</w:t>
            </w:r>
          </w:p>
        </w:tc>
        <w:tc>
          <w:tcPr>
            <w:tcW w:w="1559" w:type="dxa"/>
          </w:tcPr>
          <w:p w14:paraId="3B9755A8" w14:textId="327A8724" w:rsidR="0033241F" w:rsidRPr="00735464" w:rsidRDefault="00184B46" w:rsidP="00735464">
            <w:pPr>
              <w:spacing w:line="240" w:lineRule="auto"/>
              <w:ind w:left="0" w:firstLine="0"/>
              <w:rPr>
                <w:sz w:val="20"/>
                <w:szCs w:val="20"/>
              </w:rPr>
            </w:pPr>
            <w:r w:rsidRPr="00735464">
              <w:rPr>
                <w:sz w:val="20"/>
                <w:szCs w:val="20"/>
              </w:rPr>
              <w:t>kecamatan</w:t>
            </w:r>
          </w:p>
        </w:tc>
        <w:tc>
          <w:tcPr>
            <w:tcW w:w="992" w:type="dxa"/>
          </w:tcPr>
          <w:p w14:paraId="37BDDA16" w14:textId="611CA4DC" w:rsidR="0033241F"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09643F7C" w14:textId="6DBDE301"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65E42214" w14:textId="3DD9ADF4" w:rsidR="0033241F" w:rsidRPr="00735464" w:rsidRDefault="007646FA" w:rsidP="00735464">
            <w:pPr>
              <w:spacing w:line="240" w:lineRule="auto"/>
              <w:ind w:left="0" w:firstLine="0"/>
              <w:rPr>
                <w:sz w:val="20"/>
                <w:szCs w:val="20"/>
              </w:rPr>
            </w:pPr>
            <w:r w:rsidRPr="00735464">
              <w:rPr>
                <w:sz w:val="20"/>
                <w:szCs w:val="20"/>
              </w:rPr>
              <w:t>Kecamatan</w:t>
            </w:r>
          </w:p>
        </w:tc>
      </w:tr>
      <w:tr w:rsidR="0033241F" w:rsidRPr="00735464" w14:paraId="6CFFD474" w14:textId="77777777" w:rsidTr="00735464">
        <w:tc>
          <w:tcPr>
            <w:tcW w:w="628" w:type="dxa"/>
          </w:tcPr>
          <w:p w14:paraId="1A6E88DD" w14:textId="77777777" w:rsidR="0033241F" w:rsidRPr="00735464" w:rsidRDefault="0033241F" w:rsidP="00735464">
            <w:pPr>
              <w:spacing w:line="240" w:lineRule="auto"/>
              <w:ind w:left="0" w:firstLine="0"/>
              <w:rPr>
                <w:sz w:val="20"/>
                <w:szCs w:val="20"/>
              </w:rPr>
            </w:pPr>
            <w:r w:rsidRPr="00735464">
              <w:rPr>
                <w:sz w:val="20"/>
                <w:szCs w:val="20"/>
              </w:rPr>
              <w:t>11.</w:t>
            </w:r>
          </w:p>
        </w:tc>
        <w:tc>
          <w:tcPr>
            <w:tcW w:w="1559" w:type="dxa"/>
          </w:tcPr>
          <w:p w14:paraId="1D854BBF" w14:textId="6A943120" w:rsidR="0033241F" w:rsidRPr="00735464" w:rsidRDefault="00184B46" w:rsidP="00735464">
            <w:pPr>
              <w:spacing w:line="240" w:lineRule="auto"/>
              <w:ind w:left="0" w:firstLine="0"/>
              <w:rPr>
                <w:sz w:val="20"/>
                <w:szCs w:val="20"/>
              </w:rPr>
            </w:pPr>
            <w:r w:rsidRPr="00735464">
              <w:rPr>
                <w:sz w:val="20"/>
                <w:szCs w:val="20"/>
              </w:rPr>
              <w:t>di302</w:t>
            </w:r>
          </w:p>
        </w:tc>
        <w:tc>
          <w:tcPr>
            <w:tcW w:w="992" w:type="dxa"/>
          </w:tcPr>
          <w:p w14:paraId="1DB7A07A" w14:textId="22ED6C5B" w:rsidR="0033241F"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289423BD" w14:textId="73669D50"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562BE512" w14:textId="07A565F6" w:rsidR="0033241F" w:rsidRPr="00735464" w:rsidRDefault="007646FA" w:rsidP="00735464">
            <w:pPr>
              <w:spacing w:line="240" w:lineRule="auto"/>
              <w:ind w:left="0" w:firstLine="0"/>
              <w:rPr>
                <w:sz w:val="20"/>
                <w:szCs w:val="20"/>
              </w:rPr>
            </w:pPr>
            <w:r w:rsidRPr="00735464">
              <w:rPr>
                <w:sz w:val="20"/>
                <w:szCs w:val="20"/>
              </w:rPr>
              <w:t>Di 302</w:t>
            </w:r>
          </w:p>
        </w:tc>
      </w:tr>
      <w:tr w:rsidR="0033241F" w:rsidRPr="00735464" w14:paraId="6C493507" w14:textId="77777777" w:rsidTr="00735464">
        <w:tc>
          <w:tcPr>
            <w:tcW w:w="628" w:type="dxa"/>
          </w:tcPr>
          <w:p w14:paraId="2D865C14" w14:textId="77777777" w:rsidR="0033241F" w:rsidRPr="00735464" w:rsidRDefault="0033241F" w:rsidP="00735464">
            <w:pPr>
              <w:spacing w:line="240" w:lineRule="auto"/>
              <w:ind w:left="0" w:firstLine="0"/>
              <w:rPr>
                <w:sz w:val="20"/>
                <w:szCs w:val="20"/>
              </w:rPr>
            </w:pPr>
            <w:r w:rsidRPr="00735464">
              <w:rPr>
                <w:sz w:val="20"/>
                <w:szCs w:val="20"/>
              </w:rPr>
              <w:t>12.</w:t>
            </w:r>
          </w:p>
        </w:tc>
        <w:tc>
          <w:tcPr>
            <w:tcW w:w="1559" w:type="dxa"/>
          </w:tcPr>
          <w:p w14:paraId="16874183" w14:textId="28C14FE8" w:rsidR="0033241F" w:rsidRPr="00735464" w:rsidRDefault="00184B46" w:rsidP="00735464">
            <w:pPr>
              <w:spacing w:line="240" w:lineRule="auto"/>
              <w:ind w:left="0" w:firstLine="0"/>
              <w:rPr>
                <w:sz w:val="20"/>
                <w:szCs w:val="20"/>
              </w:rPr>
            </w:pPr>
            <w:r w:rsidRPr="00735464">
              <w:rPr>
                <w:sz w:val="20"/>
                <w:szCs w:val="20"/>
              </w:rPr>
              <w:t>tgldi302</w:t>
            </w:r>
          </w:p>
        </w:tc>
        <w:tc>
          <w:tcPr>
            <w:tcW w:w="992" w:type="dxa"/>
          </w:tcPr>
          <w:p w14:paraId="5DE8F4B0" w14:textId="0962B022" w:rsidR="0033241F"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4CFFE352" w14:textId="792C3F67"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0FC0A366" w14:textId="6F686D45" w:rsidR="0033241F" w:rsidRPr="00735464" w:rsidRDefault="007646FA" w:rsidP="00735464">
            <w:pPr>
              <w:spacing w:line="240" w:lineRule="auto"/>
              <w:ind w:left="0" w:firstLine="0"/>
              <w:rPr>
                <w:sz w:val="20"/>
                <w:szCs w:val="20"/>
              </w:rPr>
            </w:pPr>
            <w:r w:rsidRPr="00735464">
              <w:rPr>
                <w:sz w:val="20"/>
                <w:szCs w:val="20"/>
              </w:rPr>
              <w:t>Tanggal di 302</w:t>
            </w:r>
          </w:p>
        </w:tc>
      </w:tr>
      <w:tr w:rsidR="0033241F" w:rsidRPr="00735464" w14:paraId="0960425C" w14:textId="77777777" w:rsidTr="00735464">
        <w:tc>
          <w:tcPr>
            <w:tcW w:w="628" w:type="dxa"/>
          </w:tcPr>
          <w:p w14:paraId="4F84377E" w14:textId="77777777" w:rsidR="0033241F" w:rsidRPr="00735464" w:rsidRDefault="0033241F" w:rsidP="00735464">
            <w:pPr>
              <w:spacing w:line="240" w:lineRule="auto"/>
              <w:ind w:left="0" w:firstLine="0"/>
              <w:rPr>
                <w:sz w:val="20"/>
                <w:szCs w:val="20"/>
              </w:rPr>
            </w:pPr>
            <w:r w:rsidRPr="00735464">
              <w:rPr>
                <w:sz w:val="20"/>
                <w:szCs w:val="20"/>
              </w:rPr>
              <w:t>13.</w:t>
            </w:r>
          </w:p>
        </w:tc>
        <w:tc>
          <w:tcPr>
            <w:tcW w:w="1559" w:type="dxa"/>
          </w:tcPr>
          <w:p w14:paraId="1E51B09F" w14:textId="3E306D48" w:rsidR="0033241F" w:rsidRPr="00735464" w:rsidRDefault="0074763E" w:rsidP="00735464">
            <w:pPr>
              <w:spacing w:line="240" w:lineRule="auto"/>
              <w:ind w:left="0" w:firstLine="0"/>
              <w:rPr>
                <w:sz w:val="20"/>
                <w:szCs w:val="20"/>
              </w:rPr>
            </w:pPr>
            <w:r w:rsidRPr="00735464">
              <w:rPr>
                <w:sz w:val="20"/>
                <w:szCs w:val="20"/>
              </w:rPr>
              <w:t>G</w:t>
            </w:r>
            <w:r w:rsidR="00184B46" w:rsidRPr="00735464">
              <w:rPr>
                <w:sz w:val="20"/>
                <w:szCs w:val="20"/>
              </w:rPr>
              <w:t>u</w:t>
            </w:r>
          </w:p>
        </w:tc>
        <w:tc>
          <w:tcPr>
            <w:tcW w:w="992" w:type="dxa"/>
          </w:tcPr>
          <w:p w14:paraId="3EF1810E" w14:textId="2A0BD05C" w:rsidR="0033241F"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51F0BFE4" w14:textId="0FAEA9F5"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1BFE6473" w14:textId="3D366F5B" w:rsidR="0033241F" w:rsidRPr="00735464" w:rsidRDefault="007646FA" w:rsidP="00735464">
            <w:pPr>
              <w:spacing w:line="240" w:lineRule="auto"/>
              <w:ind w:left="0" w:firstLine="0"/>
              <w:rPr>
                <w:sz w:val="20"/>
                <w:szCs w:val="20"/>
              </w:rPr>
            </w:pPr>
            <w:r w:rsidRPr="00735464">
              <w:rPr>
                <w:sz w:val="20"/>
                <w:szCs w:val="20"/>
              </w:rPr>
              <w:t>Gu</w:t>
            </w:r>
          </w:p>
        </w:tc>
      </w:tr>
      <w:tr w:rsidR="0033241F" w:rsidRPr="00735464" w14:paraId="44AA67BD" w14:textId="77777777" w:rsidTr="00735464">
        <w:tc>
          <w:tcPr>
            <w:tcW w:w="628" w:type="dxa"/>
          </w:tcPr>
          <w:p w14:paraId="4CDE67D6" w14:textId="77777777" w:rsidR="0033241F" w:rsidRPr="00735464" w:rsidRDefault="0033241F" w:rsidP="00735464">
            <w:pPr>
              <w:spacing w:line="240" w:lineRule="auto"/>
              <w:ind w:left="0" w:firstLine="0"/>
              <w:rPr>
                <w:sz w:val="20"/>
                <w:szCs w:val="20"/>
              </w:rPr>
            </w:pPr>
            <w:r w:rsidRPr="00735464">
              <w:rPr>
                <w:sz w:val="20"/>
                <w:szCs w:val="20"/>
              </w:rPr>
              <w:t>14.</w:t>
            </w:r>
          </w:p>
        </w:tc>
        <w:tc>
          <w:tcPr>
            <w:tcW w:w="1559" w:type="dxa"/>
          </w:tcPr>
          <w:p w14:paraId="0B426139" w14:textId="560AC5E3" w:rsidR="0033241F" w:rsidRPr="00735464" w:rsidRDefault="00184B46" w:rsidP="00735464">
            <w:pPr>
              <w:spacing w:line="240" w:lineRule="auto"/>
              <w:ind w:left="0" w:firstLine="0"/>
              <w:rPr>
                <w:sz w:val="20"/>
                <w:szCs w:val="20"/>
              </w:rPr>
            </w:pPr>
            <w:r w:rsidRPr="00735464">
              <w:rPr>
                <w:sz w:val="20"/>
                <w:szCs w:val="20"/>
              </w:rPr>
              <w:t>tgl_gu</w:t>
            </w:r>
          </w:p>
        </w:tc>
        <w:tc>
          <w:tcPr>
            <w:tcW w:w="992" w:type="dxa"/>
          </w:tcPr>
          <w:p w14:paraId="0C989171" w14:textId="22452241" w:rsidR="0033241F"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54104556" w14:textId="12DEB316"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0F40D14E" w14:textId="5DDFD844" w:rsidR="0033241F" w:rsidRPr="00735464" w:rsidRDefault="007646FA" w:rsidP="00735464">
            <w:pPr>
              <w:spacing w:line="240" w:lineRule="auto"/>
              <w:ind w:left="0" w:firstLine="0"/>
              <w:rPr>
                <w:sz w:val="20"/>
                <w:szCs w:val="20"/>
              </w:rPr>
            </w:pPr>
            <w:r w:rsidRPr="00735464">
              <w:rPr>
                <w:sz w:val="20"/>
                <w:szCs w:val="20"/>
              </w:rPr>
              <w:t>Tanggal gu</w:t>
            </w:r>
          </w:p>
        </w:tc>
      </w:tr>
      <w:tr w:rsidR="0033241F" w:rsidRPr="00735464" w14:paraId="1CFB9BD3" w14:textId="77777777" w:rsidTr="00735464">
        <w:tc>
          <w:tcPr>
            <w:tcW w:w="628" w:type="dxa"/>
          </w:tcPr>
          <w:p w14:paraId="585AA5A9" w14:textId="77777777" w:rsidR="0033241F" w:rsidRPr="00735464" w:rsidRDefault="0033241F" w:rsidP="00735464">
            <w:pPr>
              <w:spacing w:line="240" w:lineRule="auto"/>
              <w:ind w:left="0" w:firstLine="0"/>
              <w:rPr>
                <w:sz w:val="20"/>
                <w:szCs w:val="20"/>
              </w:rPr>
            </w:pPr>
            <w:r w:rsidRPr="00735464">
              <w:rPr>
                <w:sz w:val="20"/>
                <w:szCs w:val="20"/>
              </w:rPr>
              <w:t>15.</w:t>
            </w:r>
          </w:p>
        </w:tc>
        <w:tc>
          <w:tcPr>
            <w:tcW w:w="1559" w:type="dxa"/>
          </w:tcPr>
          <w:p w14:paraId="289222BB" w14:textId="54ED56C5" w:rsidR="0033241F" w:rsidRPr="00735464" w:rsidRDefault="00184B46" w:rsidP="00735464">
            <w:pPr>
              <w:spacing w:line="240" w:lineRule="auto"/>
              <w:ind w:left="0" w:firstLine="0"/>
              <w:rPr>
                <w:sz w:val="20"/>
                <w:szCs w:val="20"/>
              </w:rPr>
            </w:pPr>
            <w:r w:rsidRPr="00735464">
              <w:rPr>
                <w:sz w:val="20"/>
                <w:szCs w:val="20"/>
              </w:rPr>
              <w:t>petugas_ukur</w:t>
            </w:r>
          </w:p>
        </w:tc>
        <w:tc>
          <w:tcPr>
            <w:tcW w:w="992" w:type="dxa"/>
          </w:tcPr>
          <w:p w14:paraId="094B2DB6" w14:textId="513FE05E" w:rsidR="0033241F"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2425676D" w14:textId="6383BA2E"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49FD7EF0" w14:textId="062DA428" w:rsidR="0033241F" w:rsidRPr="00735464" w:rsidRDefault="007646FA" w:rsidP="00735464">
            <w:pPr>
              <w:spacing w:line="240" w:lineRule="auto"/>
              <w:ind w:left="0" w:firstLine="0"/>
              <w:rPr>
                <w:sz w:val="20"/>
                <w:szCs w:val="20"/>
              </w:rPr>
            </w:pPr>
            <w:r w:rsidRPr="00735464">
              <w:rPr>
                <w:sz w:val="20"/>
                <w:szCs w:val="20"/>
              </w:rPr>
              <w:t>Petugas ukur</w:t>
            </w:r>
          </w:p>
        </w:tc>
      </w:tr>
      <w:tr w:rsidR="0033241F" w:rsidRPr="00735464" w14:paraId="3E39D205" w14:textId="77777777" w:rsidTr="00735464">
        <w:tc>
          <w:tcPr>
            <w:tcW w:w="628" w:type="dxa"/>
          </w:tcPr>
          <w:p w14:paraId="7B95B0EF" w14:textId="77777777" w:rsidR="0033241F" w:rsidRPr="00735464" w:rsidRDefault="0033241F" w:rsidP="00735464">
            <w:pPr>
              <w:spacing w:line="240" w:lineRule="auto"/>
              <w:ind w:left="0" w:firstLine="0"/>
              <w:rPr>
                <w:sz w:val="20"/>
                <w:szCs w:val="20"/>
              </w:rPr>
            </w:pPr>
            <w:r w:rsidRPr="00735464">
              <w:rPr>
                <w:sz w:val="20"/>
                <w:szCs w:val="20"/>
              </w:rPr>
              <w:t>16.</w:t>
            </w:r>
          </w:p>
        </w:tc>
        <w:tc>
          <w:tcPr>
            <w:tcW w:w="1559" w:type="dxa"/>
          </w:tcPr>
          <w:p w14:paraId="38B1C560" w14:textId="5915BB5D" w:rsidR="0033241F" w:rsidRPr="00735464" w:rsidRDefault="0074763E" w:rsidP="00735464">
            <w:pPr>
              <w:spacing w:line="240" w:lineRule="auto"/>
              <w:ind w:left="0" w:firstLine="0"/>
              <w:rPr>
                <w:sz w:val="20"/>
                <w:szCs w:val="20"/>
              </w:rPr>
            </w:pPr>
            <w:r w:rsidRPr="00735464">
              <w:rPr>
                <w:sz w:val="20"/>
                <w:szCs w:val="20"/>
              </w:rPr>
              <w:t>N</w:t>
            </w:r>
            <w:r w:rsidR="00184B46" w:rsidRPr="00735464">
              <w:rPr>
                <w:sz w:val="20"/>
                <w:szCs w:val="20"/>
              </w:rPr>
              <w:t>ib</w:t>
            </w:r>
          </w:p>
        </w:tc>
        <w:tc>
          <w:tcPr>
            <w:tcW w:w="992" w:type="dxa"/>
          </w:tcPr>
          <w:p w14:paraId="16EDB3CB" w14:textId="1A8F5E4D" w:rsidR="0033241F"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381723E6" w14:textId="2EC3BCF0"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6AC90E63" w14:textId="135EBABB" w:rsidR="0033241F" w:rsidRPr="00735464" w:rsidRDefault="007646FA" w:rsidP="00735464">
            <w:pPr>
              <w:spacing w:line="240" w:lineRule="auto"/>
              <w:ind w:left="0" w:firstLine="0"/>
              <w:rPr>
                <w:sz w:val="20"/>
                <w:szCs w:val="20"/>
              </w:rPr>
            </w:pPr>
            <w:r w:rsidRPr="00735464">
              <w:rPr>
                <w:sz w:val="20"/>
                <w:szCs w:val="20"/>
              </w:rPr>
              <w:t>Nib</w:t>
            </w:r>
          </w:p>
        </w:tc>
      </w:tr>
      <w:tr w:rsidR="0033241F" w:rsidRPr="00735464" w14:paraId="0B37985B" w14:textId="77777777" w:rsidTr="00735464">
        <w:tc>
          <w:tcPr>
            <w:tcW w:w="628" w:type="dxa"/>
          </w:tcPr>
          <w:p w14:paraId="4B3ACC94" w14:textId="77777777" w:rsidR="0033241F" w:rsidRPr="00735464" w:rsidRDefault="0033241F" w:rsidP="00735464">
            <w:pPr>
              <w:spacing w:line="240" w:lineRule="auto"/>
              <w:ind w:left="0" w:firstLine="0"/>
              <w:rPr>
                <w:sz w:val="20"/>
                <w:szCs w:val="20"/>
              </w:rPr>
            </w:pPr>
            <w:r w:rsidRPr="00735464">
              <w:rPr>
                <w:sz w:val="20"/>
                <w:szCs w:val="20"/>
              </w:rPr>
              <w:t>17.</w:t>
            </w:r>
          </w:p>
        </w:tc>
        <w:tc>
          <w:tcPr>
            <w:tcW w:w="1559" w:type="dxa"/>
          </w:tcPr>
          <w:p w14:paraId="29C71D8A" w14:textId="724D0758" w:rsidR="0033241F" w:rsidRPr="00735464" w:rsidRDefault="0074763E" w:rsidP="00735464">
            <w:pPr>
              <w:spacing w:line="240" w:lineRule="auto"/>
              <w:ind w:left="0" w:firstLine="0"/>
              <w:rPr>
                <w:sz w:val="20"/>
                <w:szCs w:val="20"/>
              </w:rPr>
            </w:pPr>
            <w:r w:rsidRPr="00735464">
              <w:rPr>
                <w:sz w:val="20"/>
                <w:szCs w:val="20"/>
              </w:rPr>
              <w:t>L</w:t>
            </w:r>
            <w:r w:rsidR="00184B46" w:rsidRPr="00735464">
              <w:rPr>
                <w:sz w:val="20"/>
                <w:szCs w:val="20"/>
              </w:rPr>
              <w:t>uas</w:t>
            </w:r>
          </w:p>
        </w:tc>
        <w:tc>
          <w:tcPr>
            <w:tcW w:w="992" w:type="dxa"/>
          </w:tcPr>
          <w:p w14:paraId="56C4ED74" w14:textId="092175E2" w:rsidR="0033241F"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5BD66F6E" w14:textId="529F470A"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4C7DA534" w14:textId="66031A4F" w:rsidR="0033241F" w:rsidRPr="00735464" w:rsidRDefault="007646FA" w:rsidP="00735464">
            <w:pPr>
              <w:spacing w:line="240" w:lineRule="auto"/>
              <w:ind w:left="0" w:firstLine="0"/>
              <w:rPr>
                <w:sz w:val="20"/>
                <w:szCs w:val="20"/>
              </w:rPr>
            </w:pPr>
            <w:r w:rsidRPr="00735464">
              <w:rPr>
                <w:sz w:val="20"/>
                <w:szCs w:val="20"/>
              </w:rPr>
              <w:t>Luas</w:t>
            </w:r>
          </w:p>
        </w:tc>
      </w:tr>
      <w:tr w:rsidR="0033241F" w:rsidRPr="00735464" w14:paraId="0FE5DCEB" w14:textId="77777777" w:rsidTr="00735464">
        <w:tc>
          <w:tcPr>
            <w:tcW w:w="628" w:type="dxa"/>
          </w:tcPr>
          <w:p w14:paraId="6EDC9414" w14:textId="77777777" w:rsidR="0033241F" w:rsidRPr="00735464" w:rsidRDefault="0033241F" w:rsidP="00735464">
            <w:pPr>
              <w:spacing w:line="240" w:lineRule="auto"/>
              <w:ind w:left="0" w:firstLine="0"/>
              <w:rPr>
                <w:sz w:val="20"/>
                <w:szCs w:val="20"/>
              </w:rPr>
            </w:pPr>
            <w:r w:rsidRPr="00735464">
              <w:rPr>
                <w:sz w:val="20"/>
                <w:szCs w:val="20"/>
              </w:rPr>
              <w:t>18.</w:t>
            </w:r>
          </w:p>
        </w:tc>
        <w:tc>
          <w:tcPr>
            <w:tcW w:w="1559" w:type="dxa"/>
          </w:tcPr>
          <w:p w14:paraId="1F29A5E0" w14:textId="28A7C369" w:rsidR="0033241F" w:rsidRPr="00735464" w:rsidRDefault="0074763E" w:rsidP="00735464">
            <w:pPr>
              <w:spacing w:line="240" w:lineRule="auto"/>
              <w:ind w:left="0" w:firstLine="0"/>
              <w:rPr>
                <w:sz w:val="20"/>
                <w:szCs w:val="20"/>
              </w:rPr>
            </w:pPr>
            <w:r w:rsidRPr="00735464">
              <w:rPr>
                <w:sz w:val="20"/>
                <w:szCs w:val="20"/>
              </w:rPr>
              <w:t>P</w:t>
            </w:r>
            <w:r w:rsidR="00184B46" w:rsidRPr="00735464">
              <w:rPr>
                <w:sz w:val="20"/>
                <w:szCs w:val="20"/>
              </w:rPr>
              <w:t>eta</w:t>
            </w:r>
          </w:p>
        </w:tc>
        <w:tc>
          <w:tcPr>
            <w:tcW w:w="992" w:type="dxa"/>
          </w:tcPr>
          <w:p w14:paraId="1BCD375A" w14:textId="63B424A2" w:rsidR="0033241F"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2AD13B48" w14:textId="42500731"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37DC0CDA" w14:textId="2CDCE0BC" w:rsidR="0033241F" w:rsidRPr="00735464" w:rsidRDefault="007646FA" w:rsidP="00735464">
            <w:pPr>
              <w:spacing w:line="240" w:lineRule="auto"/>
              <w:ind w:left="0" w:firstLine="0"/>
              <w:rPr>
                <w:sz w:val="20"/>
                <w:szCs w:val="20"/>
              </w:rPr>
            </w:pPr>
            <w:r w:rsidRPr="00735464">
              <w:rPr>
                <w:sz w:val="20"/>
                <w:szCs w:val="20"/>
              </w:rPr>
              <w:t>Peta</w:t>
            </w:r>
          </w:p>
        </w:tc>
      </w:tr>
      <w:tr w:rsidR="0033241F" w:rsidRPr="00735464" w14:paraId="592474A3" w14:textId="77777777" w:rsidTr="00735464">
        <w:tc>
          <w:tcPr>
            <w:tcW w:w="628" w:type="dxa"/>
          </w:tcPr>
          <w:p w14:paraId="0058CF0F" w14:textId="77777777" w:rsidR="0033241F" w:rsidRPr="00735464" w:rsidRDefault="0033241F" w:rsidP="00735464">
            <w:pPr>
              <w:spacing w:line="240" w:lineRule="auto"/>
              <w:ind w:left="0" w:firstLine="0"/>
              <w:rPr>
                <w:sz w:val="20"/>
                <w:szCs w:val="20"/>
              </w:rPr>
            </w:pPr>
            <w:r w:rsidRPr="00735464">
              <w:rPr>
                <w:sz w:val="20"/>
                <w:szCs w:val="20"/>
              </w:rPr>
              <w:t>19.</w:t>
            </w:r>
          </w:p>
        </w:tc>
        <w:tc>
          <w:tcPr>
            <w:tcW w:w="1559" w:type="dxa"/>
          </w:tcPr>
          <w:p w14:paraId="6A0C21F4" w14:textId="74314A6F" w:rsidR="0033241F" w:rsidRPr="00735464" w:rsidRDefault="0074763E" w:rsidP="00735464">
            <w:pPr>
              <w:spacing w:line="240" w:lineRule="auto"/>
              <w:ind w:left="0" w:firstLine="0"/>
              <w:rPr>
                <w:sz w:val="20"/>
                <w:szCs w:val="20"/>
              </w:rPr>
            </w:pPr>
            <w:r w:rsidRPr="00735464">
              <w:rPr>
                <w:sz w:val="20"/>
                <w:szCs w:val="20"/>
              </w:rPr>
              <w:t>P</w:t>
            </w:r>
            <w:r w:rsidR="00184B46" w:rsidRPr="00735464">
              <w:rPr>
                <w:sz w:val="20"/>
                <w:szCs w:val="20"/>
              </w:rPr>
              <w:t>bt</w:t>
            </w:r>
          </w:p>
        </w:tc>
        <w:tc>
          <w:tcPr>
            <w:tcW w:w="992" w:type="dxa"/>
          </w:tcPr>
          <w:p w14:paraId="6E7F6D9F" w14:textId="10EE4A46" w:rsidR="0033241F"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299D6F23" w14:textId="1152F860" w:rsidR="0033241F" w:rsidRPr="00735464" w:rsidRDefault="007646FA" w:rsidP="00735464">
            <w:pPr>
              <w:spacing w:line="240" w:lineRule="auto"/>
              <w:ind w:left="0" w:firstLine="0"/>
              <w:rPr>
                <w:sz w:val="20"/>
                <w:szCs w:val="20"/>
              </w:rPr>
            </w:pPr>
            <w:r w:rsidRPr="00735464">
              <w:rPr>
                <w:sz w:val="20"/>
                <w:szCs w:val="20"/>
              </w:rPr>
              <w:t>255</w:t>
            </w:r>
          </w:p>
        </w:tc>
        <w:tc>
          <w:tcPr>
            <w:tcW w:w="1417" w:type="dxa"/>
          </w:tcPr>
          <w:p w14:paraId="17BD6DA8" w14:textId="414284C8" w:rsidR="0033241F" w:rsidRPr="00735464" w:rsidRDefault="007646FA" w:rsidP="00735464">
            <w:pPr>
              <w:spacing w:line="240" w:lineRule="auto"/>
              <w:ind w:left="0" w:firstLine="0"/>
              <w:rPr>
                <w:sz w:val="20"/>
                <w:szCs w:val="20"/>
              </w:rPr>
            </w:pPr>
            <w:r w:rsidRPr="00735464">
              <w:rPr>
                <w:sz w:val="20"/>
                <w:szCs w:val="20"/>
              </w:rPr>
              <w:t>Pbt</w:t>
            </w:r>
          </w:p>
        </w:tc>
      </w:tr>
      <w:tr w:rsidR="002B35AB" w:rsidRPr="00735464" w14:paraId="38227095" w14:textId="77777777" w:rsidTr="00735464">
        <w:tc>
          <w:tcPr>
            <w:tcW w:w="628" w:type="dxa"/>
          </w:tcPr>
          <w:p w14:paraId="01F95B51" w14:textId="25F31569" w:rsidR="002B35AB" w:rsidRPr="00735464" w:rsidRDefault="002B35AB" w:rsidP="00735464">
            <w:pPr>
              <w:spacing w:line="240" w:lineRule="auto"/>
              <w:ind w:left="0" w:firstLine="0"/>
              <w:rPr>
                <w:sz w:val="20"/>
                <w:szCs w:val="20"/>
              </w:rPr>
            </w:pPr>
            <w:r w:rsidRPr="00735464">
              <w:rPr>
                <w:sz w:val="20"/>
                <w:szCs w:val="20"/>
              </w:rPr>
              <w:t>20.</w:t>
            </w:r>
          </w:p>
        </w:tc>
        <w:tc>
          <w:tcPr>
            <w:tcW w:w="1559" w:type="dxa"/>
          </w:tcPr>
          <w:p w14:paraId="5630F5B6" w14:textId="011B4763" w:rsidR="002B35AB" w:rsidRPr="00735464" w:rsidRDefault="00184B46" w:rsidP="00735464">
            <w:pPr>
              <w:spacing w:line="240" w:lineRule="auto"/>
              <w:ind w:left="0" w:firstLine="0"/>
              <w:rPr>
                <w:sz w:val="20"/>
                <w:szCs w:val="20"/>
              </w:rPr>
            </w:pPr>
            <w:r w:rsidRPr="00735464">
              <w:rPr>
                <w:sz w:val="20"/>
                <w:szCs w:val="20"/>
              </w:rPr>
              <w:t>nilai</w:t>
            </w:r>
          </w:p>
        </w:tc>
        <w:tc>
          <w:tcPr>
            <w:tcW w:w="992" w:type="dxa"/>
          </w:tcPr>
          <w:p w14:paraId="2F4F254E" w14:textId="20A416BB" w:rsidR="002B35AB" w:rsidRPr="00735464" w:rsidRDefault="0096177F" w:rsidP="00735464">
            <w:pPr>
              <w:spacing w:line="240" w:lineRule="auto"/>
              <w:ind w:left="0" w:firstLine="0"/>
              <w:rPr>
                <w:sz w:val="20"/>
                <w:szCs w:val="20"/>
              </w:rPr>
            </w:pPr>
            <w:r w:rsidRPr="00735464">
              <w:rPr>
                <w:sz w:val="20"/>
                <w:szCs w:val="20"/>
              </w:rPr>
              <w:t>varchart</w:t>
            </w:r>
          </w:p>
        </w:tc>
        <w:tc>
          <w:tcPr>
            <w:tcW w:w="709" w:type="dxa"/>
          </w:tcPr>
          <w:p w14:paraId="0A56F82E" w14:textId="6F8D3176" w:rsidR="002B35AB" w:rsidRPr="00735464" w:rsidRDefault="007646FA" w:rsidP="00735464">
            <w:pPr>
              <w:spacing w:line="240" w:lineRule="auto"/>
              <w:ind w:left="0" w:firstLine="0"/>
              <w:rPr>
                <w:sz w:val="20"/>
                <w:szCs w:val="20"/>
              </w:rPr>
            </w:pPr>
            <w:r w:rsidRPr="00735464">
              <w:rPr>
                <w:sz w:val="20"/>
                <w:szCs w:val="20"/>
              </w:rPr>
              <w:t>255</w:t>
            </w:r>
          </w:p>
        </w:tc>
        <w:tc>
          <w:tcPr>
            <w:tcW w:w="1417" w:type="dxa"/>
          </w:tcPr>
          <w:p w14:paraId="457BC431" w14:textId="5B78E252" w:rsidR="002B35AB" w:rsidRPr="00735464" w:rsidRDefault="007646FA" w:rsidP="00735464">
            <w:pPr>
              <w:spacing w:line="240" w:lineRule="auto"/>
              <w:ind w:left="0" w:firstLine="0"/>
              <w:rPr>
                <w:sz w:val="20"/>
                <w:szCs w:val="20"/>
              </w:rPr>
            </w:pPr>
            <w:r w:rsidRPr="00735464">
              <w:rPr>
                <w:sz w:val="20"/>
                <w:szCs w:val="20"/>
              </w:rPr>
              <w:t>nilai</w:t>
            </w:r>
          </w:p>
        </w:tc>
      </w:tr>
    </w:tbl>
    <w:p w14:paraId="5AF7907A" w14:textId="1F5AA850" w:rsidR="0033241F" w:rsidRPr="00F31BFA" w:rsidRDefault="00253F99" w:rsidP="00557A85">
      <w:pPr>
        <w:ind w:left="1070" w:firstLine="0"/>
      </w:pPr>
      <w:r w:rsidRPr="00F31BFA">
        <w:t>Tabel 4.</w:t>
      </w:r>
      <w:r w:rsidR="007F1EFE" w:rsidRPr="00F31BFA">
        <w:t>9</w:t>
      </w:r>
      <w:r w:rsidRPr="00F31BFA">
        <w:t xml:space="preserve"> merupakan implementasi tabel </w:t>
      </w:r>
      <w:r w:rsidR="007F1EFE" w:rsidRPr="00F31BFA">
        <w:t>load</w:t>
      </w:r>
      <w:r w:rsidRPr="00F31BFA">
        <w:t xml:space="preserve"> </w:t>
      </w:r>
      <w:r w:rsidR="007F1EFE" w:rsidRPr="00F31BFA">
        <w:t>kegiatan</w:t>
      </w:r>
      <w:r w:rsidRPr="00F31BFA">
        <w:t xml:space="preserve"> yang berisi id_</w:t>
      </w:r>
      <w:r w:rsidR="007F1EFE" w:rsidRPr="00F31BFA">
        <w:t>loadpengukuran</w:t>
      </w:r>
      <w:r w:rsidRPr="00F31BFA">
        <w:t xml:space="preserve"> sebagai primarykey,</w:t>
      </w:r>
      <w:r w:rsidR="00054580" w:rsidRPr="00F31BFA">
        <w:t xml:space="preserve">id_dataload, </w:t>
      </w:r>
      <w:r w:rsidR="009823EE" w:rsidRPr="00F31BFA">
        <w:t>nomor_berkas, tahun_berkas, nama_pemohon, kluster, prosedur, program, kelurahan, kecamatan, di302, tgldi302, gu, tgl_gu, petugas_ukur, nib, luas, peta, pbt,</w:t>
      </w:r>
      <w:r w:rsidR="003D30DD" w:rsidRPr="00F31BFA">
        <w:t>dan nilai</w:t>
      </w:r>
      <w:r w:rsidR="00BB09AB" w:rsidRPr="00F31BFA">
        <w:t>.</w:t>
      </w:r>
    </w:p>
    <w:p w14:paraId="4CE21930" w14:textId="6A4BA7FE" w:rsidR="00ED1FDB" w:rsidRDefault="00ED1FDB" w:rsidP="00ED1FDB">
      <w:pPr>
        <w:pStyle w:val="Heading4"/>
      </w:pPr>
      <w:r>
        <w:t>Tabel detail</w:t>
      </w:r>
      <w:r w:rsidR="00054580">
        <w:t xml:space="preserve"> data</w:t>
      </w:r>
      <w:r>
        <w:t xml:space="preserve"> load kegiatan</w:t>
      </w:r>
    </w:p>
    <w:p w14:paraId="0CEB9DAE" w14:textId="75BCF6F8" w:rsidR="007F51C3" w:rsidRPr="007F51C3" w:rsidRDefault="007F51C3" w:rsidP="0022371D">
      <w:pPr>
        <w:ind w:left="1070" w:firstLine="370"/>
      </w:pPr>
      <w:r>
        <w:t>Implementasi tabel data load dapat dilihat pada tabel 4.</w:t>
      </w:r>
      <w:r w:rsidR="00AE5132">
        <w:t>10</w:t>
      </w:r>
      <w:r>
        <w:t>.</w:t>
      </w:r>
    </w:p>
    <w:p w14:paraId="1AA8C166" w14:textId="51930809" w:rsidR="00EE333E" w:rsidRDefault="00EE333E" w:rsidP="00925D73">
      <w:pPr>
        <w:pStyle w:val="Caption"/>
        <w:jc w:val="center"/>
        <w:rPr>
          <w:color w:val="000000" w:themeColor="text1"/>
          <w:sz w:val="20"/>
          <w:szCs w:val="20"/>
        </w:rPr>
      </w:pPr>
      <w:bookmarkStart w:id="200" w:name="_Toc132706599"/>
      <w:r w:rsidRPr="00F94950">
        <w:rPr>
          <w:color w:val="000000" w:themeColor="text1"/>
          <w:sz w:val="20"/>
          <w:szCs w:val="20"/>
        </w:rPr>
        <w:t xml:space="preserve">Tabel </w:t>
      </w:r>
      <w:r w:rsidR="00AE5132">
        <w:rPr>
          <w:color w:val="000000" w:themeColor="text1"/>
          <w:sz w:val="20"/>
          <w:szCs w:val="20"/>
        </w:rPr>
        <w:t>4</w:t>
      </w:r>
      <w:r w:rsidRPr="00F94950">
        <w:rPr>
          <w:color w:val="000000" w:themeColor="text1"/>
          <w:sz w:val="20"/>
          <w:szCs w:val="20"/>
        </w:rPr>
        <w:t>.</w:t>
      </w:r>
      <w:r w:rsidRPr="00F94950">
        <w:rPr>
          <w:color w:val="000000" w:themeColor="text1"/>
          <w:sz w:val="20"/>
          <w:szCs w:val="20"/>
        </w:rPr>
        <w:fldChar w:fldCharType="begin"/>
      </w:r>
      <w:r w:rsidRPr="00F94950">
        <w:rPr>
          <w:color w:val="000000" w:themeColor="text1"/>
          <w:sz w:val="20"/>
          <w:szCs w:val="20"/>
        </w:rPr>
        <w:instrText xml:space="preserve"> SEQ Tabel \* ARABIC \s 1 </w:instrText>
      </w:r>
      <w:r w:rsidRPr="00F94950">
        <w:rPr>
          <w:color w:val="000000" w:themeColor="text1"/>
          <w:sz w:val="20"/>
          <w:szCs w:val="20"/>
        </w:rPr>
        <w:fldChar w:fldCharType="separate"/>
      </w:r>
      <w:r w:rsidR="003D442F">
        <w:rPr>
          <w:noProof/>
          <w:color w:val="000000" w:themeColor="text1"/>
          <w:sz w:val="20"/>
          <w:szCs w:val="20"/>
        </w:rPr>
        <w:t>10</w:t>
      </w:r>
      <w:r w:rsidRPr="00F94950">
        <w:rPr>
          <w:color w:val="000000" w:themeColor="text1"/>
          <w:sz w:val="20"/>
          <w:szCs w:val="20"/>
        </w:rPr>
        <w:fldChar w:fldCharType="end"/>
      </w:r>
      <w:r w:rsidRPr="00F94950">
        <w:rPr>
          <w:color w:val="000000" w:themeColor="text1"/>
          <w:sz w:val="20"/>
          <w:szCs w:val="20"/>
        </w:rPr>
        <w:t xml:space="preserve"> Tabel Detail</w:t>
      </w:r>
      <w:r w:rsidR="00054580">
        <w:rPr>
          <w:color w:val="000000" w:themeColor="text1"/>
          <w:sz w:val="20"/>
          <w:szCs w:val="20"/>
        </w:rPr>
        <w:t xml:space="preserve"> Data</w:t>
      </w:r>
      <w:r w:rsidRPr="00F94950">
        <w:rPr>
          <w:color w:val="000000" w:themeColor="text1"/>
          <w:sz w:val="20"/>
          <w:szCs w:val="20"/>
        </w:rPr>
        <w:t xml:space="preserve"> Load Kegiatan</w:t>
      </w:r>
      <w:bookmarkEnd w:id="200"/>
    </w:p>
    <w:tbl>
      <w:tblPr>
        <w:tblStyle w:val="TableGrid0"/>
        <w:tblW w:w="0" w:type="auto"/>
        <w:tblInd w:w="360" w:type="dxa"/>
        <w:tblLayout w:type="fixed"/>
        <w:tblLook w:val="04A0" w:firstRow="1" w:lastRow="0" w:firstColumn="1" w:lastColumn="0" w:noHBand="0" w:noVBand="1"/>
      </w:tblPr>
      <w:tblGrid>
        <w:gridCol w:w="628"/>
        <w:gridCol w:w="1559"/>
        <w:gridCol w:w="992"/>
        <w:gridCol w:w="709"/>
        <w:gridCol w:w="1417"/>
      </w:tblGrid>
      <w:tr w:rsidR="00AE5132" w:rsidRPr="00930EEE" w14:paraId="08613635" w14:textId="77777777" w:rsidTr="00770528">
        <w:tc>
          <w:tcPr>
            <w:tcW w:w="628" w:type="dxa"/>
          </w:tcPr>
          <w:p w14:paraId="18C4FDAB" w14:textId="77777777" w:rsidR="00AE5132" w:rsidRPr="00930EEE" w:rsidRDefault="00AE5132" w:rsidP="009B673C">
            <w:pPr>
              <w:spacing w:line="240" w:lineRule="auto"/>
              <w:ind w:left="0" w:firstLine="0"/>
              <w:jc w:val="center"/>
              <w:rPr>
                <w:b/>
                <w:bCs/>
                <w:color w:val="000000" w:themeColor="text1"/>
                <w:sz w:val="20"/>
                <w:szCs w:val="20"/>
              </w:rPr>
            </w:pPr>
            <w:r>
              <w:rPr>
                <w:b/>
                <w:bCs/>
                <w:color w:val="000000" w:themeColor="text1"/>
                <w:sz w:val="20"/>
                <w:szCs w:val="20"/>
              </w:rPr>
              <w:t>No</w:t>
            </w:r>
          </w:p>
        </w:tc>
        <w:tc>
          <w:tcPr>
            <w:tcW w:w="1559" w:type="dxa"/>
          </w:tcPr>
          <w:p w14:paraId="58443E8B" w14:textId="77777777" w:rsidR="00AE5132" w:rsidRPr="00930EEE" w:rsidRDefault="00AE5132" w:rsidP="009B673C">
            <w:pPr>
              <w:spacing w:line="240" w:lineRule="auto"/>
              <w:ind w:left="0" w:firstLine="0"/>
              <w:jc w:val="center"/>
              <w:rPr>
                <w:b/>
                <w:bCs/>
                <w:color w:val="000000" w:themeColor="text1"/>
                <w:sz w:val="20"/>
                <w:szCs w:val="20"/>
              </w:rPr>
            </w:pPr>
            <w:r>
              <w:rPr>
                <w:b/>
                <w:bCs/>
                <w:color w:val="000000" w:themeColor="text1"/>
                <w:sz w:val="20"/>
                <w:szCs w:val="20"/>
              </w:rPr>
              <w:t>Nama Field</w:t>
            </w:r>
          </w:p>
        </w:tc>
        <w:tc>
          <w:tcPr>
            <w:tcW w:w="992" w:type="dxa"/>
          </w:tcPr>
          <w:p w14:paraId="4D2047E4" w14:textId="77777777" w:rsidR="00AE5132" w:rsidRPr="00930EEE" w:rsidRDefault="00AE5132" w:rsidP="009B673C">
            <w:pPr>
              <w:spacing w:line="240" w:lineRule="auto"/>
              <w:ind w:left="0" w:firstLine="0"/>
              <w:jc w:val="center"/>
              <w:rPr>
                <w:b/>
                <w:bCs/>
                <w:color w:val="000000" w:themeColor="text1"/>
                <w:sz w:val="20"/>
                <w:szCs w:val="20"/>
              </w:rPr>
            </w:pPr>
            <w:r w:rsidRPr="00930EEE">
              <w:rPr>
                <w:b/>
                <w:bCs/>
                <w:color w:val="000000" w:themeColor="text1"/>
                <w:sz w:val="20"/>
                <w:szCs w:val="20"/>
              </w:rPr>
              <w:t>Tipe Data</w:t>
            </w:r>
          </w:p>
        </w:tc>
        <w:tc>
          <w:tcPr>
            <w:tcW w:w="709" w:type="dxa"/>
          </w:tcPr>
          <w:p w14:paraId="6A72D728" w14:textId="77777777" w:rsidR="00AE5132" w:rsidRPr="00930EEE" w:rsidRDefault="00AE5132" w:rsidP="009B673C">
            <w:pPr>
              <w:spacing w:line="240" w:lineRule="auto"/>
              <w:ind w:left="0" w:firstLine="0"/>
              <w:jc w:val="center"/>
              <w:rPr>
                <w:b/>
                <w:bCs/>
                <w:color w:val="000000" w:themeColor="text1"/>
                <w:sz w:val="20"/>
                <w:szCs w:val="20"/>
              </w:rPr>
            </w:pPr>
            <w:r w:rsidRPr="00930EEE">
              <w:rPr>
                <w:b/>
                <w:bCs/>
                <w:color w:val="000000" w:themeColor="text1"/>
                <w:sz w:val="20"/>
                <w:szCs w:val="20"/>
              </w:rPr>
              <w:t>Size</w:t>
            </w:r>
          </w:p>
        </w:tc>
        <w:tc>
          <w:tcPr>
            <w:tcW w:w="1417" w:type="dxa"/>
          </w:tcPr>
          <w:p w14:paraId="52B517DC" w14:textId="77777777" w:rsidR="00AE5132" w:rsidRPr="00930EEE" w:rsidRDefault="00AE5132" w:rsidP="009B673C">
            <w:pPr>
              <w:spacing w:line="240" w:lineRule="auto"/>
              <w:ind w:left="0" w:firstLine="0"/>
              <w:jc w:val="center"/>
              <w:rPr>
                <w:b/>
                <w:bCs/>
                <w:color w:val="000000" w:themeColor="text1"/>
                <w:sz w:val="20"/>
                <w:szCs w:val="20"/>
              </w:rPr>
            </w:pPr>
            <w:r w:rsidRPr="00930EEE">
              <w:rPr>
                <w:b/>
                <w:bCs/>
                <w:color w:val="000000" w:themeColor="text1"/>
                <w:sz w:val="20"/>
                <w:szCs w:val="20"/>
              </w:rPr>
              <w:t>Keterangan</w:t>
            </w:r>
          </w:p>
        </w:tc>
      </w:tr>
      <w:tr w:rsidR="00AE5132" w:rsidRPr="00930EEE" w14:paraId="2B346AC0" w14:textId="77777777" w:rsidTr="00770528">
        <w:tc>
          <w:tcPr>
            <w:tcW w:w="628" w:type="dxa"/>
          </w:tcPr>
          <w:p w14:paraId="14693638" w14:textId="77777777" w:rsidR="00AE5132" w:rsidRPr="00930EEE" w:rsidRDefault="00AE5132" w:rsidP="009B673C">
            <w:pPr>
              <w:spacing w:line="240" w:lineRule="auto"/>
              <w:ind w:left="0" w:firstLine="0"/>
              <w:rPr>
                <w:sz w:val="20"/>
                <w:szCs w:val="20"/>
              </w:rPr>
            </w:pPr>
            <w:r>
              <w:rPr>
                <w:sz w:val="20"/>
                <w:szCs w:val="20"/>
              </w:rPr>
              <w:t>1.</w:t>
            </w:r>
          </w:p>
        </w:tc>
        <w:tc>
          <w:tcPr>
            <w:tcW w:w="1559" w:type="dxa"/>
          </w:tcPr>
          <w:p w14:paraId="2351C734" w14:textId="14A83370" w:rsidR="00AE5132" w:rsidRPr="00930EEE" w:rsidRDefault="000A2F8D" w:rsidP="009B673C">
            <w:pPr>
              <w:spacing w:line="240" w:lineRule="auto"/>
              <w:ind w:left="0" w:firstLine="0"/>
              <w:rPr>
                <w:sz w:val="20"/>
                <w:szCs w:val="20"/>
              </w:rPr>
            </w:pPr>
            <w:r>
              <w:rPr>
                <w:sz w:val="20"/>
                <w:szCs w:val="20"/>
              </w:rPr>
              <w:t>Id_detail</w:t>
            </w:r>
          </w:p>
        </w:tc>
        <w:tc>
          <w:tcPr>
            <w:tcW w:w="992" w:type="dxa"/>
          </w:tcPr>
          <w:p w14:paraId="1353ECF6" w14:textId="30FA1D7A" w:rsidR="00AE5132" w:rsidRPr="00930EEE" w:rsidRDefault="007E2CE0" w:rsidP="009B673C">
            <w:pPr>
              <w:spacing w:line="240" w:lineRule="auto"/>
              <w:ind w:left="0" w:firstLine="0"/>
              <w:rPr>
                <w:sz w:val="20"/>
                <w:szCs w:val="20"/>
              </w:rPr>
            </w:pPr>
            <w:r>
              <w:rPr>
                <w:sz w:val="20"/>
                <w:szCs w:val="20"/>
              </w:rPr>
              <w:t>I</w:t>
            </w:r>
            <w:r w:rsidR="00F82FFC">
              <w:rPr>
                <w:sz w:val="20"/>
                <w:szCs w:val="20"/>
              </w:rPr>
              <w:t>nt</w:t>
            </w:r>
          </w:p>
        </w:tc>
        <w:tc>
          <w:tcPr>
            <w:tcW w:w="709" w:type="dxa"/>
          </w:tcPr>
          <w:p w14:paraId="15B64F65" w14:textId="656BADF0" w:rsidR="00AE5132" w:rsidRPr="00930EEE" w:rsidRDefault="002A3688" w:rsidP="009B673C">
            <w:pPr>
              <w:spacing w:line="240" w:lineRule="auto"/>
              <w:ind w:left="0" w:firstLine="0"/>
              <w:rPr>
                <w:sz w:val="20"/>
                <w:szCs w:val="20"/>
              </w:rPr>
            </w:pPr>
            <w:r>
              <w:rPr>
                <w:sz w:val="20"/>
                <w:szCs w:val="20"/>
              </w:rPr>
              <w:t>10</w:t>
            </w:r>
          </w:p>
        </w:tc>
        <w:tc>
          <w:tcPr>
            <w:tcW w:w="1417" w:type="dxa"/>
          </w:tcPr>
          <w:p w14:paraId="0E1087BF" w14:textId="02F9667A" w:rsidR="00AE5132" w:rsidRPr="00930EEE" w:rsidRDefault="002A3688" w:rsidP="009B673C">
            <w:pPr>
              <w:spacing w:line="240" w:lineRule="auto"/>
              <w:ind w:left="0" w:firstLine="0"/>
              <w:rPr>
                <w:sz w:val="20"/>
                <w:szCs w:val="20"/>
              </w:rPr>
            </w:pPr>
            <w:r>
              <w:rPr>
                <w:sz w:val="20"/>
                <w:szCs w:val="20"/>
              </w:rPr>
              <w:t>Auto increment</w:t>
            </w:r>
          </w:p>
        </w:tc>
      </w:tr>
      <w:tr w:rsidR="00AE5132" w:rsidRPr="00930EEE" w14:paraId="01F5DD66" w14:textId="77777777" w:rsidTr="00770528">
        <w:tc>
          <w:tcPr>
            <w:tcW w:w="628" w:type="dxa"/>
          </w:tcPr>
          <w:p w14:paraId="14F022B7" w14:textId="77777777" w:rsidR="00AE5132" w:rsidRPr="00930EEE" w:rsidRDefault="00AE5132" w:rsidP="009B673C">
            <w:pPr>
              <w:spacing w:line="240" w:lineRule="auto"/>
              <w:ind w:left="0" w:firstLine="0"/>
              <w:rPr>
                <w:sz w:val="20"/>
                <w:szCs w:val="20"/>
              </w:rPr>
            </w:pPr>
            <w:r>
              <w:rPr>
                <w:sz w:val="20"/>
                <w:szCs w:val="20"/>
              </w:rPr>
              <w:t>2.</w:t>
            </w:r>
          </w:p>
        </w:tc>
        <w:tc>
          <w:tcPr>
            <w:tcW w:w="1559" w:type="dxa"/>
          </w:tcPr>
          <w:p w14:paraId="5B708D96" w14:textId="6A49F882" w:rsidR="00AE5132" w:rsidRPr="00930EEE" w:rsidRDefault="000A2F8D" w:rsidP="009B673C">
            <w:pPr>
              <w:spacing w:line="240" w:lineRule="auto"/>
              <w:ind w:left="0" w:firstLine="0"/>
              <w:rPr>
                <w:sz w:val="20"/>
                <w:szCs w:val="20"/>
              </w:rPr>
            </w:pPr>
            <w:r>
              <w:rPr>
                <w:sz w:val="20"/>
                <w:szCs w:val="20"/>
              </w:rPr>
              <w:t>Id_dataload</w:t>
            </w:r>
          </w:p>
        </w:tc>
        <w:tc>
          <w:tcPr>
            <w:tcW w:w="992" w:type="dxa"/>
          </w:tcPr>
          <w:p w14:paraId="07F49BCC" w14:textId="4F7800C3" w:rsidR="00AE5132" w:rsidRPr="00930EEE" w:rsidRDefault="007E2CE0" w:rsidP="009B673C">
            <w:pPr>
              <w:spacing w:line="240" w:lineRule="auto"/>
              <w:ind w:left="0" w:firstLine="0"/>
              <w:rPr>
                <w:sz w:val="20"/>
                <w:szCs w:val="20"/>
              </w:rPr>
            </w:pPr>
            <w:r>
              <w:rPr>
                <w:sz w:val="20"/>
                <w:szCs w:val="20"/>
              </w:rPr>
              <w:t>I</w:t>
            </w:r>
            <w:r w:rsidR="002A3688">
              <w:rPr>
                <w:sz w:val="20"/>
                <w:szCs w:val="20"/>
              </w:rPr>
              <w:t>nt</w:t>
            </w:r>
          </w:p>
        </w:tc>
        <w:tc>
          <w:tcPr>
            <w:tcW w:w="709" w:type="dxa"/>
          </w:tcPr>
          <w:p w14:paraId="4E098E97" w14:textId="6EFCAD78" w:rsidR="00AE5132" w:rsidRPr="00930EEE" w:rsidRDefault="002A3688" w:rsidP="009B673C">
            <w:pPr>
              <w:spacing w:line="240" w:lineRule="auto"/>
              <w:ind w:left="0" w:firstLine="0"/>
              <w:rPr>
                <w:sz w:val="20"/>
                <w:szCs w:val="20"/>
              </w:rPr>
            </w:pPr>
            <w:r>
              <w:rPr>
                <w:sz w:val="20"/>
                <w:szCs w:val="20"/>
              </w:rPr>
              <w:t>5</w:t>
            </w:r>
          </w:p>
        </w:tc>
        <w:tc>
          <w:tcPr>
            <w:tcW w:w="1417" w:type="dxa"/>
          </w:tcPr>
          <w:p w14:paraId="5FB01A82" w14:textId="2F87FF5E" w:rsidR="00AE5132" w:rsidRPr="00930EEE" w:rsidRDefault="002A3688" w:rsidP="009B673C">
            <w:pPr>
              <w:spacing w:line="240" w:lineRule="auto"/>
              <w:ind w:left="0" w:firstLine="0"/>
              <w:rPr>
                <w:sz w:val="20"/>
                <w:szCs w:val="20"/>
              </w:rPr>
            </w:pPr>
            <w:r>
              <w:rPr>
                <w:sz w:val="20"/>
                <w:szCs w:val="20"/>
              </w:rPr>
              <w:t>Id data load</w:t>
            </w:r>
          </w:p>
        </w:tc>
      </w:tr>
      <w:tr w:rsidR="00AE5132" w:rsidRPr="00930EEE" w14:paraId="4112252F" w14:textId="77777777" w:rsidTr="00770528">
        <w:tc>
          <w:tcPr>
            <w:tcW w:w="628" w:type="dxa"/>
          </w:tcPr>
          <w:p w14:paraId="503B424F" w14:textId="77777777" w:rsidR="00AE5132" w:rsidRPr="00930EEE" w:rsidRDefault="00AE5132" w:rsidP="009B673C">
            <w:pPr>
              <w:spacing w:line="240" w:lineRule="auto"/>
              <w:ind w:left="0" w:firstLine="0"/>
              <w:rPr>
                <w:sz w:val="20"/>
                <w:szCs w:val="20"/>
              </w:rPr>
            </w:pPr>
            <w:r>
              <w:rPr>
                <w:sz w:val="20"/>
                <w:szCs w:val="20"/>
              </w:rPr>
              <w:t>3.</w:t>
            </w:r>
          </w:p>
        </w:tc>
        <w:tc>
          <w:tcPr>
            <w:tcW w:w="1559" w:type="dxa"/>
          </w:tcPr>
          <w:p w14:paraId="0C6BA9A5" w14:textId="4C1A144E" w:rsidR="00AE5132" w:rsidRPr="00930EEE" w:rsidRDefault="000A2F8D" w:rsidP="009B673C">
            <w:pPr>
              <w:spacing w:line="240" w:lineRule="auto"/>
              <w:ind w:left="0" w:firstLine="0"/>
              <w:rPr>
                <w:sz w:val="20"/>
                <w:szCs w:val="20"/>
              </w:rPr>
            </w:pPr>
            <w:r>
              <w:rPr>
                <w:sz w:val="20"/>
                <w:szCs w:val="20"/>
              </w:rPr>
              <w:t>Id_kecamatan</w:t>
            </w:r>
          </w:p>
        </w:tc>
        <w:tc>
          <w:tcPr>
            <w:tcW w:w="992" w:type="dxa"/>
          </w:tcPr>
          <w:p w14:paraId="1957DA5D" w14:textId="348FF7AE" w:rsidR="00AE5132" w:rsidRPr="00930EEE" w:rsidRDefault="007E2CE0" w:rsidP="009B673C">
            <w:pPr>
              <w:spacing w:line="240" w:lineRule="auto"/>
              <w:ind w:left="0" w:firstLine="0"/>
              <w:rPr>
                <w:sz w:val="20"/>
                <w:szCs w:val="20"/>
              </w:rPr>
            </w:pPr>
            <w:r>
              <w:rPr>
                <w:sz w:val="20"/>
                <w:szCs w:val="20"/>
              </w:rPr>
              <w:t>I</w:t>
            </w:r>
            <w:r w:rsidR="002A3688">
              <w:rPr>
                <w:sz w:val="20"/>
                <w:szCs w:val="20"/>
              </w:rPr>
              <w:t>nt</w:t>
            </w:r>
          </w:p>
        </w:tc>
        <w:tc>
          <w:tcPr>
            <w:tcW w:w="709" w:type="dxa"/>
          </w:tcPr>
          <w:p w14:paraId="5A60D6D5" w14:textId="6E97DA43" w:rsidR="00AE5132" w:rsidRPr="00930EEE" w:rsidRDefault="002A3688" w:rsidP="009B673C">
            <w:pPr>
              <w:spacing w:line="240" w:lineRule="auto"/>
              <w:ind w:left="0" w:firstLine="0"/>
              <w:rPr>
                <w:sz w:val="20"/>
                <w:szCs w:val="20"/>
              </w:rPr>
            </w:pPr>
            <w:r>
              <w:rPr>
                <w:sz w:val="20"/>
                <w:szCs w:val="20"/>
              </w:rPr>
              <w:t>5</w:t>
            </w:r>
          </w:p>
        </w:tc>
        <w:tc>
          <w:tcPr>
            <w:tcW w:w="1417" w:type="dxa"/>
          </w:tcPr>
          <w:p w14:paraId="501E9A4C" w14:textId="7A1A20DB" w:rsidR="00AE5132" w:rsidRPr="00930EEE" w:rsidRDefault="002A3688" w:rsidP="009B673C">
            <w:pPr>
              <w:spacing w:line="240" w:lineRule="auto"/>
              <w:ind w:left="0" w:firstLine="0"/>
              <w:rPr>
                <w:sz w:val="20"/>
                <w:szCs w:val="20"/>
              </w:rPr>
            </w:pPr>
            <w:r>
              <w:rPr>
                <w:sz w:val="20"/>
                <w:szCs w:val="20"/>
              </w:rPr>
              <w:t>Id kecamatan</w:t>
            </w:r>
          </w:p>
        </w:tc>
      </w:tr>
      <w:tr w:rsidR="00AE5132" w:rsidRPr="00930EEE" w14:paraId="2811AF5C" w14:textId="77777777" w:rsidTr="00770528">
        <w:tc>
          <w:tcPr>
            <w:tcW w:w="628" w:type="dxa"/>
          </w:tcPr>
          <w:p w14:paraId="7029522A" w14:textId="77777777" w:rsidR="00AE5132" w:rsidRPr="00930EEE" w:rsidRDefault="00AE5132" w:rsidP="009B673C">
            <w:pPr>
              <w:spacing w:line="240" w:lineRule="auto"/>
              <w:ind w:left="0" w:firstLine="0"/>
              <w:rPr>
                <w:sz w:val="20"/>
                <w:szCs w:val="20"/>
              </w:rPr>
            </w:pPr>
            <w:r>
              <w:rPr>
                <w:sz w:val="20"/>
                <w:szCs w:val="20"/>
              </w:rPr>
              <w:t>4.</w:t>
            </w:r>
          </w:p>
        </w:tc>
        <w:tc>
          <w:tcPr>
            <w:tcW w:w="1559" w:type="dxa"/>
          </w:tcPr>
          <w:p w14:paraId="7C420A25" w14:textId="4695EA0F" w:rsidR="00AE5132" w:rsidRDefault="000A2F8D" w:rsidP="009B673C">
            <w:pPr>
              <w:spacing w:line="240" w:lineRule="auto"/>
              <w:ind w:left="0" w:firstLine="0"/>
              <w:rPr>
                <w:sz w:val="20"/>
                <w:szCs w:val="20"/>
              </w:rPr>
            </w:pPr>
            <w:r>
              <w:rPr>
                <w:sz w:val="20"/>
                <w:szCs w:val="20"/>
              </w:rPr>
              <w:t>Id_desa</w:t>
            </w:r>
          </w:p>
        </w:tc>
        <w:tc>
          <w:tcPr>
            <w:tcW w:w="992" w:type="dxa"/>
          </w:tcPr>
          <w:p w14:paraId="0C8C1512" w14:textId="12B43B37" w:rsidR="00AE5132" w:rsidRPr="00930EEE" w:rsidRDefault="007E2CE0" w:rsidP="009B673C">
            <w:pPr>
              <w:spacing w:line="240" w:lineRule="auto"/>
              <w:ind w:left="0" w:firstLine="0"/>
              <w:rPr>
                <w:sz w:val="20"/>
                <w:szCs w:val="20"/>
              </w:rPr>
            </w:pPr>
            <w:r>
              <w:rPr>
                <w:sz w:val="20"/>
                <w:szCs w:val="20"/>
              </w:rPr>
              <w:t>I</w:t>
            </w:r>
            <w:r w:rsidR="002A3688">
              <w:rPr>
                <w:sz w:val="20"/>
                <w:szCs w:val="20"/>
              </w:rPr>
              <w:t>nt</w:t>
            </w:r>
          </w:p>
        </w:tc>
        <w:tc>
          <w:tcPr>
            <w:tcW w:w="709" w:type="dxa"/>
          </w:tcPr>
          <w:p w14:paraId="75110F1B" w14:textId="529D3E57" w:rsidR="00AE5132" w:rsidRPr="00930EEE" w:rsidRDefault="002A3688" w:rsidP="009B673C">
            <w:pPr>
              <w:spacing w:line="240" w:lineRule="auto"/>
              <w:ind w:left="0" w:firstLine="0"/>
              <w:rPr>
                <w:sz w:val="20"/>
                <w:szCs w:val="20"/>
              </w:rPr>
            </w:pPr>
            <w:r>
              <w:rPr>
                <w:sz w:val="20"/>
                <w:szCs w:val="20"/>
              </w:rPr>
              <w:t>5</w:t>
            </w:r>
          </w:p>
        </w:tc>
        <w:tc>
          <w:tcPr>
            <w:tcW w:w="1417" w:type="dxa"/>
          </w:tcPr>
          <w:p w14:paraId="2A7D6829" w14:textId="3258EF58" w:rsidR="00AE5132" w:rsidRPr="00930EEE" w:rsidRDefault="002A3688" w:rsidP="009B673C">
            <w:pPr>
              <w:spacing w:line="240" w:lineRule="auto"/>
              <w:ind w:left="0" w:firstLine="0"/>
              <w:rPr>
                <w:sz w:val="20"/>
                <w:szCs w:val="20"/>
              </w:rPr>
            </w:pPr>
            <w:r>
              <w:rPr>
                <w:sz w:val="20"/>
                <w:szCs w:val="20"/>
              </w:rPr>
              <w:t>Id desa</w:t>
            </w:r>
          </w:p>
        </w:tc>
      </w:tr>
      <w:tr w:rsidR="00AE5132" w:rsidRPr="00930EEE" w14:paraId="156A006B" w14:textId="77777777" w:rsidTr="00770528">
        <w:tc>
          <w:tcPr>
            <w:tcW w:w="628" w:type="dxa"/>
          </w:tcPr>
          <w:p w14:paraId="49811451" w14:textId="77777777" w:rsidR="00AE5132" w:rsidRDefault="00AE5132" w:rsidP="009B673C">
            <w:pPr>
              <w:spacing w:line="240" w:lineRule="auto"/>
              <w:ind w:left="0" w:firstLine="0"/>
              <w:rPr>
                <w:sz w:val="20"/>
                <w:szCs w:val="20"/>
              </w:rPr>
            </w:pPr>
            <w:r>
              <w:rPr>
                <w:sz w:val="20"/>
                <w:szCs w:val="20"/>
              </w:rPr>
              <w:t>5.</w:t>
            </w:r>
          </w:p>
        </w:tc>
        <w:tc>
          <w:tcPr>
            <w:tcW w:w="1559" w:type="dxa"/>
          </w:tcPr>
          <w:p w14:paraId="77F55498" w14:textId="09E240B7" w:rsidR="00AE5132" w:rsidRDefault="000A2F8D" w:rsidP="009B673C">
            <w:pPr>
              <w:spacing w:line="240" w:lineRule="auto"/>
              <w:ind w:left="0" w:firstLine="0"/>
              <w:rPr>
                <w:sz w:val="20"/>
                <w:szCs w:val="20"/>
              </w:rPr>
            </w:pPr>
            <w:r>
              <w:rPr>
                <w:sz w:val="20"/>
                <w:szCs w:val="20"/>
              </w:rPr>
              <w:t>Bidang</w:t>
            </w:r>
          </w:p>
        </w:tc>
        <w:tc>
          <w:tcPr>
            <w:tcW w:w="992" w:type="dxa"/>
          </w:tcPr>
          <w:p w14:paraId="19BB3E03" w14:textId="50D94274" w:rsidR="00AE5132" w:rsidRPr="00930EEE" w:rsidRDefault="007E2CE0" w:rsidP="009B673C">
            <w:pPr>
              <w:spacing w:line="240" w:lineRule="auto"/>
              <w:ind w:left="0" w:firstLine="0"/>
              <w:rPr>
                <w:sz w:val="20"/>
                <w:szCs w:val="20"/>
              </w:rPr>
            </w:pPr>
            <w:r>
              <w:rPr>
                <w:sz w:val="20"/>
                <w:szCs w:val="20"/>
              </w:rPr>
              <w:t>I</w:t>
            </w:r>
            <w:r w:rsidR="002A3688">
              <w:rPr>
                <w:sz w:val="20"/>
                <w:szCs w:val="20"/>
              </w:rPr>
              <w:t>nt</w:t>
            </w:r>
          </w:p>
        </w:tc>
        <w:tc>
          <w:tcPr>
            <w:tcW w:w="709" w:type="dxa"/>
          </w:tcPr>
          <w:p w14:paraId="3F46B70E" w14:textId="728AF138" w:rsidR="00AE5132" w:rsidRPr="00930EEE" w:rsidRDefault="002A3688" w:rsidP="009B673C">
            <w:pPr>
              <w:spacing w:line="240" w:lineRule="auto"/>
              <w:ind w:left="0" w:firstLine="0"/>
              <w:rPr>
                <w:sz w:val="20"/>
                <w:szCs w:val="20"/>
              </w:rPr>
            </w:pPr>
            <w:r>
              <w:rPr>
                <w:sz w:val="20"/>
                <w:szCs w:val="20"/>
              </w:rPr>
              <w:t>255</w:t>
            </w:r>
          </w:p>
        </w:tc>
        <w:tc>
          <w:tcPr>
            <w:tcW w:w="1417" w:type="dxa"/>
          </w:tcPr>
          <w:p w14:paraId="16E9763F" w14:textId="082097B3" w:rsidR="00AE5132" w:rsidRPr="00930EEE" w:rsidRDefault="002A3688" w:rsidP="009B673C">
            <w:pPr>
              <w:spacing w:line="240" w:lineRule="auto"/>
              <w:ind w:left="0" w:firstLine="0"/>
              <w:rPr>
                <w:sz w:val="20"/>
                <w:szCs w:val="20"/>
              </w:rPr>
            </w:pPr>
            <w:r>
              <w:rPr>
                <w:sz w:val="20"/>
                <w:szCs w:val="20"/>
              </w:rPr>
              <w:t>Bidang</w:t>
            </w:r>
          </w:p>
        </w:tc>
      </w:tr>
      <w:tr w:rsidR="00AE5132" w:rsidRPr="00930EEE" w14:paraId="3B4E4F50" w14:textId="77777777" w:rsidTr="00770528">
        <w:tc>
          <w:tcPr>
            <w:tcW w:w="628" w:type="dxa"/>
          </w:tcPr>
          <w:p w14:paraId="1E9EBED2" w14:textId="77777777" w:rsidR="00AE5132" w:rsidRDefault="00AE5132" w:rsidP="009B673C">
            <w:pPr>
              <w:spacing w:line="240" w:lineRule="auto"/>
              <w:ind w:left="0" w:firstLine="0"/>
              <w:rPr>
                <w:sz w:val="20"/>
                <w:szCs w:val="20"/>
              </w:rPr>
            </w:pPr>
            <w:r>
              <w:rPr>
                <w:sz w:val="20"/>
                <w:szCs w:val="20"/>
              </w:rPr>
              <w:t>6.</w:t>
            </w:r>
          </w:p>
        </w:tc>
        <w:tc>
          <w:tcPr>
            <w:tcW w:w="1559" w:type="dxa"/>
          </w:tcPr>
          <w:p w14:paraId="4B0B4FBC" w14:textId="53A14FB0" w:rsidR="00AE5132" w:rsidRDefault="000A2F8D" w:rsidP="009B673C">
            <w:pPr>
              <w:spacing w:line="240" w:lineRule="auto"/>
              <w:ind w:left="0" w:firstLine="0"/>
              <w:rPr>
                <w:sz w:val="20"/>
                <w:szCs w:val="20"/>
              </w:rPr>
            </w:pPr>
            <w:r>
              <w:rPr>
                <w:sz w:val="20"/>
                <w:szCs w:val="20"/>
              </w:rPr>
              <w:t>Anggaran1</w:t>
            </w:r>
          </w:p>
        </w:tc>
        <w:tc>
          <w:tcPr>
            <w:tcW w:w="992" w:type="dxa"/>
          </w:tcPr>
          <w:p w14:paraId="0BFECA26" w14:textId="0F7578E9" w:rsidR="00AE5132" w:rsidRPr="00930EEE" w:rsidRDefault="007E2CE0" w:rsidP="009B673C">
            <w:pPr>
              <w:spacing w:line="240" w:lineRule="auto"/>
              <w:ind w:left="0" w:firstLine="0"/>
              <w:rPr>
                <w:sz w:val="20"/>
                <w:szCs w:val="20"/>
              </w:rPr>
            </w:pPr>
            <w:r>
              <w:rPr>
                <w:sz w:val="20"/>
                <w:szCs w:val="20"/>
              </w:rPr>
              <w:t>I</w:t>
            </w:r>
            <w:r w:rsidR="002A3688">
              <w:rPr>
                <w:sz w:val="20"/>
                <w:szCs w:val="20"/>
              </w:rPr>
              <w:t>nt</w:t>
            </w:r>
          </w:p>
        </w:tc>
        <w:tc>
          <w:tcPr>
            <w:tcW w:w="709" w:type="dxa"/>
          </w:tcPr>
          <w:p w14:paraId="489DC808" w14:textId="5754E9FB" w:rsidR="00AE5132" w:rsidRPr="00930EEE" w:rsidRDefault="002A3688" w:rsidP="009B673C">
            <w:pPr>
              <w:spacing w:line="240" w:lineRule="auto"/>
              <w:ind w:left="0" w:firstLine="0"/>
              <w:rPr>
                <w:sz w:val="20"/>
                <w:szCs w:val="20"/>
              </w:rPr>
            </w:pPr>
            <w:r>
              <w:rPr>
                <w:sz w:val="20"/>
                <w:szCs w:val="20"/>
              </w:rPr>
              <w:t>5</w:t>
            </w:r>
          </w:p>
        </w:tc>
        <w:tc>
          <w:tcPr>
            <w:tcW w:w="1417" w:type="dxa"/>
          </w:tcPr>
          <w:p w14:paraId="680FA588" w14:textId="1A337C6B" w:rsidR="00AE5132" w:rsidRPr="00930EEE" w:rsidRDefault="002A3688" w:rsidP="009B673C">
            <w:pPr>
              <w:spacing w:line="240" w:lineRule="auto"/>
              <w:ind w:left="0" w:firstLine="0"/>
              <w:rPr>
                <w:sz w:val="20"/>
                <w:szCs w:val="20"/>
              </w:rPr>
            </w:pPr>
            <w:r>
              <w:rPr>
                <w:sz w:val="20"/>
                <w:szCs w:val="20"/>
              </w:rPr>
              <w:t>Anggaran 1</w:t>
            </w:r>
          </w:p>
        </w:tc>
      </w:tr>
      <w:tr w:rsidR="00AE5132" w:rsidRPr="00930EEE" w14:paraId="2D12D2AF" w14:textId="77777777" w:rsidTr="00770528">
        <w:tc>
          <w:tcPr>
            <w:tcW w:w="628" w:type="dxa"/>
          </w:tcPr>
          <w:p w14:paraId="46458209" w14:textId="77777777" w:rsidR="00AE5132" w:rsidRDefault="00AE5132" w:rsidP="009B673C">
            <w:pPr>
              <w:spacing w:line="240" w:lineRule="auto"/>
              <w:ind w:left="0" w:firstLine="0"/>
              <w:rPr>
                <w:sz w:val="20"/>
                <w:szCs w:val="20"/>
              </w:rPr>
            </w:pPr>
            <w:r>
              <w:rPr>
                <w:sz w:val="20"/>
                <w:szCs w:val="20"/>
              </w:rPr>
              <w:t>7.</w:t>
            </w:r>
          </w:p>
        </w:tc>
        <w:tc>
          <w:tcPr>
            <w:tcW w:w="1559" w:type="dxa"/>
          </w:tcPr>
          <w:p w14:paraId="739A622B" w14:textId="298E50D2" w:rsidR="00AE5132" w:rsidRDefault="000A2F8D" w:rsidP="009B673C">
            <w:pPr>
              <w:spacing w:line="240" w:lineRule="auto"/>
              <w:ind w:left="0" w:firstLine="0"/>
              <w:rPr>
                <w:sz w:val="20"/>
                <w:szCs w:val="20"/>
              </w:rPr>
            </w:pPr>
            <w:r>
              <w:rPr>
                <w:sz w:val="20"/>
                <w:szCs w:val="20"/>
              </w:rPr>
              <w:t>Anggaran2</w:t>
            </w:r>
          </w:p>
        </w:tc>
        <w:tc>
          <w:tcPr>
            <w:tcW w:w="992" w:type="dxa"/>
          </w:tcPr>
          <w:p w14:paraId="04B4EFBB" w14:textId="7490734E" w:rsidR="00AE5132" w:rsidRPr="00930EEE" w:rsidRDefault="007E2CE0" w:rsidP="009B673C">
            <w:pPr>
              <w:spacing w:line="240" w:lineRule="auto"/>
              <w:ind w:left="0" w:firstLine="0"/>
              <w:rPr>
                <w:sz w:val="20"/>
                <w:szCs w:val="20"/>
              </w:rPr>
            </w:pPr>
            <w:r>
              <w:rPr>
                <w:sz w:val="20"/>
                <w:szCs w:val="20"/>
              </w:rPr>
              <w:t>I</w:t>
            </w:r>
            <w:r w:rsidR="002A3688">
              <w:rPr>
                <w:sz w:val="20"/>
                <w:szCs w:val="20"/>
              </w:rPr>
              <w:t>nt</w:t>
            </w:r>
          </w:p>
        </w:tc>
        <w:tc>
          <w:tcPr>
            <w:tcW w:w="709" w:type="dxa"/>
          </w:tcPr>
          <w:p w14:paraId="2C5D7FD3" w14:textId="6FA11DAB" w:rsidR="00AE5132" w:rsidRPr="00930EEE" w:rsidRDefault="002A3688" w:rsidP="009B673C">
            <w:pPr>
              <w:spacing w:line="240" w:lineRule="auto"/>
              <w:ind w:left="0" w:firstLine="0"/>
              <w:rPr>
                <w:sz w:val="20"/>
                <w:szCs w:val="20"/>
              </w:rPr>
            </w:pPr>
            <w:r>
              <w:rPr>
                <w:sz w:val="20"/>
                <w:szCs w:val="20"/>
              </w:rPr>
              <w:t>5</w:t>
            </w:r>
          </w:p>
        </w:tc>
        <w:tc>
          <w:tcPr>
            <w:tcW w:w="1417" w:type="dxa"/>
          </w:tcPr>
          <w:p w14:paraId="19FD7F8C" w14:textId="2CDD8C80" w:rsidR="00AE5132" w:rsidRPr="00930EEE" w:rsidRDefault="002A3688" w:rsidP="009B673C">
            <w:pPr>
              <w:spacing w:line="240" w:lineRule="auto"/>
              <w:ind w:left="0" w:firstLine="0"/>
              <w:rPr>
                <w:sz w:val="20"/>
                <w:szCs w:val="20"/>
              </w:rPr>
            </w:pPr>
            <w:r>
              <w:rPr>
                <w:sz w:val="20"/>
                <w:szCs w:val="20"/>
              </w:rPr>
              <w:t>Anggaran 2</w:t>
            </w:r>
          </w:p>
        </w:tc>
      </w:tr>
      <w:tr w:rsidR="00AE5132" w:rsidRPr="00930EEE" w14:paraId="4DE2DC6C" w14:textId="77777777" w:rsidTr="00770528">
        <w:tc>
          <w:tcPr>
            <w:tcW w:w="628" w:type="dxa"/>
          </w:tcPr>
          <w:p w14:paraId="46295F96" w14:textId="77777777" w:rsidR="00AE5132" w:rsidRDefault="00AE5132" w:rsidP="009B673C">
            <w:pPr>
              <w:spacing w:line="240" w:lineRule="auto"/>
              <w:ind w:left="0" w:firstLine="0"/>
              <w:rPr>
                <w:sz w:val="20"/>
                <w:szCs w:val="20"/>
              </w:rPr>
            </w:pPr>
            <w:r>
              <w:rPr>
                <w:sz w:val="20"/>
                <w:szCs w:val="20"/>
              </w:rPr>
              <w:t xml:space="preserve">8. </w:t>
            </w:r>
          </w:p>
        </w:tc>
        <w:tc>
          <w:tcPr>
            <w:tcW w:w="1559" w:type="dxa"/>
          </w:tcPr>
          <w:p w14:paraId="3C44D96E" w14:textId="0D50A67E" w:rsidR="00AE5132" w:rsidRDefault="000A2F8D" w:rsidP="009B673C">
            <w:pPr>
              <w:spacing w:line="240" w:lineRule="auto"/>
              <w:ind w:left="0" w:firstLine="0"/>
              <w:rPr>
                <w:sz w:val="20"/>
                <w:szCs w:val="20"/>
              </w:rPr>
            </w:pPr>
            <w:r>
              <w:rPr>
                <w:sz w:val="20"/>
                <w:szCs w:val="20"/>
              </w:rPr>
              <w:t>Id_st</w:t>
            </w:r>
          </w:p>
        </w:tc>
        <w:tc>
          <w:tcPr>
            <w:tcW w:w="992" w:type="dxa"/>
          </w:tcPr>
          <w:p w14:paraId="385625EE" w14:textId="14E0F701" w:rsidR="00AE5132" w:rsidRPr="00930EEE" w:rsidRDefault="007E2CE0" w:rsidP="009B673C">
            <w:pPr>
              <w:spacing w:line="240" w:lineRule="auto"/>
              <w:ind w:left="0" w:firstLine="0"/>
              <w:rPr>
                <w:sz w:val="20"/>
                <w:szCs w:val="20"/>
              </w:rPr>
            </w:pPr>
            <w:r>
              <w:rPr>
                <w:sz w:val="20"/>
                <w:szCs w:val="20"/>
              </w:rPr>
              <w:t>I</w:t>
            </w:r>
            <w:r w:rsidR="002A3688">
              <w:rPr>
                <w:sz w:val="20"/>
                <w:szCs w:val="20"/>
              </w:rPr>
              <w:t>nt</w:t>
            </w:r>
          </w:p>
        </w:tc>
        <w:tc>
          <w:tcPr>
            <w:tcW w:w="709" w:type="dxa"/>
          </w:tcPr>
          <w:p w14:paraId="5BF9F48D" w14:textId="12FC2102" w:rsidR="00AE5132" w:rsidRPr="00930EEE" w:rsidRDefault="002A3688" w:rsidP="009B673C">
            <w:pPr>
              <w:spacing w:line="240" w:lineRule="auto"/>
              <w:ind w:left="0" w:firstLine="0"/>
              <w:rPr>
                <w:sz w:val="20"/>
                <w:szCs w:val="20"/>
              </w:rPr>
            </w:pPr>
            <w:r>
              <w:rPr>
                <w:sz w:val="20"/>
                <w:szCs w:val="20"/>
              </w:rPr>
              <w:t>5</w:t>
            </w:r>
          </w:p>
        </w:tc>
        <w:tc>
          <w:tcPr>
            <w:tcW w:w="1417" w:type="dxa"/>
          </w:tcPr>
          <w:p w14:paraId="1F279DF1" w14:textId="01D30619" w:rsidR="00AE5132" w:rsidRPr="00930EEE" w:rsidRDefault="002A3688" w:rsidP="009B673C">
            <w:pPr>
              <w:spacing w:line="240" w:lineRule="auto"/>
              <w:ind w:left="0" w:firstLine="0"/>
              <w:rPr>
                <w:sz w:val="20"/>
                <w:szCs w:val="20"/>
              </w:rPr>
            </w:pPr>
            <w:r>
              <w:rPr>
                <w:sz w:val="20"/>
                <w:szCs w:val="20"/>
              </w:rPr>
              <w:t>Id surat tugas</w:t>
            </w:r>
          </w:p>
        </w:tc>
      </w:tr>
      <w:tr w:rsidR="00AE5132" w:rsidRPr="00930EEE" w14:paraId="545B07DF" w14:textId="77777777" w:rsidTr="00770528">
        <w:tc>
          <w:tcPr>
            <w:tcW w:w="628" w:type="dxa"/>
          </w:tcPr>
          <w:p w14:paraId="132F0C14" w14:textId="77777777" w:rsidR="00AE5132" w:rsidRDefault="00AE5132" w:rsidP="009B673C">
            <w:pPr>
              <w:spacing w:line="240" w:lineRule="auto"/>
              <w:ind w:left="0" w:firstLine="0"/>
              <w:rPr>
                <w:sz w:val="20"/>
                <w:szCs w:val="20"/>
              </w:rPr>
            </w:pPr>
            <w:r>
              <w:rPr>
                <w:sz w:val="20"/>
                <w:szCs w:val="20"/>
              </w:rPr>
              <w:t>9.</w:t>
            </w:r>
          </w:p>
        </w:tc>
        <w:tc>
          <w:tcPr>
            <w:tcW w:w="1559" w:type="dxa"/>
          </w:tcPr>
          <w:p w14:paraId="0EEF23E0" w14:textId="0E4E9007" w:rsidR="00AE5132" w:rsidRDefault="000A2F8D" w:rsidP="009B673C">
            <w:pPr>
              <w:spacing w:line="240" w:lineRule="auto"/>
              <w:ind w:left="0" w:firstLine="0"/>
              <w:rPr>
                <w:sz w:val="20"/>
                <w:szCs w:val="20"/>
              </w:rPr>
            </w:pPr>
            <w:r>
              <w:rPr>
                <w:sz w:val="20"/>
                <w:szCs w:val="20"/>
              </w:rPr>
              <w:t>Id_detailst</w:t>
            </w:r>
          </w:p>
        </w:tc>
        <w:tc>
          <w:tcPr>
            <w:tcW w:w="992" w:type="dxa"/>
          </w:tcPr>
          <w:p w14:paraId="073FFC3B" w14:textId="1ABD3146" w:rsidR="00AE5132" w:rsidRDefault="007E2CE0" w:rsidP="009B673C">
            <w:pPr>
              <w:spacing w:line="240" w:lineRule="auto"/>
              <w:ind w:left="0" w:firstLine="0"/>
              <w:rPr>
                <w:sz w:val="20"/>
                <w:szCs w:val="20"/>
              </w:rPr>
            </w:pPr>
            <w:r>
              <w:rPr>
                <w:sz w:val="20"/>
                <w:szCs w:val="20"/>
              </w:rPr>
              <w:t>I</w:t>
            </w:r>
            <w:r w:rsidR="002A3688">
              <w:rPr>
                <w:sz w:val="20"/>
                <w:szCs w:val="20"/>
              </w:rPr>
              <w:t>nt</w:t>
            </w:r>
          </w:p>
        </w:tc>
        <w:tc>
          <w:tcPr>
            <w:tcW w:w="709" w:type="dxa"/>
          </w:tcPr>
          <w:p w14:paraId="3CBC0B39" w14:textId="6D8B152D" w:rsidR="00AE5132" w:rsidRDefault="002A3688" w:rsidP="009B673C">
            <w:pPr>
              <w:spacing w:line="240" w:lineRule="auto"/>
              <w:ind w:left="0" w:firstLine="0"/>
              <w:rPr>
                <w:sz w:val="20"/>
                <w:szCs w:val="20"/>
              </w:rPr>
            </w:pPr>
            <w:r>
              <w:rPr>
                <w:sz w:val="20"/>
                <w:szCs w:val="20"/>
              </w:rPr>
              <w:t>5</w:t>
            </w:r>
          </w:p>
        </w:tc>
        <w:tc>
          <w:tcPr>
            <w:tcW w:w="1417" w:type="dxa"/>
          </w:tcPr>
          <w:p w14:paraId="15074E7F" w14:textId="0BBC6A2C" w:rsidR="00AE5132" w:rsidRDefault="002A3688" w:rsidP="009B673C">
            <w:pPr>
              <w:spacing w:line="240" w:lineRule="auto"/>
              <w:ind w:left="0" w:firstLine="0"/>
              <w:rPr>
                <w:sz w:val="20"/>
                <w:szCs w:val="20"/>
              </w:rPr>
            </w:pPr>
            <w:r>
              <w:rPr>
                <w:sz w:val="20"/>
                <w:szCs w:val="20"/>
              </w:rPr>
              <w:t>Id detail surat tugas</w:t>
            </w:r>
          </w:p>
        </w:tc>
      </w:tr>
      <w:tr w:rsidR="00AE5132" w:rsidRPr="00930EEE" w14:paraId="2C8134DF" w14:textId="77777777" w:rsidTr="00770528">
        <w:tc>
          <w:tcPr>
            <w:tcW w:w="628" w:type="dxa"/>
          </w:tcPr>
          <w:p w14:paraId="4349D685" w14:textId="77777777" w:rsidR="00AE5132" w:rsidRDefault="00AE5132" w:rsidP="009B673C">
            <w:pPr>
              <w:spacing w:line="240" w:lineRule="auto"/>
              <w:ind w:left="0" w:firstLine="0"/>
              <w:rPr>
                <w:sz w:val="20"/>
                <w:szCs w:val="20"/>
              </w:rPr>
            </w:pPr>
            <w:r>
              <w:rPr>
                <w:sz w:val="20"/>
                <w:szCs w:val="20"/>
              </w:rPr>
              <w:t>10.</w:t>
            </w:r>
          </w:p>
        </w:tc>
        <w:tc>
          <w:tcPr>
            <w:tcW w:w="1559" w:type="dxa"/>
          </w:tcPr>
          <w:p w14:paraId="02B7845C" w14:textId="5A2E7FEE" w:rsidR="00AE5132" w:rsidRDefault="000A2F8D" w:rsidP="009B673C">
            <w:pPr>
              <w:spacing w:line="240" w:lineRule="auto"/>
              <w:ind w:left="0" w:firstLine="0"/>
              <w:rPr>
                <w:sz w:val="20"/>
                <w:szCs w:val="20"/>
              </w:rPr>
            </w:pPr>
            <w:r>
              <w:rPr>
                <w:sz w:val="20"/>
                <w:szCs w:val="20"/>
              </w:rPr>
              <w:t>Id_tim</w:t>
            </w:r>
          </w:p>
        </w:tc>
        <w:tc>
          <w:tcPr>
            <w:tcW w:w="992" w:type="dxa"/>
          </w:tcPr>
          <w:p w14:paraId="555D814E" w14:textId="1DD0A654" w:rsidR="00AE5132" w:rsidRDefault="007E2CE0" w:rsidP="009B673C">
            <w:pPr>
              <w:spacing w:line="240" w:lineRule="auto"/>
              <w:ind w:left="0" w:firstLine="0"/>
              <w:rPr>
                <w:sz w:val="20"/>
                <w:szCs w:val="20"/>
              </w:rPr>
            </w:pPr>
            <w:r>
              <w:rPr>
                <w:sz w:val="20"/>
                <w:szCs w:val="20"/>
              </w:rPr>
              <w:t>I</w:t>
            </w:r>
            <w:r w:rsidR="002A3688">
              <w:rPr>
                <w:sz w:val="20"/>
                <w:szCs w:val="20"/>
              </w:rPr>
              <w:t>nt</w:t>
            </w:r>
          </w:p>
        </w:tc>
        <w:tc>
          <w:tcPr>
            <w:tcW w:w="709" w:type="dxa"/>
          </w:tcPr>
          <w:p w14:paraId="7F367CE7" w14:textId="0BB85C2F" w:rsidR="00AE5132" w:rsidRDefault="002A3688" w:rsidP="009B673C">
            <w:pPr>
              <w:spacing w:line="240" w:lineRule="auto"/>
              <w:ind w:left="0" w:firstLine="0"/>
              <w:rPr>
                <w:sz w:val="20"/>
                <w:szCs w:val="20"/>
              </w:rPr>
            </w:pPr>
            <w:r>
              <w:rPr>
                <w:sz w:val="20"/>
                <w:szCs w:val="20"/>
              </w:rPr>
              <w:t>5</w:t>
            </w:r>
          </w:p>
        </w:tc>
        <w:tc>
          <w:tcPr>
            <w:tcW w:w="1417" w:type="dxa"/>
          </w:tcPr>
          <w:p w14:paraId="6862AC84" w14:textId="3EC7A215" w:rsidR="00AE5132" w:rsidRDefault="002A3688" w:rsidP="009B673C">
            <w:pPr>
              <w:spacing w:line="240" w:lineRule="auto"/>
              <w:ind w:left="0" w:firstLine="0"/>
              <w:rPr>
                <w:sz w:val="20"/>
                <w:szCs w:val="20"/>
              </w:rPr>
            </w:pPr>
            <w:r>
              <w:rPr>
                <w:sz w:val="20"/>
                <w:szCs w:val="20"/>
              </w:rPr>
              <w:t>Id tim</w:t>
            </w:r>
          </w:p>
        </w:tc>
      </w:tr>
      <w:tr w:rsidR="00AE5132" w:rsidRPr="00930EEE" w14:paraId="31A4CABD" w14:textId="77777777" w:rsidTr="00770528">
        <w:tc>
          <w:tcPr>
            <w:tcW w:w="628" w:type="dxa"/>
          </w:tcPr>
          <w:p w14:paraId="73D61E95" w14:textId="77777777" w:rsidR="00AE5132" w:rsidRDefault="00AE5132" w:rsidP="009B673C">
            <w:pPr>
              <w:spacing w:line="240" w:lineRule="auto"/>
              <w:ind w:left="0" w:firstLine="0"/>
              <w:rPr>
                <w:sz w:val="20"/>
                <w:szCs w:val="20"/>
              </w:rPr>
            </w:pPr>
            <w:r>
              <w:rPr>
                <w:sz w:val="20"/>
                <w:szCs w:val="20"/>
              </w:rPr>
              <w:t>11.</w:t>
            </w:r>
          </w:p>
        </w:tc>
        <w:tc>
          <w:tcPr>
            <w:tcW w:w="1559" w:type="dxa"/>
          </w:tcPr>
          <w:p w14:paraId="78603695" w14:textId="17CDF782" w:rsidR="00AE5132" w:rsidRDefault="000A2F8D" w:rsidP="009B673C">
            <w:pPr>
              <w:spacing w:line="240" w:lineRule="auto"/>
              <w:ind w:left="0" w:firstLine="0"/>
              <w:rPr>
                <w:sz w:val="20"/>
                <w:szCs w:val="20"/>
              </w:rPr>
            </w:pPr>
            <w:r>
              <w:rPr>
                <w:sz w:val="20"/>
                <w:szCs w:val="20"/>
              </w:rPr>
              <w:t>File_kwitansi</w:t>
            </w:r>
          </w:p>
        </w:tc>
        <w:tc>
          <w:tcPr>
            <w:tcW w:w="992" w:type="dxa"/>
          </w:tcPr>
          <w:p w14:paraId="1E1AE718" w14:textId="2F8375B6" w:rsidR="00AE5132" w:rsidRDefault="002A3688" w:rsidP="009B673C">
            <w:pPr>
              <w:spacing w:line="240" w:lineRule="auto"/>
              <w:ind w:left="0" w:firstLine="0"/>
              <w:rPr>
                <w:sz w:val="20"/>
                <w:szCs w:val="20"/>
              </w:rPr>
            </w:pPr>
            <w:r>
              <w:rPr>
                <w:sz w:val="20"/>
                <w:szCs w:val="20"/>
              </w:rPr>
              <w:t>varchart</w:t>
            </w:r>
          </w:p>
        </w:tc>
        <w:tc>
          <w:tcPr>
            <w:tcW w:w="709" w:type="dxa"/>
          </w:tcPr>
          <w:p w14:paraId="09204C07" w14:textId="2F55E27D" w:rsidR="00AE5132" w:rsidRDefault="002A3688" w:rsidP="009B673C">
            <w:pPr>
              <w:spacing w:line="240" w:lineRule="auto"/>
              <w:ind w:left="0" w:firstLine="0"/>
              <w:rPr>
                <w:sz w:val="20"/>
                <w:szCs w:val="20"/>
              </w:rPr>
            </w:pPr>
            <w:r>
              <w:rPr>
                <w:sz w:val="20"/>
                <w:szCs w:val="20"/>
              </w:rPr>
              <w:t>255</w:t>
            </w:r>
          </w:p>
        </w:tc>
        <w:tc>
          <w:tcPr>
            <w:tcW w:w="1417" w:type="dxa"/>
          </w:tcPr>
          <w:p w14:paraId="371166E2" w14:textId="38E0ACAE" w:rsidR="00AE5132" w:rsidRDefault="002A3688" w:rsidP="009B673C">
            <w:pPr>
              <w:spacing w:line="240" w:lineRule="auto"/>
              <w:ind w:left="0" w:firstLine="0"/>
              <w:rPr>
                <w:sz w:val="20"/>
                <w:szCs w:val="20"/>
              </w:rPr>
            </w:pPr>
            <w:r>
              <w:rPr>
                <w:sz w:val="20"/>
                <w:szCs w:val="20"/>
              </w:rPr>
              <w:t>File kwitansi</w:t>
            </w:r>
          </w:p>
        </w:tc>
      </w:tr>
      <w:tr w:rsidR="00AE5132" w:rsidRPr="00930EEE" w14:paraId="0D2336AB" w14:textId="77777777" w:rsidTr="00770528">
        <w:tc>
          <w:tcPr>
            <w:tcW w:w="628" w:type="dxa"/>
          </w:tcPr>
          <w:p w14:paraId="1A0277F3" w14:textId="77777777" w:rsidR="00AE5132" w:rsidRDefault="00AE5132" w:rsidP="009B673C">
            <w:pPr>
              <w:spacing w:line="240" w:lineRule="auto"/>
              <w:ind w:left="0" w:firstLine="0"/>
              <w:rPr>
                <w:sz w:val="20"/>
                <w:szCs w:val="20"/>
              </w:rPr>
            </w:pPr>
            <w:r>
              <w:rPr>
                <w:sz w:val="20"/>
                <w:szCs w:val="20"/>
              </w:rPr>
              <w:t>12.</w:t>
            </w:r>
          </w:p>
        </w:tc>
        <w:tc>
          <w:tcPr>
            <w:tcW w:w="1559" w:type="dxa"/>
          </w:tcPr>
          <w:p w14:paraId="6BC05D19" w14:textId="0D9CD0FF" w:rsidR="00AE5132" w:rsidRDefault="000A2F8D" w:rsidP="009B673C">
            <w:pPr>
              <w:spacing w:line="240" w:lineRule="auto"/>
              <w:ind w:left="0" w:firstLine="0"/>
              <w:rPr>
                <w:sz w:val="20"/>
                <w:szCs w:val="20"/>
              </w:rPr>
            </w:pPr>
            <w:r>
              <w:rPr>
                <w:sz w:val="20"/>
                <w:szCs w:val="20"/>
              </w:rPr>
              <w:t>File_ba</w:t>
            </w:r>
          </w:p>
        </w:tc>
        <w:tc>
          <w:tcPr>
            <w:tcW w:w="992" w:type="dxa"/>
          </w:tcPr>
          <w:p w14:paraId="4DC06E49" w14:textId="22B37266" w:rsidR="00AE5132" w:rsidRDefault="002A3688" w:rsidP="009B673C">
            <w:pPr>
              <w:spacing w:line="240" w:lineRule="auto"/>
              <w:ind w:left="0" w:firstLine="0"/>
              <w:rPr>
                <w:sz w:val="20"/>
                <w:szCs w:val="20"/>
              </w:rPr>
            </w:pPr>
            <w:r>
              <w:rPr>
                <w:sz w:val="20"/>
                <w:szCs w:val="20"/>
              </w:rPr>
              <w:t>varchart</w:t>
            </w:r>
          </w:p>
        </w:tc>
        <w:tc>
          <w:tcPr>
            <w:tcW w:w="709" w:type="dxa"/>
          </w:tcPr>
          <w:p w14:paraId="6A53B711" w14:textId="766DC90A" w:rsidR="00AE5132" w:rsidRDefault="002A3688" w:rsidP="009B673C">
            <w:pPr>
              <w:spacing w:line="240" w:lineRule="auto"/>
              <w:ind w:left="0" w:firstLine="0"/>
              <w:rPr>
                <w:sz w:val="20"/>
                <w:szCs w:val="20"/>
              </w:rPr>
            </w:pPr>
            <w:r>
              <w:rPr>
                <w:sz w:val="20"/>
                <w:szCs w:val="20"/>
              </w:rPr>
              <w:t>255</w:t>
            </w:r>
          </w:p>
        </w:tc>
        <w:tc>
          <w:tcPr>
            <w:tcW w:w="1417" w:type="dxa"/>
          </w:tcPr>
          <w:p w14:paraId="28A2EB22" w14:textId="2509BEB9" w:rsidR="00AE5132" w:rsidRDefault="002A3688" w:rsidP="009B673C">
            <w:pPr>
              <w:spacing w:line="240" w:lineRule="auto"/>
              <w:ind w:left="0" w:firstLine="0"/>
              <w:rPr>
                <w:sz w:val="20"/>
                <w:szCs w:val="20"/>
              </w:rPr>
            </w:pPr>
            <w:r>
              <w:rPr>
                <w:sz w:val="20"/>
                <w:szCs w:val="20"/>
              </w:rPr>
              <w:t>File berita acara</w:t>
            </w:r>
          </w:p>
        </w:tc>
      </w:tr>
      <w:tr w:rsidR="00AE5132" w:rsidRPr="00930EEE" w14:paraId="2E010F5B" w14:textId="77777777" w:rsidTr="007E2CE0">
        <w:trPr>
          <w:trHeight w:val="354"/>
        </w:trPr>
        <w:tc>
          <w:tcPr>
            <w:tcW w:w="628" w:type="dxa"/>
          </w:tcPr>
          <w:p w14:paraId="1AF50442" w14:textId="77777777" w:rsidR="00AE5132" w:rsidRDefault="00AE5132" w:rsidP="009B673C">
            <w:pPr>
              <w:spacing w:line="240" w:lineRule="auto"/>
              <w:ind w:left="0" w:firstLine="0"/>
              <w:rPr>
                <w:sz w:val="20"/>
                <w:szCs w:val="20"/>
              </w:rPr>
            </w:pPr>
            <w:r>
              <w:rPr>
                <w:sz w:val="20"/>
                <w:szCs w:val="20"/>
              </w:rPr>
              <w:t>13.</w:t>
            </w:r>
          </w:p>
        </w:tc>
        <w:tc>
          <w:tcPr>
            <w:tcW w:w="1559" w:type="dxa"/>
          </w:tcPr>
          <w:p w14:paraId="44B10C0D" w14:textId="303FF0F6" w:rsidR="00AE5132" w:rsidRDefault="000A2F8D" w:rsidP="009B673C">
            <w:pPr>
              <w:spacing w:line="240" w:lineRule="auto"/>
              <w:ind w:left="0" w:firstLine="0"/>
              <w:rPr>
                <w:sz w:val="20"/>
                <w:szCs w:val="20"/>
              </w:rPr>
            </w:pPr>
            <w:r>
              <w:rPr>
                <w:sz w:val="20"/>
                <w:szCs w:val="20"/>
              </w:rPr>
              <w:t>validasi</w:t>
            </w:r>
          </w:p>
        </w:tc>
        <w:tc>
          <w:tcPr>
            <w:tcW w:w="992" w:type="dxa"/>
          </w:tcPr>
          <w:p w14:paraId="572831C7" w14:textId="023C9594" w:rsidR="00AE5132" w:rsidRDefault="007E2CE0" w:rsidP="009B673C">
            <w:pPr>
              <w:spacing w:line="240" w:lineRule="auto"/>
              <w:ind w:left="0" w:firstLine="0"/>
              <w:rPr>
                <w:sz w:val="20"/>
                <w:szCs w:val="20"/>
              </w:rPr>
            </w:pPr>
            <w:r>
              <w:rPr>
                <w:sz w:val="20"/>
                <w:szCs w:val="20"/>
              </w:rPr>
              <w:t>I</w:t>
            </w:r>
            <w:r w:rsidR="002A3688">
              <w:rPr>
                <w:sz w:val="20"/>
                <w:szCs w:val="20"/>
              </w:rPr>
              <w:t>nt</w:t>
            </w:r>
          </w:p>
        </w:tc>
        <w:tc>
          <w:tcPr>
            <w:tcW w:w="709" w:type="dxa"/>
          </w:tcPr>
          <w:p w14:paraId="3C0A7E14" w14:textId="6CC68EB9" w:rsidR="00AE5132" w:rsidRDefault="002A3688" w:rsidP="009B673C">
            <w:pPr>
              <w:spacing w:line="240" w:lineRule="auto"/>
              <w:ind w:left="0" w:firstLine="0"/>
              <w:rPr>
                <w:sz w:val="20"/>
                <w:szCs w:val="20"/>
              </w:rPr>
            </w:pPr>
            <w:r>
              <w:rPr>
                <w:sz w:val="20"/>
                <w:szCs w:val="20"/>
              </w:rPr>
              <w:t>5</w:t>
            </w:r>
          </w:p>
        </w:tc>
        <w:tc>
          <w:tcPr>
            <w:tcW w:w="1417" w:type="dxa"/>
          </w:tcPr>
          <w:p w14:paraId="7993967C" w14:textId="6B70E40A" w:rsidR="00AE5132" w:rsidRDefault="002A3688" w:rsidP="009B673C">
            <w:pPr>
              <w:spacing w:line="240" w:lineRule="auto"/>
              <w:ind w:left="0" w:firstLine="0"/>
              <w:rPr>
                <w:sz w:val="20"/>
                <w:szCs w:val="20"/>
              </w:rPr>
            </w:pPr>
            <w:r>
              <w:rPr>
                <w:sz w:val="20"/>
                <w:szCs w:val="20"/>
              </w:rPr>
              <w:t>validasi</w:t>
            </w:r>
          </w:p>
        </w:tc>
      </w:tr>
    </w:tbl>
    <w:p w14:paraId="3446E0CC" w14:textId="724DBF44" w:rsidR="00AE5132" w:rsidRPr="009B673C" w:rsidRDefault="00D26C5A" w:rsidP="00E2730C">
      <w:pPr>
        <w:ind w:left="1070" w:firstLine="0"/>
      </w:pPr>
      <w:r w:rsidRPr="009B673C">
        <w:t>Tabel 4.</w:t>
      </w:r>
      <w:r w:rsidR="00844FDA" w:rsidRPr="009B673C">
        <w:t>10</w:t>
      </w:r>
      <w:r w:rsidRPr="009B673C">
        <w:t xml:space="preserve"> merupakan implementasi tabel </w:t>
      </w:r>
      <w:r w:rsidR="00F920F6" w:rsidRPr="009B673C">
        <w:t>detail data load kegiatan</w:t>
      </w:r>
      <w:r w:rsidRPr="009B673C">
        <w:t xml:space="preserve"> yang berisi id_</w:t>
      </w:r>
      <w:r w:rsidR="00DF2FF5" w:rsidRPr="009B673C">
        <w:t>detail</w:t>
      </w:r>
      <w:r w:rsidRPr="009B673C">
        <w:t xml:space="preserve"> sebagai primarykey,</w:t>
      </w:r>
      <w:r w:rsidR="007633B6" w:rsidRPr="009B673C">
        <w:t xml:space="preserve"> id_dataload, id_kecamatan, id_desa, bidang, anggaran1, anggaran2, id_st, id_detailst, id_detailst2, id_tim, file_kwitansi, file_ba, dan validasi.</w:t>
      </w:r>
    </w:p>
    <w:p w14:paraId="70E82521" w14:textId="15A20C63" w:rsidR="001737A0" w:rsidRDefault="00540094" w:rsidP="00B04EBB">
      <w:pPr>
        <w:pStyle w:val="Heading2"/>
        <w:spacing w:line="360" w:lineRule="auto"/>
      </w:pPr>
      <w:bookmarkStart w:id="201" w:name="_Toc132291500"/>
      <w:r>
        <w:t>Hasil Implementasi Sistem</w:t>
      </w:r>
      <w:bookmarkEnd w:id="201"/>
    </w:p>
    <w:p w14:paraId="04C1F8A0" w14:textId="46E893AB" w:rsidR="00B43D62" w:rsidRDefault="00B43D62" w:rsidP="00B10029">
      <w:pPr>
        <w:ind w:left="284" w:firstLine="436"/>
      </w:pPr>
      <w:r>
        <w:t xml:space="preserve">Implementasi Sistem merupakan hasil dari penerapan desain </w:t>
      </w:r>
      <w:r w:rsidRPr="009B51F6">
        <w:rPr>
          <w:i/>
          <w:iCs/>
        </w:rPr>
        <w:t>interface</w:t>
      </w:r>
      <w:r w:rsidR="009B51F6">
        <w:t xml:space="preserve"> sistem</w:t>
      </w:r>
      <w:r>
        <w:t xml:space="preserve"> yang sebelumnya sudah dibuat, berikut merupakan tampilan desain interface yang telah diimplementasikan kedalam </w:t>
      </w:r>
      <w:r w:rsidR="00826D97">
        <w:t>sistem</w:t>
      </w:r>
    </w:p>
    <w:p w14:paraId="6375D738" w14:textId="54099EEA" w:rsidR="00B64810" w:rsidRDefault="00B64810">
      <w:pPr>
        <w:pStyle w:val="Heading3"/>
        <w:numPr>
          <w:ilvl w:val="0"/>
          <w:numId w:val="17"/>
        </w:numPr>
        <w:spacing w:line="360" w:lineRule="auto"/>
      </w:pPr>
      <w:bookmarkStart w:id="202" w:name="_Toc132291501"/>
      <w:r>
        <w:t>Dashboard Ketua T</w:t>
      </w:r>
      <w:r w:rsidR="00947D66">
        <w:t>im</w:t>
      </w:r>
      <w:bookmarkEnd w:id="202"/>
    </w:p>
    <w:p w14:paraId="62A2AE08" w14:textId="3D1EB85D" w:rsidR="00847BB6" w:rsidRDefault="009153B2" w:rsidP="00B10029">
      <w:pPr>
        <w:ind w:left="644"/>
      </w:pPr>
      <w:r>
        <w:t>Di dalam tampilan dashboard</w:t>
      </w:r>
      <w:r w:rsidR="00B64810">
        <w:t xml:space="preserve"> ketua tim</w:t>
      </w:r>
      <w:r>
        <w:t xml:space="preserve"> ada beberapa menu yang bisa digunakan oleh </w:t>
      </w:r>
      <w:r w:rsidR="00B64810">
        <w:t xml:space="preserve">ketua tim </w:t>
      </w:r>
      <w:r>
        <w:t>untuk mengelola siste</w:t>
      </w:r>
      <w:r w:rsidR="00B64810">
        <w:t>m</w:t>
      </w:r>
      <w:r>
        <w:t xml:space="preserve">. Di antaranya menu </w:t>
      </w:r>
      <w:r w:rsidR="00B64810">
        <w:t>anggota</w:t>
      </w:r>
      <w:r w:rsidR="008F366A">
        <w:t xml:space="preserve">, </w:t>
      </w:r>
      <w:r w:rsidR="00B64810">
        <w:t>surat tugas,</w:t>
      </w:r>
      <w:r w:rsidR="00A30081">
        <w:t xml:space="preserve"> </w:t>
      </w:r>
      <w:r w:rsidR="00B64810">
        <w:t>da</w:t>
      </w:r>
      <w:r w:rsidR="00A30081">
        <w:t>n</w:t>
      </w:r>
      <w:r w:rsidR="00B64810">
        <w:t xml:space="preserve"> berita acara.</w:t>
      </w:r>
      <w:r w:rsidR="00A30081">
        <w:t xml:space="preserve"> </w:t>
      </w:r>
      <w:r w:rsidR="00652030">
        <w:t xml:space="preserve">Berikut </w:t>
      </w:r>
      <w:r w:rsidR="00860F62">
        <w:t>t</w:t>
      </w:r>
      <w:r w:rsidR="00652030">
        <w:t xml:space="preserve">ampilan </w:t>
      </w:r>
      <w:r w:rsidR="00860F62">
        <w:t>h</w:t>
      </w:r>
      <w:r w:rsidR="00652030">
        <w:t xml:space="preserve">alaman </w:t>
      </w:r>
      <w:r w:rsidR="00B93285" w:rsidRPr="005A6E7B">
        <w:rPr>
          <w:i/>
          <w:iCs/>
        </w:rPr>
        <w:t>dashboard</w:t>
      </w:r>
      <w:r w:rsidR="00B93285">
        <w:t xml:space="preserve"> ketua tim pelaksana ditunjukkan pada gambar </w:t>
      </w:r>
      <w:r w:rsidR="00F8437F">
        <w:t>4.2</w:t>
      </w:r>
      <w:r w:rsidR="00AE4247">
        <w:t>.</w:t>
      </w:r>
    </w:p>
    <w:p w14:paraId="555244A9" w14:textId="6CA2BFD7" w:rsidR="00C50C47" w:rsidRDefault="005C01F3" w:rsidP="003F11C0">
      <w:pPr>
        <w:ind w:left="0" w:firstLine="284"/>
      </w:pPr>
      <w:r>
        <w:rPr>
          <w:noProof/>
        </w:rPr>
        <w:drawing>
          <wp:inline distT="0" distB="0" distL="0" distR="0" wp14:anchorId="3AA696AA" wp14:editId="7C3450BA">
            <wp:extent cx="3590925" cy="2019143"/>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10098" cy="2029924"/>
                    </a:xfrm>
                    <a:prstGeom prst="rect">
                      <a:avLst/>
                    </a:prstGeom>
                  </pic:spPr>
                </pic:pic>
              </a:graphicData>
            </a:graphic>
          </wp:inline>
        </w:drawing>
      </w:r>
    </w:p>
    <w:p w14:paraId="7A507AAF" w14:textId="7A9720B1" w:rsidR="00B93285" w:rsidRPr="003F1475" w:rsidRDefault="00C578B3" w:rsidP="00B04EBB">
      <w:pPr>
        <w:pStyle w:val="Caption"/>
        <w:jc w:val="center"/>
        <w:rPr>
          <w:color w:val="auto"/>
          <w:sz w:val="20"/>
          <w:szCs w:val="20"/>
        </w:rPr>
      </w:pPr>
      <w:bookmarkStart w:id="203" w:name="_Toc132706543"/>
      <w:r w:rsidRPr="003F1475">
        <w:rPr>
          <w:color w:val="auto"/>
          <w:sz w:val="20"/>
          <w:szCs w:val="20"/>
        </w:rPr>
        <w:t>Gambar 4</w:t>
      </w:r>
      <w:r w:rsidR="00675BB2">
        <w:rPr>
          <w:color w:val="auto"/>
          <w:sz w:val="20"/>
          <w:szCs w:val="20"/>
        </w:rPr>
        <w:t>.</w:t>
      </w:r>
      <w:r w:rsidR="00675BB2">
        <w:rPr>
          <w:color w:val="auto"/>
          <w:sz w:val="20"/>
          <w:szCs w:val="20"/>
        </w:rPr>
        <w:fldChar w:fldCharType="begin"/>
      </w:r>
      <w:r w:rsidR="00675BB2">
        <w:rPr>
          <w:color w:val="auto"/>
          <w:sz w:val="20"/>
          <w:szCs w:val="20"/>
        </w:rPr>
        <w:instrText xml:space="preserve"> SEQ Gambar \* ARABIC \s 1 </w:instrText>
      </w:r>
      <w:r w:rsidR="00675BB2">
        <w:rPr>
          <w:color w:val="auto"/>
          <w:sz w:val="20"/>
          <w:szCs w:val="20"/>
        </w:rPr>
        <w:fldChar w:fldCharType="separate"/>
      </w:r>
      <w:r w:rsidR="003D442F">
        <w:rPr>
          <w:noProof/>
          <w:color w:val="auto"/>
          <w:sz w:val="20"/>
          <w:szCs w:val="20"/>
        </w:rPr>
        <w:t>2</w:t>
      </w:r>
      <w:r w:rsidR="00675BB2">
        <w:rPr>
          <w:color w:val="auto"/>
          <w:sz w:val="20"/>
          <w:szCs w:val="20"/>
        </w:rPr>
        <w:fldChar w:fldCharType="end"/>
      </w:r>
      <w:r w:rsidRPr="003F1475">
        <w:rPr>
          <w:color w:val="auto"/>
          <w:sz w:val="20"/>
          <w:szCs w:val="20"/>
        </w:rPr>
        <w:t xml:space="preserve"> Tampilan Dashboard Ketua Tim</w:t>
      </w:r>
      <w:bookmarkEnd w:id="203"/>
      <w:r w:rsidRPr="003F1475">
        <w:rPr>
          <w:color w:val="auto"/>
          <w:sz w:val="20"/>
          <w:szCs w:val="20"/>
        </w:rPr>
        <w:t xml:space="preserve"> </w:t>
      </w:r>
    </w:p>
    <w:p w14:paraId="0CBC2C49" w14:textId="2CBD602D" w:rsidR="007F3907" w:rsidRDefault="00847BB6">
      <w:pPr>
        <w:pStyle w:val="Heading3"/>
        <w:numPr>
          <w:ilvl w:val="0"/>
          <w:numId w:val="17"/>
        </w:numPr>
        <w:spacing w:line="360" w:lineRule="auto"/>
      </w:pPr>
      <w:bookmarkStart w:id="204" w:name="_Toc132291502"/>
      <w:r>
        <w:t>Halaman Data Anggota Tim</w:t>
      </w:r>
      <w:bookmarkEnd w:id="204"/>
    </w:p>
    <w:p w14:paraId="7DCE4B8E" w14:textId="62023C40" w:rsidR="00DC140B" w:rsidRDefault="007F3907" w:rsidP="00F02CC6">
      <w:pPr>
        <w:ind w:left="644"/>
      </w:pPr>
      <w:r w:rsidRPr="00A30081">
        <w:t>Di dalam tampilan halaman pengelolaan data ketua tim</w:t>
      </w:r>
      <w:r w:rsidR="00A30081" w:rsidRPr="00A30081">
        <w:t>,</w:t>
      </w:r>
      <w:r w:rsidRPr="00A30081">
        <w:t>pengguna dapat menambahkan,mengedit,</w:t>
      </w:r>
      <w:r w:rsidR="00A30081">
        <w:t xml:space="preserve"> </w:t>
      </w:r>
      <w:r w:rsidRPr="00A30081">
        <w:t>dan menghapus data anggota petugas pelaksana kegiatan.</w:t>
      </w:r>
      <w:r w:rsidR="00A30081">
        <w:t xml:space="preserve"> </w:t>
      </w:r>
      <w:r w:rsidR="00B93285" w:rsidRPr="00A30081">
        <w:t xml:space="preserve">Desain </w:t>
      </w:r>
      <w:r w:rsidR="00B93285" w:rsidRPr="00A30081">
        <w:rPr>
          <w:i/>
          <w:iCs/>
        </w:rPr>
        <w:t>interface</w:t>
      </w:r>
      <w:r w:rsidR="00B93285" w:rsidRPr="00A30081">
        <w:t xml:space="preserve"> halaman menu </w:t>
      </w:r>
      <w:r w:rsidR="009F6C36" w:rsidRPr="00A30081">
        <w:t xml:space="preserve">Data </w:t>
      </w:r>
      <w:r w:rsidR="00B93285" w:rsidRPr="00A30081">
        <w:t xml:space="preserve">anggota </w:t>
      </w:r>
      <w:r w:rsidR="001A6951" w:rsidRPr="00A30081">
        <w:t>Tim</w:t>
      </w:r>
      <w:r w:rsidR="00B93285" w:rsidRPr="00A30081">
        <w:t xml:space="preserve"> pelaksana ditunjukkan pada gambar </w:t>
      </w:r>
      <w:r w:rsidR="00A40EB4" w:rsidRPr="00A30081">
        <w:t>4.3</w:t>
      </w:r>
      <w:r w:rsidR="00AE4247">
        <w:t>.</w:t>
      </w:r>
    </w:p>
    <w:p w14:paraId="51C2D849" w14:textId="511842AE" w:rsidR="00C50C47" w:rsidRPr="001C73FA" w:rsidRDefault="005C01F3" w:rsidP="007E2CE0">
      <w:pPr>
        <w:ind w:left="284" w:hanging="142"/>
        <w:jc w:val="center"/>
      </w:pPr>
      <w:r>
        <w:rPr>
          <w:noProof/>
        </w:rPr>
        <w:drawing>
          <wp:inline distT="0" distB="0" distL="0" distR="0" wp14:anchorId="2AC2DEA9" wp14:editId="2B1BFFF2">
            <wp:extent cx="3431969" cy="192976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465559" cy="1948652"/>
                    </a:xfrm>
                    <a:prstGeom prst="rect">
                      <a:avLst/>
                    </a:prstGeom>
                  </pic:spPr>
                </pic:pic>
              </a:graphicData>
            </a:graphic>
          </wp:inline>
        </w:drawing>
      </w:r>
    </w:p>
    <w:p w14:paraId="377D349C" w14:textId="738592B3" w:rsidR="00B93285" w:rsidRDefault="003F1475" w:rsidP="00B04EBB">
      <w:pPr>
        <w:pStyle w:val="Caption"/>
        <w:jc w:val="center"/>
        <w:rPr>
          <w:color w:val="auto"/>
          <w:sz w:val="20"/>
          <w:szCs w:val="20"/>
        </w:rPr>
      </w:pPr>
      <w:bookmarkStart w:id="205" w:name="_Toc132706544"/>
      <w:r w:rsidRPr="003F1475">
        <w:rPr>
          <w:color w:val="auto"/>
          <w:sz w:val="20"/>
          <w:szCs w:val="20"/>
        </w:rPr>
        <w:t>Gambar 4</w:t>
      </w:r>
      <w:r w:rsidR="00675BB2">
        <w:rPr>
          <w:color w:val="auto"/>
          <w:sz w:val="20"/>
          <w:szCs w:val="20"/>
        </w:rPr>
        <w:t>.</w:t>
      </w:r>
      <w:r w:rsidR="00675BB2">
        <w:rPr>
          <w:color w:val="auto"/>
          <w:sz w:val="20"/>
          <w:szCs w:val="20"/>
        </w:rPr>
        <w:fldChar w:fldCharType="begin"/>
      </w:r>
      <w:r w:rsidR="00675BB2">
        <w:rPr>
          <w:color w:val="auto"/>
          <w:sz w:val="20"/>
          <w:szCs w:val="20"/>
        </w:rPr>
        <w:instrText xml:space="preserve"> SEQ Gambar \* ARABIC \s 1 </w:instrText>
      </w:r>
      <w:r w:rsidR="00675BB2">
        <w:rPr>
          <w:color w:val="auto"/>
          <w:sz w:val="20"/>
          <w:szCs w:val="20"/>
        </w:rPr>
        <w:fldChar w:fldCharType="separate"/>
      </w:r>
      <w:r w:rsidR="003D442F">
        <w:rPr>
          <w:noProof/>
          <w:color w:val="auto"/>
          <w:sz w:val="20"/>
          <w:szCs w:val="20"/>
        </w:rPr>
        <w:t>3</w:t>
      </w:r>
      <w:r w:rsidR="00675BB2">
        <w:rPr>
          <w:color w:val="auto"/>
          <w:sz w:val="20"/>
          <w:szCs w:val="20"/>
        </w:rPr>
        <w:fldChar w:fldCharType="end"/>
      </w:r>
      <w:r w:rsidR="007F3907">
        <w:rPr>
          <w:color w:val="auto"/>
          <w:sz w:val="20"/>
          <w:szCs w:val="20"/>
        </w:rPr>
        <w:t xml:space="preserve"> </w:t>
      </w:r>
      <w:r w:rsidRPr="003F1475">
        <w:rPr>
          <w:color w:val="auto"/>
          <w:sz w:val="20"/>
          <w:szCs w:val="20"/>
        </w:rPr>
        <w:t>Tampilan Data Anggota Tim Pelaksana</w:t>
      </w:r>
      <w:bookmarkEnd w:id="205"/>
    </w:p>
    <w:p w14:paraId="790E86E8" w14:textId="6DCBE21D" w:rsidR="007F3907" w:rsidRDefault="007F3907">
      <w:pPr>
        <w:pStyle w:val="Heading3"/>
        <w:numPr>
          <w:ilvl w:val="0"/>
          <w:numId w:val="17"/>
        </w:numPr>
        <w:spacing w:line="360" w:lineRule="auto"/>
      </w:pPr>
      <w:bookmarkStart w:id="206" w:name="_Toc132291503"/>
      <w:r>
        <w:t>Halaman Menu Surat Tugas</w:t>
      </w:r>
      <w:bookmarkEnd w:id="206"/>
    </w:p>
    <w:p w14:paraId="3D785CDF" w14:textId="0B11018E" w:rsidR="001D2C86" w:rsidRDefault="001D2C86" w:rsidP="00064083">
      <w:pPr>
        <w:ind w:left="644"/>
      </w:pPr>
      <w:r w:rsidRPr="00A30081">
        <w:t xml:space="preserve">Di dalam tampilan </w:t>
      </w:r>
      <w:r w:rsidR="003B3DB5" w:rsidRPr="00A30081">
        <w:t>menu surat tugas</w:t>
      </w:r>
      <w:r w:rsidR="00A30081" w:rsidRPr="00A30081">
        <w:t>,</w:t>
      </w:r>
      <w:r w:rsidRPr="00A30081">
        <w:t xml:space="preserve">pengguna dapat </w:t>
      </w:r>
      <w:r w:rsidR="003B3DB5" w:rsidRPr="00A30081">
        <w:t>memilih kegiatan apa yang akan dibuatkan surat tugas</w:t>
      </w:r>
      <w:r w:rsidRPr="00A30081">
        <w:t>.</w:t>
      </w:r>
      <w:r w:rsidR="00A30081" w:rsidRPr="00A30081">
        <w:t xml:space="preserve"> </w:t>
      </w:r>
      <w:r w:rsidRPr="00A30081">
        <w:t xml:space="preserve">Desain </w:t>
      </w:r>
      <w:r w:rsidRPr="00A30081">
        <w:rPr>
          <w:i/>
          <w:iCs/>
        </w:rPr>
        <w:t>interface</w:t>
      </w:r>
      <w:r w:rsidRPr="00A30081">
        <w:t xml:space="preserve"> halaman menu </w:t>
      </w:r>
      <w:r w:rsidR="003B3DB5" w:rsidRPr="00A30081">
        <w:t>surat tugas</w:t>
      </w:r>
      <w:r w:rsidRPr="00A30081">
        <w:t xml:space="preserve"> ditunjukkan pada gambar </w:t>
      </w:r>
      <w:r w:rsidR="00195C0A" w:rsidRPr="00A30081">
        <w:t>4.4</w:t>
      </w:r>
      <w:r w:rsidR="00AE4247">
        <w:t>.</w:t>
      </w:r>
    </w:p>
    <w:p w14:paraId="1F5A1D2B" w14:textId="2E2D70B2" w:rsidR="00225E5D" w:rsidRDefault="005C01F3" w:rsidP="00B04EBB">
      <w:pPr>
        <w:ind w:left="0"/>
      </w:pPr>
      <w:r>
        <w:rPr>
          <w:noProof/>
        </w:rPr>
        <w:drawing>
          <wp:inline distT="0" distB="0" distL="0" distR="0" wp14:anchorId="20492798" wp14:editId="00AD10E4">
            <wp:extent cx="3294650" cy="1852550"/>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337780" cy="1876801"/>
                    </a:xfrm>
                    <a:prstGeom prst="rect">
                      <a:avLst/>
                    </a:prstGeom>
                  </pic:spPr>
                </pic:pic>
              </a:graphicData>
            </a:graphic>
          </wp:inline>
        </w:drawing>
      </w:r>
    </w:p>
    <w:p w14:paraId="41AE7642" w14:textId="5ECD6A86" w:rsidR="001D2C86" w:rsidRPr="006C7F7D" w:rsidRDefault="00EF0691" w:rsidP="00B04EBB">
      <w:pPr>
        <w:pStyle w:val="Caption"/>
        <w:jc w:val="center"/>
        <w:rPr>
          <w:color w:val="auto"/>
          <w:sz w:val="24"/>
          <w:szCs w:val="24"/>
        </w:rPr>
      </w:pPr>
      <w:bookmarkStart w:id="207" w:name="_Toc132706545"/>
      <w:r w:rsidRPr="006C7F7D">
        <w:rPr>
          <w:color w:val="auto"/>
          <w:sz w:val="20"/>
          <w:szCs w:val="20"/>
        </w:rPr>
        <w:t>Gambar</w:t>
      </w:r>
      <w:r w:rsidR="000B2346" w:rsidRPr="006C7F7D">
        <w:rPr>
          <w:color w:val="auto"/>
          <w:sz w:val="20"/>
          <w:szCs w:val="20"/>
        </w:rPr>
        <w:t xml:space="preserve"> 4</w:t>
      </w:r>
      <w:r w:rsidR="00675BB2">
        <w:rPr>
          <w:color w:val="auto"/>
          <w:sz w:val="20"/>
          <w:szCs w:val="20"/>
        </w:rPr>
        <w:t>.</w:t>
      </w:r>
      <w:r w:rsidR="00675BB2">
        <w:rPr>
          <w:color w:val="auto"/>
          <w:sz w:val="20"/>
          <w:szCs w:val="20"/>
        </w:rPr>
        <w:fldChar w:fldCharType="begin"/>
      </w:r>
      <w:r w:rsidR="00675BB2">
        <w:rPr>
          <w:color w:val="auto"/>
          <w:sz w:val="20"/>
          <w:szCs w:val="20"/>
        </w:rPr>
        <w:instrText xml:space="preserve"> SEQ Gambar \* ARABIC \s 1 </w:instrText>
      </w:r>
      <w:r w:rsidR="00675BB2">
        <w:rPr>
          <w:color w:val="auto"/>
          <w:sz w:val="20"/>
          <w:szCs w:val="20"/>
        </w:rPr>
        <w:fldChar w:fldCharType="separate"/>
      </w:r>
      <w:r w:rsidR="003D442F">
        <w:rPr>
          <w:noProof/>
          <w:color w:val="auto"/>
          <w:sz w:val="20"/>
          <w:szCs w:val="20"/>
        </w:rPr>
        <w:t>4</w:t>
      </w:r>
      <w:r w:rsidR="00675BB2">
        <w:rPr>
          <w:color w:val="auto"/>
          <w:sz w:val="20"/>
          <w:szCs w:val="20"/>
        </w:rPr>
        <w:fldChar w:fldCharType="end"/>
      </w:r>
      <w:r w:rsidRPr="006C7F7D">
        <w:rPr>
          <w:color w:val="auto"/>
          <w:sz w:val="20"/>
          <w:szCs w:val="20"/>
        </w:rPr>
        <w:t xml:space="preserve"> Tampilan Menu Surat Tugas</w:t>
      </w:r>
      <w:bookmarkEnd w:id="207"/>
    </w:p>
    <w:p w14:paraId="1444F47A" w14:textId="1F22BF8A" w:rsidR="007F3907" w:rsidRDefault="007F3907">
      <w:pPr>
        <w:pStyle w:val="Heading3"/>
        <w:numPr>
          <w:ilvl w:val="0"/>
          <w:numId w:val="17"/>
        </w:numPr>
        <w:spacing w:line="360" w:lineRule="auto"/>
      </w:pPr>
      <w:bookmarkStart w:id="208" w:name="_Toc132291504"/>
      <w:r>
        <w:t>Halaman Pengelolaan Surat Tugas</w:t>
      </w:r>
      <w:bookmarkEnd w:id="208"/>
    </w:p>
    <w:p w14:paraId="7FBB3B88" w14:textId="5A0008D6" w:rsidR="00C17F7C" w:rsidRDefault="008A2AAB" w:rsidP="00064083">
      <w:pPr>
        <w:ind w:left="426"/>
      </w:pPr>
      <w:r>
        <w:t>Di dalam tampilan pengelolaan surat tugas</w:t>
      </w:r>
      <w:r w:rsidR="00A30081">
        <w:t>,</w:t>
      </w:r>
      <w:r>
        <w:t>p</w:t>
      </w:r>
      <w:r w:rsidRPr="008A2AAB">
        <w:t>engguna dapat me</w:t>
      </w:r>
      <w:r w:rsidR="002F51C0">
        <w:t>nambahkan,mengedit, dan menghapus</w:t>
      </w:r>
      <w:r w:rsidRPr="008A2AAB">
        <w:t xml:space="preserve"> surat tugas berdasarkan kegiatan yang telah dipilih. Pengguna dapat mecetak surat tugas untuk kemudian ditandatangani dan melakukan upload surat tugas yang sudah di tandatangani</w:t>
      </w:r>
      <w:r w:rsidR="00C17F7C">
        <w:t>.</w:t>
      </w:r>
      <w:r w:rsidR="006C7F7D">
        <w:t xml:space="preserve"> </w:t>
      </w:r>
      <w:r w:rsidR="00C17F7C" w:rsidRPr="001C73FA">
        <w:t xml:space="preserve">Desain </w:t>
      </w:r>
      <w:r w:rsidR="00C17F7C" w:rsidRPr="00847BB6">
        <w:rPr>
          <w:i/>
          <w:iCs/>
        </w:rPr>
        <w:t>interface</w:t>
      </w:r>
      <w:r w:rsidR="00C17F7C" w:rsidRPr="001C73FA">
        <w:t xml:space="preserve"> halaman</w:t>
      </w:r>
      <w:r w:rsidR="00C17F7C">
        <w:t xml:space="preserve"> pengelolaan</w:t>
      </w:r>
      <w:r w:rsidR="00C17F7C" w:rsidRPr="001C73FA">
        <w:t xml:space="preserve"> </w:t>
      </w:r>
      <w:r w:rsidR="00C17F7C">
        <w:t>surat tugas</w:t>
      </w:r>
      <w:r w:rsidR="00C17F7C" w:rsidRPr="001C73FA">
        <w:t xml:space="preserve"> ditunjukkan pada gambar </w:t>
      </w:r>
      <w:r w:rsidR="00C17F7C">
        <w:t>4.</w:t>
      </w:r>
      <w:r w:rsidR="006667BD">
        <w:t>5</w:t>
      </w:r>
      <w:r w:rsidR="00AE4247">
        <w:t>.</w:t>
      </w:r>
    </w:p>
    <w:p w14:paraId="2CD7C341" w14:textId="21EC097D" w:rsidR="00225E5D" w:rsidRDefault="005C01F3" w:rsidP="00B04EBB">
      <w:pPr>
        <w:ind w:firstLine="66"/>
        <w:jc w:val="center"/>
      </w:pPr>
      <w:r>
        <w:rPr>
          <w:noProof/>
        </w:rPr>
        <w:drawing>
          <wp:inline distT="0" distB="0" distL="0" distR="0" wp14:anchorId="7734CB56" wp14:editId="2CFFE680">
            <wp:extent cx="3481070" cy="1957373"/>
            <wp:effectExtent l="0" t="0" r="508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89677" cy="1962213"/>
                    </a:xfrm>
                    <a:prstGeom prst="rect">
                      <a:avLst/>
                    </a:prstGeom>
                  </pic:spPr>
                </pic:pic>
              </a:graphicData>
            </a:graphic>
          </wp:inline>
        </w:drawing>
      </w:r>
    </w:p>
    <w:p w14:paraId="27DF330B" w14:textId="46A93DFA" w:rsidR="00C17F7C" w:rsidRPr="006C7F7D" w:rsidRDefault="00EF0691" w:rsidP="00B04EBB">
      <w:pPr>
        <w:pStyle w:val="Caption"/>
        <w:jc w:val="center"/>
        <w:rPr>
          <w:color w:val="auto"/>
          <w:sz w:val="20"/>
          <w:szCs w:val="20"/>
        </w:rPr>
      </w:pPr>
      <w:bookmarkStart w:id="209" w:name="_Toc132706546"/>
      <w:r w:rsidRPr="006C7F7D">
        <w:rPr>
          <w:color w:val="auto"/>
          <w:sz w:val="20"/>
          <w:szCs w:val="20"/>
        </w:rPr>
        <w:t xml:space="preserve">Gambar </w:t>
      </w:r>
      <w:r w:rsidR="00741FA1">
        <w:rPr>
          <w:color w:val="auto"/>
          <w:sz w:val="20"/>
          <w:szCs w:val="20"/>
        </w:rPr>
        <w:t>4</w:t>
      </w:r>
      <w:r w:rsidR="00675BB2">
        <w:rPr>
          <w:color w:val="auto"/>
          <w:sz w:val="20"/>
          <w:szCs w:val="20"/>
        </w:rPr>
        <w:t>.</w:t>
      </w:r>
      <w:r w:rsidR="00675BB2">
        <w:rPr>
          <w:color w:val="auto"/>
          <w:sz w:val="20"/>
          <w:szCs w:val="20"/>
        </w:rPr>
        <w:fldChar w:fldCharType="begin"/>
      </w:r>
      <w:r w:rsidR="00675BB2">
        <w:rPr>
          <w:color w:val="auto"/>
          <w:sz w:val="20"/>
          <w:szCs w:val="20"/>
        </w:rPr>
        <w:instrText xml:space="preserve"> SEQ Gambar \* ARABIC \s 1 </w:instrText>
      </w:r>
      <w:r w:rsidR="00675BB2">
        <w:rPr>
          <w:color w:val="auto"/>
          <w:sz w:val="20"/>
          <w:szCs w:val="20"/>
        </w:rPr>
        <w:fldChar w:fldCharType="separate"/>
      </w:r>
      <w:r w:rsidR="003D442F">
        <w:rPr>
          <w:noProof/>
          <w:color w:val="auto"/>
          <w:sz w:val="20"/>
          <w:szCs w:val="20"/>
        </w:rPr>
        <w:t>5</w:t>
      </w:r>
      <w:r w:rsidR="00675BB2">
        <w:rPr>
          <w:color w:val="auto"/>
          <w:sz w:val="20"/>
          <w:szCs w:val="20"/>
        </w:rPr>
        <w:fldChar w:fldCharType="end"/>
      </w:r>
      <w:r w:rsidRPr="006C7F7D">
        <w:rPr>
          <w:color w:val="auto"/>
          <w:sz w:val="20"/>
          <w:szCs w:val="20"/>
        </w:rPr>
        <w:t xml:space="preserve"> Tampilan Pengelolaan Surat Tugas</w:t>
      </w:r>
      <w:bookmarkEnd w:id="209"/>
    </w:p>
    <w:p w14:paraId="2690272F" w14:textId="7C972059" w:rsidR="007F3907" w:rsidRDefault="007F3907">
      <w:pPr>
        <w:pStyle w:val="Heading3"/>
        <w:numPr>
          <w:ilvl w:val="0"/>
          <w:numId w:val="17"/>
        </w:numPr>
        <w:spacing w:line="360" w:lineRule="auto"/>
      </w:pPr>
      <w:bookmarkStart w:id="210" w:name="_Toc132291505"/>
      <w:r>
        <w:t>Halaman Pengelolaan Berita Acara</w:t>
      </w:r>
      <w:bookmarkEnd w:id="210"/>
    </w:p>
    <w:p w14:paraId="38DC6E3D" w14:textId="66B0FBFE" w:rsidR="002B3CAB" w:rsidRDefault="000137F1" w:rsidP="00273917">
      <w:pPr>
        <w:ind w:left="644"/>
      </w:pPr>
      <w:r>
        <w:t>Di dalam tampilan pengelolaan berita acara</w:t>
      </w:r>
      <w:r w:rsidR="00A30081">
        <w:t>,</w:t>
      </w:r>
      <w:r>
        <w:t>p</w:t>
      </w:r>
      <w:r w:rsidRPr="008A2AAB">
        <w:t xml:space="preserve">engguna </w:t>
      </w:r>
      <w:r w:rsidR="00A432D6" w:rsidRPr="00A432D6">
        <w:t>dapat memilih kegiatan lalu melakukan cetak berita acara untuk kemudian ditandatangani dan melakukan upload berita acara yang sudah di tandatangani</w:t>
      </w:r>
      <w:r w:rsidR="002B3CAB">
        <w:t>.</w:t>
      </w:r>
      <w:r w:rsidR="006C7F7D">
        <w:t xml:space="preserve"> </w:t>
      </w:r>
      <w:r w:rsidR="002B3CAB" w:rsidRPr="001C73FA">
        <w:t xml:space="preserve">Desain </w:t>
      </w:r>
      <w:r w:rsidR="002B3CAB" w:rsidRPr="00847BB6">
        <w:rPr>
          <w:i/>
          <w:iCs/>
        </w:rPr>
        <w:t>interface</w:t>
      </w:r>
      <w:r w:rsidR="002B3CAB" w:rsidRPr="001C73FA">
        <w:t xml:space="preserve"> halaman</w:t>
      </w:r>
      <w:r w:rsidR="002B3CAB">
        <w:t xml:space="preserve"> </w:t>
      </w:r>
      <w:r w:rsidR="00EF0691">
        <w:t xml:space="preserve">pengelolaan </w:t>
      </w:r>
      <w:r w:rsidR="002B3CAB">
        <w:t>berita acara</w:t>
      </w:r>
      <w:r w:rsidR="002B3CAB" w:rsidRPr="001C73FA">
        <w:t xml:space="preserve"> ditunjukkan pada gambar </w:t>
      </w:r>
      <w:r w:rsidR="002B3CAB">
        <w:t>4.</w:t>
      </w:r>
      <w:r w:rsidR="00EF0691">
        <w:t>6</w:t>
      </w:r>
      <w:r w:rsidR="00AE4247">
        <w:t>.</w:t>
      </w:r>
    </w:p>
    <w:p w14:paraId="07AF2D12" w14:textId="78F02204" w:rsidR="00225E5D" w:rsidRDefault="005C01F3" w:rsidP="00773B34">
      <w:pPr>
        <w:ind w:firstLine="66"/>
      </w:pPr>
      <w:r>
        <w:rPr>
          <w:noProof/>
        </w:rPr>
        <w:drawing>
          <wp:inline distT="0" distB="0" distL="0" distR="0" wp14:anchorId="2F55F71A" wp14:editId="70CA8674">
            <wp:extent cx="3709783" cy="2085975"/>
            <wp:effectExtent l="0" t="0" r="508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21135" cy="2092358"/>
                    </a:xfrm>
                    <a:prstGeom prst="rect">
                      <a:avLst/>
                    </a:prstGeom>
                  </pic:spPr>
                </pic:pic>
              </a:graphicData>
            </a:graphic>
          </wp:inline>
        </w:drawing>
      </w:r>
    </w:p>
    <w:p w14:paraId="5055E0A6" w14:textId="630B9218" w:rsidR="002B3CAB" w:rsidRPr="006C7F7D" w:rsidRDefault="00EF0691" w:rsidP="00B04EBB">
      <w:pPr>
        <w:pStyle w:val="Caption"/>
        <w:jc w:val="center"/>
        <w:rPr>
          <w:color w:val="auto"/>
          <w:sz w:val="20"/>
          <w:szCs w:val="20"/>
        </w:rPr>
      </w:pPr>
      <w:bookmarkStart w:id="211" w:name="_Toc132706547"/>
      <w:r w:rsidRPr="006C7F7D">
        <w:rPr>
          <w:color w:val="auto"/>
          <w:sz w:val="20"/>
          <w:szCs w:val="20"/>
        </w:rPr>
        <w:t xml:space="preserve">Gambar </w:t>
      </w:r>
      <w:r w:rsidR="00741FA1">
        <w:rPr>
          <w:color w:val="auto"/>
          <w:sz w:val="20"/>
          <w:szCs w:val="20"/>
        </w:rPr>
        <w:t>4</w:t>
      </w:r>
      <w:r w:rsidR="00675BB2">
        <w:rPr>
          <w:color w:val="auto"/>
          <w:sz w:val="20"/>
          <w:szCs w:val="20"/>
        </w:rPr>
        <w:t>.</w:t>
      </w:r>
      <w:r w:rsidR="00675BB2">
        <w:rPr>
          <w:color w:val="auto"/>
          <w:sz w:val="20"/>
          <w:szCs w:val="20"/>
        </w:rPr>
        <w:fldChar w:fldCharType="begin"/>
      </w:r>
      <w:r w:rsidR="00675BB2">
        <w:rPr>
          <w:color w:val="auto"/>
          <w:sz w:val="20"/>
          <w:szCs w:val="20"/>
        </w:rPr>
        <w:instrText xml:space="preserve"> SEQ Gambar \* ARABIC \s 1 </w:instrText>
      </w:r>
      <w:r w:rsidR="00675BB2">
        <w:rPr>
          <w:color w:val="auto"/>
          <w:sz w:val="20"/>
          <w:szCs w:val="20"/>
        </w:rPr>
        <w:fldChar w:fldCharType="separate"/>
      </w:r>
      <w:r w:rsidR="003D442F">
        <w:rPr>
          <w:noProof/>
          <w:color w:val="auto"/>
          <w:sz w:val="20"/>
          <w:szCs w:val="20"/>
        </w:rPr>
        <w:t>6</w:t>
      </w:r>
      <w:r w:rsidR="00675BB2">
        <w:rPr>
          <w:color w:val="auto"/>
          <w:sz w:val="20"/>
          <w:szCs w:val="20"/>
        </w:rPr>
        <w:fldChar w:fldCharType="end"/>
      </w:r>
      <w:r w:rsidRPr="006C7F7D">
        <w:rPr>
          <w:color w:val="auto"/>
          <w:sz w:val="20"/>
          <w:szCs w:val="20"/>
        </w:rPr>
        <w:t xml:space="preserve"> tampilan Pengelolaan Berita Acara</w:t>
      </w:r>
      <w:bookmarkEnd w:id="211"/>
    </w:p>
    <w:p w14:paraId="3E4A474A" w14:textId="261D3F90" w:rsidR="007F3907" w:rsidRDefault="007F3907">
      <w:pPr>
        <w:pStyle w:val="Heading3"/>
        <w:numPr>
          <w:ilvl w:val="0"/>
          <w:numId w:val="17"/>
        </w:numPr>
        <w:spacing w:line="360" w:lineRule="auto"/>
      </w:pPr>
      <w:bookmarkStart w:id="212" w:name="_Toc132291506"/>
      <w:r>
        <w:t>Halaman Dashboard Admin</w:t>
      </w:r>
      <w:bookmarkEnd w:id="212"/>
    </w:p>
    <w:p w14:paraId="3C6A5B63" w14:textId="38E37EFF" w:rsidR="00E86926" w:rsidRDefault="00E86926" w:rsidP="00273917">
      <w:pPr>
        <w:ind w:left="644"/>
      </w:pPr>
      <w:r>
        <w:t xml:space="preserve">Di dalam tampilan dashboard </w:t>
      </w:r>
      <w:r w:rsidR="00C46974">
        <w:t>admin</w:t>
      </w:r>
      <w:r>
        <w:t xml:space="preserve"> ada beberapa menu yang bisa digunakan oleh </w:t>
      </w:r>
      <w:r w:rsidR="00C46974">
        <w:t>admin</w:t>
      </w:r>
      <w:r>
        <w:t xml:space="preserve"> untuk mengelola sistem. Di antaranya menu </w:t>
      </w:r>
      <w:r w:rsidR="00C46974">
        <w:t>Tim</w:t>
      </w:r>
      <w:r>
        <w:t>,</w:t>
      </w:r>
      <w:r w:rsidR="00C46974">
        <w:t xml:space="preserve">User,Data Load,serta laporan yang berisikan data </w:t>
      </w:r>
      <w:r>
        <w:t>surat tugas, berita acara</w:t>
      </w:r>
      <w:r w:rsidR="00C46974">
        <w:t>, kwitansi, dan laporan keseluruhan untuk memudahkan admin dalam mencetak dokumen jika diperlukan</w:t>
      </w:r>
      <w:r>
        <w:t>.</w:t>
      </w:r>
    </w:p>
    <w:p w14:paraId="5740A973" w14:textId="7D6A7B4F" w:rsidR="00E86926" w:rsidRDefault="00E86926" w:rsidP="00273917">
      <w:pPr>
        <w:ind w:left="644"/>
      </w:pPr>
      <w:r>
        <w:t xml:space="preserve">Berikut tampilan halaman </w:t>
      </w:r>
      <w:r w:rsidRPr="005A6E7B">
        <w:rPr>
          <w:i/>
          <w:iCs/>
        </w:rPr>
        <w:t>dashboard</w:t>
      </w:r>
      <w:r>
        <w:t xml:space="preserve"> </w:t>
      </w:r>
      <w:r w:rsidR="00255896">
        <w:t>admin</w:t>
      </w:r>
      <w:r>
        <w:t xml:space="preserve"> ditunjukkan pada gambar 4.</w:t>
      </w:r>
      <w:r w:rsidR="000828DC">
        <w:t>7</w:t>
      </w:r>
      <w:r w:rsidR="00AE4247">
        <w:t>.</w:t>
      </w:r>
    </w:p>
    <w:p w14:paraId="39DB6F1F" w14:textId="0B086ED3" w:rsidR="00225E5D" w:rsidRDefault="00C40CE7" w:rsidP="00464F7E">
      <w:pPr>
        <w:ind w:left="0" w:firstLine="0"/>
        <w:jc w:val="center"/>
      </w:pPr>
      <w:r>
        <w:rPr>
          <w:noProof/>
        </w:rPr>
        <w:drawing>
          <wp:inline distT="0" distB="0" distL="0" distR="0" wp14:anchorId="5D9054A4" wp14:editId="373D3A43">
            <wp:extent cx="3424748" cy="1925705"/>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453769" cy="1942023"/>
                    </a:xfrm>
                    <a:prstGeom prst="rect">
                      <a:avLst/>
                    </a:prstGeom>
                  </pic:spPr>
                </pic:pic>
              </a:graphicData>
            </a:graphic>
          </wp:inline>
        </w:drawing>
      </w:r>
    </w:p>
    <w:p w14:paraId="4B1C31AE" w14:textId="78A597E2" w:rsidR="00E86926" w:rsidRPr="006C7F7D" w:rsidRDefault="000828DC" w:rsidP="00B04EBB">
      <w:pPr>
        <w:pStyle w:val="Caption"/>
        <w:jc w:val="center"/>
        <w:rPr>
          <w:color w:val="auto"/>
          <w:sz w:val="20"/>
          <w:szCs w:val="20"/>
        </w:rPr>
      </w:pPr>
      <w:bookmarkStart w:id="213" w:name="_Toc132706548"/>
      <w:r w:rsidRPr="006C7F7D">
        <w:rPr>
          <w:color w:val="auto"/>
          <w:sz w:val="20"/>
          <w:szCs w:val="20"/>
        </w:rPr>
        <w:t xml:space="preserve">Gambar </w:t>
      </w:r>
      <w:r w:rsidR="00741FA1">
        <w:rPr>
          <w:color w:val="auto"/>
          <w:sz w:val="20"/>
          <w:szCs w:val="20"/>
        </w:rPr>
        <w:t>4</w:t>
      </w:r>
      <w:r w:rsidR="00675BB2">
        <w:rPr>
          <w:color w:val="auto"/>
          <w:sz w:val="20"/>
          <w:szCs w:val="20"/>
        </w:rPr>
        <w:t>.</w:t>
      </w:r>
      <w:r w:rsidR="00675BB2">
        <w:rPr>
          <w:color w:val="auto"/>
          <w:sz w:val="20"/>
          <w:szCs w:val="20"/>
        </w:rPr>
        <w:fldChar w:fldCharType="begin"/>
      </w:r>
      <w:r w:rsidR="00675BB2">
        <w:rPr>
          <w:color w:val="auto"/>
          <w:sz w:val="20"/>
          <w:szCs w:val="20"/>
        </w:rPr>
        <w:instrText xml:space="preserve"> SEQ Gambar \* ARABIC \s 1 </w:instrText>
      </w:r>
      <w:r w:rsidR="00675BB2">
        <w:rPr>
          <w:color w:val="auto"/>
          <w:sz w:val="20"/>
          <w:szCs w:val="20"/>
        </w:rPr>
        <w:fldChar w:fldCharType="separate"/>
      </w:r>
      <w:r w:rsidR="003D442F">
        <w:rPr>
          <w:noProof/>
          <w:color w:val="auto"/>
          <w:sz w:val="20"/>
          <w:szCs w:val="20"/>
        </w:rPr>
        <w:t>7</w:t>
      </w:r>
      <w:r w:rsidR="00675BB2">
        <w:rPr>
          <w:color w:val="auto"/>
          <w:sz w:val="20"/>
          <w:szCs w:val="20"/>
        </w:rPr>
        <w:fldChar w:fldCharType="end"/>
      </w:r>
      <w:r w:rsidRPr="006C7F7D">
        <w:rPr>
          <w:color w:val="auto"/>
          <w:sz w:val="20"/>
          <w:szCs w:val="20"/>
        </w:rPr>
        <w:t xml:space="preserve"> Dashboard Admin</w:t>
      </w:r>
      <w:bookmarkEnd w:id="213"/>
    </w:p>
    <w:p w14:paraId="13176FE5" w14:textId="491E91A6" w:rsidR="007F3907" w:rsidRDefault="007F3907">
      <w:pPr>
        <w:pStyle w:val="Heading3"/>
        <w:numPr>
          <w:ilvl w:val="0"/>
          <w:numId w:val="17"/>
        </w:numPr>
        <w:spacing w:line="360" w:lineRule="auto"/>
      </w:pPr>
      <w:bookmarkStart w:id="214" w:name="_Toc132291507"/>
      <w:r>
        <w:t>Halaman Pengelolaan Data Ketua Tim</w:t>
      </w:r>
      <w:bookmarkEnd w:id="214"/>
    </w:p>
    <w:p w14:paraId="34C65C0E" w14:textId="021EB49F" w:rsidR="004F2B87" w:rsidRDefault="00512EBE" w:rsidP="00273917">
      <w:pPr>
        <w:ind w:left="644"/>
      </w:pPr>
      <w:r>
        <w:t>Di dalam tampilan pengelolaan data ketua tim p</w:t>
      </w:r>
      <w:r w:rsidRPr="008A2AAB">
        <w:t>engguna</w:t>
      </w:r>
      <w:r w:rsidR="004F2B87" w:rsidRPr="004F2B87">
        <w:t xml:space="preserve"> dapat menambahkan</w:t>
      </w:r>
      <w:r w:rsidR="00373DC4">
        <w:t>,mengedit, dan menghapus</w:t>
      </w:r>
      <w:r w:rsidR="004F2B87" w:rsidRPr="004F2B87">
        <w:t xml:space="preserve"> data ketua tim pelaksana untuk dapat mengakses sistem.</w:t>
      </w:r>
    </w:p>
    <w:p w14:paraId="4A88A0BC" w14:textId="2F9EBDDE" w:rsidR="001549E1" w:rsidRDefault="001549E1" w:rsidP="00273917">
      <w:pPr>
        <w:ind w:left="644"/>
      </w:pPr>
      <w:r>
        <w:t xml:space="preserve">Berikut tampilan halaman </w:t>
      </w:r>
      <w:r w:rsidR="00E04B6C">
        <w:t>pengelolaan data ketua tim</w:t>
      </w:r>
      <w:r>
        <w:t xml:space="preserve"> ditunjukkan pada gambar 4.</w:t>
      </w:r>
      <w:r w:rsidR="000828DC">
        <w:t>8</w:t>
      </w:r>
      <w:r w:rsidR="00773B34">
        <w:t>.</w:t>
      </w:r>
    </w:p>
    <w:p w14:paraId="145E22EA" w14:textId="76A318CD" w:rsidR="00225E5D" w:rsidRDefault="00C40CE7" w:rsidP="00464F7E">
      <w:pPr>
        <w:ind w:left="0" w:firstLine="0"/>
        <w:jc w:val="center"/>
      </w:pPr>
      <w:r>
        <w:rPr>
          <w:noProof/>
        </w:rPr>
        <w:drawing>
          <wp:inline distT="0" distB="0" distL="0" distR="0" wp14:anchorId="69FB68BB" wp14:editId="24B92FE9">
            <wp:extent cx="3379679" cy="1900362"/>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402141" cy="1912992"/>
                    </a:xfrm>
                    <a:prstGeom prst="rect">
                      <a:avLst/>
                    </a:prstGeom>
                  </pic:spPr>
                </pic:pic>
              </a:graphicData>
            </a:graphic>
          </wp:inline>
        </w:drawing>
      </w:r>
    </w:p>
    <w:p w14:paraId="540972EF" w14:textId="2CF72A48" w:rsidR="001549E1" w:rsidRPr="006C7F7D" w:rsidRDefault="000828DC" w:rsidP="00B04EBB">
      <w:pPr>
        <w:pStyle w:val="Caption"/>
        <w:jc w:val="center"/>
        <w:rPr>
          <w:color w:val="auto"/>
          <w:sz w:val="20"/>
          <w:szCs w:val="20"/>
        </w:rPr>
      </w:pPr>
      <w:bookmarkStart w:id="215" w:name="_Toc132706549"/>
      <w:r w:rsidRPr="006C7F7D">
        <w:rPr>
          <w:color w:val="auto"/>
          <w:sz w:val="20"/>
          <w:szCs w:val="20"/>
        </w:rPr>
        <w:t xml:space="preserve">Gambar </w:t>
      </w:r>
      <w:r w:rsidR="00741FA1">
        <w:rPr>
          <w:color w:val="auto"/>
          <w:sz w:val="20"/>
          <w:szCs w:val="20"/>
        </w:rPr>
        <w:t>4</w:t>
      </w:r>
      <w:r w:rsidR="00675BB2">
        <w:rPr>
          <w:color w:val="auto"/>
          <w:sz w:val="20"/>
          <w:szCs w:val="20"/>
        </w:rPr>
        <w:t>.</w:t>
      </w:r>
      <w:r w:rsidR="00675BB2">
        <w:rPr>
          <w:color w:val="auto"/>
          <w:sz w:val="20"/>
          <w:szCs w:val="20"/>
        </w:rPr>
        <w:fldChar w:fldCharType="begin"/>
      </w:r>
      <w:r w:rsidR="00675BB2">
        <w:rPr>
          <w:color w:val="auto"/>
          <w:sz w:val="20"/>
          <w:szCs w:val="20"/>
        </w:rPr>
        <w:instrText xml:space="preserve"> SEQ Gambar \* ARABIC \s 1 </w:instrText>
      </w:r>
      <w:r w:rsidR="00675BB2">
        <w:rPr>
          <w:color w:val="auto"/>
          <w:sz w:val="20"/>
          <w:szCs w:val="20"/>
        </w:rPr>
        <w:fldChar w:fldCharType="separate"/>
      </w:r>
      <w:r w:rsidR="003D442F">
        <w:rPr>
          <w:noProof/>
          <w:color w:val="auto"/>
          <w:sz w:val="20"/>
          <w:szCs w:val="20"/>
        </w:rPr>
        <w:t>8</w:t>
      </w:r>
      <w:r w:rsidR="00675BB2">
        <w:rPr>
          <w:color w:val="auto"/>
          <w:sz w:val="20"/>
          <w:szCs w:val="20"/>
        </w:rPr>
        <w:fldChar w:fldCharType="end"/>
      </w:r>
      <w:r w:rsidRPr="006C7F7D">
        <w:rPr>
          <w:color w:val="auto"/>
          <w:sz w:val="20"/>
          <w:szCs w:val="20"/>
        </w:rPr>
        <w:t xml:space="preserve"> Halaman pengelolaan Data Ketua Tim</w:t>
      </w:r>
      <w:bookmarkEnd w:id="215"/>
    </w:p>
    <w:p w14:paraId="68022E8A" w14:textId="2969AD7C" w:rsidR="007F3907" w:rsidRDefault="007F3907">
      <w:pPr>
        <w:pStyle w:val="Heading3"/>
        <w:numPr>
          <w:ilvl w:val="0"/>
          <w:numId w:val="17"/>
        </w:numPr>
        <w:spacing w:line="360" w:lineRule="auto"/>
      </w:pPr>
      <w:bookmarkStart w:id="216" w:name="_Toc132291508"/>
      <w:r>
        <w:t>Halaman Pengelolaan Petugas Keuangan</w:t>
      </w:r>
      <w:bookmarkEnd w:id="216"/>
    </w:p>
    <w:p w14:paraId="2468EEE3" w14:textId="6B450755" w:rsidR="00E7167B" w:rsidRDefault="00E7167B" w:rsidP="00273917">
      <w:pPr>
        <w:ind w:left="644"/>
      </w:pPr>
      <w:r>
        <w:t xml:space="preserve">Di dalam tampilan pengelolaan data </w:t>
      </w:r>
      <w:r w:rsidR="00AC391B">
        <w:t>petugas keuangan</w:t>
      </w:r>
      <w:r>
        <w:t xml:space="preserve"> p</w:t>
      </w:r>
      <w:r w:rsidRPr="008A2AAB">
        <w:t>engguna</w:t>
      </w:r>
      <w:r w:rsidRPr="004F2B87">
        <w:t xml:space="preserve"> dapat menambahkan</w:t>
      </w:r>
      <w:r>
        <w:t>,mengedit, dan menghapus</w:t>
      </w:r>
      <w:r w:rsidRPr="004F2B87">
        <w:t xml:space="preserve"> data </w:t>
      </w:r>
      <w:r w:rsidR="00AC391B">
        <w:t>petugas keuangan</w:t>
      </w:r>
      <w:r w:rsidRPr="004F2B87">
        <w:t xml:space="preserve"> untuk dapat mengakses sistem.</w:t>
      </w:r>
    </w:p>
    <w:p w14:paraId="68A1325C" w14:textId="2516E737" w:rsidR="00E7167B" w:rsidRDefault="00E7167B" w:rsidP="00273917">
      <w:pPr>
        <w:ind w:left="644"/>
      </w:pPr>
      <w:r>
        <w:t xml:space="preserve">Berikut tampilan halaman pengelolaan data </w:t>
      </w:r>
      <w:r w:rsidR="00AC391B">
        <w:t>petugas keuangan</w:t>
      </w:r>
      <w:r>
        <w:t xml:space="preserve"> ditunjukkan pada gambar 4.</w:t>
      </w:r>
      <w:r w:rsidR="000828DC">
        <w:t>9</w:t>
      </w:r>
      <w:r w:rsidR="00EC20C1">
        <w:t>.</w:t>
      </w:r>
    </w:p>
    <w:p w14:paraId="167B925C" w14:textId="664E119D" w:rsidR="00225E5D" w:rsidRDefault="00214C79" w:rsidP="00464F7E">
      <w:pPr>
        <w:ind w:left="0" w:firstLine="0"/>
        <w:jc w:val="center"/>
      </w:pPr>
      <w:r>
        <w:rPr>
          <w:noProof/>
        </w:rPr>
        <w:drawing>
          <wp:inline distT="0" distB="0" distL="0" distR="0" wp14:anchorId="5C069152" wp14:editId="033A1086">
            <wp:extent cx="3300972" cy="185610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41456" cy="1878869"/>
                    </a:xfrm>
                    <a:prstGeom prst="rect">
                      <a:avLst/>
                    </a:prstGeom>
                  </pic:spPr>
                </pic:pic>
              </a:graphicData>
            </a:graphic>
          </wp:inline>
        </w:drawing>
      </w:r>
    </w:p>
    <w:p w14:paraId="7D4BD603" w14:textId="2F12C6A7" w:rsidR="00FC33D9" w:rsidRPr="006C7F7D" w:rsidRDefault="000828DC" w:rsidP="00B04EBB">
      <w:pPr>
        <w:pStyle w:val="Caption"/>
        <w:jc w:val="center"/>
        <w:rPr>
          <w:color w:val="auto"/>
          <w:sz w:val="20"/>
          <w:szCs w:val="20"/>
        </w:rPr>
      </w:pPr>
      <w:bookmarkStart w:id="217" w:name="_Toc132706550"/>
      <w:r w:rsidRPr="006C7F7D">
        <w:rPr>
          <w:color w:val="auto"/>
          <w:sz w:val="20"/>
          <w:szCs w:val="20"/>
        </w:rPr>
        <w:t xml:space="preserve">Gambar </w:t>
      </w:r>
      <w:r w:rsidR="00741FA1">
        <w:rPr>
          <w:color w:val="auto"/>
          <w:sz w:val="20"/>
          <w:szCs w:val="20"/>
        </w:rPr>
        <w:t>4</w:t>
      </w:r>
      <w:r w:rsidR="00675BB2">
        <w:rPr>
          <w:color w:val="auto"/>
          <w:sz w:val="20"/>
          <w:szCs w:val="20"/>
        </w:rPr>
        <w:t>.</w:t>
      </w:r>
      <w:r w:rsidR="00675BB2">
        <w:rPr>
          <w:color w:val="auto"/>
          <w:sz w:val="20"/>
          <w:szCs w:val="20"/>
        </w:rPr>
        <w:fldChar w:fldCharType="begin"/>
      </w:r>
      <w:r w:rsidR="00675BB2">
        <w:rPr>
          <w:color w:val="auto"/>
          <w:sz w:val="20"/>
          <w:szCs w:val="20"/>
        </w:rPr>
        <w:instrText xml:space="preserve"> SEQ Gambar \* ARABIC \s 1 </w:instrText>
      </w:r>
      <w:r w:rsidR="00675BB2">
        <w:rPr>
          <w:color w:val="auto"/>
          <w:sz w:val="20"/>
          <w:szCs w:val="20"/>
        </w:rPr>
        <w:fldChar w:fldCharType="separate"/>
      </w:r>
      <w:r w:rsidR="003D442F">
        <w:rPr>
          <w:noProof/>
          <w:color w:val="auto"/>
          <w:sz w:val="20"/>
          <w:szCs w:val="20"/>
        </w:rPr>
        <w:t>9</w:t>
      </w:r>
      <w:r w:rsidR="00675BB2">
        <w:rPr>
          <w:color w:val="auto"/>
          <w:sz w:val="20"/>
          <w:szCs w:val="20"/>
        </w:rPr>
        <w:fldChar w:fldCharType="end"/>
      </w:r>
      <w:r w:rsidRPr="006C7F7D">
        <w:rPr>
          <w:color w:val="auto"/>
          <w:sz w:val="20"/>
          <w:szCs w:val="20"/>
        </w:rPr>
        <w:t xml:space="preserve"> Halaman Pengelolaan Petugas Keuangan</w:t>
      </w:r>
      <w:bookmarkEnd w:id="217"/>
    </w:p>
    <w:p w14:paraId="1E927BA4" w14:textId="4F444368" w:rsidR="007F3907" w:rsidRDefault="007F3907">
      <w:pPr>
        <w:pStyle w:val="Heading3"/>
        <w:numPr>
          <w:ilvl w:val="0"/>
          <w:numId w:val="17"/>
        </w:numPr>
        <w:spacing w:line="360" w:lineRule="auto"/>
        <w:rPr>
          <w:i/>
          <w:iCs/>
        </w:rPr>
      </w:pPr>
      <w:bookmarkStart w:id="218" w:name="_Toc132291509"/>
      <w:r>
        <w:t xml:space="preserve">Halaman Menu Data </w:t>
      </w:r>
      <w:r>
        <w:rPr>
          <w:i/>
          <w:iCs/>
        </w:rPr>
        <w:t>Load</w:t>
      </w:r>
      <w:bookmarkEnd w:id="218"/>
    </w:p>
    <w:p w14:paraId="52C5EE62" w14:textId="7B8E9FD0" w:rsidR="00225E5D" w:rsidRDefault="00CA151D" w:rsidP="00273917">
      <w:pPr>
        <w:ind w:left="644"/>
        <w:rPr>
          <w:noProof/>
        </w:rPr>
      </w:pPr>
      <w:r w:rsidRPr="00356616">
        <w:t xml:space="preserve">Di dalam tampilan menu data load pengguna dapat memilih kegiatan apa yang akan ditambahkan data </w:t>
      </w:r>
      <w:r w:rsidRPr="00356616">
        <w:rPr>
          <w:i/>
          <w:iCs/>
        </w:rPr>
        <w:t>load</w:t>
      </w:r>
      <w:r w:rsidRPr="00356616">
        <w:t>.</w:t>
      </w:r>
      <w:r w:rsidR="00273917">
        <w:t xml:space="preserve"> </w:t>
      </w:r>
      <w:r w:rsidR="00D32782" w:rsidRPr="00356616">
        <w:t xml:space="preserve">Berikut tampilan halaman </w:t>
      </w:r>
      <w:r w:rsidR="00356616">
        <w:t>menu data load</w:t>
      </w:r>
      <w:r w:rsidR="00D32782" w:rsidRPr="00356616">
        <w:t xml:space="preserve"> ditunjukkan pada gambar 4.</w:t>
      </w:r>
      <w:r w:rsidR="000828DC">
        <w:t>10</w:t>
      </w:r>
      <w:r w:rsidR="00FB6917">
        <w:t xml:space="preserve">. </w:t>
      </w:r>
    </w:p>
    <w:p w14:paraId="78C49DA3" w14:textId="61DBBB39" w:rsidR="007B7109" w:rsidRDefault="007B7109" w:rsidP="00464F7E">
      <w:pPr>
        <w:ind w:left="0" w:firstLine="0"/>
        <w:jc w:val="center"/>
      </w:pPr>
      <w:r>
        <w:rPr>
          <w:noProof/>
        </w:rPr>
        <w:drawing>
          <wp:inline distT="0" distB="0" distL="0" distR="0" wp14:anchorId="45AA6CDF" wp14:editId="1B3FBA72">
            <wp:extent cx="3371982" cy="1896033"/>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423611" cy="1925064"/>
                    </a:xfrm>
                    <a:prstGeom prst="rect">
                      <a:avLst/>
                    </a:prstGeom>
                  </pic:spPr>
                </pic:pic>
              </a:graphicData>
            </a:graphic>
          </wp:inline>
        </w:drawing>
      </w:r>
    </w:p>
    <w:p w14:paraId="677501EC" w14:textId="76687F45" w:rsidR="00D32782" w:rsidRPr="006C7F7D" w:rsidRDefault="000828DC" w:rsidP="00B04EBB">
      <w:pPr>
        <w:pStyle w:val="Caption"/>
        <w:jc w:val="center"/>
        <w:rPr>
          <w:color w:val="auto"/>
          <w:sz w:val="20"/>
          <w:szCs w:val="20"/>
        </w:rPr>
      </w:pPr>
      <w:bookmarkStart w:id="219" w:name="_Toc132706551"/>
      <w:r w:rsidRPr="006C7F7D">
        <w:rPr>
          <w:color w:val="auto"/>
          <w:sz w:val="20"/>
          <w:szCs w:val="20"/>
        </w:rPr>
        <w:t xml:space="preserve">Gambar </w:t>
      </w:r>
      <w:r w:rsidR="00741FA1">
        <w:rPr>
          <w:color w:val="auto"/>
          <w:sz w:val="20"/>
          <w:szCs w:val="20"/>
        </w:rPr>
        <w:t>4</w:t>
      </w:r>
      <w:r w:rsidR="00675BB2">
        <w:rPr>
          <w:color w:val="auto"/>
          <w:sz w:val="20"/>
          <w:szCs w:val="20"/>
        </w:rPr>
        <w:t>.</w:t>
      </w:r>
      <w:r w:rsidR="00675BB2">
        <w:rPr>
          <w:color w:val="auto"/>
          <w:sz w:val="20"/>
          <w:szCs w:val="20"/>
        </w:rPr>
        <w:fldChar w:fldCharType="begin"/>
      </w:r>
      <w:r w:rsidR="00675BB2">
        <w:rPr>
          <w:color w:val="auto"/>
          <w:sz w:val="20"/>
          <w:szCs w:val="20"/>
        </w:rPr>
        <w:instrText xml:space="preserve"> SEQ Gambar \* ARABIC \s 1 </w:instrText>
      </w:r>
      <w:r w:rsidR="00675BB2">
        <w:rPr>
          <w:color w:val="auto"/>
          <w:sz w:val="20"/>
          <w:szCs w:val="20"/>
        </w:rPr>
        <w:fldChar w:fldCharType="separate"/>
      </w:r>
      <w:r w:rsidR="003D442F">
        <w:rPr>
          <w:noProof/>
          <w:color w:val="auto"/>
          <w:sz w:val="20"/>
          <w:szCs w:val="20"/>
        </w:rPr>
        <w:t>10</w:t>
      </w:r>
      <w:r w:rsidR="00675BB2">
        <w:rPr>
          <w:color w:val="auto"/>
          <w:sz w:val="20"/>
          <w:szCs w:val="20"/>
        </w:rPr>
        <w:fldChar w:fldCharType="end"/>
      </w:r>
      <w:r w:rsidRPr="006C7F7D">
        <w:rPr>
          <w:color w:val="auto"/>
          <w:sz w:val="20"/>
          <w:szCs w:val="20"/>
        </w:rPr>
        <w:t xml:space="preserve"> Halaman </w:t>
      </w:r>
      <w:r w:rsidR="00225E5D" w:rsidRPr="006C7F7D">
        <w:rPr>
          <w:color w:val="auto"/>
          <w:sz w:val="20"/>
          <w:szCs w:val="20"/>
        </w:rPr>
        <w:t xml:space="preserve">Menu </w:t>
      </w:r>
      <w:r w:rsidRPr="006C7F7D">
        <w:rPr>
          <w:color w:val="auto"/>
          <w:sz w:val="20"/>
          <w:szCs w:val="20"/>
        </w:rPr>
        <w:t>Data Load</w:t>
      </w:r>
      <w:bookmarkEnd w:id="219"/>
    </w:p>
    <w:p w14:paraId="5F51A65E" w14:textId="07D9362F" w:rsidR="007F3907" w:rsidRDefault="007F3907">
      <w:pPr>
        <w:pStyle w:val="Heading3"/>
        <w:numPr>
          <w:ilvl w:val="0"/>
          <w:numId w:val="17"/>
        </w:numPr>
        <w:spacing w:line="360" w:lineRule="auto"/>
        <w:rPr>
          <w:i/>
          <w:iCs/>
        </w:rPr>
      </w:pPr>
      <w:bookmarkStart w:id="220" w:name="_Toc132291510"/>
      <w:r>
        <w:t xml:space="preserve">Halaman Pengelolaan Data </w:t>
      </w:r>
      <w:r>
        <w:rPr>
          <w:i/>
          <w:iCs/>
        </w:rPr>
        <w:t>Load</w:t>
      </w:r>
      <w:bookmarkEnd w:id="220"/>
    </w:p>
    <w:p w14:paraId="33004BC4" w14:textId="7FF91952" w:rsidR="005E1CEB" w:rsidRDefault="0015682A" w:rsidP="00BE2666">
      <w:pPr>
        <w:ind w:left="644"/>
      </w:pPr>
      <w:r w:rsidRPr="00356616">
        <w:t xml:space="preserve">Di dalam tampilan </w:t>
      </w:r>
      <w:r w:rsidR="003C0A8F">
        <w:t>pengelolaan</w:t>
      </w:r>
      <w:r w:rsidRPr="00356616">
        <w:t xml:space="preserve"> data load pengguna dapat</w:t>
      </w:r>
      <w:r w:rsidR="005E1CEB" w:rsidRPr="005E1CEB">
        <w:t xml:space="preserve"> dapat </w:t>
      </w:r>
      <w:r w:rsidR="003C0A8F">
        <w:t>menambah,mengedit, dan menghapus</w:t>
      </w:r>
      <w:r w:rsidR="005E1CEB" w:rsidRPr="005E1CEB">
        <w:t xml:space="preserve"> data load  dan melakukan upload file data load  untuk kemudian dipisahkan berdasarkan kelurahan.</w:t>
      </w:r>
    </w:p>
    <w:p w14:paraId="34692788" w14:textId="038596D5" w:rsidR="003C0A8F" w:rsidRDefault="003C0A8F" w:rsidP="00BE2666">
      <w:pPr>
        <w:ind w:left="644"/>
      </w:pPr>
      <w:r w:rsidRPr="00356616">
        <w:t xml:space="preserve">Berikut tampilan halaman </w:t>
      </w:r>
      <w:r w:rsidR="0099731C">
        <w:t>pengelolaan</w:t>
      </w:r>
      <w:r>
        <w:t xml:space="preserve"> data load</w:t>
      </w:r>
      <w:r w:rsidRPr="00356616">
        <w:t xml:space="preserve"> ditunjukkan pada gambar 4.</w:t>
      </w:r>
      <w:r w:rsidR="005A04CC">
        <w:t>1</w:t>
      </w:r>
      <w:r w:rsidR="000828DC">
        <w:t>1</w:t>
      </w:r>
      <w:r w:rsidR="00161D56">
        <w:t>.</w:t>
      </w:r>
    </w:p>
    <w:p w14:paraId="4DBD60F6" w14:textId="34E59765" w:rsidR="00225E5D" w:rsidRDefault="00D27661" w:rsidP="00464F7E">
      <w:pPr>
        <w:ind w:left="0" w:firstLine="0"/>
        <w:jc w:val="center"/>
      </w:pPr>
      <w:r>
        <w:rPr>
          <w:noProof/>
        </w:rPr>
        <w:drawing>
          <wp:inline distT="0" distB="0" distL="0" distR="0" wp14:anchorId="66EDDE1F" wp14:editId="212EB31D">
            <wp:extent cx="3643133" cy="2048500"/>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68820" cy="2062943"/>
                    </a:xfrm>
                    <a:prstGeom prst="rect">
                      <a:avLst/>
                    </a:prstGeom>
                  </pic:spPr>
                </pic:pic>
              </a:graphicData>
            </a:graphic>
          </wp:inline>
        </w:drawing>
      </w:r>
    </w:p>
    <w:p w14:paraId="124D5BB3" w14:textId="701CEBEF" w:rsidR="003C0A8F" w:rsidRPr="006C7F7D" w:rsidRDefault="000828DC" w:rsidP="00B04EBB">
      <w:pPr>
        <w:pStyle w:val="Caption"/>
        <w:jc w:val="center"/>
        <w:rPr>
          <w:color w:val="auto"/>
          <w:sz w:val="20"/>
          <w:szCs w:val="20"/>
        </w:rPr>
      </w:pPr>
      <w:bookmarkStart w:id="221" w:name="_Toc132706552"/>
      <w:r w:rsidRPr="006C7F7D">
        <w:rPr>
          <w:color w:val="auto"/>
          <w:sz w:val="20"/>
          <w:szCs w:val="20"/>
        </w:rPr>
        <w:t xml:space="preserve">Gambar </w:t>
      </w:r>
      <w:r w:rsidR="00741FA1">
        <w:rPr>
          <w:color w:val="auto"/>
          <w:sz w:val="20"/>
          <w:szCs w:val="20"/>
        </w:rPr>
        <w:t>4</w:t>
      </w:r>
      <w:r w:rsidR="00675BB2">
        <w:rPr>
          <w:color w:val="auto"/>
          <w:sz w:val="20"/>
          <w:szCs w:val="20"/>
        </w:rPr>
        <w:t>.</w:t>
      </w:r>
      <w:r w:rsidR="00675BB2">
        <w:rPr>
          <w:color w:val="auto"/>
          <w:sz w:val="20"/>
          <w:szCs w:val="20"/>
        </w:rPr>
        <w:fldChar w:fldCharType="begin"/>
      </w:r>
      <w:r w:rsidR="00675BB2">
        <w:rPr>
          <w:color w:val="auto"/>
          <w:sz w:val="20"/>
          <w:szCs w:val="20"/>
        </w:rPr>
        <w:instrText xml:space="preserve"> SEQ Gambar \* ARABIC \s 1 </w:instrText>
      </w:r>
      <w:r w:rsidR="00675BB2">
        <w:rPr>
          <w:color w:val="auto"/>
          <w:sz w:val="20"/>
          <w:szCs w:val="20"/>
        </w:rPr>
        <w:fldChar w:fldCharType="separate"/>
      </w:r>
      <w:r w:rsidR="003D442F">
        <w:rPr>
          <w:noProof/>
          <w:color w:val="auto"/>
          <w:sz w:val="20"/>
          <w:szCs w:val="20"/>
        </w:rPr>
        <w:t>11</w:t>
      </w:r>
      <w:r w:rsidR="00675BB2">
        <w:rPr>
          <w:color w:val="auto"/>
          <w:sz w:val="20"/>
          <w:szCs w:val="20"/>
        </w:rPr>
        <w:fldChar w:fldCharType="end"/>
      </w:r>
      <w:r w:rsidRPr="006C7F7D">
        <w:rPr>
          <w:color w:val="auto"/>
          <w:sz w:val="20"/>
          <w:szCs w:val="20"/>
        </w:rPr>
        <w:t xml:space="preserve"> Halaman Pengelolaan Data Load</w:t>
      </w:r>
      <w:bookmarkEnd w:id="221"/>
    </w:p>
    <w:p w14:paraId="5F26C51C" w14:textId="569E25B7" w:rsidR="007F3907" w:rsidRDefault="007F3907">
      <w:pPr>
        <w:pStyle w:val="Heading3"/>
        <w:numPr>
          <w:ilvl w:val="0"/>
          <w:numId w:val="17"/>
        </w:numPr>
        <w:spacing w:line="360" w:lineRule="auto"/>
      </w:pPr>
      <w:bookmarkStart w:id="222" w:name="_Toc132291511"/>
      <w:r>
        <w:t>Halaman Dashboard Petugas Keuangan</w:t>
      </w:r>
      <w:bookmarkEnd w:id="222"/>
    </w:p>
    <w:p w14:paraId="0C19C99B" w14:textId="7EEC292A" w:rsidR="002E3D42" w:rsidRDefault="002E3D42" w:rsidP="00BE2666">
      <w:pPr>
        <w:ind w:left="644"/>
      </w:pPr>
      <w:r>
        <w:t>Di dalam tampilan dashboard petugas keuangan ada beberapa menu yang bisa digunakan oleh petugas keuangan untuk mengelola sistem. Di antaranya menu kwitansi dan laporan</w:t>
      </w:r>
      <w:r w:rsidRPr="002E3D42">
        <w:t>.</w:t>
      </w:r>
    </w:p>
    <w:p w14:paraId="6904D8D1" w14:textId="04394604" w:rsidR="00523CB1" w:rsidRDefault="00523CB1" w:rsidP="00BE2666">
      <w:pPr>
        <w:ind w:left="644"/>
      </w:pPr>
      <w:r w:rsidRPr="00356616">
        <w:t xml:space="preserve">Berikut tampilan halaman </w:t>
      </w:r>
      <w:r>
        <w:t>pengelolaan data load</w:t>
      </w:r>
      <w:r w:rsidRPr="00356616">
        <w:t xml:space="preserve"> ditunjukkan pada gambar 4.</w:t>
      </w:r>
      <w:r>
        <w:t>1</w:t>
      </w:r>
      <w:r w:rsidR="000828DC">
        <w:t>2</w:t>
      </w:r>
      <w:r w:rsidR="002C1A79">
        <w:t>.</w:t>
      </w:r>
    </w:p>
    <w:p w14:paraId="63B80BE1" w14:textId="559656D8" w:rsidR="00225E5D" w:rsidRDefault="00D27661" w:rsidP="00464F7E">
      <w:pPr>
        <w:ind w:left="0" w:firstLine="0"/>
        <w:jc w:val="center"/>
      </w:pPr>
      <w:r>
        <w:rPr>
          <w:noProof/>
        </w:rPr>
        <w:drawing>
          <wp:inline distT="0" distB="0" distL="0" distR="0" wp14:anchorId="038E7291" wp14:editId="696826A7">
            <wp:extent cx="3393820" cy="19083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33291" cy="1930507"/>
                    </a:xfrm>
                    <a:prstGeom prst="rect">
                      <a:avLst/>
                    </a:prstGeom>
                  </pic:spPr>
                </pic:pic>
              </a:graphicData>
            </a:graphic>
          </wp:inline>
        </w:drawing>
      </w:r>
    </w:p>
    <w:p w14:paraId="44F43E3F" w14:textId="3AA52426" w:rsidR="00523CB1" w:rsidRPr="006C7F7D" w:rsidRDefault="000828DC" w:rsidP="00B04EBB">
      <w:pPr>
        <w:pStyle w:val="Caption"/>
        <w:jc w:val="center"/>
        <w:rPr>
          <w:color w:val="auto"/>
          <w:sz w:val="20"/>
          <w:szCs w:val="20"/>
        </w:rPr>
      </w:pPr>
      <w:bookmarkStart w:id="223" w:name="_Toc132706553"/>
      <w:r w:rsidRPr="006C7F7D">
        <w:rPr>
          <w:color w:val="auto"/>
          <w:sz w:val="20"/>
          <w:szCs w:val="20"/>
        </w:rPr>
        <w:t xml:space="preserve">Gambar </w:t>
      </w:r>
      <w:r w:rsidR="00741FA1">
        <w:rPr>
          <w:color w:val="auto"/>
          <w:sz w:val="20"/>
          <w:szCs w:val="20"/>
        </w:rPr>
        <w:t>4</w:t>
      </w:r>
      <w:r w:rsidR="00675BB2">
        <w:rPr>
          <w:color w:val="auto"/>
          <w:sz w:val="20"/>
          <w:szCs w:val="20"/>
        </w:rPr>
        <w:t>.</w:t>
      </w:r>
      <w:r w:rsidR="00675BB2">
        <w:rPr>
          <w:color w:val="auto"/>
          <w:sz w:val="20"/>
          <w:szCs w:val="20"/>
        </w:rPr>
        <w:fldChar w:fldCharType="begin"/>
      </w:r>
      <w:r w:rsidR="00675BB2">
        <w:rPr>
          <w:color w:val="auto"/>
          <w:sz w:val="20"/>
          <w:szCs w:val="20"/>
        </w:rPr>
        <w:instrText xml:space="preserve"> SEQ Gambar \* ARABIC \s 1 </w:instrText>
      </w:r>
      <w:r w:rsidR="00675BB2">
        <w:rPr>
          <w:color w:val="auto"/>
          <w:sz w:val="20"/>
          <w:szCs w:val="20"/>
        </w:rPr>
        <w:fldChar w:fldCharType="separate"/>
      </w:r>
      <w:r w:rsidR="003D442F">
        <w:rPr>
          <w:noProof/>
          <w:color w:val="auto"/>
          <w:sz w:val="20"/>
          <w:szCs w:val="20"/>
        </w:rPr>
        <w:t>12</w:t>
      </w:r>
      <w:r w:rsidR="00675BB2">
        <w:rPr>
          <w:color w:val="auto"/>
          <w:sz w:val="20"/>
          <w:szCs w:val="20"/>
        </w:rPr>
        <w:fldChar w:fldCharType="end"/>
      </w:r>
      <w:r w:rsidRPr="006C7F7D">
        <w:rPr>
          <w:color w:val="auto"/>
          <w:sz w:val="20"/>
          <w:szCs w:val="20"/>
        </w:rPr>
        <w:t xml:space="preserve"> Dashboard Petugas Keuangan</w:t>
      </w:r>
      <w:bookmarkEnd w:id="223"/>
    </w:p>
    <w:p w14:paraId="67E0C002" w14:textId="52F58168" w:rsidR="007F3907" w:rsidRDefault="007F3907">
      <w:pPr>
        <w:pStyle w:val="Heading3"/>
        <w:numPr>
          <w:ilvl w:val="0"/>
          <w:numId w:val="17"/>
        </w:numPr>
        <w:spacing w:line="360" w:lineRule="auto"/>
      </w:pPr>
      <w:bookmarkStart w:id="224" w:name="_Toc132291512"/>
      <w:r>
        <w:t>Halaman Pengelolaan Kwitansi</w:t>
      </w:r>
      <w:bookmarkEnd w:id="224"/>
    </w:p>
    <w:p w14:paraId="2F7242A8" w14:textId="0A8BD0C9" w:rsidR="005E57D2" w:rsidRDefault="005E57D2" w:rsidP="00BE2666">
      <w:pPr>
        <w:ind w:left="644"/>
      </w:pPr>
      <w:r w:rsidRPr="00356616">
        <w:t xml:space="preserve">Di dalam tampilan </w:t>
      </w:r>
      <w:r>
        <w:t>pengelolaan</w:t>
      </w:r>
      <w:r w:rsidRPr="00356616">
        <w:t xml:space="preserve"> </w:t>
      </w:r>
      <w:r>
        <w:t>kwitansi</w:t>
      </w:r>
      <w:r w:rsidR="00BB53CD">
        <w:t>,</w:t>
      </w:r>
      <w:r w:rsidRPr="00356616">
        <w:t xml:space="preserve">pengguna </w:t>
      </w:r>
      <w:r w:rsidRPr="005E57D2">
        <w:t xml:space="preserve">dapat memilih kegiatan lalu melakukan cetak kwitansi untuk ditandatangani </w:t>
      </w:r>
      <w:r w:rsidR="00F07C2A">
        <w:t>kemudian</w:t>
      </w:r>
      <w:r w:rsidRPr="005E57D2">
        <w:t xml:space="preserve"> melakukan upload kwitansi yang sudah di tandatangani dan buktibayar jika kwitansi dibuat untuk transfer serta melakukan validasi.</w:t>
      </w:r>
    </w:p>
    <w:p w14:paraId="72AB6605" w14:textId="375516C5" w:rsidR="00423639" w:rsidRDefault="00423639" w:rsidP="00BE2666">
      <w:pPr>
        <w:ind w:left="644"/>
      </w:pPr>
      <w:r w:rsidRPr="00356616">
        <w:t xml:space="preserve">Berikut tampilan halaman </w:t>
      </w:r>
      <w:r>
        <w:t xml:space="preserve">pengelolaan </w:t>
      </w:r>
      <w:r w:rsidR="00012D29">
        <w:t>kwitansi</w:t>
      </w:r>
      <w:r w:rsidRPr="00356616">
        <w:t xml:space="preserve"> ditunjukkan pada gambar 4.</w:t>
      </w:r>
      <w:r>
        <w:t>1</w:t>
      </w:r>
      <w:r w:rsidR="000828DC">
        <w:t>3</w:t>
      </w:r>
      <w:r w:rsidR="001845F8">
        <w:t>.</w:t>
      </w:r>
    </w:p>
    <w:p w14:paraId="1822DE96" w14:textId="12F5906C" w:rsidR="00225E5D" w:rsidRDefault="00D27661" w:rsidP="00464F7E">
      <w:pPr>
        <w:ind w:left="0" w:firstLine="0"/>
        <w:jc w:val="center"/>
      </w:pPr>
      <w:r>
        <w:rPr>
          <w:noProof/>
        </w:rPr>
        <w:drawing>
          <wp:inline distT="0" distB="0" distL="0" distR="0" wp14:anchorId="71B2443E" wp14:editId="717F8FC1">
            <wp:extent cx="3536627" cy="1988613"/>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64834" cy="2004473"/>
                    </a:xfrm>
                    <a:prstGeom prst="rect">
                      <a:avLst/>
                    </a:prstGeom>
                  </pic:spPr>
                </pic:pic>
              </a:graphicData>
            </a:graphic>
          </wp:inline>
        </w:drawing>
      </w:r>
    </w:p>
    <w:p w14:paraId="12EEEA9E" w14:textId="43746682" w:rsidR="00423639" w:rsidRPr="006C7F7D" w:rsidRDefault="000828DC" w:rsidP="00B04EBB">
      <w:pPr>
        <w:pStyle w:val="Caption"/>
        <w:jc w:val="center"/>
        <w:rPr>
          <w:color w:val="auto"/>
          <w:sz w:val="20"/>
          <w:szCs w:val="20"/>
        </w:rPr>
      </w:pPr>
      <w:bookmarkStart w:id="225" w:name="_Toc132706554"/>
      <w:r w:rsidRPr="006C7F7D">
        <w:rPr>
          <w:color w:val="auto"/>
          <w:sz w:val="20"/>
          <w:szCs w:val="20"/>
        </w:rPr>
        <w:t xml:space="preserve">Gambar </w:t>
      </w:r>
      <w:r w:rsidR="00741FA1">
        <w:rPr>
          <w:color w:val="auto"/>
          <w:sz w:val="20"/>
          <w:szCs w:val="20"/>
        </w:rPr>
        <w:t>4</w:t>
      </w:r>
      <w:r w:rsidR="00675BB2">
        <w:rPr>
          <w:color w:val="auto"/>
          <w:sz w:val="20"/>
          <w:szCs w:val="20"/>
        </w:rPr>
        <w:t>.</w:t>
      </w:r>
      <w:r w:rsidR="00675BB2">
        <w:rPr>
          <w:color w:val="auto"/>
          <w:sz w:val="20"/>
          <w:szCs w:val="20"/>
        </w:rPr>
        <w:fldChar w:fldCharType="begin"/>
      </w:r>
      <w:r w:rsidR="00675BB2">
        <w:rPr>
          <w:color w:val="auto"/>
          <w:sz w:val="20"/>
          <w:szCs w:val="20"/>
        </w:rPr>
        <w:instrText xml:space="preserve"> SEQ Gambar \* ARABIC \s 1 </w:instrText>
      </w:r>
      <w:r w:rsidR="00675BB2">
        <w:rPr>
          <w:color w:val="auto"/>
          <w:sz w:val="20"/>
          <w:szCs w:val="20"/>
        </w:rPr>
        <w:fldChar w:fldCharType="separate"/>
      </w:r>
      <w:r w:rsidR="003D442F">
        <w:rPr>
          <w:noProof/>
          <w:color w:val="auto"/>
          <w:sz w:val="20"/>
          <w:szCs w:val="20"/>
        </w:rPr>
        <w:t>13</w:t>
      </w:r>
      <w:r w:rsidR="00675BB2">
        <w:rPr>
          <w:color w:val="auto"/>
          <w:sz w:val="20"/>
          <w:szCs w:val="20"/>
        </w:rPr>
        <w:fldChar w:fldCharType="end"/>
      </w:r>
      <w:r w:rsidRPr="006C7F7D">
        <w:rPr>
          <w:color w:val="auto"/>
          <w:sz w:val="20"/>
          <w:szCs w:val="20"/>
        </w:rPr>
        <w:t xml:space="preserve"> Halaman Pengelolaan kwitansi</w:t>
      </w:r>
      <w:bookmarkEnd w:id="225"/>
    </w:p>
    <w:p w14:paraId="56E4AA72" w14:textId="1D70D600" w:rsidR="007F3907" w:rsidRDefault="007F3907">
      <w:pPr>
        <w:pStyle w:val="Heading3"/>
        <w:numPr>
          <w:ilvl w:val="0"/>
          <w:numId w:val="17"/>
        </w:numPr>
        <w:spacing w:line="360" w:lineRule="auto"/>
      </w:pPr>
      <w:bookmarkStart w:id="226" w:name="_Toc132291513"/>
      <w:r>
        <w:t>Halaman Laporan</w:t>
      </w:r>
      <w:bookmarkEnd w:id="226"/>
    </w:p>
    <w:p w14:paraId="0CCE6F02" w14:textId="45BAD62D" w:rsidR="00B321FA" w:rsidRDefault="00AB77B0" w:rsidP="00BE2666">
      <w:pPr>
        <w:ind w:left="644"/>
      </w:pPr>
      <w:r w:rsidRPr="00356616">
        <w:t xml:space="preserve">Di dalam tampilan </w:t>
      </w:r>
      <w:r w:rsidR="005E09C6">
        <w:t>laporan</w:t>
      </w:r>
      <w:r>
        <w:t>,</w:t>
      </w:r>
      <w:r w:rsidR="00464F7E">
        <w:t xml:space="preserve"> </w:t>
      </w:r>
      <w:r w:rsidRPr="00356616">
        <w:t xml:space="preserve">pengguna </w:t>
      </w:r>
      <w:r w:rsidRPr="00AB77B0">
        <w:t>dapat melihat laporan seluruh dokumen yang sudah selesai dikerjakan.</w:t>
      </w:r>
    </w:p>
    <w:p w14:paraId="242BB9AB" w14:textId="1FB4CF84" w:rsidR="00007F59" w:rsidRDefault="00007F59" w:rsidP="00BE2666">
      <w:pPr>
        <w:ind w:left="644"/>
      </w:pPr>
      <w:r w:rsidRPr="00356616">
        <w:t xml:space="preserve">Berikut tampilan halaman </w:t>
      </w:r>
      <w:r>
        <w:t>laporan</w:t>
      </w:r>
      <w:r w:rsidRPr="00356616">
        <w:t xml:space="preserve"> ditunjukkan pada gambar 4.</w:t>
      </w:r>
      <w:r>
        <w:t>1</w:t>
      </w:r>
      <w:r w:rsidR="000828DC">
        <w:t>4</w:t>
      </w:r>
      <w:r w:rsidR="00FC4D4D">
        <w:t>.</w:t>
      </w:r>
    </w:p>
    <w:p w14:paraId="170408D1" w14:textId="477E4FC8" w:rsidR="00225E5D" w:rsidRDefault="00FE4EE2" w:rsidP="00571C1B">
      <w:pPr>
        <w:ind w:left="0" w:firstLine="0"/>
        <w:jc w:val="center"/>
      </w:pPr>
      <w:r>
        <w:rPr>
          <w:noProof/>
        </w:rPr>
        <w:drawing>
          <wp:inline distT="0" distB="0" distL="0" distR="0" wp14:anchorId="53C77529" wp14:editId="06278C3B">
            <wp:extent cx="3570163" cy="2007469"/>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02310" cy="2025545"/>
                    </a:xfrm>
                    <a:prstGeom prst="rect">
                      <a:avLst/>
                    </a:prstGeom>
                  </pic:spPr>
                </pic:pic>
              </a:graphicData>
            </a:graphic>
          </wp:inline>
        </w:drawing>
      </w:r>
    </w:p>
    <w:p w14:paraId="39A003AB" w14:textId="1028C17B" w:rsidR="00007F59" w:rsidRPr="006C7F7D" w:rsidRDefault="000828DC" w:rsidP="00B04EBB">
      <w:pPr>
        <w:pStyle w:val="Caption"/>
        <w:jc w:val="center"/>
        <w:rPr>
          <w:color w:val="auto"/>
          <w:sz w:val="20"/>
          <w:szCs w:val="20"/>
        </w:rPr>
      </w:pPr>
      <w:bookmarkStart w:id="227" w:name="_Toc132706555"/>
      <w:r w:rsidRPr="006C7F7D">
        <w:rPr>
          <w:color w:val="auto"/>
          <w:sz w:val="20"/>
          <w:szCs w:val="20"/>
        </w:rPr>
        <w:t xml:space="preserve">Gambar </w:t>
      </w:r>
      <w:r w:rsidR="00741FA1">
        <w:rPr>
          <w:color w:val="auto"/>
          <w:sz w:val="20"/>
          <w:szCs w:val="20"/>
        </w:rPr>
        <w:t>4</w:t>
      </w:r>
      <w:r w:rsidR="00675BB2">
        <w:rPr>
          <w:color w:val="auto"/>
          <w:sz w:val="20"/>
          <w:szCs w:val="20"/>
        </w:rPr>
        <w:t>.</w:t>
      </w:r>
      <w:r w:rsidR="00675BB2">
        <w:rPr>
          <w:color w:val="auto"/>
          <w:sz w:val="20"/>
          <w:szCs w:val="20"/>
        </w:rPr>
        <w:fldChar w:fldCharType="begin"/>
      </w:r>
      <w:r w:rsidR="00675BB2">
        <w:rPr>
          <w:color w:val="auto"/>
          <w:sz w:val="20"/>
          <w:szCs w:val="20"/>
        </w:rPr>
        <w:instrText xml:space="preserve"> SEQ Gambar \* ARABIC \s 1 </w:instrText>
      </w:r>
      <w:r w:rsidR="00675BB2">
        <w:rPr>
          <w:color w:val="auto"/>
          <w:sz w:val="20"/>
          <w:szCs w:val="20"/>
        </w:rPr>
        <w:fldChar w:fldCharType="separate"/>
      </w:r>
      <w:r w:rsidR="003D442F">
        <w:rPr>
          <w:noProof/>
          <w:color w:val="auto"/>
          <w:sz w:val="20"/>
          <w:szCs w:val="20"/>
        </w:rPr>
        <w:t>14</w:t>
      </w:r>
      <w:r w:rsidR="00675BB2">
        <w:rPr>
          <w:color w:val="auto"/>
          <w:sz w:val="20"/>
          <w:szCs w:val="20"/>
        </w:rPr>
        <w:fldChar w:fldCharType="end"/>
      </w:r>
      <w:r w:rsidRPr="006C7F7D">
        <w:rPr>
          <w:color w:val="auto"/>
          <w:sz w:val="20"/>
          <w:szCs w:val="20"/>
        </w:rPr>
        <w:t xml:space="preserve"> Halaman Pengelolaan laporan</w:t>
      </w:r>
      <w:bookmarkEnd w:id="227"/>
    </w:p>
    <w:p w14:paraId="33B7E750" w14:textId="32E1DFE6" w:rsidR="001737A0" w:rsidRDefault="00540094" w:rsidP="00B04EBB">
      <w:pPr>
        <w:pStyle w:val="Heading2"/>
        <w:spacing w:line="360" w:lineRule="auto"/>
      </w:pPr>
      <w:bookmarkStart w:id="228" w:name="_Toc132291514"/>
      <w:r>
        <w:t>Hasil Pengujian Sistem</w:t>
      </w:r>
      <w:bookmarkEnd w:id="228"/>
    </w:p>
    <w:p w14:paraId="196A92E5" w14:textId="68BA6DAE" w:rsidR="00540094" w:rsidRPr="00A60513" w:rsidRDefault="009A2399">
      <w:pPr>
        <w:pStyle w:val="Heading3"/>
        <w:numPr>
          <w:ilvl w:val="0"/>
          <w:numId w:val="15"/>
        </w:numPr>
        <w:spacing w:line="360" w:lineRule="auto"/>
        <w:rPr>
          <w:i/>
          <w:iCs/>
        </w:rPr>
      </w:pPr>
      <w:bookmarkStart w:id="229" w:name="_Toc132291515"/>
      <w:r w:rsidRPr="00A60513">
        <w:rPr>
          <w:i/>
          <w:iCs/>
        </w:rPr>
        <w:t>Functional</w:t>
      </w:r>
      <w:r w:rsidR="00ED1ADB" w:rsidRPr="00A60513">
        <w:rPr>
          <w:i/>
          <w:iCs/>
        </w:rPr>
        <w:t xml:space="preserve"> </w:t>
      </w:r>
      <w:r w:rsidRPr="00A60513">
        <w:rPr>
          <w:i/>
          <w:iCs/>
        </w:rPr>
        <w:t>Suitability</w:t>
      </w:r>
      <w:bookmarkEnd w:id="229"/>
    </w:p>
    <w:p w14:paraId="4152527F" w14:textId="3214F870" w:rsidR="00493DD3" w:rsidRDefault="00AD6210" w:rsidP="00F0649B">
      <w:pPr>
        <w:ind w:left="644" w:firstLine="436"/>
      </w:pPr>
      <w:r>
        <w:t>P</w:t>
      </w:r>
      <w:r w:rsidR="00655731" w:rsidRPr="00655731">
        <w:t xml:space="preserve">engujian </w:t>
      </w:r>
      <w:r w:rsidR="00655731" w:rsidRPr="009D7F35">
        <w:rPr>
          <w:i/>
          <w:iCs/>
        </w:rPr>
        <w:t>Functional Suitability</w:t>
      </w:r>
      <w:r w:rsidR="00655731" w:rsidRPr="00655731">
        <w:t xml:space="preserve"> </w:t>
      </w:r>
      <w:r w:rsidR="00F32AE1">
        <w:t xml:space="preserve">dalam dokumen </w:t>
      </w:r>
      <w:r w:rsidR="00F32AE1">
        <w:rPr>
          <w:i/>
          <w:iCs/>
        </w:rPr>
        <w:t xml:space="preserve">black box testing </w:t>
      </w:r>
      <w:r w:rsidR="00655731" w:rsidRPr="00655731">
        <w:t xml:space="preserve">dilakukan dengan ahli </w:t>
      </w:r>
      <w:r w:rsidR="00A24311">
        <w:t xml:space="preserve">di bidang teknologi </w:t>
      </w:r>
      <w:r w:rsidR="00655731" w:rsidRPr="00655731">
        <w:t>yaitu</w:t>
      </w:r>
      <w:r w:rsidR="00A24311">
        <w:t xml:space="preserve"> </w:t>
      </w:r>
      <w:r w:rsidR="00F901A8">
        <w:t xml:space="preserve">staf </w:t>
      </w:r>
      <w:r w:rsidR="001D2DB2">
        <w:t xml:space="preserve">IT </w:t>
      </w:r>
      <w:r w:rsidR="00F901A8">
        <w:t>Kantor Pertanahan Kota Semaran</w:t>
      </w:r>
      <w:r w:rsidR="001D2DB2">
        <w:t>g</w:t>
      </w:r>
      <w:r w:rsidR="00655731" w:rsidRPr="00655731">
        <w:t xml:space="preserve">. Hasil pengujian </w:t>
      </w:r>
      <w:r w:rsidR="002E388D">
        <w:t xml:space="preserve">karakteristik </w:t>
      </w:r>
      <w:r w:rsidR="00655731" w:rsidRPr="00A20D8A">
        <w:rPr>
          <w:i/>
          <w:iCs/>
        </w:rPr>
        <w:t>Functional Suitability</w:t>
      </w:r>
      <w:r w:rsidR="00655731" w:rsidRPr="00A20D8A">
        <w:t xml:space="preserve"> </w:t>
      </w:r>
      <w:r w:rsidR="002E388D" w:rsidRPr="00A20D8A">
        <w:t>pada subkarakteristik</w:t>
      </w:r>
      <w:r w:rsidR="00094E99" w:rsidRPr="00A20D8A">
        <w:t xml:space="preserve"> </w:t>
      </w:r>
      <w:r w:rsidR="00094E99" w:rsidRPr="00A20D8A">
        <w:rPr>
          <w:i/>
          <w:iCs/>
        </w:rPr>
        <w:t xml:space="preserve">Functional Completeness </w:t>
      </w:r>
      <w:r w:rsidR="00094E99" w:rsidRPr="00A20D8A">
        <w:t>dan</w:t>
      </w:r>
      <w:r w:rsidR="00094E99" w:rsidRPr="00A20D8A">
        <w:rPr>
          <w:i/>
          <w:iCs/>
        </w:rPr>
        <w:t xml:space="preserve"> Appropriatenes</w:t>
      </w:r>
      <w:r w:rsidR="00094E99" w:rsidRPr="00A20D8A">
        <w:t xml:space="preserve"> </w:t>
      </w:r>
      <w:r w:rsidR="00F75152" w:rsidRPr="00A20D8A">
        <w:t>berada</w:t>
      </w:r>
      <w:r w:rsidR="00F75152">
        <w:t xml:space="preserve"> pada tabel 4.</w:t>
      </w:r>
      <w:r w:rsidR="00571C1B">
        <w:t>11</w:t>
      </w:r>
      <w:r w:rsidR="00F75152">
        <w:t xml:space="preserve"> </w:t>
      </w:r>
      <w:r w:rsidR="00A20D8A">
        <w:t>.</w:t>
      </w:r>
    </w:p>
    <w:p w14:paraId="1CC35D0D" w14:textId="77777777" w:rsidR="00F0649B" w:rsidRDefault="00F0649B" w:rsidP="00F0649B">
      <w:pPr>
        <w:ind w:left="644" w:firstLine="436"/>
      </w:pPr>
    </w:p>
    <w:p w14:paraId="33721B3B" w14:textId="77777777" w:rsidR="00F0649B" w:rsidRDefault="00F0649B" w:rsidP="00F0649B">
      <w:pPr>
        <w:ind w:left="644" w:firstLine="436"/>
      </w:pPr>
    </w:p>
    <w:p w14:paraId="7C19FE0E" w14:textId="77777777" w:rsidR="00F0649B" w:rsidRPr="001B0E08" w:rsidRDefault="00F0649B" w:rsidP="00F0649B">
      <w:pPr>
        <w:ind w:left="644" w:firstLine="436"/>
      </w:pPr>
    </w:p>
    <w:p w14:paraId="74E0EC4B" w14:textId="0681187E" w:rsidR="00C60A2B" w:rsidRPr="008133DC" w:rsidRDefault="00481848" w:rsidP="00FD2962">
      <w:pPr>
        <w:pStyle w:val="Caption"/>
        <w:jc w:val="center"/>
        <w:rPr>
          <w:color w:val="000000" w:themeColor="text1"/>
          <w:sz w:val="20"/>
          <w:szCs w:val="20"/>
        </w:rPr>
      </w:pPr>
      <w:bookmarkStart w:id="230" w:name="_Toc132706600"/>
      <w:r w:rsidRPr="008133DC">
        <w:rPr>
          <w:color w:val="000000" w:themeColor="text1"/>
          <w:sz w:val="20"/>
          <w:szCs w:val="20"/>
        </w:rPr>
        <w:t xml:space="preserve">Tabel </w:t>
      </w:r>
      <w:r w:rsidR="000279B9" w:rsidRPr="008133DC">
        <w:rPr>
          <w:color w:val="000000" w:themeColor="text1"/>
          <w:sz w:val="20"/>
          <w:szCs w:val="20"/>
        </w:rPr>
        <w:t>4</w:t>
      </w:r>
      <w:r w:rsidR="00EE333E">
        <w:rPr>
          <w:color w:val="000000" w:themeColor="text1"/>
          <w:sz w:val="20"/>
          <w:szCs w:val="20"/>
        </w:rPr>
        <w:t>.</w:t>
      </w:r>
      <w:r w:rsidR="00EE333E">
        <w:rPr>
          <w:color w:val="000000" w:themeColor="text1"/>
          <w:sz w:val="20"/>
          <w:szCs w:val="20"/>
        </w:rPr>
        <w:fldChar w:fldCharType="begin"/>
      </w:r>
      <w:r w:rsidR="00EE333E">
        <w:rPr>
          <w:color w:val="000000" w:themeColor="text1"/>
          <w:sz w:val="20"/>
          <w:szCs w:val="20"/>
        </w:rPr>
        <w:instrText xml:space="preserve"> SEQ Tabel \* ARABIC \s 1 </w:instrText>
      </w:r>
      <w:r w:rsidR="00EE333E">
        <w:rPr>
          <w:color w:val="000000" w:themeColor="text1"/>
          <w:sz w:val="20"/>
          <w:szCs w:val="20"/>
        </w:rPr>
        <w:fldChar w:fldCharType="separate"/>
      </w:r>
      <w:r w:rsidR="003D442F">
        <w:rPr>
          <w:noProof/>
          <w:color w:val="000000" w:themeColor="text1"/>
          <w:sz w:val="20"/>
          <w:szCs w:val="20"/>
        </w:rPr>
        <w:t>11</w:t>
      </w:r>
      <w:r w:rsidR="00EE333E">
        <w:rPr>
          <w:color w:val="000000" w:themeColor="text1"/>
          <w:sz w:val="20"/>
          <w:szCs w:val="20"/>
        </w:rPr>
        <w:fldChar w:fldCharType="end"/>
      </w:r>
      <w:r w:rsidRPr="008133DC">
        <w:rPr>
          <w:color w:val="000000" w:themeColor="text1"/>
          <w:sz w:val="20"/>
          <w:szCs w:val="20"/>
        </w:rPr>
        <w:t xml:space="preserve"> Hasil Pengujian </w:t>
      </w:r>
      <w:r w:rsidR="00A05754" w:rsidRPr="008133DC">
        <w:rPr>
          <w:color w:val="000000" w:themeColor="text1"/>
          <w:sz w:val="20"/>
          <w:szCs w:val="20"/>
        </w:rPr>
        <w:t xml:space="preserve">Dokumen Black </w:t>
      </w:r>
      <w:r w:rsidR="00332B05" w:rsidRPr="008133DC">
        <w:rPr>
          <w:color w:val="000000" w:themeColor="text1"/>
          <w:sz w:val="20"/>
          <w:szCs w:val="20"/>
        </w:rPr>
        <w:t>B</w:t>
      </w:r>
      <w:r w:rsidR="00A05754" w:rsidRPr="008133DC">
        <w:rPr>
          <w:color w:val="000000" w:themeColor="text1"/>
          <w:sz w:val="20"/>
          <w:szCs w:val="20"/>
        </w:rPr>
        <w:t>ox Testing</w:t>
      </w:r>
      <w:r w:rsidR="001570CA" w:rsidRPr="008133DC">
        <w:rPr>
          <w:color w:val="000000" w:themeColor="text1"/>
          <w:sz w:val="20"/>
          <w:szCs w:val="20"/>
        </w:rPr>
        <w:t xml:space="preserve"> Subkarakteristik </w:t>
      </w:r>
      <w:r w:rsidR="008133DC" w:rsidRPr="008133DC">
        <w:rPr>
          <w:color w:val="000000" w:themeColor="text1"/>
          <w:sz w:val="20"/>
          <w:szCs w:val="20"/>
        </w:rPr>
        <w:t>Functional Completeness dan Appropriatenes</w:t>
      </w:r>
      <w:bookmarkEnd w:id="230"/>
    </w:p>
    <w:tbl>
      <w:tblPr>
        <w:tblStyle w:val="TableGrid0"/>
        <w:tblW w:w="0" w:type="auto"/>
        <w:tblInd w:w="-5" w:type="dxa"/>
        <w:tblLook w:val="04A0" w:firstRow="1" w:lastRow="0" w:firstColumn="1" w:lastColumn="0" w:noHBand="0" w:noVBand="1"/>
      </w:tblPr>
      <w:tblGrid>
        <w:gridCol w:w="576"/>
        <w:gridCol w:w="1125"/>
        <w:gridCol w:w="2628"/>
        <w:gridCol w:w="589"/>
        <w:gridCol w:w="752"/>
      </w:tblGrid>
      <w:tr w:rsidR="00D36C69" w:rsidRPr="006B4022" w14:paraId="09A43C48" w14:textId="5D37FE63" w:rsidTr="00D36C69">
        <w:trPr>
          <w:trHeight w:val="422"/>
        </w:trPr>
        <w:tc>
          <w:tcPr>
            <w:tcW w:w="576" w:type="dxa"/>
            <w:vMerge w:val="restart"/>
          </w:tcPr>
          <w:p w14:paraId="63314D56" w14:textId="77777777" w:rsidR="00FF2B66" w:rsidRPr="006B4022" w:rsidRDefault="00FF2B66" w:rsidP="005B4034">
            <w:pPr>
              <w:spacing w:line="240" w:lineRule="auto"/>
              <w:ind w:left="0" w:firstLine="0"/>
              <w:jc w:val="center"/>
              <w:rPr>
                <w:b/>
                <w:bCs/>
                <w:sz w:val="20"/>
                <w:szCs w:val="20"/>
              </w:rPr>
            </w:pPr>
            <w:r w:rsidRPr="006B4022">
              <w:rPr>
                <w:b/>
                <w:bCs/>
                <w:sz w:val="20"/>
                <w:szCs w:val="20"/>
              </w:rPr>
              <w:t>No</w:t>
            </w:r>
          </w:p>
        </w:tc>
        <w:tc>
          <w:tcPr>
            <w:tcW w:w="1125" w:type="dxa"/>
            <w:vMerge w:val="restart"/>
          </w:tcPr>
          <w:p w14:paraId="7570D1A7" w14:textId="77777777" w:rsidR="00FF2B66" w:rsidRPr="006B4022" w:rsidRDefault="00FF2B66" w:rsidP="005B4034">
            <w:pPr>
              <w:spacing w:line="240" w:lineRule="auto"/>
              <w:ind w:left="0" w:firstLine="0"/>
              <w:jc w:val="center"/>
              <w:rPr>
                <w:b/>
                <w:bCs/>
                <w:sz w:val="20"/>
                <w:szCs w:val="20"/>
              </w:rPr>
            </w:pPr>
            <w:r w:rsidRPr="006B4022">
              <w:rPr>
                <w:b/>
                <w:bCs/>
                <w:sz w:val="20"/>
                <w:szCs w:val="20"/>
              </w:rPr>
              <w:t>Fungsi</w:t>
            </w:r>
          </w:p>
        </w:tc>
        <w:tc>
          <w:tcPr>
            <w:tcW w:w="2628" w:type="dxa"/>
            <w:vMerge w:val="restart"/>
          </w:tcPr>
          <w:p w14:paraId="0427E5B6" w14:textId="77777777" w:rsidR="00FF2B66" w:rsidRPr="006B4022" w:rsidRDefault="00FF2B66" w:rsidP="005B4034">
            <w:pPr>
              <w:spacing w:line="240" w:lineRule="auto"/>
              <w:ind w:left="0" w:firstLine="0"/>
              <w:jc w:val="center"/>
              <w:rPr>
                <w:b/>
                <w:bCs/>
                <w:sz w:val="20"/>
                <w:szCs w:val="20"/>
              </w:rPr>
            </w:pPr>
            <w:r w:rsidRPr="006B4022">
              <w:rPr>
                <w:b/>
                <w:bCs/>
                <w:sz w:val="20"/>
                <w:szCs w:val="20"/>
              </w:rPr>
              <w:t>Hasil Yang Diharapkan</w:t>
            </w:r>
          </w:p>
        </w:tc>
        <w:tc>
          <w:tcPr>
            <w:tcW w:w="0" w:type="auto"/>
            <w:gridSpan w:val="2"/>
          </w:tcPr>
          <w:p w14:paraId="4826FC53" w14:textId="082AF327" w:rsidR="00FF2B66" w:rsidRPr="006B4022" w:rsidRDefault="007A2ADB" w:rsidP="005B4034">
            <w:pPr>
              <w:spacing w:line="240" w:lineRule="auto"/>
              <w:ind w:left="0" w:firstLine="0"/>
              <w:jc w:val="center"/>
              <w:rPr>
                <w:b/>
                <w:bCs/>
                <w:sz w:val="20"/>
                <w:szCs w:val="20"/>
              </w:rPr>
            </w:pPr>
            <w:r>
              <w:rPr>
                <w:b/>
                <w:bCs/>
                <w:sz w:val="20"/>
                <w:szCs w:val="20"/>
              </w:rPr>
              <w:t>Berh</w:t>
            </w:r>
            <w:r w:rsidR="00FF2B66" w:rsidRPr="006B4022">
              <w:rPr>
                <w:b/>
                <w:bCs/>
                <w:sz w:val="20"/>
                <w:szCs w:val="20"/>
              </w:rPr>
              <w:t>asil</w:t>
            </w:r>
          </w:p>
        </w:tc>
      </w:tr>
      <w:tr w:rsidR="00D36C69" w:rsidRPr="006B4022" w14:paraId="07C7A7C0" w14:textId="1AAAD1B9" w:rsidTr="00D36C69">
        <w:trPr>
          <w:trHeight w:val="422"/>
        </w:trPr>
        <w:tc>
          <w:tcPr>
            <w:tcW w:w="576" w:type="dxa"/>
            <w:vMerge/>
          </w:tcPr>
          <w:p w14:paraId="7CA93C5E" w14:textId="77777777" w:rsidR="00FF2B66" w:rsidRPr="006B4022" w:rsidRDefault="00FF2B66" w:rsidP="005B4034">
            <w:pPr>
              <w:spacing w:line="240" w:lineRule="auto"/>
              <w:jc w:val="center"/>
              <w:rPr>
                <w:b/>
                <w:bCs/>
                <w:sz w:val="20"/>
                <w:szCs w:val="20"/>
              </w:rPr>
            </w:pPr>
          </w:p>
        </w:tc>
        <w:tc>
          <w:tcPr>
            <w:tcW w:w="1125" w:type="dxa"/>
            <w:vMerge/>
          </w:tcPr>
          <w:p w14:paraId="037DD46B" w14:textId="77777777" w:rsidR="00FF2B66" w:rsidRPr="006B4022" w:rsidRDefault="00FF2B66" w:rsidP="005B4034">
            <w:pPr>
              <w:spacing w:line="240" w:lineRule="auto"/>
              <w:jc w:val="center"/>
              <w:rPr>
                <w:b/>
                <w:bCs/>
                <w:sz w:val="20"/>
                <w:szCs w:val="20"/>
              </w:rPr>
            </w:pPr>
          </w:p>
        </w:tc>
        <w:tc>
          <w:tcPr>
            <w:tcW w:w="2628" w:type="dxa"/>
            <w:vMerge/>
          </w:tcPr>
          <w:p w14:paraId="0D4AC080" w14:textId="77777777" w:rsidR="00FF2B66" w:rsidRPr="006B4022" w:rsidRDefault="00FF2B66" w:rsidP="005B4034">
            <w:pPr>
              <w:spacing w:line="240" w:lineRule="auto"/>
              <w:jc w:val="center"/>
              <w:rPr>
                <w:b/>
                <w:bCs/>
                <w:sz w:val="20"/>
                <w:szCs w:val="20"/>
              </w:rPr>
            </w:pPr>
          </w:p>
        </w:tc>
        <w:tc>
          <w:tcPr>
            <w:tcW w:w="589" w:type="dxa"/>
          </w:tcPr>
          <w:p w14:paraId="0BCD2DE3" w14:textId="0680FC63" w:rsidR="00FF2B66" w:rsidRPr="006B4022" w:rsidRDefault="00DB6C7F" w:rsidP="005B4034">
            <w:pPr>
              <w:spacing w:line="240" w:lineRule="auto"/>
              <w:ind w:left="0" w:firstLine="0"/>
              <w:jc w:val="center"/>
              <w:rPr>
                <w:b/>
                <w:bCs/>
                <w:sz w:val="20"/>
                <w:szCs w:val="20"/>
              </w:rPr>
            </w:pPr>
            <w:r w:rsidRPr="006B4022">
              <w:rPr>
                <w:b/>
                <w:bCs/>
                <w:sz w:val="20"/>
                <w:szCs w:val="20"/>
              </w:rPr>
              <w:t>Ya</w:t>
            </w:r>
          </w:p>
        </w:tc>
        <w:tc>
          <w:tcPr>
            <w:tcW w:w="752" w:type="dxa"/>
          </w:tcPr>
          <w:p w14:paraId="263C6A52" w14:textId="2C5E97F8" w:rsidR="00FF2B66" w:rsidRPr="006B4022" w:rsidRDefault="00DB6C7F" w:rsidP="005B4034">
            <w:pPr>
              <w:spacing w:line="240" w:lineRule="auto"/>
              <w:ind w:left="0" w:firstLine="0"/>
              <w:jc w:val="center"/>
              <w:rPr>
                <w:b/>
                <w:bCs/>
                <w:sz w:val="20"/>
                <w:szCs w:val="20"/>
              </w:rPr>
            </w:pPr>
            <w:r w:rsidRPr="006B4022">
              <w:rPr>
                <w:b/>
                <w:bCs/>
                <w:sz w:val="20"/>
                <w:szCs w:val="20"/>
              </w:rPr>
              <w:t>Tidak</w:t>
            </w:r>
          </w:p>
        </w:tc>
      </w:tr>
      <w:tr w:rsidR="006B4022" w:rsidRPr="006B4022" w14:paraId="3ADC25BF" w14:textId="76C78388" w:rsidTr="00D36C69">
        <w:trPr>
          <w:trHeight w:val="422"/>
        </w:trPr>
        <w:tc>
          <w:tcPr>
            <w:tcW w:w="5670" w:type="dxa"/>
            <w:gridSpan w:val="5"/>
          </w:tcPr>
          <w:p w14:paraId="5F0DFE00" w14:textId="0D1A721A" w:rsidR="006B4022" w:rsidRPr="006B4022" w:rsidRDefault="006B4022" w:rsidP="005B4034">
            <w:pPr>
              <w:spacing w:line="240" w:lineRule="auto"/>
              <w:ind w:left="0" w:firstLine="30"/>
              <w:jc w:val="center"/>
              <w:rPr>
                <w:b/>
                <w:bCs/>
                <w:sz w:val="20"/>
                <w:szCs w:val="20"/>
              </w:rPr>
            </w:pPr>
            <w:r w:rsidRPr="006B4022">
              <w:rPr>
                <w:b/>
                <w:bCs/>
                <w:sz w:val="20"/>
                <w:szCs w:val="20"/>
              </w:rPr>
              <w:t>Admin</w:t>
            </w:r>
          </w:p>
        </w:tc>
      </w:tr>
      <w:tr w:rsidR="00D36C69" w:rsidRPr="006B4022" w14:paraId="060CC5A2" w14:textId="36D6411C" w:rsidTr="00D36C69">
        <w:tc>
          <w:tcPr>
            <w:tcW w:w="576" w:type="dxa"/>
          </w:tcPr>
          <w:p w14:paraId="2AA0D519" w14:textId="77777777" w:rsidR="00FF2B66" w:rsidRPr="006B4022" w:rsidRDefault="00FF2B66" w:rsidP="005B4034">
            <w:pPr>
              <w:pStyle w:val="ListParagraph"/>
              <w:numPr>
                <w:ilvl w:val="0"/>
                <w:numId w:val="30"/>
              </w:numPr>
              <w:spacing w:after="0" w:line="240" w:lineRule="auto"/>
              <w:jc w:val="left"/>
              <w:rPr>
                <w:rFonts w:ascii="Cambria" w:hAnsi="Cambria"/>
                <w:sz w:val="20"/>
                <w:szCs w:val="20"/>
              </w:rPr>
            </w:pPr>
          </w:p>
        </w:tc>
        <w:tc>
          <w:tcPr>
            <w:tcW w:w="1125" w:type="dxa"/>
          </w:tcPr>
          <w:p w14:paraId="771BE936" w14:textId="77777777" w:rsidR="00FF2B66" w:rsidRPr="006B4022" w:rsidRDefault="00FF2B66" w:rsidP="005B4034">
            <w:pPr>
              <w:spacing w:line="240" w:lineRule="auto"/>
              <w:ind w:left="0" w:firstLine="0"/>
              <w:jc w:val="left"/>
              <w:rPr>
                <w:sz w:val="20"/>
                <w:szCs w:val="20"/>
              </w:rPr>
            </w:pPr>
            <w:r w:rsidRPr="006B4022">
              <w:rPr>
                <w:sz w:val="20"/>
                <w:szCs w:val="20"/>
              </w:rPr>
              <w:t>Login sebagai admin</w:t>
            </w:r>
          </w:p>
        </w:tc>
        <w:tc>
          <w:tcPr>
            <w:tcW w:w="2628" w:type="dxa"/>
          </w:tcPr>
          <w:p w14:paraId="04CEA140" w14:textId="77777777" w:rsidR="00FF2B66" w:rsidRPr="006B4022" w:rsidRDefault="00FF2B66" w:rsidP="005B4034">
            <w:pPr>
              <w:spacing w:line="240" w:lineRule="auto"/>
              <w:ind w:left="0" w:firstLine="0"/>
              <w:jc w:val="left"/>
              <w:rPr>
                <w:sz w:val="20"/>
                <w:szCs w:val="20"/>
              </w:rPr>
            </w:pPr>
            <w:r w:rsidRPr="006B4022">
              <w:rPr>
                <w:sz w:val="20"/>
                <w:szCs w:val="20"/>
              </w:rPr>
              <w:t>Fungsi login sebagai admin berjalan dengan benar.</w:t>
            </w:r>
          </w:p>
        </w:tc>
        <w:tc>
          <w:tcPr>
            <w:tcW w:w="589" w:type="dxa"/>
          </w:tcPr>
          <w:p w14:paraId="524923AE" w14:textId="2F7F3476"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548C935B" w14:textId="77777777" w:rsidR="00FF2B66" w:rsidRPr="006B4022" w:rsidRDefault="00FF2B66" w:rsidP="005B4034">
            <w:pPr>
              <w:spacing w:line="240" w:lineRule="auto"/>
              <w:ind w:left="0" w:firstLine="0"/>
              <w:jc w:val="center"/>
              <w:rPr>
                <w:sz w:val="20"/>
                <w:szCs w:val="20"/>
              </w:rPr>
            </w:pPr>
          </w:p>
        </w:tc>
      </w:tr>
      <w:tr w:rsidR="00D36C69" w:rsidRPr="006B4022" w14:paraId="3FC7A538" w14:textId="2FFDEF23" w:rsidTr="00D36C69">
        <w:tc>
          <w:tcPr>
            <w:tcW w:w="576" w:type="dxa"/>
          </w:tcPr>
          <w:p w14:paraId="33067FDD" w14:textId="77777777" w:rsidR="00FF2B66" w:rsidRPr="006B4022" w:rsidRDefault="00FF2B66" w:rsidP="005B4034">
            <w:pPr>
              <w:pStyle w:val="ListParagraph"/>
              <w:numPr>
                <w:ilvl w:val="0"/>
                <w:numId w:val="30"/>
              </w:numPr>
              <w:spacing w:after="0" w:line="240" w:lineRule="auto"/>
              <w:jc w:val="left"/>
              <w:rPr>
                <w:rFonts w:ascii="Cambria" w:hAnsi="Cambria"/>
                <w:sz w:val="20"/>
                <w:szCs w:val="20"/>
              </w:rPr>
            </w:pPr>
          </w:p>
        </w:tc>
        <w:tc>
          <w:tcPr>
            <w:tcW w:w="1125" w:type="dxa"/>
          </w:tcPr>
          <w:p w14:paraId="1B641AFA" w14:textId="77777777" w:rsidR="00FF2B66" w:rsidRPr="006B4022" w:rsidRDefault="00FF2B66" w:rsidP="005B4034">
            <w:pPr>
              <w:spacing w:line="240" w:lineRule="auto"/>
              <w:ind w:left="0" w:firstLine="0"/>
              <w:jc w:val="left"/>
              <w:rPr>
                <w:sz w:val="20"/>
                <w:szCs w:val="20"/>
              </w:rPr>
            </w:pPr>
            <w:r w:rsidRPr="006B4022">
              <w:rPr>
                <w:sz w:val="20"/>
                <w:szCs w:val="20"/>
              </w:rPr>
              <w:t>Mengelola data user</w:t>
            </w:r>
          </w:p>
        </w:tc>
        <w:tc>
          <w:tcPr>
            <w:tcW w:w="2628" w:type="dxa"/>
          </w:tcPr>
          <w:p w14:paraId="6A6BAC8E" w14:textId="77777777" w:rsidR="00FF2B66" w:rsidRPr="006B4022" w:rsidRDefault="00FF2B66" w:rsidP="005B4034">
            <w:pPr>
              <w:spacing w:line="240" w:lineRule="auto"/>
              <w:ind w:left="0" w:firstLine="0"/>
              <w:jc w:val="left"/>
              <w:rPr>
                <w:sz w:val="20"/>
                <w:szCs w:val="20"/>
              </w:rPr>
            </w:pPr>
            <w:r w:rsidRPr="006B4022">
              <w:rPr>
                <w:sz w:val="20"/>
                <w:szCs w:val="20"/>
              </w:rPr>
              <w:t>Fungsi untuk menambah, menampilkan, mengubah, dan menghapus data user berjalan dengan benar.</w:t>
            </w:r>
          </w:p>
        </w:tc>
        <w:tc>
          <w:tcPr>
            <w:tcW w:w="589" w:type="dxa"/>
          </w:tcPr>
          <w:p w14:paraId="7805E87C" w14:textId="331205BA"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3BCBECD4" w14:textId="77777777" w:rsidR="00FF2B66" w:rsidRPr="006B4022" w:rsidRDefault="00FF2B66" w:rsidP="005B4034">
            <w:pPr>
              <w:spacing w:line="240" w:lineRule="auto"/>
              <w:ind w:left="0" w:firstLine="0"/>
              <w:jc w:val="center"/>
              <w:rPr>
                <w:sz w:val="20"/>
                <w:szCs w:val="20"/>
              </w:rPr>
            </w:pPr>
          </w:p>
        </w:tc>
      </w:tr>
      <w:tr w:rsidR="00D36C69" w:rsidRPr="006B4022" w14:paraId="501A2E10" w14:textId="19495610" w:rsidTr="00D36C69">
        <w:tc>
          <w:tcPr>
            <w:tcW w:w="576" w:type="dxa"/>
          </w:tcPr>
          <w:p w14:paraId="691A22D1" w14:textId="77777777" w:rsidR="00FF2B66" w:rsidRPr="006B4022" w:rsidRDefault="00FF2B66" w:rsidP="005B4034">
            <w:pPr>
              <w:pStyle w:val="ListParagraph"/>
              <w:numPr>
                <w:ilvl w:val="0"/>
                <w:numId w:val="30"/>
              </w:numPr>
              <w:spacing w:after="0" w:line="240" w:lineRule="auto"/>
              <w:jc w:val="left"/>
              <w:rPr>
                <w:rFonts w:ascii="Cambria" w:hAnsi="Cambria"/>
                <w:sz w:val="20"/>
                <w:szCs w:val="20"/>
              </w:rPr>
            </w:pPr>
          </w:p>
        </w:tc>
        <w:tc>
          <w:tcPr>
            <w:tcW w:w="1125" w:type="dxa"/>
          </w:tcPr>
          <w:p w14:paraId="2AB6A516" w14:textId="77777777" w:rsidR="00FF2B66" w:rsidRPr="006B4022" w:rsidRDefault="00FF2B66" w:rsidP="005B4034">
            <w:pPr>
              <w:spacing w:line="240" w:lineRule="auto"/>
              <w:ind w:left="0" w:firstLine="0"/>
              <w:jc w:val="left"/>
              <w:rPr>
                <w:sz w:val="20"/>
                <w:szCs w:val="20"/>
              </w:rPr>
            </w:pPr>
            <w:r w:rsidRPr="006B4022">
              <w:rPr>
                <w:sz w:val="20"/>
                <w:szCs w:val="20"/>
              </w:rPr>
              <w:t>Mengelola data petugas keuangan</w:t>
            </w:r>
          </w:p>
        </w:tc>
        <w:tc>
          <w:tcPr>
            <w:tcW w:w="2628" w:type="dxa"/>
          </w:tcPr>
          <w:p w14:paraId="3BE80BD1" w14:textId="77777777" w:rsidR="00FF2B66" w:rsidRPr="006B4022" w:rsidRDefault="00FF2B66" w:rsidP="005B4034">
            <w:pPr>
              <w:spacing w:line="240" w:lineRule="auto"/>
              <w:ind w:left="0" w:firstLine="0"/>
              <w:jc w:val="left"/>
              <w:rPr>
                <w:sz w:val="20"/>
                <w:szCs w:val="20"/>
              </w:rPr>
            </w:pPr>
            <w:r w:rsidRPr="006B4022">
              <w:rPr>
                <w:sz w:val="20"/>
                <w:szCs w:val="20"/>
              </w:rPr>
              <w:t>Fungsi untuk menambah, menampilkan, mengubah, dan menghapus data petugas keuangan berjalan dengan benar.</w:t>
            </w:r>
          </w:p>
        </w:tc>
        <w:tc>
          <w:tcPr>
            <w:tcW w:w="589" w:type="dxa"/>
          </w:tcPr>
          <w:p w14:paraId="554E20CB" w14:textId="2673ECF9"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2D775D82" w14:textId="77777777" w:rsidR="00FF2B66" w:rsidRPr="006B4022" w:rsidRDefault="00FF2B66" w:rsidP="005B4034">
            <w:pPr>
              <w:spacing w:line="240" w:lineRule="auto"/>
              <w:ind w:left="0" w:firstLine="0"/>
              <w:jc w:val="center"/>
              <w:rPr>
                <w:sz w:val="20"/>
                <w:szCs w:val="20"/>
              </w:rPr>
            </w:pPr>
          </w:p>
        </w:tc>
      </w:tr>
      <w:tr w:rsidR="00D36C69" w:rsidRPr="006B4022" w14:paraId="4B0B18F3" w14:textId="574B18D2" w:rsidTr="00D36C69">
        <w:tc>
          <w:tcPr>
            <w:tcW w:w="576" w:type="dxa"/>
          </w:tcPr>
          <w:p w14:paraId="1765ED30" w14:textId="77777777" w:rsidR="00FF2B66" w:rsidRPr="006B4022" w:rsidRDefault="00FF2B66" w:rsidP="005B4034">
            <w:pPr>
              <w:pStyle w:val="ListParagraph"/>
              <w:numPr>
                <w:ilvl w:val="0"/>
                <w:numId w:val="30"/>
              </w:numPr>
              <w:spacing w:after="0" w:line="240" w:lineRule="auto"/>
              <w:jc w:val="left"/>
              <w:rPr>
                <w:rFonts w:ascii="Cambria" w:hAnsi="Cambria"/>
                <w:sz w:val="20"/>
                <w:szCs w:val="20"/>
              </w:rPr>
            </w:pPr>
          </w:p>
        </w:tc>
        <w:tc>
          <w:tcPr>
            <w:tcW w:w="1125" w:type="dxa"/>
          </w:tcPr>
          <w:p w14:paraId="3C4907F4" w14:textId="77777777" w:rsidR="00FF2B66" w:rsidRPr="006B4022" w:rsidRDefault="00FF2B66" w:rsidP="005B4034">
            <w:pPr>
              <w:spacing w:line="240" w:lineRule="auto"/>
              <w:ind w:left="0" w:firstLine="0"/>
              <w:jc w:val="left"/>
              <w:rPr>
                <w:sz w:val="20"/>
                <w:szCs w:val="20"/>
              </w:rPr>
            </w:pPr>
            <w:r w:rsidRPr="006B4022">
              <w:rPr>
                <w:sz w:val="20"/>
                <w:szCs w:val="20"/>
              </w:rPr>
              <w:t>Mengelola data load PTSL</w:t>
            </w:r>
          </w:p>
        </w:tc>
        <w:tc>
          <w:tcPr>
            <w:tcW w:w="2628" w:type="dxa"/>
          </w:tcPr>
          <w:p w14:paraId="58C2FA59" w14:textId="77777777" w:rsidR="00FF2B66" w:rsidRPr="006B4022" w:rsidRDefault="00FF2B66" w:rsidP="005B4034">
            <w:pPr>
              <w:spacing w:line="240" w:lineRule="auto"/>
              <w:ind w:left="0" w:firstLine="0"/>
              <w:jc w:val="left"/>
              <w:rPr>
                <w:sz w:val="20"/>
                <w:szCs w:val="20"/>
              </w:rPr>
            </w:pPr>
            <w:r w:rsidRPr="006B4022">
              <w:rPr>
                <w:sz w:val="20"/>
                <w:szCs w:val="20"/>
              </w:rPr>
              <w:t>Fungsi untuk menambah, menampilkan, mengubah, mencetak, mengupload, dan menghapus data load PTSL berjalan dengan benar.</w:t>
            </w:r>
          </w:p>
        </w:tc>
        <w:tc>
          <w:tcPr>
            <w:tcW w:w="589" w:type="dxa"/>
          </w:tcPr>
          <w:p w14:paraId="70078688" w14:textId="46A5DC1D"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77040CE6" w14:textId="77777777" w:rsidR="00FF2B66" w:rsidRPr="006B4022" w:rsidRDefault="00FF2B66" w:rsidP="005B4034">
            <w:pPr>
              <w:spacing w:line="240" w:lineRule="auto"/>
              <w:ind w:left="0" w:firstLine="0"/>
              <w:jc w:val="center"/>
              <w:rPr>
                <w:sz w:val="20"/>
                <w:szCs w:val="20"/>
              </w:rPr>
            </w:pPr>
          </w:p>
        </w:tc>
      </w:tr>
      <w:tr w:rsidR="00D36C69" w:rsidRPr="006B4022" w14:paraId="2CB088CC" w14:textId="716FC0DF" w:rsidTr="00D36C69">
        <w:tc>
          <w:tcPr>
            <w:tcW w:w="576" w:type="dxa"/>
          </w:tcPr>
          <w:p w14:paraId="03C8FC58" w14:textId="77777777" w:rsidR="00FF2B66" w:rsidRPr="006B4022" w:rsidRDefault="00FF2B66" w:rsidP="005B4034">
            <w:pPr>
              <w:pStyle w:val="ListParagraph"/>
              <w:numPr>
                <w:ilvl w:val="0"/>
                <w:numId w:val="30"/>
              </w:numPr>
              <w:spacing w:after="0" w:line="240" w:lineRule="auto"/>
              <w:jc w:val="left"/>
              <w:rPr>
                <w:rFonts w:ascii="Cambria" w:hAnsi="Cambria"/>
                <w:sz w:val="20"/>
                <w:szCs w:val="20"/>
              </w:rPr>
            </w:pPr>
          </w:p>
        </w:tc>
        <w:tc>
          <w:tcPr>
            <w:tcW w:w="1125" w:type="dxa"/>
          </w:tcPr>
          <w:p w14:paraId="50857C2E" w14:textId="77777777" w:rsidR="00FF2B66" w:rsidRPr="006B4022" w:rsidRDefault="00FF2B66" w:rsidP="005B4034">
            <w:pPr>
              <w:spacing w:line="240" w:lineRule="auto"/>
              <w:ind w:left="0" w:firstLine="0"/>
              <w:jc w:val="left"/>
              <w:rPr>
                <w:sz w:val="20"/>
                <w:szCs w:val="20"/>
              </w:rPr>
            </w:pPr>
            <w:r w:rsidRPr="006B4022">
              <w:rPr>
                <w:sz w:val="20"/>
                <w:szCs w:val="20"/>
              </w:rPr>
              <w:t>Logout</w:t>
            </w:r>
          </w:p>
        </w:tc>
        <w:tc>
          <w:tcPr>
            <w:tcW w:w="2628" w:type="dxa"/>
          </w:tcPr>
          <w:p w14:paraId="2BF9E41A" w14:textId="77777777" w:rsidR="00FF2B66" w:rsidRPr="006B4022" w:rsidRDefault="00FF2B66" w:rsidP="005B4034">
            <w:pPr>
              <w:spacing w:line="240" w:lineRule="auto"/>
              <w:ind w:left="0" w:firstLine="0"/>
              <w:jc w:val="left"/>
              <w:rPr>
                <w:sz w:val="20"/>
                <w:szCs w:val="20"/>
              </w:rPr>
            </w:pPr>
            <w:r w:rsidRPr="006B4022">
              <w:rPr>
                <w:sz w:val="20"/>
                <w:szCs w:val="20"/>
              </w:rPr>
              <w:t>Fungsi logout berjalan dengan benar.</w:t>
            </w:r>
          </w:p>
        </w:tc>
        <w:tc>
          <w:tcPr>
            <w:tcW w:w="589" w:type="dxa"/>
          </w:tcPr>
          <w:p w14:paraId="63D7BB03" w14:textId="0B32F428"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67472BD0" w14:textId="77777777" w:rsidR="00FF2B66" w:rsidRPr="006B4022" w:rsidRDefault="00FF2B66" w:rsidP="005B4034">
            <w:pPr>
              <w:spacing w:line="240" w:lineRule="auto"/>
              <w:ind w:left="0" w:firstLine="0"/>
              <w:jc w:val="center"/>
              <w:rPr>
                <w:sz w:val="20"/>
                <w:szCs w:val="20"/>
              </w:rPr>
            </w:pPr>
          </w:p>
        </w:tc>
      </w:tr>
      <w:tr w:rsidR="00D36C69" w:rsidRPr="006B4022" w14:paraId="6D6924A2" w14:textId="3068ADB2" w:rsidTr="00D36C69">
        <w:tc>
          <w:tcPr>
            <w:tcW w:w="576" w:type="dxa"/>
          </w:tcPr>
          <w:p w14:paraId="0B7CBB4D" w14:textId="77777777" w:rsidR="00FF2B66" w:rsidRPr="006B4022" w:rsidRDefault="00FF2B66" w:rsidP="005B4034">
            <w:pPr>
              <w:pStyle w:val="ListParagraph"/>
              <w:numPr>
                <w:ilvl w:val="0"/>
                <w:numId w:val="30"/>
              </w:numPr>
              <w:spacing w:after="0" w:line="240" w:lineRule="auto"/>
              <w:jc w:val="left"/>
              <w:rPr>
                <w:rFonts w:ascii="Cambria" w:hAnsi="Cambria"/>
                <w:sz w:val="20"/>
                <w:szCs w:val="20"/>
              </w:rPr>
            </w:pPr>
          </w:p>
        </w:tc>
        <w:tc>
          <w:tcPr>
            <w:tcW w:w="1125" w:type="dxa"/>
          </w:tcPr>
          <w:p w14:paraId="4B2A2D7F" w14:textId="77777777" w:rsidR="00FF2B66" w:rsidRPr="006B4022" w:rsidRDefault="00FF2B66" w:rsidP="005B4034">
            <w:pPr>
              <w:spacing w:line="240" w:lineRule="auto"/>
              <w:ind w:left="0" w:firstLine="0"/>
              <w:jc w:val="left"/>
              <w:rPr>
                <w:sz w:val="20"/>
                <w:szCs w:val="20"/>
              </w:rPr>
            </w:pPr>
            <w:r w:rsidRPr="006B4022">
              <w:rPr>
                <w:sz w:val="20"/>
                <w:szCs w:val="20"/>
                <w:lang w:val="id-ID"/>
              </w:rPr>
              <w:t>Mengelola data anggota</w:t>
            </w:r>
            <w:r w:rsidRPr="006B4022">
              <w:rPr>
                <w:sz w:val="20"/>
                <w:szCs w:val="20"/>
              </w:rPr>
              <w:t xml:space="preserve"> tim</w:t>
            </w:r>
          </w:p>
        </w:tc>
        <w:tc>
          <w:tcPr>
            <w:tcW w:w="2628" w:type="dxa"/>
          </w:tcPr>
          <w:p w14:paraId="2C2047A4" w14:textId="77777777" w:rsidR="00FF2B66" w:rsidRPr="006B4022" w:rsidRDefault="00FF2B66" w:rsidP="005B4034">
            <w:pPr>
              <w:spacing w:line="240" w:lineRule="auto"/>
              <w:ind w:left="0" w:firstLine="0"/>
              <w:jc w:val="left"/>
              <w:rPr>
                <w:sz w:val="20"/>
                <w:szCs w:val="20"/>
              </w:rPr>
            </w:pPr>
            <w:r w:rsidRPr="006B4022">
              <w:rPr>
                <w:sz w:val="20"/>
                <w:szCs w:val="20"/>
              </w:rPr>
              <w:t>Fungsi untuk menambah, menampilkan, mengubah, dan menghapus data anggota tim berjalan dengan benar.</w:t>
            </w:r>
          </w:p>
        </w:tc>
        <w:tc>
          <w:tcPr>
            <w:tcW w:w="589" w:type="dxa"/>
          </w:tcPr>
          <w:p w14:paraId="1A05455F" w14:textId="2DE4CB54"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3ADC450E" w14:textId="77777777" w:rsidR="00FF2B66" w:rsidRPr="006B4022" w:rsidRDefault="00FF2B66" w:rsidP="005B4034">
            <w:pPr>
              <w:spacing w:line="240" w:lineRule="auto"/>
              <w:ind w:left="0" w:firstLine="0"/>
              <w:jc w:val="center"/>
              <w:rPr>
                <w:sz w:val="20"/>
                <w:szCs w:val="20"/>
              </w:rPr>
            </w:pPr>
          </w:p>
        </w:tc>
      </w:tr>
      <w:tr w:rsidR="00D36C69" w:rsidRPr="006B4022" w14:paraId="1A80054B" w14:textId="2F51F730" w:rsidTr="00D36C69">
        <w:tc>
          <w:tcPr>
            <w:tcW w:w="576" w:type="dxa"/>
          </w:tcPr>
          <w:p w14:paraId="75AF54AF" w14:textId="77777777" w:rsidR="00FF2B66" w:rsidRPr="006B4022" w:rsidRDefault="00FF2B66" w:rsidP="005B4034">
            <w:pPr>
              <w:pStyle w:val="ListParagraph"/>
              <w:numPr>
                <w:ilvl w:val="0"/>
                <w:numId w:val="30"/>
              </w:numPr>
              <w:spacing w:after="0" w:line="240" w:lineRule="auto"/>
              <w:jc w:val="left"/>
              <w:rPr>
                <w:rFonts w:ascii="Cambria" w:hAnsi="Cambria"/>
                <w:sz w:val="20"/>
                <w:szCs w:val="20"/>
              </w:rPr>
            </w:pPr>
          </w:p>
        </w:tc>
        <w:tc>
          <w:tcPr>
            <w:tcW w:w="1125" w:type="dxa"/>
          </w:tcPr>
          <w:p w14:paraId="6250A4E6" w14:textId="77777777" w:rsidR="00FF2B66" w:rsidRPr="006B4022" w:rsidRDefault="00FF2B66" w:rsidP="005B4034">
            <w:pPr>
              <w:spacing w:line="240" w:lineRule="auto"/>
              <w:ind w:left="0" w:firstLine="0"/>
              <w:jc w:val="left"/>
              <w:rPr>
                <w:sz w:val="20"/>
                <w:szCs w:val="20"/>
                <w:lang w:val="id-ID"/>
              </w:rPr>
            </w:pPr>
            <w:r w:rsidRPr="006B4022">
              <w:rPr>
                <w:sz w:val="20"/>
                <w:szCs w:val="20"/>
              </w:rPr>
              <w:t>Mengelola surat tugas</w:t>
            </w:r>
          </w:p>
        </w:tc>
        <w:tc>
          <w:tcPr>
            <w:tcW w:w="2628" w:type="dxa"/>
          </w:tcPr>
          <w:p w14:paraId="4AD2F7FA" w14:textId="77777777" w:rsidR="00FF2B66" w:rsidRPr="006B4022" w:rsidRDefault="00FF2B66" w:rsidP="005B4034">
            <w:pPr>
              <w:spacing w:line="240" w:lineRule="auto"/>
              <w:ind w:left="0" w:firstLine="0"/>
              <w:jc w:val="left"/>
              <w:rPr>
                <w:sz w:val="20"/>
                <w:szCs w:val="20"/>
              </w:rPr>
            </w:pPr>
            <w:r w:rsidRPr="006B4022">
              <w:rPr>
                <w:sz w:val="20"/>
                <w:szCs w:val="20"/>
              </w:rPr>
              <w:t>Fungsi untuk menambah, menampilkan, mengubah, mencetak, mengupload, dan menghapus data surat tugas berjalan dengan benar.</w:t>
            </w:r>
          </w:p>
        </w:tc>
        <w:tc>
          <w:tcPr>
            <w:tcW w:w="589" w:type="dxa"/>
          </w:tcPr>
          <w:p w14:paraId="441BD275" w14:textId="2060D468"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7684C2C0" w14:textId="77777777" w:rsidR="00FF2B66" w:rsidRPr="006B4022" w:rsidRDefault="00FF2B66" w:rsidP="005B4034">
            <w:pPr>
              <w:spacing w:line="240" w:lineRule="auto"/>
              <w:ind w:left="0" w:firstLine="0"/>
              <w:jc w:val="center"/>
              <w:rPr>
                <w:sz w:val="20"/>
                <w:szCs w:val="20"/>
              </w:rPr>
            </w:pPr>
          </w:p>
        </w:tc>
      </w:tr>
      <w:tr w:rsidR="00D36C69" w:rsidRPr="006B4022" w14:paraId="35C7504F" w14:textId="5E30498B" w:rsidTr="00D36C69">
        <w:tc>
          <w:tcPr>
            <w:tcW w:w="576" w:type="dxa"/>
          </w:tcPr>
          <w:p w14:paraId="3C57CF0F" w14:textId="77777777" w:rsidR="00FF2B66" w:rsidRPr="006B4022" w:rsidRDefault="00FF2B66" w:rsidP="005B4034">
            <w:pPr>
              <w:pStyle w:val="ListParagraph"/>
              <w:numPr>
                <w:ilvl w:val="0"/>
                <w:numId w:val="30"/>
              </w:numPr>
              <w:spacing w:after="0" w:line="240" w:lineRule="auto"/>
              <w:jc w:val="left"/>
              <w:rPr>
                <w:rFonts w:ascii="Cambria" w:hAnsi="Cambria"/>
                <w:sz w:val="20"/>
                <w:szCs w:val="20"/>
              </w:rPr>
            </w:pPr>
          </w:p>
        </w:tc>
        <w:tc>
          <w:tcPr>
            <w:tcW w:w="1125" w:type="dxa"/>
          </w:tcPr>
          <w:p w14:paraId="0FAF50DD" w14:textId="77777777" w:rsidR="00FF2B66" w:rsidRPr="006B4022" w:rsidRDefault="00FF2B66" w:rsidP="005B4034">
            <w:pPr>
              <w:spacing w:line="240" w:lineRule="auto"/>
              <w:ind w:left="0" w:firstLine="0"/>
              <w:jc w:val="left"/>
              <w:rPr>
                <w:sz w:val="20"/>
                <w:szCs w:val="20"/>
              </w:rPr>
            </w:pPr>
            <w:r w:rsidRPr="006B4022">
              <w:rPr>
                <w:sz w:val="20"/>
                <w:szCs w:val="20"/>
              </w:rPr>
              <w:t xml:space="preserve">Mengelola  kwitansi </w:t>
            </w:r>
          </w:p>
        </w:tc>
        <w:tc>
          <w:tcPr>
            <w:tcW w:w="2628" w:type="dxa"/>
          </w:tcPr>
          <w:p w14:paraId="53BDDCAA" w14:textId="77777777" w:rsidR="00FF2B66" w:rsidRPr="006B4022" w:rsidRDefault="00FF2B66" w:rsidP="005B4034">
            <w:pPr>
              <w:spacing w:line="240" w:lineRule="auto"/>
              <w:ind w:left="0" w:firstLine="0"/>
              <w:jc w:val="left"/>
              <w:rPr>
                <w:sz w:val="20"/>
                <w:szCs w:val="20"/>
              </w:rPr>
            </w:pPr>
            <w:r w:rsidRPr="006B4022">
              <w:rPr>
                <w:sz w:val="20"/>
                <w:szCs w:val="20"/>
              </w:rPr>
              <w:t>Fungsi untuk mencetak kwitansi, mengupload kwitansi, dan melakukan validasi dokumen berjalan dengan benar.</w:t>
            </w:r>
          </w:p>
        </w:tc>
        <w:tc>
          <w:tcPr>
            <w:tcW w:w="589" w:type="dxa"/>
          </w:tcPr>
          <w:p w14:paraId="28948906" w14:textId="3EB48C82"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7D8234D5" w14:textId="77777777" w:rsidR="00FF2B66" w:rsidRPr="006B4022" w:rsidRDefault="00FF2B66" w:rsidP="005B4034">
            <w:pPr>
              <w:spacing w:line="240" w:lineRule="auto"/>
              <w:ind w:left="0" w:firstLine="0"/>
              <w:jc w:val="center"/>
              <w:rPr>
                <w:sz w:val="20"/>
                <w:szCs w:val="20"/>
              </w:rPr>
            </w:pPr>
          </w:p>
        </w:tc>
      </w:tr>
      <w:tr w:rsidR="00D36C69" w:rsidRPr="006B4022" w14:paraId="105164E6" w14:textId="0731B955" w:rsidTr="00D36C69">
        <w:tc>
          <w:tcPr>
            <w:tcW w:w="576" w:type="dxa"/>
          </w:tcPr>
          <w:p w14:paraId="3A60A56A" w14:textId="77777777" w:rsidR="00FF2B66" w:rsidRPr="006B4022" w:rsidRDefault="00FF2B66" w:rsidP="005B4034">
            <w:pPr>
              <w:pStyle w:val="ListParagraph"/>
              <w:numPr>
                <w:ilvl w:val="0"/>
                <w:numId w:val="30"/>
              </w:numPr>
              <w:spacing w:after="0" w:line="240" w:lineRule="auto"/>
              <w:jc w:val="left"/>
              <w:rPr>
                <w:rFonts w:ascii="Cambria" w:hAnsi="Cambria"/>
                <w:sz w:val="20"/>
                <w:szCs w:val="20"/>
              </w:rPr>
            </w:pPr>
          </w:p>
        </w:tc>
        <w:tc>
          <w:tcPr>
            <w:tcW w:w="1125" w:type="dxa"/>
          </w:tcPr>
          <w:p w14:paraId="28B6AE9F" w14:textId="77777777" w:rsidR="00FF2B66" w:rsidRPr="006B4022" w:rsidRDefault="00FF2B66" w:rsidP="005B4034">
            <w:pPr>
              <w:spacing w:line="240" w:lineRule="auto"/>
              <w:ind w:left="0" w:firstLine="0"/>
              <w:jc w:val="left"/>
              <w:rPr>
                <w:sz w:val="20"/>
                <w:szCs w:val="20"/>
              </w:rPr>
            </w:pPr>
            <w:r w:rsidRPr="006B4022">
              <w:rPr>
                <w:sz w:val="20"/>
                <w:szCs w:val="20"/>
              </w:rPr>
              <w:t>Mengelola berita acara</w:t>
            </w:r>
          </w:p>
        </w:tc>
        <w:tc>
          <w:tcPr>
            <w:tcW w:w="2628" w:type="dxa"/>
          </w:tcPr>
          <w:p w14:paraId="0355DECF" w14:textId="77777777" w:rsidR="00FF2B66" w:rsidRPr="006B4022" w:rsidRDefault="00FF2B66" w:rsidP="005B4034">
            <w:pPr>
              <w:spacing w:line="240" w:lineRule="auto"/>
              <w:ind w:left="0" w:firstLine="0"/>
              <w:jc w:val="left"/>
              <w:rPr>
                <w:sz w:val="20"/>
                <w:szCs w:val="20"/>
              </w:rPr>
            </w:pPr>
            <w:r w:rsidRPr="006B4022">
              <w:rPr>
                <w:sz w:val="20"/>
                <w:szCs w:val="20"/>
              </w:rPr>
              <w:t>Fungsi untuk mencetak dan mengupload berita acara berjalan dengan benar.</w:t>
            </w:r>
          </w:p>
        </w:tc>
        <w:tc>
          <w:tcPr>
            <w:tcW w:w="589" w:type="dxa"/>
          </w:tcPr>
          <w:p w14:paraId="33208738" w14:textId="3B68036C"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199F9F5D" w14:textId="77777777" w:rsidR="00FF2B66" w:rsidRPr="006B4022" w:rsidRDefault="00FF2B66" w:rsidP="005B4034">
            <w:pPr>
              <w:spacing w:line="240" w:lineRule="auto"/>
              <w:ind w:left="0" w:firstLine="0"/>
              <w:jc w:val="center"/>
              <w:rPr>
                <w:sz w:val="20"/>
                <w:szCs w:val="20"/>
              </w:rPr>
            </w:pPr>
          </w:p>
        </w:tc>
      </w:tr>
      <w:tr w:rsidR="005A03CD" w:rsidRPr="006B4022" w14:paraId="7D84F0A1" w14:textId="1BB17014" w:rsidTr="00D36C69">
        <w:tc>
          <w:tcPr>
            <w:tcW w:w="5670" w:type="dxa"/>
            <w:gridSpan w:val="5"/>
          </w:tcPr>
          <w:p w14:paraId="01257913" w14:textId="49A233A3" w:rsidR="005A03CD" w:rsidRPr="006B4022" w:rsidRDefault="005A03CD" w:rsidP="005B4034">
            <w:pPr>
              <w:spacing w:line="240" w:lineRule="auto"/>
              <w:ind w:left="0" w:firstLine="0"/>
              <w:jc w:val="center"/>
              <w:rPr>
                <w:b/>
                <w:bCs/>
                <w:sz w:val="20"/>
                <w:szCs w:val="20"/>
              </w:rPr>
            </w:pPr>
            <w:r w:rsidRPr="006B4022">
              <w:rPr>
                <w:b/>
                <w:bCs/>
                <w:sz w:val="20"/>
                <w:szCs w:val="20"/>
              </w:rPr>
              <w:t>Ketua Tim</w:t>
            </w:r>
          </w:p>
        </w:tc>
      </w:tr>
      <w:tr w:rsidR="00D36C69" w:rsidRPr="006B4022" w14:paraId="42966DB9" w14:textId="15A27E29" w:rsidTr="00D36C69">
        <w:trPr>
          <w:trHeight w:val="319"/>
        </w:trPr>
        <w:tc>
          <w:tcPr>
            <w:tcW w:w="576" w:type="dxa"/>
          </w:tcPr>
          <w:p w14:paraId="70103DCE" w14:textId="77777777" w:rsidR="00FF2B66" w:rsidRPr="006B4022" w:rsidRDefault="00FF2B66" w:rsidP="005B4034">
            <w:pPr>
              <w:pStyle w:val="ListParagraph"/>
              <w:numPr>
                <w:ilvl w:val="0"/>
                <w:numId w:val="31"/>
              </w:numPr>
              <w:spacing w:after="0" w:line="240" w:lineRule="auto"/>
              <w:jc w:val="left"/>
              <w:rPr>
                <w:rFonts w:ascii="Cambria" w:hAnsi="Cambria"/>
                <w:sz w:val="20"/>
                <w:szCs w:val="20"/>
              </w:rPr>
            </w:pPr>
          </w:p>
        </w:tc>
        <w:tc>
          <w:tcPr>
            <w:tcW w:w="1125" w:type="dxa"/>
          </w:tcPr>
          <w:p w14:paraId="3A2008A3" w14:textId="77777777" w:rsidR="00FF2B66" w:rsidRPr="006B4022" w:rsidRDefault="00FF2B66" w:rsidP="005B4034">
            <w:pPr>
              <w:spacing w:line="240" w:lineRule="auto"/>
              <w:ind w:left="0" w:firstLine="0"/>
              <w:jc w:val="left"/>
              <w:rPr>
                <w:sz w:val="20"/>
                <w:szCs w:val="20"/>
                <w:lang w:val="id-ID"/>
              </w:rPr>
            </w:pPr>
            <w:r w:rsidRPr="006B4022">
              <w:rPr>
                <w:sz w:val="20"/>
                <w:szCs w:val="20"/>
              </w:rPr>
              <w:t>Login sebagai Ketua Tim</w:t>
            </w:r>
          </w:p>
        </w:tc>
        <w:tc>
          <w:tcPr>
            <w:tcW w:w="2628" w:type="dxa"/>
          </w:tcPr>
          <w:p w14:paraId="79F83857" w14:textId="77777777" w:rsidR="00FF2B66" w:rsidRPr="006B4022" w:rsidRDefault="00FF2B66" w:rsidP="005B4034">
            <w:pPr>
              <w:spacing w:line="240" w:lineRule="auto"/>
              <w:ind w:left="0" w:firstLine="0"/>
              <w:jc w:val="left"/>
              <w:rPr>
                <w:sz w:val="20"/>
                <w:szCs w:val="20"/>
              </w:rPr>
            </w:pPr>
            <w:r w:rsidRPr="006B4022">
              <w:rPr>
                <w:sz w:val="20"/>
                <w:szCs w:val="20"/>
              </w:rPr>
              <w:t>Fungsi login sebagai Ketua Tim berjalan dengan benar.</w:t>
            </w:r>
          </w:p>
        </w:tc>
        <w:tc>
          <w:tcPr>
            <w:tcW w:w="589" w:type="dxa"/>
          </w:tcPr>
          <w:p w14:paraId="4BDFA435" w14:textId="6C5DF267"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15CE9D7A" w14:textId="77777777" w:rsidR="00FF2B66" w:rsidRPr="006B4022" w:rsidRDefault="00FF2B66" w:rsidP="005B4034">
            <w:pPr>
              <w:spacing w:line="240" w:lineRule="auto"/>
              <w:ind w:left="0" w:firstLine="0"/>
              <w:jc w:val="center"/>
              <w:rPr>
                <w:sz w:val="20"/>
                <w:szCs w:val="20"/>
              </w:rPr>
            </w:pPr>
          </w:p>
        </w:tc>
      </w:tr>
      <w:tr w:rsidR="00D36C69" w:rsidRPr="006B4022" w14:paraId="2C52D5C5" w14:textId="327C013D" w:rsidTr="00D36C69">
        <w:trPr>
          <w:trHeight w:val="319"/>
        </w:trPr>
        <w:tc>
          <w:tcPr>
            <w:tcW w:w="576" w:type="dxa"/>
          </w:tcPr>
          <w:p w14:paraId="1FFC1F76" w14:textId="77777777" w:rsidR="00FF2B66" w:rsidRPr="006B4022" w:rsidRDefault="00FF2B66" w:rsidP="005B4034">
            <w:pPr>
              <w:pStyle w:val="ListParagraph"/>
              <w:numPr>
                <w:ilvl w:val="0"/>
                <w:numId w:val="31"/>
              </w:numPr>
              <w:spacing w:after="0" w:line="240" w:lineRule="auto"/>
              <w:ind w:left="317"/>
              <w:jc w:val="left"/>
              <w:rPr>
                <w:rFonts w:ascii="Cambria" w:hAnsi="Cambria"/>
                <w:sz w:val="20"/>
                <w:szCs w:val="20"/>
              </w:rPr>
            </w:pPr>
          </w:p>
        </w:tc>
        <w:tc>
          <w:tcPr>
            <w:tcW w:w="1125" w:type="dxa"/>
          </w:tcPr>
          <w:p w14:paraId="264FAFC3" w14:textId="77777777" w:rsidR="00FF2B66" w:rsidRPr="006B4022" w:rsidRDefault="00FF2B66" w:rsidP="005B4034">
            <w:pPr>
              <w:spacing w:line="240" w:lineRule="auto"/>
              <w:ind w:left="0" w:firstLine="0"/>
              <w:jc w:val="left"/>
              <w:rPr>
                <w:sz w:val="20"/>
                <w:szCs w:val="20"/>
              </w:rPr>
            </w:pPr>
            <w:r w:rsidRPr="006B4022">
              <w:rPr>
                <w:sz w:val="20"/>
                <w:szCs w:val="20"/>
                <w:lang w:val="id-ID"/>
              </w:rPr>
              <w:t xml:space="preserve">Mengelola data anggota </w:t>
            </w:r>
          </w:p>
        </w:tc>
        <w:tc>
          <w:tcPr>
            <w:tcW w:w="2628" w:type="dxa"/>
          </w:tcPr>
          <w:p w14:paraId="5A1680AA" w14:textId="77777777" w:rsidR="00FF2B66" w:rsidRPr="006B4022" w:rsidRDefault="00FF2B66" w:rsidP="005B4034">
            <w:pPr>
              <w:spacing w:line="240" w:lineRule="auto"/>
              <w:ind w:left="0" w:firstLine="0"/>
              <w:jc w:val="left"/>
              <w:rPr>
                <w:sz w:val="20"/>
                <w:szCs w:val="20"/>
              </w:rPr>
            </w:pPr>
            <w:r w:rsidRPr="006B4022">
              <w:rPr>
                <w:sz w:val="20"/>
                <w:szCs w:val="20"/>
              </w:rPr>
              <w:t>Fungsi untuk menambah, menampilkan, mengubah, dan menghapus data anggota berjalan dengan benar.</w:t>
            </w:r>
          </w:p>
        </w:tc>
        <w:tc>
          <w:tcPr>
            <w:tcW w:w="589" w:type="dxa"/>
          </w:tcPr>
          <w:p w14:paraId="12E1C817" w14:textId="2CCD3598"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5A484DEC" w14:textId="77777777" w:rsidR="00FF2B66" w:rsidRPr="006B4022" w:rsidRDefault="00FF2B66" w:rsidP="005B4034">
            <w:pPr>
              <w:spacing w:line="240" w:lineRule="auto"/>
              <w:ind w:left="0" w:firstLine="0"/>
              <w:jc w:val="center"/>
              <w:rPr>
                <w:sz w:val="20"/>
                <w:szCs w:val="20"/>
              </w:rPr>
            </w:pPr>
          </w:p>
        </w:tc>
      </w:tr>
      <w:tr w:rsidR="00D36C69" w:rsidRPr="006B4022" w14:paraId="7AEE0ECF" w14:textId="22E2473E" w:rsidTr="00D36C69">
        <w:tc>
          <w:tcPr>
            <w:tcW w:w="576" w:type="dxa"/>
          </w:tcPr>
          <w:p w14:paraId="00DFC282" w14:textId="77777777" w:rsidR="00FF2B66" w:rsidRPr="006B4022" w:rsidRDefault="00FF2B66" w:rsidP="005B4034">
            <w:pPr>
              <w:pStyle w:val="Heading3"/>
              <w:numPr>
                <w:ilvl w:val="0"/>
                <w:numId w:val="31"/>
              </w:numPr>
              <w:spacing w:line="240" w:lineRule="auto"/>
              <w:jc w:val="left"/>
              <w:rPr>
                <w:sz w:val="20"/>
                <w:szCs w:val="20"/>
              </w:rPr>
            </w:pPr>
            <w:bookmarkStart w:id="231" w:name="_Toc132082081"/>
            <w:bookmarkStart w:id="232" w:name="_Toc132097218"/>
            <w:bookmarkStart w:id="233" w:name="_Toc132291516"/>
            <w:bookmarkEnd w:id="231"/>
            <w:bookmarkEnd w:id="232"/>
            <w:bookmarkEnd w:id="233"/>
          </w:p>
        </w:tc>
        <w:tc>
          <w:tcPr>
            <w:tcW w:w="1125" w:type="dxa"/>
          </w:tcPr>
          <w:p w14:paraId="2335A3D6" w14:textId="77777777" w:rsidR="00FF2B66" w:rsidRPr="006B4022" w:rsidRDefault="00FF2B66" w:rsidP="005B4034">
            <w:pPr>
              <w:spacing w:line="240" w:lineRule="auto"/>
              <w:ind w:left="0" w:firstLine="0"/>
              <w:jc w:val="left"/>
              <w:rPr>
                <w:sz w:val="20"/>
                <w:szCs w:val="20"/>
              </w:rPr>
            </w:pPr>
            <w:r w:rsidRPr="006B4022">
              <w:rPr>
                <w:sz w:val="20"/>
                <w:szCs w:val="20"/>
              </w:rPr>
              <w:t>Mengelola surat tugas</w:t>
            </w:r>
          </w:p>
        </w:tc>
        <w:tc>
          <w:tcPr>
            <w:tcW w:w="2628" w:type="dxa"/>
          </w:tcPr>
          <w:p w14:paraId="5BDAFB78" w14:textId="77777777" w:rsidR="00FF2B66" w:rsidRPr="006B4022" w:rsidRDefault="00FF2B66" w:rsidP="005B4034">
            <w:pPr>
              <w:spacing w:line="240" w:lineRule="auto"/>
              <w:ind w:left="0" w:firstLine="0"/>
              <w:jc w:val="left"/>
              <w:rPr>
                <w:sz w:val="20"/>
                <w:szCs w:val="20"/>
              </w:rPr>
            </w:pPr>
            <w:r w:rsidRPr="006B4022">
              <w:rPr>
                <w:sz w:val="20"/>
                <w:szCs w:val="20"/>
              </w:rPr>
              <w:t>Fungsi untuk menambah, menampilkan, mengubah, mencetak, mengupload, dan menghapus data surat tugas berjalan dengan benar.</w:t>
            </w:r>
          </w:p>
        </w:tc>
        <w:tc>
          <w:tcPr>
            <w:tcW w:w="589" w:type="dxa"/>
          </w:tcPr>
          <w:p w14:paraId="14D1AF63" w14:textId="79AA652B"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5DD3D1EA" w14:textId="77777777" w:rsidR="00FF2B66" w:rsidRPr="006B4022" w:rsidRDefault="00FF2B66" w:rsidP="005B4034">
            <w:pPr>
              <w:spacing w:line="240" w:lineRule="auto"/>
              <w:ind w:left="0" w:firstLine="0"/>
              <w:jc w:val="center"/>
              <w:rPr>
                <w:sz w:val="20"/>
                <w:szCs w:val="20"/>
              </w:rPr>
            </w:pPr>
          </w:p>
        </w:tc>
      </w:tr>
      <w:tr w:rsidR="00D36C69" w:rsidRPr="006B4022" w14:paraId="1EB9C69B" w14:textId="2228E749" w:rsidTr="00D36C69">
        <w:tc>
          <w:tcPr>
            <w:tcW w:w="576" w:type="dxa"/>
          </w:tcPr>
          <w:p w14:paraId="19BB060D" w14:textId="77777777" w:rsidR="00FF2B66" w:rsidRPr="006B4022" w:rsidRDefault="00FF2B66" w:rsidP="005B4034">
            <w:pPr>
              <w:pStyle w:val="Heading3"/>
              <w:numPr>
                <w:ilvl w:val="0"/>
                <w:numId w:val="31"/>
              </w:numPr>
              <w:spacing w:line="240" w:lineRule="auto"/>
              <w:jc w:val="left"/>
              <w:rPr>
                <w:sz w:val="20"/>
                <w:szCs w:val="20"/>
              </w:rPr>
            </w:pPr>
            <w:bookmarkStart w:id="234" w:name="_Toc132082082"/>
            <w:bookmarkStart w:id="235" w:name="_Toc132097219"/>
            <w:bookmarkStart w:id="236" w:name="_Toc132291517"/>
            <w:bookmarkEnd w:id="234"/>
            <w:bookmarkEnd w:id="235"/>
            <w:bookmarkEnd w:id="236"/>
          </w:p>
        </w:tc>
        <w:tc>
          <w:tcPr>
            <w:tcW w:w="1125" w:type="dxa"/>
          </w:tcPr>
          <w:p w14:paraId="36E3D519" w14:textId="77777777" w:rsidR="00FF2B66" w:rsidRPr="006B4022" w:rsidRDefault="00FF2B66" w:rsidP="005B4034">
            <w:pPr>
              <w:spacing w:line="240" w:lineRule="auto"/>
              <w:ind w:left="0" w:firstLine="0"/>
              <w:jc w:val="left"/>
              <w:rPr>
                <w:sz w:val="20"/>
                <w:szCs w:val="20"/>
              </w:rPr>
            </w:pPr>
            <w:r w:rsidRPr="006B4022">
              <w:rPr>
                <w:sz w:val="20"/>
                <w:szCs w:val="20"/>
              </w:rPr>
              <w:t>Mengelola berita acara</w:t>
            </w:r>
          </w:p>
        </w:tc>
        <w:tc>
          <w:tcPr>
            <w:tcW w:w="2628" w:type="dxa"/>
          </w:tcPr>
          <w:p w14:paraId="5D72F8A5" w14:textId="77777777" w:rsidR="00FF2B66" w:rsidRPr="006B4022" w:rsidRDefault="00FF2B66" w:rsidP="005B4034">
            <w:pPr>
              <w:spacing w:line="240" w:lineRule="auto"/>
              <w:ind w:left="0" w:firstLine="0"/>
              <w:jc w:val="left"/>
              <w:rPr>
                <w:sz w:val="20"/>
                <w:szCs w:val="20"/>
              </w:rPr>
            </w:pPr>
            <w:r w:rsidRPr="006B4022">
              <w:rPr>
                <w:sz w:val="20"/>
                <w:szCs w:val="20"/>
              </w:rPr>
              <w:t>Fungsi untuk mencetak dan mengupload berita acara berjalan dengan benar.</w:t>
            </w:r>
          </w:p>
        </w:tc>
        <w:tc>
          <w:tcPr>
            <w:tcW w:w="589" w:type="dxa"/>
          </w:tcPr>
          <w:p w14:paraId="418C3542" w14:textId="02A1C74D"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163D96DE" w14:textId="77777777" w:rsidR="00FF2B66" w:rsidRPr="006B4022" w:rsidRDefault="00FF2B66" w:rsidP="005B4034">
            <w:pPr>
              <w:spacing w:line="240" w:lineRule="auto"/>
              <w:ind w:left="0" w:firstLine="0"/>
              <w:jc w:val="center"/>
              <w:rPr>
                <w:sz w:val="20"/>
                <w:szCs w:val="20"/>
              </w:rPr>
            </w:pPr>
          </w:p>
        </w:tc>
      </w:tr>
      <w:tr w:rsidR="00D36C69" w:rsidRPr="006B4022" w14:paraId="4BF43314" w14:textId="53D170BA" w:rsidTr="00D36C69">
        <w:tc>
          <w:tcPr>
            <w:tcW w:w="576" w:type="dxa"/>
          </w:tcPr>
          <w:p w14:paraId="5804FB07" w14:textId="77777777" w:rsidR="00FF2B66" w:rsidRPr="006B4022" w:rsidRDefault="00FF2B66" w:rsidP="005B4034">
            <w:pPr>
              <w:pStyle w:val="Heading3"/>
              <w:numPr>
                <w:ilvl w:val="0"/>
                <w:numId w:val="31"/>
              </w:numPr>
              <w:spacing w:line="240" w:lineRule="auto"/>
              <w:jc w:val="left"/>
              <w:rPr>
                <w:sz w:val="20"/>
                <w:szCs w:val="20"/>
              </w:rPr>
            </w:pPr>
            <w:bookmarkStart w:id="237" w:name="_Toc132082083"/>
            <w:bookmarkStart w:id="238" w:name="_Toc132097220"/>
            <w:bookmarkStart w:id="239" w:name="_Toc132291518"/>
            <w:bookmarkEnd w:id="237"/>
            <w:bookmarkEnd w:id="238"/>
            <w:bookmarkEnd w:id="239"/>
          </w:p>
        </w:tc>
        <w:tc>
          <w:tcPr>
            <w:tcW w:w="1125" w:type="dxa"/>
          </w:tcPr>
          <w:p w14:paraId="521F29C3" w14:textId="77777777" w:rsidR="00FF2B66" w:rsidRPr="006B4022" w:rsidRDefault="00FF2B66" w:rsidP="005B4034">
            <w:pPr>
              <w:spacing w:line="240" w:lineRule="auto"/>
              <w:ind w:left="0" w:firstLine="0"/>
              <w:jc w:val="left"/>
              <w:rPr>
                <w:sz w:val="20"/>
                <w:szCs w:val="20"/>
              </w:rPr>
            </w:pPr>
            <w:r w:rsidRPr="006B4022">
              <w:rPr>
                <w:sz w:val="20"/>
                <w:szCs w:val="20"/>
              </w:rPr>
              <w:t>Logout</w:t>
            </w:r>
          </w:p>
        </w:tc>
        <w:tc>
          <w:tcPr>
            <w:tcW w:w="2628" w:type="dxa"/>
          </w:tcPr>
          <w:p w14:paraId="1091FF1A" w14:textId="77777777" w:rsidR="00FF2B66" w:rsidRPr="006B4022" w:rsidRDefault="00FF2B66" w:rsidP="005B4034">
            <w:pPr>
              <w:spacing w:line="240" w:lineRule="auto"/>
              <w:ind w:left="0" w:firstLine="0"/>
              <w:jc w:val="left"/>
              <w:rPr>
                <w:sz w:val="20"/>
                <w:szCs w:val="20"/>
              </w:rPr>
            </w:pPr>
            <w:r w:rsidRPr="006B4022">
              <w:rPr>
                <w:sz w:val="20"/>
                <w:szCs w:val="20"/>
              </w:rPr>
              <w:t>Fungsi logout berjalan dengan benar.</w:t>
            </w:r>
          </w:p>
        </w:tc>
        <w:tc>
          <w:tcPr>
            <w:tcW w:w="589" w:type="dxa"/>
          </w:tcPr>
          <w:p w14:paraId="5826646C" w14:textId="0391B07C"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24DE849C" w14:textId="77777777" w:rsidR="00FF2B66" w:rsidRPr="006B4022" w:rsidRDefault="00FF2B66" w:rsidP="005B4034">
            <w:pPr>
              <w:spacing w:line="240" w:lineRule="auto"/>
              <w:ind w:left="0" w:firstLine="0"/>
              <w:jc w:val="center"/>
              <w:rPr>
                <w:sz w:val="20"/>
                <w:szCs w:val="20"/>
              </w:rPr>
            </w:pPr>
          </w:p>
        </w:tc>
      </w:tr>
      <w:tr w:rsidR="005A03CD" w:rsidRPr="006B4022" w14:paraId="45740613" w14:textId="079223E0" w:rsidTr="00D36C69">
        <w:tc>
          <w:tcPr>
            <w:tcW w:w="5670" w:type="dxa"/>
            <w:gridSpan w:val="5"/>
          </w:tcPr>
          <w:p w14:paraId="0C76FBA1" w14:textId="05E4F679" w:rsidR="005A03CD" w:rsidRPr="006B4022" w:rsidRDefault="005A03CD" w:rsidP="005B4034">
            <w:pPr>
              <w:spacing w:line="240" w:lineRule="auto"/>
              <w:ind w:left="0" w:firstLine="0"/>
              <w:jc w:val="center"/>
              <w:rPr>
                <w:b/>
                <w:bCs/>
                <w:sz w:val="20"/>
                <w:szCs w:val="20"/>
              </w:rPr>
            </w:pPr>
            <w:r w:rsidRPr="006B4022">
              <w:rPr>
                <w:b/>
                <w:bCs/>
                <w:sz w:val="20"/>
                <w:szCs w:val="20"/>
              </w:rPr>
              <w:t>Petugas Keuangan</w:t>
            </w:r>
          </w:p>
        </w:tc>
      </w:tr>
      <w:tr w:rsidR="00D36C69" w:rsidRPr="006B4022" w14:paraId="00B46059" w14:textId="4BA00C41" w:rsidTr="00D36C69">
        <w:tc>
          <w:tcPr>
            <w:tcW w:w="576" w:type="dxa"/>
          </w:tcPr>
          <w:p w14:paraId="0F19CF5C" w14:textId="77777777" w:rsidR="00FF2B66" w:rsidRPr="006B4022" w:rsidRDefault="00FF2B66" w:rsidP="005B4034">
            <w:pPr>
              <w:pStyle w:val="ListParagraph"/>
              <w:numPr>
                <w:ilvl w:val="0"/>
                <w:numId w:val="32"/>
              </w:numPr>
              <w:spacing w:after="0" w:line="240" w:lineRule="auto"/>
              <w:jc w:val="left"/>
              <w:rPr>
                <w:rFonts w:ascii="Cambria" w:hAnsi="Cambria"/>
                <w:sz w:val="20"/>
                <w:szCs w:val="20"/>
              </w:rPr>
            </w:pPr>
          </w:p>
        </w:tc>
        <w:tc>
          <w:tcPr>
            <w:tcW w:w="1125" w:type="dxa"/>
          </w:tcPr>
          <w:p w14:paraId="6C34C8B2" w14:textId="77777777" w:rsidR="00FF2B66" w:rsidRPr="006B4022" w:rsidRDefault="00FF2B66" w:rsidP="005B4034">
            <w:pPr>
              <w:spacing w:line="240" w:lineRule="auto"/>
              <w:ind w:left="0" w:firstLine="0"/>
              <w:jc w:val="left"/>
              <w:rPr>
                <w:sz w:val="20"/>
                <w:szCs w:val="20"/>
              </w:rPr>
            </w:pPr>
            <w:r w:rsidRPr="006B4022">
              <w:rPr>
                <w:sz w:val="20"/>
                <w:szCs w:val="20"/>
              </w:rPr>
              <w:t>Login sebagai petugas keuangan</w:t>
            </w:r>
          </w:p>
        </w:tc>
        <w:tc>
          <w:tcPr>
            <w:tcW w:w="2628" w:type="dxa"/>
          </w:tcPr>
          <w:p w14:paraId="4004516C" w14:textId="77777777" w:rsidR="00FF2B66" w:rsidRPr="006B4022" w:rsidRDefault="00FF2B66" w:rsidP="005B4034">
            <w:pPr>
              <w:spacing w:line="240" w:lineRule="auto"/>
              <w:ind w:left="0" w:firstLine="0"/>
              <w:jc w:val="left"/>
              <w:rPr>
                <w:sz w:val="20"/>
                <w:szCs w:val="20"/>
              </w:rPr>
            </w:pPr>
            <w:r w:rsidRPr="006B4022">
              <w:rPr>
                <w:sz w:val="20"/>
                <w:szCs w:val="20"/>
              </w:rPr>
              <w:t>Fungsi login sebagai petugas keuangan berjalan dengan benar.</w:t>
            </w:r>
          </w:p>
        </w:tc>
        <w:tc>
          <w:tcPr>
            <w:tcW w:w="589" w:type="dxa"/>
          </w:tcPr>
          <w:p w14:paraId="6498CCD3" w14:textId="46BABBC4"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5602FF5D" w14:textId="77777777" w:rsidR="00FF2B66" w:rsidRPr="006B4022" w:rsidRDefault="00FF2B66" w:rsidP="005B4034">
            <w:pPr>
              <w:spacing w:line="240" w:lineRule="auto"/>
              <w:ind w:left="0" w:firstLine="0"/>
              <w:jc w:val="center"/>
              <w:rPr>
                <w:sz w:val="20"/>
                <w:szCs w:val="20"/>
              </w:rPr>
            </w:pPr>
          </w:p>
        </w:tc>
      </w:tr>
      <w:tr w:rsidR="00D36C69" w:rsidRPr="006B4022" w14:paraId="628F9C59" w14:textId="4C0B8640" w:rsidTr="00D36C69">
        <w:tc>
          <w:tcPr>
            <w:tcW w:w="576" w:type="dxa"/>
          </w:tcPr>
          <w:p w14:paraId="22E0EE15" w14:textId="77777777" w:rsidR="00FF2B66" w:rsidRPr="006B4022" w:rsidRDefault="00FF2B66" w:rsidP="005B4034">
            <w:pPr>
              <w:pStyle w:val="ListParagraph"/>
              <w:numPr>
                <w:ilvl w:val="0"/>
                <w:numId w:val="32"/>
              </w:numPr>
              <w:spacing w:after="0" w:line="240" w:lineRule="auto"/>
              <w:jc w:val="left"/>
              <w:rPr>
                <w:rFonts w:ascii="Cambria" w:hAnsi="Cambria"/>
                <w:sz w:val="20"/>
                <w:szCs w:val="20"/>
              </w:rPr>
            </w:pPr>
          </w:p>
        </w:tc>
        <w:tc>
          <w:tcPr>
            <w:tcW w:w="1125" w:type="dxa"/>
          </w:tcPr>
          <w:p w14:paraId="2A1A5481" w14:textId="77777777" w:rsidR="00FF2B66" w:rsidRPr="006B4022" w:rsidRDefault="00FF2B66" w:rsidP="005B4034">
            <w:pPr>
              <w:spacing w:line="240" w:lineRule="auto"/>
              <w:ind w:left="0" w:firstLine="0"/>
              <w:jc w:val="left"/>
              <w:rPr>
                <w:sz w:val="20"/>
                <w:szCs w:val="20"/>
              </w:rPr>
            </w:pPr>
            <w:r w:rsidRPr="006B4022">
              <w:rPr>
                <w:sz w:val="20"/>
                <w:szCs w:val="20"/>
              </w:rPr>
              <w:t xml:space="preserve">Mengelola  kwitansi </w:t>
            </w:r>
          </w:p>
        </w:tc>
        <w:tc>
          <w:tcPr>
            <w:tcW w:w="2628" w:type="dxa"/>
          </w:tcPr>
          <w:p w14:paraId="4F2892AB" w14:textId="77777777" w:rsidR="00FF2B66" w:rsidRPr="006B4022" w:rsidRDefault="00FF2B66" w:rsidP="005B4034">
            <w:pPr>
              <w:spacing w:line="240" w:lineRule="auto"/>
              <w:ind w:left="0" w:firstLine="0"/>
              <w:jc w:val="left"/>
              <w:rPr>
                <w:sz w:val="20"/>
                <w:szCs w:val="20"/>
              </w:rPr>
            </w:pPr>
            <w:r w:rsidRPr="006B4022">
              <w:rPr>
                <w:sz w:val="20"/>
                <w:szCs w:val="20"/>
              </w:rPr>
              <w:t>Fungsi untuk mencetak kwitansi, mengupload kwitansi, dan melakukan validasi dokumen berjalan dengan benar.</w:t>
            </w:r>
          </w:p>
        </w:tc>
        <w:tc>
          <w:tcPr>
            <w:tcW w:w="589" w:type="dxa"/>
          </w:tcPr>
          <w:p w14:paraId="1480025E" w14:textId="269B4A46"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712A1B91" w14:textId="77777777" w:rsidR="00FF2B66" w:rsidRPr="006B4022" w:rsidRDefault="00FF2B66" w:rsidP="005B4034">
            <w:pPr>
              <w:spacing w:line="240" w:lineRule="auto"/>
              <w:ind w:left="0" w:firstLine="0"/>
              <w:jc w:val="center"/>
              <w:rPr>
                <w:sz w:val="20"/>
                <w:szCs w:val="20"/>
              </w:rPr>
            </w:pPr>
          </w:p>
        </w:tc>
      </w:tr>
      <w:tr w:rsidR="00D36C69" w:rsidRPr="006B4022" w14:paraId="0E7F033F" w14:textId="77706D1A" w:rsidTr="00D36C69">
        <w:tc>
          <w:tcPr>
            <w:tcW w:w="576" w:type="dxa"/>
          </w:tcPr>
          <w:p w14:paraId="3A6DEBFB" w14:textId="77777777" w:rsidR="00FF2B66" w:rsidRPr="006B4022" w:rsidRDefault="00FF2B66" w:rsidP="005B4034">
            <w:pPr>
              <w:pStyle w:val="ListParagraph"/>
              <w:numPr>
                <w:ilvl w:val="0"/>
                <w:numId w:val="32"/>
              </w:numPr>
              <w:spacing w:after="0" w:line="240" w:lineRule="auto"/>
              <w:jc w:val="left"/>
              <w:rPr>
                <w:rFonts w:ascii="Cambria" w:hAnsi="Cambria"/>
                <w:sz w:val="20"/>
                <w:szCs w:val="20"/>
              </w:rPr>
            </w:pPr>
            <w:r w:rsidRPr="006B4022">
              <w:rPr>
                <w:rFonts w:ascii="Cambria" w:hAnsi="Cambria"/>
                <w:sz w:val="20"/>
                <w:szCs w:val="20"/>
              </w:rPr>
              <w:t xml:space="preserve"> </w:t>
            </w:r>
          </w:p>
        </w:tc>
        <w:tc>
          <w:tcPr>
            <w:tcW w:w="1125" w:type="dxa"/>
          </w:tcPr>
          <w:p w14:paraId="2602DA5F" w14:textId="77777777" w:rsidR="00FF2B66" w:rsidRPr="006B4022" w:rsidRDefault="00FF2B66" w:rsidP="005B4034">
            <w:pPr>
              <w:spacing w:line="240" w:lineRule="auto"/>
              <w:ind w:left="0" w:firstLine="0"/>
              <w:jc w:val="left"/>
              <w:rPr>
                <w:sz w:val="20"/>
                <w:szCs w:val="20"/>
              </w:rPr>
            </w:pPr>
            <w:r w:rsidRPr="006B4022">
              <w:rPr>
                <w:sz w:val="20"/>
                <w:szCs w:val="20"/>
              </w:rPr>
              <w:t>Mengelola laporan</w:t>
            </w:r>
          </w:p>
        </w:tc>
        <w:tc>
          <w:tcPr>
            <w:tcW w:w="2628" w:type="dxa"/>
          </w:tcPr>
          <w:p w14:paraId="56802E59" w14:textId="77777777" w:rsidR="00FF2B66" w:rsidRPr="006B4022" w:rsidRDefault="00FF2B66" w:rsidP="005B4034">
            <w:pPr>
              <w:spacing w:line="240" w:lineRule="auto"/>
              <w:ind w:left="0" w:firstLine="0"/>
              <w:jc w:val="left"/>
              <w:rPr>
                <w:sz w:val="20"/>
                <w:szCs w:val="20"/>
              </w:rPr>
            </w:pPr>
            <w:r w:rsidRPr="006B4022">
              <w:rPr>
                <w:sz w:val="20"/>
                <w:szCs w:val="20"/>
              </w:rPr>
              <w:t>Fungsi untuk melihat, dan mencetak keseluruhan dokumen berjalan dengan benar.</w:t>
            </w:r>
          </w:p>
        </w:tc>
        <w:tc>
          <w:tcPr>
            <w:tcW w:w="589" w:type="dxa"/>
          </w:tcPr>
          <w:p w14:paraId="0871A31E" w14:textId="13DFEB31"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2F168026" w14:textId="77777777" w:rsidR="00FF2B66" w:rsidRPr="006B4022" w:rsidRDefault="00FF2B66" w:rsidP="005B4034">
            <w:pPr>
              <w:spacing w:line="240" w:lineRule="auto"/>
              <w:ind w:left="0" w:firstLine="0"/>
              <w:jc w:val="center"/>
              <w:rPr>
                <w:sz w:val="20"/>
                <w:szCs w:val="20"/>
              </w:rPr>
            </w:pPr>
          </w:p>
        </w:tc>
      </w:tr>
      <w:tr w:rsidR="00D36C69" w:rsidRPr="006B4022" w14:paraId="0BD057CB" w14:textId="0D3EF578" w:rsidTr="00D36C69">
        <w:tc>
          <w:tcPr>
            <w:tcW w:w="576" w:type="dxa"/>
          </w:tcPr>
          <w:p w14:paraId="39AC457A" w14:textId="77777777" w:rsidR="00FF2B66" w:rsidRPr="006B4022" w:rsidRDefault="00FF2B66" w:rsidP="005B4034">
            <w:pPr>
              <w:pStyle w:val="ListParagraph"/>
              <w:numPr>
                <w:ilvl w:val="0"/>
                <w:numId w:val="32"/>
              </w:numPr>
              <w:spacing w:after="0" w:line="240" w:lineRule="auto"/>
              <w:jc w:val="left"/>
              <w:rPr>
                <w:rFonts w:ascii="Cambria" w:hAnsi="Cambria"/>
                <w:sz w:val="20"/>
                <w:szCs w:val="20"/>
              </w:rPr>
            </w:pPr>
          </w:p>
        </w:tc>
        <w:tc>
          <w:tcPr>
            <w:tcW w:w="1125" w:type="dxa"/>
          </w:tcPr>
          <w:p w14:paraId="20F23F00" w14:textId="77777777" w:rsidR="00FF2B66" w:rsidRPr="006B4022" w:rsidRDefault="00FF2B66" w:rsidP="005B4034">
            <w:pPr>
              <w:spacing w:line="240" w:lineRule="auto"/>
              <w:ind w:left="0" w:firstLine="0"/>
              <w:jc w:val="left"/>
              <w:rPr>
                <w:sz w:val="20"/>
                <w:szCs w:val="20"/>
              </w:rPr>
            </w:pPr>
            <w:r w:rsidRPr="006B4022">
              <w:rPr>
                <w:sz w:val="20"/>
                <w:szCs w:val="20"/>
              </w:rPr>
              <w:t>Logout</w:t>
            </w:r>
          </w:p>
        </w:tc>
        <w:tc>
          <w:tcPr>
            <w:tcW w:w="2628" w:type="dxa"/>
          </w:tcPr>
          <w:p w14:paraId="0867A923" w14:textId="77777777" w:rsidR="00FF2B66" w:rsidRPr="006B4022" w:rsidRDefault="00FF2B66" w:rsidP="005B4034">
            <w:pPr>
              <w:spacing w:line="240" w:lineRule="auto"/>
              <w:ind w:left="0" w:firstLine="0"/>
              <w:jc w:val="left"/>
              <w:rPr>
                <w:sz w:val="20"/>
                <w:szCs w:val="20"/>
              </w:rPr>
            </w:pPr>
            <w:r w:rsidRPr="006B4022">
              <w:rPr>
                <w:sz w:val="20"/>
                <w:szCs w:val="20"/>
              </w:rPr>
              <w:t>Fungsi logout berjalan dengan benar.</w:t>
            </w:r>
          </w:p>
        </w:tc>
        <w:tc>
          <w:tcPr>
            <w:tcW w:w="589" w:type="dxa"/>
          </w:tcPr>
          <w:p w14:paraId="1F708F68" w14:textId="2C3BACDD" w:rsidR="00FF2B66" w:rsidRPr="006B4022" w:rsidRDefault="00F71580" w:rsidP="005B4034">
            <w:pPr>
              <w:spacing w:line="240" w:lineRule="auto"/>
              <w:ind w:left="0" w:firstLine="0"/>
              <w:jc w:val="center"/>
              <w:rPr>
                <w:sz w:val="20"/>
                <w:szCs w:val="20"/>
              </w:rPr>
            </w:pPr>
            <w:r>
              <w:rPr>
                <w:sz w:val="20"/>
                <w:szCs w:val="20"/>
              </w:rPr>
              <w:t>√</w:t>
            </w:r>
          </w:p>
        </w:tc>
        <w:tc>
          <w:tcPr>
            <w:tcW w:w="752" w:type="dxa"/>
          </w:tcPr>
          <w:p w14:paraId="435BB0E5" w14:textId="77777777" w:rsidR="00FF2B66" w:rsidRPr="006B4022" w:rsidRDefault="00FF2B66" w:rsidP="005B4034">
            <w:pPr>
              <w:spacing w:line="240" w:lineRule="auto"/>
              <w:ind w:left="0" w:firstLine="0"/>
              <w:jc w:val="center"/>
              <w:rPr>
                <w:sz w:val="20"/>
                <w:szCs w:val="20"/>
              </w:rPr>
            </w:pPr>
          </w:p>
        </w:tc>
      </w:tr>
    </w:tbl>
    <w:p w14:paraId="4B87C3E1" w14:textId="77777777" w:rsidR="008B49D7" w:rsidRPr="00020C7E" w:rsidRDefault="008B49D7" w:rsidP="00C83D16">
      <w:pPr>
        <w:ind w:left="0" w:firstLine="0"/>
      </w:pPr>
    </w:p>
    <w:p w14:paraId="62873EC7" w14:textId="5B62FEBC" w:rsidR="002544B7" w:rsidRPr="002A563B" w:rsidRDefault="00481848" w:rsidP="000F3499">
      <w:pPr>
        <w:pStyle w:val="Caption"/>
        <w:jc w:val="center"/>
        <w:rPr>
          <w:i w:val="0"/>
          <w:iCs w:val="0"/>
          <w:color w:val="000000" w:themeColor="text1"/>
          <w:sz w:val="20"/>
          <w:szCs w:val="20"/>
        </w:rPr>
      </w:pPr>
      <w:bookmarkStart w:id="240" w:name="_Toc132706601"/>
      <w:r w:rsidRPr="002A563B">
        <w:rPr>
          <w:color w:val="000000" w:themeColor="text1"/>
          <w:sz w:val="20"/>
          <w:szCs w:val="20"/>
        </w:rPr>
        <w:t xml:space="preserve">Tabel </w:t>
      </w:r>
      <w:r w:rsidR="000F3499" w:rsidRPr="002A563B">
        <w:rPr>
          <w:color w:val="000000" w:themeColor="text1"/>
          <w:sz w:val="20"/>
          <w:szCs w:val="20"/>
        </w:rPr>
        <w:t>4</w:t>
      </w:r>
      <w:r w:rsidR="00EE333E">
        <w:rPr>
          <w:color w:val="000000" w:themeColor="text1"/>
          <w:sz w:val="20"/>
          <w:szCs w:val="20"/>
        </w:rPr>
        <w:t>.</w:t>
      </w:r>
      <w:r w:rsidR="00EE333E">
        <w:rPr>
          <w:color w:val="000000" w:themeColor="text1"/>
          <w:sz w:val="20"/>
          <w:szCs w:val="20"/>
        </w:rPr>
        <w:fldChar w:fldCharType="begin"/>
      </w:r>
      <w:r w:rsidR="00EE333E">
        <w:rPr>
          <w:color w:val="000000" w:themeColor="text1"/>
          <w:sz w:val="20"/>
          <w:szCs w:val="20"/>
        </w:rPr>
        <w:instrText xml:space="preserve"> SEQ Tabel \* ARABIC \s 1 </w:instrText>
      </w:r>
      <w:r w:rsidR="00EE333E">
        <w:rPr>
          <w:color w:val="000000" w:themeColor="text1"/>
          <w:sz w:val="20"/>
          <w:szCs w:val="20"/>
        </w:rPr>
        <w:fldChar w:fldCharType="separate"/>
      </w:r>
      <w:r w:rsidR="003D442F">
        <w:rPr>
          <w:noProof/>
          <w:color w:val="000000" w:themeColor="text1"/>
          <w:sz w:val="20"/>
          <w:szCs w:val="20"/>
        </w:rPr>
        <w:t>12</w:t>
      </w:r>
      <w:r w:rsidR="00EE333E">
        <w:rPr>
          <w:color w:val="000000" w:themeColor="text1"/>
          <w:sz w:val="20"/>
          <w:szCs w:val="20"/>
        </w:rPr>
        <w:fldChar w:fldCharType="end"/>
      </w:r>
      <w:r w:rsidRPr="002A563B">
        <w:rPr>
          <w:color w:val="000000" w:themeColor="text1"/>
          <w:sz w:val="20"/>
          <w:szCs w:val="20"/>
        </w:rPr>
        <w:t xml:space="preserve"> Hasil Pengujian </w:t>
      </w:r>
      <w:r w:rsidR="002A563B" w:rsidRPr="002A563B">
        <w:rPr>
          <w:color w:val="000000" w:themeColor="text1"/>
          <w:sz w:val="20"/>
          <w:szCs w:val="20"/>
        </w:rPr>
        <w:t>Dokumen Black Box Testing Subkarakteristik Functional correctness</w:t>
      </w:r>
      <w:bookmarkEnd w:id="240"/>
      <w:r w:rsidR="002A563B" w:rsidRPr="002A563B">
        <w:rPr>
          <w:color w:val="000000" w:themeColor="text1"/>
          <w:sz w:val="20"/>
          <w:szCs w:val="20"/>
        </w:rPr>
        <w:t xml:space="preserve"> </w:t>
      </w:r>
    </w:p>
    <w:tbl>
      <w:tblPr>
        <w:tblStyle w:val="TableGrid0"/>
        <w:tblW w:w="5000" w:type="pct"/>
        <w:tblLayout w:type="fixed"/>
        <w:tblLook w:val="04A0" w:firstRow="1" w:lastRow="0" w:firstColumn="1" w:lastColumn="0" w:noHBand="0" w:noVBand="1"/>
      </w:tblPr>
      <w:tblGrid>
        <w:gridCol w:w="574"/>
        <w:gridCol w:w="1463"/>
        <w:gridCol w:w="2326"/>
        <w:gridCol w:w="592"/>
        <w:gridCol w:w="874"/>
      </w:tblGrid>
      <w:tr w:rsidR="00020C7E" w:rsidRPr="00020C7E" w14:paraId="4375FC70" w14:textId="77777777" w:rsidTr="002B3265">
        <w:tc>
          <w:tcPr>
            <w:tcW w:w="492" w:type="pct"/>
            <w:vMerge w:val="restart"/>
          </w:tcPr>
          <w:p w14:paraId="42B54D33" w14:textId="77777777" w:rsidR="00020C7E" w:rsidRPr="00020C7E" w:rsidRDefault="00020C7E" w:rsidP="004A31B5">
            <w:pPr>
              <w:spacing w:line="240" w:lineRule="auto"/>
              <w:ind w:left="0" w:firstLine="0"/>
              <w:jc w:val="center"/>
              <w:rPr>
                <w:b/>
                <w:bCs/>
                <w:sz w:val="20"/>
                <w:szCs w:val="20"/>
              </w:rPr>
            </w:pPr>
            <w:r w:rsidRPr="00020C7E">
              <w:rPr>
                <w:b/>
                <w:bCs/>
                <w:sz w:val="20"/>
                <w:szCs w:val="20"/>
              </w:rPr>
              <w:t>No</w:t>
            </w:r>
          </w:p>
        </w:tc>
        <w:tc>
          <w:tcPr>
            <w:tcW w:w="1255" w:type="pct"/>
            <w:vMerge w:val="restart"/>
          </w:tcPr>
          <w:p w14:paraId="405F87A0" w14:textId="77777777" w:rsidR="00020C7E" w:rsidRPr="00020C7E" w:rsidRDefault="00020C7E" w:rsidP="004A31B5">
            <w:pPr>
              <w:spacing w:line="240" w:lineRule="auto"/>
              <w:ind w:left="0" w:firstLine="0"/>
              <w:jc w:val="center"/>
              <w:rPr>
                <w:b/>
                <w:bCs/>
                <w:sz w:val="20"/>
                <w:szCs w:val="20"/>
              </w:rPr>
            </w:pPr>
            <w:r w:rsidRPr="00020C7E">
              <w:rPr>
                <w:b/>
                <w:bCs/>
                <w:sz w:val="20"/>
                <w:szCs w:val="20"/>
              </w:rPr>
              <w:t>Fungsi</w:t>
            </w:r>
          </w:p>
        </w:tc>
        <w:tc>
          <w:tcPr>
            <w:tcW w:w="1995" w:type="pct"/>
            <w:vMerge w:val="restart"/>
          </w:tcPr>
          <w:p w14:paraId="2BE2E6C2" w14:textId="77777777" w:rsidR="00020C7E" w:rsidRPr="00020C7E" w:rsidRDefault="00020C7E" w:rsidP="004A31B5">
            <w:pPr>
              <w:spacing w:line="240" w:lineRule="auto"/>
              <w:ind w:left="0" w:firstLine="0"/>
              <w:jc w:val="center"/>
              <w:rPr>
                <w:b/>
                <w:bCs/>
                <w:sz w:val="20"/>
                <w:szCs w:val="20"/>
              </w:rPr>
            </w:pPr>
            <w:r w:rsidRPr="00020C7E">
              <w:rPr>
                <w:b/>
                <w:bCs/>
                <w:sz w:val="20"/>
                <w:szCs w:val="20"/>
              </w:rPr>
              <w:t>Hasil Yang Diharapkan</w:t>
            </w:r>
          </w:p>
        </w:tc>
        <w:tc>
          <w:tcPr>
            <w:tcW w:w="1259" w:type="pct"/>
            <w:gridSpan w:val="2"/>
          </w:tcPr>
          <w:p w14:paraId="3ABB6DF4" w14:textId="363CF1EF" w:rsidR="00020C7E" w:rsidRPr="00020C7E" w:rsidRDefault="00307C27" w:rsidP="004A31B5">
            <w:pPr>
              <w:spacing w:line="240" w:lineRule="auto"/>
              <w:ind w:left="-21" w:firstLine="0"/>
              <w:jc w:val="center"/>
              <w:rPr>
                <w:b/>
                <w:bCs/>
                <w:sz w:val="20"/>
                <w:szCs w:val="20"/>
              </w:rPr>
            </w:pPr>
            <w:r>
              <w:rPr>
                <w:b/>
                <w:bCs/>
                <w:sz w:val="20"/>
                <w:szCs w:val="20"/>
              </w:rPr>
              <w:t>Berh</w:t>
            </w:r>
            <w:r w:rsidRPr="006B4022">
              <w:rPr>
                <w:b/>
                <w:bCs/>
                <w:sz w:val="20"/>
                <w:szCs w:val="20"/>
              </w:rPr>
              <w:t>asil</w:t>
            </w:r>
          </w:p>
        </w:tc>
      </w:tr>
      <w:tr w:rsidR="00020C7E" w:rsidRPr="00020C7E" w14:paraId="230294AC" w14:textId="77777777" w:rsidTr="00B55707">
        <w:tc>
          <w:tcPr>
            <w:tcW w:w="492" w:type="pct"/>
            <w:vMerge/>
          </w:tcPr>
          <w:p w14:paraId="20622384" w14:textId="77777777" w:rsidR="00020C7E" w:rsidRPr="00020C7E" w:rsidRDefault="00020C7E" w:rsidP="004A31B5">
            <w:pPr>
              <w:spacing w:line="240" w:lineRule="auto"/>
              <w:jc w:val="center"/>
              <w:rPr>
                <w:b/>
                <w:bCs/>
                <w:sz w:val="20"/>
                <w:szCs w:val="20"/>
              </w:rPr>
            </w:pPr>
          </w:p>
        </w:tc>
        <w:tc>
          <w:tcPr>
            <w:tcW w:w="1255" w:type="pct"/>
            <w:vMerge/>
          </w:tcPr>
          <w:p w14:paraId="6FF935B9" w14:textId="77777777" w:rsidR="00020C7E" w:rsidRPr="00020C7E" w:rsidRDefault="00020C7E" w:rsidP="004A31B5">
            <w:pPr>
              <w:spacing w:line="240" w:lineRule="auto"/>
              <w:jc w:val="center"/>
              <w:rPr>
                <w:b/>
                <w:bCs/>
                <w:sz w:val="20"/>
                <w:szCs w:val="20"/>
              </w:rPr>
            </w:pPr>
          </w:p>
        </w:tc>
        <w:tc>
          <w:tcPr>
            <w:tcW w:w="1995" w:type="pct"/>
            <w:vMerge/>
          </w:tcPr>
          <w:p w14:paraId="468EF1F1" w14:textId="77777777" w:rsidR="00020C7E" w:rsidRPr="00020C7E" w:rsidRDefault="00020C7E" w:rsidP="004A31B5">
            <w:pPr>
              <w:spacing w:line="240" w:lineRule="auto"/>
              <w:jc w:val="center"/>
              <w:rPr>
                <w:b/>
                <w:bCs/>
                <w:sz w:val="20"/>
                <w:szCs w:val="20"/>
              </w:rPr>
            </w:pPr>
          </w:p>
        </w:tc>
        <w:tc>
          <w:tcPr>
            <w:tcW w:w="508" w:type="pct"/>
          </w:tcPr>
          <w:p w14:paraId="74E48E94" w14:textId="77777777" w:rsidR="00020C7E" w:rsidRPr="00020C7E" w:rsidRDefault="00020C7E" w:rsidP="004A31B5">
            <w:pPr>
              <w:spacing w:line="240" w:lineRule="auto"/>
              <w:ind w:left="-21" w:firstLine="0"/>
              <w:rPr>
                <w:b/>
                <w:bCs/>
                <w:sz w:val="20"/>
                <w:szCs w:val="20"/>
              </w:rPr>
            </w:pPr>
            <w:r w:rsidRPr="00020C7E">
              <w:rPr>
                <w:b/>
                <w:bCs/>
                <w:sz w:val="20"/>
                <w:szCs w:val="20"/>
              </w:rPr>
              <w:t>YA</w:t>
            </w:r>
          </w:p>
        </w:tc>
        <w:tc>
          <w:tcPr>
            <w:tcW w:w="750" w:type="pct"/>
          </w:tcPr>
          <w:p w14:paraId="7F3EB068" w14:textId="77777777" w:rsidR="00020C7E" w:rsidRPr="00020C7E" w:rsidRDefault="00020C7E" w:rsidP="004A31B5">
            <w:pPr>
              <w:spacing w:line="240" w:lineRule="auto"/>
              <w:ind w:left="-21" w:firstLine="0"/>
              <w:rPr>
                <w:b/>
                <w:bCs/>
                <w:sz w:val="20"/>
                <w:szCs w:val="20"/>
              </w:rPr>
            </w:pPr>
            <w:r w:rsidRPr="00020C7E">
              <w:rPr>
                <w:b/>
                <w:bCs/>
                <w:sz w:val="20"/>
                <w:szCs w:val="20"/>
              </w:rPr>
              <w:t>TIDAK</w:t>
            </w:r>
          </w:p>
        </w:tc>
      </w:tr>
      <w:tr w:rsidR="00020C7E" w:rsidRPr="00020C7E" w14:paraId="00AABE2E" w14:textId="77777777" w:rsidTr="00020C7E">
        <w:tc>
          <w:tcPr>
            <w:tcW w:w="5000" w:type="pct"/>
            <w:gridSpan w:val="5"/>
          </w:tcPr>
          <w:p w14:paraId="350E4CF2" w14:textId="77777777" w:rsidR="00020C7E" w:rsidRPr="00020C7E" w:rsidRDefault="00020C7E" w:rsidP="004A31B5">
            <w:pPr>
              <w:spacing w:line="240" w:lineRule="auto"/>
              <w:ind w:left="-21"/>
              <w:jc w:val="center"/>
              <w:rPr>
                <w:i/>
                <w:iCs/>
                <w:sz w:val="20"/>
                <w:szCs w:val="20"/>
              </w:rPr>
            </w:pPr>
            <w:r w:rsidRPr="00020C7E">
              <w:rPr>
                <w:i/>
                <w:iCs/>
                <w:sz w:val="20"/>
                <w:szCs w:val="20"/>
              </w:rPr>
              <w:t>Umum</w:t>
            </w:r>
          </w:p>
        </w:tc>
      </w:tr>
      <w:tr w:rsidR="00020C7E" w:rsidRPr="00020C7E" w14:paraId="58BB5C54" w14:textId="77777777" w:rsidTr="00B55707">
        <w:tc>
          <w:tcPr>
            <w:tcW w:w="492" w:type="pct"/>
          </w:tcPr>
          <w:p w14:paraId="314E8B28" w14:textId="7624A3F4" w:rsidR="00020C7E" w:rsidRPr="00020C7E" w:rsidRDefault="00020C7E" w:rsidP="004A31B5">
            <w:pPr>
              <w:spacing w:line="240" w:lineRule="auto"/>
              <w:ind w:left="0" w:firstLine="0"/>
              <w:jc w:val="left"/>
              <w:rPr>
                <w:sz w:val="20"/>
                <w:szCs w:val="20"/>
              </w:rPr>
            </w:pPr>
            <w:r w:rsidRPr="00020C7E">
              <w:rPr>
                <w:sz w:val="20"/>
                <w:szCs w:val="20"/>
              </w:rPr>
              <w:t>1.</w:t>
            </w:r>
          </w:p>
        </w:tc>
        <w:tc>
          <w:tcPr>
            <w:tcW w:w="1255" w:type="pct"/>
          </w:tcPr>
          <w:p w14:paraId="2D3D49F6" w14:textId="77777777" w:rsidR="00020C7E" w:rsidRPr="00020C7E" w:rsidRDefault="00020C7E" w:rsidP="004A31B5">
            <w:pPr>
              <w:spacing w:line="240" w:lineRule="auto"/>
              <w:ind w:left="0" w:firstLine="0"/>
              <w:jc w:val="left"/>
              <w:rPr>
                <w:sz w:val="20"/>
                <w:szCs w:val="20"/>
              </w:rPr>
            </w:pPr>
            <w:r w:rsidRPr="00020C7E">
              <w:rPr>
                <w:sz w:val="20"/>
                <w:szCs w:val="20"/>
              </w:rPr>
              <w:t>Identifikasi username dan password.</w:t>
            </w:r>
          </w:p>
        </w:tc>
        <w:tc>
          <w:tcPr>
            <w:tcW w:w="1995" w:type="pct"/>
          </w:tcPr>
          <w:p w14:paraId="234B2BD6" w14:textId="77777777" w:rsidR="00020C7E" w:rsidRPr="00020C7E" w:rsidRDefault="00020C7E" w:rsidP="004A31B5">
            <w:pPr>
              <w:spacing w:line="240" w:lineRule="auto"/>
              <w:ind w:left="0" w:firstLine="0"/>
              <w:jc w:val="left"/>
              <w:rPr>
                <w:sz w:val="20"/>
                <w:szCs w:val="20"/>
              </w:rPr>
            </w:pPr>
            <w:r w:rsidRPr="00020C7E">
              <w:rPr>
                <w:sz w:val="20"/>
                <w:szCs w:val="20"/>
              </w:rPr>
              <w:t>Fungsi untuk masuk ke sistem informasi berjalan dengan benar.</w:t>
            </w:r>
          </w:p>
        </w:tc>
        <w:tc>
          <w:tcPr>
            <w:tcW w:w="508" w:type="pct"/>
          </w:tcPr>
          <w:p w14:paraId="15DD7B30" w14:textId="32A9C4AB" w:rsidR="00020C7E" w:rsidRPr="00020C7E" w:rsidRDefault="00EE2F46" w:rsidP="004A31B5">
            <w:pPr>
              <w:spacing w:line="240" w:lineRule="auto"/>
              <w:ind w:left="-21" w:firstLine="0"/>
              <w:jc w:val="center"/>
              <w:rPr>
                <w:sz w:val="20"/>
                <w:szCs w:val="20"/>
              </w:rPr>
            </w:pPr>
            <w:r>
              <w:rPr>
                <w:sz w:val="20"/>
                <w:szCs w:val="20"/>
              </w:rPr>
              <w:t>√</w:t>
            </w:r>
          </w:p>
        </w:tc>
        <w:tc>
          <w:tcPr>
            <w:tcW w:w="750" w:type="pct"/>
          </w:tcPr>
          <w:p w14:paraId="6CCB9260" w14:textId="77777777" w:rsidR="00020C7E" w:rsidRPr="00020C7E" w:rsidRDefault="00020C7E" w:rsidP="004A31B5">
            <w:pPr>
              <w:spacing w:line="240" w:lineRule="auto"/>
              <w:ind w:left="-21"/>
              <w:jc w:val="left"/>
              <w:rPr>
                <w:sz w:val="20"/>
                <w:szCs w:val="20"/>
              </w:rPr>
            </w:pPr>
          </w:p>
        </w:tc>
      </w:tr>
      <w:tr w:rsidR="00020C7E" w:rsidRPr="00020C7E" w14:paraId="5FF8F2F3" w14:textId="77777777" w:rsidTr="00020C7E">
        <w:tc>
          <w:tcPr>
            <w:tcW w:w="5000" w:type="pct"/>
            <w:gridSpan w:val="5"/>
          </w:tcPr>
          <w:p w14:paraId="26D1F6E2" w14:textId="77777777" w:rsidR="00020C7E" w:rsidRPr="00020C7E" w:rsidRDefault="00020C7E" w:rsidP="004A31B5">
            <w:pPr>
              <w:spacing w:line="240" w:lineRule="auto"/>
              <w:ind w:left="-21"/>
              <w:jc w:val="center"/>
              <w:rPr>
                <w:i/>
                <w:iCs/>
                <w:sz w:val="20"/>
                <w:szCs w:val="20"/>
              </w:rPr>
            </w:pPr>
            <w:r w:rsidRPr="00020C7E">
              <w:rPr>
                <w:i/>
                <w:iCs/>
                <w:sz w:val="20"/>
                <w:szCs w:val="20"/>
              </w:rPr>
              <w:t>Admin</w:t>
            </w:r>
          </w:p>
        </w:tc>
      </w:tr>
      <w:tr w:rsidR="00020C7E" w:rsidRPr="00020C7E" w14:paraId="4D337EF2" w14:textId="77777777" w:rsidTr="00B55707">
        <w:tc>
          <w:tcPr>
            <w:tcW w:w="492" w:type="pct"/>
          </w:tcPr>
          <w:p w14:paraId="6C8D2C9E" w14:textId="34948CB6" w:rsidR="00020C7E" w:rsidRPr="00020C7E" w:rsidRDefault="00020C7E" w:rsidP="004A31B5">
            <w:pPr>
              <w:spacing w:line="240" w:lineRule="auto"/>
              <w:ind w:left="0" w:firstLine="0"/>
              <w:jc w:val="left"/>
              <w:rPr>
                <w:sz w:val="20"/>
                <w:szCs w:val="20"/>
              </w:rPr>
            </w:pPr>
            <w:r>
              <w:rPr>
                <w:sz w:val="20"/>
                <w:szCs w:val="20"/>
              </w:rPr>
              <w:t>2.</w:t>
            </w:r>
          </w:p>
        </w:tc>
        <w:tc>
          <w:tcPr>
            <w:tcW w:w="1255" w:type="pct"/>
          </w:tcPr>
          <w:p w14:paraId="7EF58927" w14:textId="77777777" w:rsidR="00020C7E" w:rsidRPr="00020C7E" w:rsidRDefault="00020C7E" w:rsidP="004A31B5">
            <w:pPr>
              <w:spacing w:line="240" w:lineRule="auto"/>
              <w:ind w:left="0" w:firstLine="0"/>
              <w:jc w:val="left"/>
              <w:rPr>
                <w:sz w:val="20"/>
                <w:szCs w:val="20"/>
              </w:rPr>
            </w:pPr>
            <w:r w:rsidRPr="00020C7E">
              <w:rPr>
                <w:sz w:val="20"/>
                <w:szCs w:val="20"/>
              </w:rPr>
              <w:t>Menampilkan data load yang dipisahkan berdasarkan desa</w:t>
            </w:r>
          </w:p>
        </w:tc>
        <w:tc>
          <w:tcPr>
            <w:tcW w:w="1995" w:type="pct"/>
          </w:tcPr>
          <w:p w14:paraId="2C9BA2C4" w14:textId="77777777" w:rsidR="00020C7E" w:rsidRPr="00020C7E" w:rsidRDefault="00020C7E" w:rsidP="004A31B5">
            <w:pPr>
              <w:spacing w:line="240" w:lineRule="auto"/>
              <w:ind w:left="0" w:firstLine="0"/>
              <w:jc w:val="left"/>
              <w:rPr>
                <w:sz w:val="20"/>
                <w:szCs w:val="20"/>
              </w:rPr>
            </w:pPr>
            <w:r w:rsidRPr="00020C7E">
              <w:rPr>
                <w:sz w:val="20"/>
                <w:szCs w:val="20"/>
              </w:rPr>
              <w:t>Fungsi untuk menampilkan data load yang dipisahkan berdasarkan desa berjalan dengan benar.</w:t>
            </w:r>
          </w:p>
        </w:tc>
        <w:tc>
          <w:tcPr>
            <w:tcW w:w="508" w:type="pct"/>
          </w:tcPr>
          <w:p w14:paraId="69C00DF2" w14:textId="02DF190F" w:rsidR="00020C7E" w:rsidRPr="00020C7E" w:rsidRDefault="00020C7E" w:rsidP="004A31B5">
            <w:pPr>
              <w:spacing w:line="240" w:lineRule="auto"/>
              <w:ind w:left="-21" w:firstLine="720"/>
              <w:jc w:val="center"/>
              <w:rPr>
                <w:sz w:val="20"/>
                <w:szCs w:val="20"/>
              </w:rPr>
            </w:pPr>
            <w:r>
              <w:rPr>
                <w:sz w:val="20"/>
                <w:szCs w:val="20"/>
              </w:rPr>
              <w:t>2</w:t>
            </w:r>
            <w:r w:rsidR="00EE2F46">
              <w:rPr>
                <w:sz w:val="20"/>
                <w:szCs w:val="20"/>
              </w:rPr>
              <w:t>√</w:t>
            </w:r>
          </w:p>
        </w:tc>
        <w:tc>
          <w:tcPr>
            <w:tcW w:w="750" w:type="pct"/>
          </w:tcPr>
          <w:p w14:paraId="07E3E777" w14:textId="77777777" w:rsidR="00020C7E" w:rsidRPr="00020C7E" w:rsidRDefault="00020C7E" w:rsidP="004A31B5">
            <w:pPr>
              <w:spacing w:line="240" w:lineRule="auto"/>
              <w:ind w:left="-21"/>
              <w:jc w:val="left"/>
              <w:rPr>
                <w:sz w:val="20"/>
                <w:szCs w:val="20"/>
              </w:rPr>
            </w:pPr>
          </w:p>
        </w:tc>
      </w:tr>
      <w:tr w:rsidR="00020C7E" w:rsidRPr="00020C7E" w14:paraId="7B0DFC16" w14:textId="77777777" w:rsidTr="00B55707">
        <w:tc>
          <w:tcPr>
            <w:tcW w:w="492" w:type="pct"/>
          </w:tcPr>
          <w:p w14:paraId="4B99E507" w14:textId="7A9DC959" w:rsidR="00020C7E" w:rsidRPr="00020C7E" w:rsidRDefault="00020C7E" w:rsidP="004A31B5">
            <w:pPr>
              <w:spacing w:line="240" w:lineRule="auto"/>
              <w:ind w:left="0" w:firstLine="0"/>
              <w:jc w:val="left"/>
              <w:rPr>
                <w:sz w:val="20"/>
                <w:szCs w:val="20"/>
              </w:rPr>
            </w:pPr>
            <w:r>
              <w:rPr>
                <w:sz w:val="20"/>
                <w:szCs w:val="20"/>
              </w:rPr>
              <w:t>3.</w:t>
            </w:r>
          </w:p>
        </w:tc>
        <w:tc>
          <w:tcPr>
            <w:tcW w:w="1255" w:type="pct"/>
          </w:tcPr>
          <w:p w14:paraId="69F41296" w14:textId="140C878F" w:rsidR="00020C7E" w:rsidRPr="00020C7E" w:rsidRDefault="00020C7E" w:rsidP="004A31B5">
            <w:pPr>
              <w:spacing w:line="240" w:lineRule="auto"/>
              <w:ind w:left="0" w:firstLine="0"/>
              <w:rPr>
                <w:sz w:val="20"/>
                <w:szCs w:val="20"/>
              </w:rPr>
            </w:pPr>
            <w:r w:rsidRPr="00020C7E">
              <w:rPr>
                <w:sz w:val="20"/>
                <w:szCs w:val="20"/>
              </w:rPr>
              <w:t>Mencetak data load</w:t>
            </w:r>
            <w:r>
              <w:rPr>
                <w:sz w:val="20"/>
                <w:szCs w:val="20"/>
              </w:rPr>
              <w:t xml:space="preserve"> </w:t>
            </w:r>
            <w:r w:rsidRPr="00020C7E">
              <w:rPr>
                <w:sz w:val="20"/>
                <w:szCs w:val="20"/>
              </w:rPr>
              <w:t>yang dipisahkan berdasarkan desa berjalan dengan benar</w:t>
            </w:r>
          </w:p>
        </w:tc>
        <w:tc>
          <w:tcPr>
            <w:tcW w:w="1995" w:type="pct"/>
          </w:tcPr>
          <w:p w14:paraId="5379E48D" w14:textId="3DA24681" w:rsidR="00020C7E" w:rsidRPr="00020C7E" w:rsidRDefault="00020C7E" w:rsidP="004A31B5">
            <w:pPr>
              <w:spacing w:line="240" w:lineRule="auto"/>
              <w:ind w:left="0" w:firstLine="0"/>
              <w:rPr>
                <w:sz w:val="20"/>
                <w:szCs w:val="20"/>
              </w:rPr>
            </w:pPr>
            <w:r w:rsidRPr="00020C7E">
              <w:rPr>
                <w:sz w:val="20"/>
                <w:szCs w:val="20"/>
              </w:rPr>
              <w:t>Fungsi untuk mencetak data load yang dipisahkan berdasarkan desa</w:t>
            </w:r>
            <w:r>
              <w:rPr>
                <w:sz w:val="20"/>
                <w:szCs w:val="20"/>
              </w:rPr>
              <w:t xml:space="preserve"> </w:t>
            </w:r>
            <w:r w:rsidRPr="00020C7E">
              <w:rPr>
                <w:sz w:val="20"/>
                <w:szCs w:val="20"/>
              </w:rPr>
              <w:t>berjalan dengan benar.</w:t>
            </w:r>
          </w:p>
        </w:tc>
        <w:tc>
          <w:tcPr>
            <w:tcW w:w="508" w:type="pct"/>
          </w:tcPr>
          <w:p w14:paraId="0641C9D2" w14:textId="4372148F" w:rsidR="00020C7E" w:rsidRPr="00020C7E" w:rsidRDefault="00EE2F46" w:rsidP="004A31B5">
            <w:pPr>
              <w:spacing w:line="240" w:lineRule="auto"/>
              <w:ind w:left="-21" w:firstLine="0"/>
              <w:jc w:val="center"/>
              <w:rPr>
                <w:sz w:val="20"/>
                <w:szCs w:val="20"/>
              </w:rPr>
            </w:pPr>
            <w:r>
              <w:rPr>
                <w:sz w:val="20"/>
                <w:szCs w:val="20"/>
              </w:rPr>
              <w:t>√</w:t>
            </w:r>
          </w:p>
        </w:tc>
        <w:tc>
          <w:tcPr>
            <w:tcW w:w="750" w:type="pct"/>
          </w:tcPr>
          <w:p w14:paraId="24E8338A" w14:textId="77777777" w:rsidR="00020C7E" w:rsidRPr="00020C7E" w:rsidRDefault="00020C7E" w:rsidP="004A31B5">
            <w:pPr>
              <w:spacing w:line="240" w:lineRule="auto"/>
              <w:ind w:left="-21"/>
              <w:rPr>
                <w:sz w:val="20"/>
                <w:szCs w:val="20"/>
              </w:rPr>
            </w:pPr>
          </w:p>
        </w:tc>
      </w:tr>
      <w:tr w:rsidR="00020C7E" w:rsidRPr="00020C7E" w14:paraId="34913640" w14:textId="77777777" w:rsidTr="00B55707">
        <w:tc>
          <w:tcPr>
            <w:tcW w:w="492" w:type="pct"/>
          </w:tcPr>
          <w:p w14:paraId="628CD8B8" w14:textId="07F73B84" w:rsidR="00020C7E" w:rsidRPr="00B55707" w:rsidRDefault="00B55707" w:rsidP="004A31B5">
            <w:pPr>
              <w:spacing w:line="240" w:lineRule="auto"/>
              <w:ind w:left="0" w:firstLine="0"/>
              <w:jc w:val="left"/>
              <w:rPr>
                <w:sz w:val="20"/>
                <w:szCs w:val="20"/>
              </w:rPr>
            </w:pPr>
            <w:r>
              <w:rPr>
                <w:sz w:val="20"/>
                <w:szCs w:val="20"/>
              </w:rPr>
              <w:t>4.</w:t>
            </w:r>
          </w:p>
        </w:tc>
        <w:tc>
          <w:tcPr>
            <w:tcW w:w="1255" w:type="pct"/>
          </w:tcPr>
          <w:p w14:paraId="5062E714" w14:textId="77777777" w:rsidR="00020C7E" w:rsidRPr="00020C7E" w:rsidRDefault="00020C7E" w:rsidP="004A31B5">
            <w:pPr>
              <w:spacing w:line="240" w:lineRule="auto"/>
              <w:ind w:left="0" w:firstLine="0"/>
              <w:rPr>
                <w:sz w:val="20"/>
                <w:szCs w:val="20"/>
              </w:rPr>
            </w:pPr>
            <w:r w:rsidRPr="00020C7E">
              <w:rPr>
                <w:sz w:val="20"/>
                <w:szCs w:val="20"/>
              </w:rPr>
              <w:t>Menampilkan data load sesuai dengan yang ditentukan.</w:t>
            </w:r>
          </w:p>
        </w:tc>
        <w:tc>
          <w:tcPr>
            <w:tcW w:w="1995" w:type="pct"/>
          </w:tcPr>
          <w:p w14:paraId="7D47DB1B" w14:textId="77777777" w:rsidR="00020C7E" w:rsidRPr="00020C7E" w:rsidRDefault="00020C7E" w:rsidP="004A31B5">
            <w:pPr>
              <w:spacing w:line="240" w:lineRule="auto"/>
              <w:ind w:left="0" w:firstLine="0"/>
              <w:rPr>
                <w:sz w:val="20"/>
                <w:szCs w:val="20"/>
              </w:rPr>
            </w:pPr>
            <w:r w:rsidRPr="00020C7E">
              <w:rPr>
                <w:sz w:val="20"/>
                <w:szCs w:val="20"/>
              </w:rPr>
              <w:t>Fungsi untuk menampilkan data load sesuai dengan yang ditentukan berjalan dengan benar.</w:t>
            </w:r>
          </w:p>
        </w:tc>
        <w:tc>
          <w:tcPr>
            <w:tcW w:w="508" w:type="pct"/>
          </w:tcPr>
          <w:p w14:paraId="48AD89C7" w14:textId="26A11481" w:rsidR="00020C7E" w:rsidRPr="00020C7E" w:rsidRDefault="00EE2F46" w:rsidP="004A31B5">
            <w:pPr>
              <w:spacing w:line="240" w:lineRule="auto"/>
              <w:ind w:left="-21" w:hanging="81"/>
              <w:jc w:val="center"/>
              <w:rPr>
                <w:sz w:val="20"/>
                <w:szCs w:val="20"/>
              </w:rPr>
            </w:pPr>
            <w:r>
              <w:rPr>
                <w:sz w:val="20"/>
                <w:szCs w:val="20"/>
              </w:rPr>
              <w:t>√</w:t>
            </w:r>
          </w:p>
        </w:tc>
        <w:tc>
          <w:tcPr>
            <w:tcW w:w="750" w:type="pct"/>
          </w:tcPr>
          <w:p w14:paraId="448B7195" w14:textId="77777777" w:rsidR="00020C7E" w:rsidRPr="00020C7E" w:rsidRDefault="00020C7E" w:rsidP="004A31B5">
            <w:pPr>
              <w:spacing w:line="240" w:lineRule="auto"/>
              <w:ind w:left="-21"/>
              <w:rPr>
                <w:sz w:val="20"/>
                <w:szCs w:val="20"/>
              </w:rPr>
            </w:pPr>
          </w:p>
        </w:tc>
      </w:tr>
      <w:tr w:rsidR="00020C7E" w:rsidRPr="00020C7E" w14:paraId="46A800CF" w14:textId="77777777" w:rsidTr="00B55707">
        <w:tc>
          <w:tcPr>
            <w:tcW w:w="492" w:type="pct"/>
          </w:tcPr>
          <w:p w14:paraId="41DAF5EA" w14:textId="53154204" w:rsidR="00020C7E" w:rsidRPr="00B55707" w:rsidRDefault="00B55707" w:rsidP="004A31B5">
            <w:pPr>
              <w:spacing w:line="240" w:lineRule="auto"/>
              <w:ind w:left="0" w:firstLine="0"/>
              <w:jc w:val="left"/>
              <w:rPr>
                <w:sz w:val="20"/>
                <w:szCs w:val="20"/>
              </w:rPr>
            </w:pPr>
            <w:r>
              <w:rPr>
                <w:sz w:val="20"/>
                <w:szCs w:val="20"/>
              </w:rPr>
              <w:t>5.</w:t>
            </w:r>
          </w:p>
        </w:tc>
        <w:tc>
          <w:tcPr>
            <w:tcW w:w="1255" w:type="pct"/>
          </w:tcPr>
          <w:p w14:paraId="0818E27C" w14:textId="77777777" w:rsidR="00020C7E" w:rsidRPr="00020C7E" w:rsidRDefault="00020C7E" w:rsidP="004A31B5">
            <w:pPr>
              <w:spacing w:line="240" w:lineRule="auto"/>
              <w:ind w:left="0" w:firstLine="0"/>
              <w:rPr>
                <w:sz w:val="20"/>
                <w:szCs w:val="20"/>
              </w:rPr>
            </w:pPr>
            <w:r w:rsidRPr="00020C7E">
              <w:rPr>
                <w:sz w:val="20"/>
                <w:szCs w:val="20"/>
              </w:rPr>
              <w:t>Menampilkan surat tugas sesuai dengan yang ditentukan</w:t>
            </w:r>
          </w:p>
        </w:tc>
        <w:tc>
          <w:tcPr>
            <w:tcW w:w="1995" w:type="pct"/>
          </w:tcPr>
          <w:p w14:paraId="3DB565AC" w14:textId="77777777" w:rsidR="00020C7E" w:rsidRPr="00020C7E" w:rsidRDefault="00020C7E" w:rsidP="004A31B5">
            <w:pPr>
              <w:spacing w:line="240" w:lineRule="auto"/>
              <w:ind w:left="0" w:firstLine="0"/>
              <w:rPr>
                <w:sz w:val="20"/>
                <w:szCs w:val="20"/>
              </w:rPr>
            </w:pPr>
            <w:r w:rsidRPr="00020C7E">
              <w:rPr>
                <w:sz w:val="20"/>
                <w:szCs w:val="20"/>
              </w:rPr>
              <w:t>Fungsi untuk menampilkan surat tugas sesuai dengan yang ditentukan berjalan dengan benar</w:t>
            </w:r>
          </w:p>
        </w:tc>
        <w:tc>
          <w:tcPr>
            <w:tcW w:w="508" w:type="pct"/>
          </w:tcPr>
          <w:p w14:paraId="730A3AEB" w14:textId="672E88FA" w:rsidR="00020C7E" w:rsidRPr="00020C7E" w:rsidRDefault="00EE2F46" w:rsidP="004A31B5">
            <w:pPr>
              <w:spacing w:line="240" w:lineRule="auto"/>
              <w:ind w:left="-21" w:firstLine="21"/>
              <w:jc w:val="center"/>
              <w:rPr>
                <w:sz w:val="20"/>
                <w:szCs w:val="20"/>
              </w:rPr>
            </w:pPr>
            <w:r>
              <w:rPr>
                <w:sz w:val="20"/>
                <w:szCs w:val="20"/>
              </w:rPr>
              <w:t>√</w:t>
            </w:r>
          </w:p>
        </w:tc>
        <w:tc>
          <w:tcPr>
            <w:tcW w:w="750" w:type="pct"/>
          </w:tcPr>
          <w:p w14:paraId="6A83357E" w14:textId="77777777" w:rsidR="00020C7E" w:rsidRPr="00020C7E" w:rsidRDefault="00020C7E" w:rsidP="004A31B5">
            <w:pPr>
              <w:spacing w:line="240" w:lineRule="auto"/>
              <w:ind w:left="-21"/>
              <w:rPr>
                <w:sz w:val="20"/>
                <w:szCs w:val="20"/>
              </w:rPr>
            </w:pPr>
          </w:p>
        </w:tc>
      </w:tr>
      <w:tr w:rsidR="00020C7E" w:rsidRPr="00020C7E" w14:paraId="55954C60" w14:textId="77777777" w:rsidTr="00B55707">
        <w:tc>
          <w:tcPr>
            <w:tcW w:w="492" w:type="pct"/>
          </w:tcPr>
          <w:p w14:paraId="3633DD77" w14:textId="22C8D169" w:rsidR="00020C7E" w:rsidRPr="00B55707" w:rsidRDefault="00B55707" w:rsidP="004A31B5">
            <w:pPr>
              <w:spacing w:line="240" w:lineRule="auto"/>
              <w:ind w:left="0" w:firstLine="0"/>
              <w:jc w:val="left"/>
              <w:rPr>
                <w:sz w:val="20"/>
                <w:szCs w:val="20"/>
              </w:rPr>
            </w:pPr>
            <w:r>
              <w:rPr>
                <w:sz w:val="20"/>
                <w:szCs w:val="20"/>
              </w:rPr>
              <w:t>6.</w:t>
            </w:r>
          </w:p>
        </w:tc>
        <w:tc>
          <w:tcPr>
            <w:tcW w:w="1255" w:type="pct"/>
          </w:tcPr>
          <w:p w14:paraId="7EC3F704" w14:textId="77777777" w:rsidR="00020C7E" w:rsidRPr="00020C7E" w:rsidRDefault="00020C7E" w:rsidP="004A31B5">
            <w:pPr>
              <w:spacing w:line="240" w:lineRule="auto"/>
              <w:ind w:left="0" w:firstLine="0"/>
              <w:rPr>
                <w:sz w:val="20"/>
                <w:szCs w:val="20"/>
              </w:rPr>
            </w:pPr>
            <w:r w:rsidRPr="00020C7E">
              <w:rPr>
                <w:sz w:val="20"/>
                <w:szCs w:val="20"/>
              </w:rPr>
              <w:t>Mencetak surat tugas sesuai dengan yang ditentukan</w:t>
            </w:r>
          </w:p>
        </w:tc>
        <w:tc>
          <w:tcPr>
            <w:tcW w:w="1995" w:type="pct"/>
          </w:tcPr>
          <w:p w14:paraId="3EE85E06" w14:textId="77777777" w:rsidR="00020C7E" w:rsidRPr="00020C7E" w:rsidRDefault="00020C7E" w:rsidP="004A31B5">
            <w:pPr>
              <w:spacing w:line="240" w:lineRule="auto"/>
              <w:ind w:left="0" w:firstLine="0"/>
              <w:rPr>
                <w:sz w:val="20"/>
                <w:szCs w:val="20"/>
              </w:rPr>
            </w:pPr>
            <w:r w:rsidRPr="00020C7E">
              <w:rPr>
                <w:sz w:val="20"/>
                <w:szCs w:val="20"/>
              </w:rPr>
              <w:t>Fungsi untuk mencetak surat tugas sesuai dengan yang ditentukan berjalan dengan benar.</w:t>
            </w:r>
          </w:p>
        </w:tc>
        <w:tc>
          <w:tcPr>
            <w:tcW w:w="508" w:type="pct"/>
          </w:tcPr>
          <w:p w14:paraId="736BD289" w14:textId="4D4BD9E4" w:rsidR="00020C7E" w:rsidRPr="00020C7E" w:rsidRDefault="00EE2F46" w:rsidP="004A31B5">
            <w:pPr>
              <w:spacing w:line="240" w:lineRule="auto"/>
              <w:ind w:left="-21" w:firstLine="21"/>
              <w:jc w:val="center"/>
              <w:rPr>
                <w:sz w:val="20"/>
                <w:szCs w:val="20"/>
              </w:rPr>
            </w:pPr>
            <w:r>
              <w:rPr>
                <w:sz w:val="20"/>
                <w:szCs w:val="20"/>
              </w:rPr>
              <w:t>√</w:t>
            </w:r>
          </w:p>
        </w:tc>
        <w:tc>
          <w:tcPr>
            <w:tcW w:w="750" w:type="pct"/>
          </w:tcPr>
          <w:p w14:paraId="0A78C11E" w14:textId="77777777" w:rsidR="00020C7E" w:rsidRPr="00020C7E" w:rsidRDefault="00020C7E" w:rsidP="004A31B5">
            <w:pPr>
              <w:spacing w:line="240" w:lineRule="auto"/>
              <w:ind w:left="-21"/>
              <w:rPr>
                <w:sz w:val="20"/>
                <w:szCs w:val="20"/>
              </w:rPr>
            </w:pPr>
          </w:p>
        </w:tc>
      </w:tr>
      <w:tr w:rsidR="00020C7E" w:rsidRPr="00020C7E" w14:paraId="5987C271" w14:textId="77777777" w:rsidTr="00B55707">
        <w:tc>
          <w:tcPr>
            <w:tcW w:w="492" w:type="pct"/>
          </w:tcPr>
          <w:p w14:paraId="5B9FECB8" w14:textId="45AC2D52" w:rsidR="00020C7E" w:rsidRPr="00B55707" w:rsidRDefault="00B55707" w:rsidP="004A31B5">
            <w:pPr>
              <w:spacing w:line="240" w:lineRule="auto"/>
              <w:ind w:left="0" w:firstLine="0"/>
              <w:jc w:val="left"/>
              <w:rPr>
                <w:sz w:val="20"/>
                <w:szCs w:val="20"/>
              </w:rPr>
            </w:pPr>
            <w:r>
              <w:rPr>
                <w:sz w:val="20"/>
                <w:szCs w:val="20"/>
              </w:rPr>
              <w:t>7.</w:t>
            </w:r>
          </w:p>
        </w:tc>
        <w:tc>
          <w:tcPr>
            <w:tcW w:w="1255" w:type="pct"/>
          </w:tcPr>
          <w:p w14:paraId="214933A0" w14:textId="77777777" w:rsidR="00020C7E" w:rsidRPr="00020C7E" w:rsidRDefault="00020C7E" w:rsidP="004A31B5">
            <w:pPr>
              <w:spacing w:line="240" w:lineRule="auto"/>
              <w:ind w:left="0" w:firstLine="0"/>
              <w:rPr>
                <w:sz w:val="20"/>
                <w:szCs w:val="20"/>
              </w:rPr>
            </w:pPr>
            <w:r w:rsidRPr="00020C7E">
              <w:rPr>
                <w:sz w:val="20"/>
                <w:szCs w:val="20"/>
              </w:rPr>
              <w:t>Menampilkan kwitansi sesuai dengan yang ditentukan</w:t>
            </w:r>
          </w:p>
        </w:tc>
        <w:tc>
          <w:tcPr>
            <w:tcW w:w="1995" w:type="pct"/>
          </w:tcPr>
          <w:p w14:paraId="104E405E" w14:textId="77777777" w:rsidR="00020C7E" w:rsidRPr="00020C7E" w:rsidRDefault="00020C7E" w:rsidP="004A31B5">
            <w:pPr>
              <w:spacing w:line="240" w:lineRule="auto"/>
              <w:ind w:left="0" w:firstLine="0"/>
              <w:rPr>
                <w:sz w:val="20"/>
                <w:szCs w:val="20"/>
              </w:rPr>
            </w:pPr>
            <w:r w:rsidRPr="00020C7E">
              <w:rPr>
                <w:sz w:val="20"/>
                <w:szCs w:val="20"/>
              </w:rPr>
              <w:t>Fungsi untuk menampilkan kwitansi sesuai dengan yang ditentukan berjalan dengan benar.</w:t>
            </w:r>
          </w:p>
        </w:tc>
        <w:tc>
          <w:tcPr>
            <w:tcW w:w="508" w:type="pct"/>
          </w:tcPr>
          <w:p w14:paraId="25081551" w14:textId="0B47D5CC" w:rsidR="00020C7E" w:rsidRPr="00020C7E" w:rsidRDefault="00EE2F46" w:rsidP="004A31B5">
            <w:pPr>
              <w:spacing w:line="240" w:lineRule="auto"/>
              <w:ind w:left="-21" w:firstLine="21"/>
              <w:jc w:val="center"/>
              <w:rPr>
                <w:sz w:val="20"/>
                <w:szCs w:val="20"/>
              </w:rPr>
            </w:pPr>
            <w:r>
              <w:rPr>
                <w:sz w:val="20"/>
                <w:szCs w:val="20"/>
              </w:rPr>
              <w:t>√</w:t>
            </w:r>
          </w:p>
        </w:tc>
        <w:tc>
          <w:tcPr>
            <w:tcW w:w="750" w:type="pct"/>
          </w:tcPr>
          <w:p w14:paraId="42267C9F" w14:textId="77777777" w:rsidR="00020C7E" w:rsidRPr="00020C7E" w:rsidRDefault="00020C7E" w:rsidP="004A31B5">
            <w:pPr>
              <w:spacing w:line="240" w:lineRule="auto"/>
              <w:ind w:left="-21"/>
              <w:rPr>
                <w:sz w:val="20"/>
                <w:szCs w:val="20"/>
              </w:rPr>
            </w:pPr>
          </w:p>
        </w:tc>
      </w:tr>
      <w:tr w:rsidR="00020C7E" w:rsidRPr="00020C7E" w14:paraId="1173DA84" w14:textId="77777777" w:rsidTr="00B55707">
        <w:tc>
          <w:tcPr>
            <w:tcW w:w="492" w:type="pct"/>
          </w:tcPr>
          <w:p w14:paraId="483B4B5B" w14:textId="0441A32C" w:rsidR="00020C7E" w:rsidRPr="00B55707" w:rsidRDefault="00B55707" w:rsidP="004A31B5">
            <w:pPr>
              <w:spacing w:line="240" w:lineRule="auto"/>
              <w:ind w:left="0" w:firstLine="0"/>
              <w:jc w:val="left"/>
              <w:rPr>
                <w:sz w:val="20"/>
                <w:szCs w:val="20"/>
              </w:rPr>
            </w:pPr>
            <w:r>
              <w:rPr>
                <w:sz w:val="20"/>
                <w:szCs w:val="20"/>
              </w:rPr>
              <w:t>8.</w:t>
            </w:r>
          </w:p>
        </w:tc>
        <w:tc>
          <w:tcPr>
            <w:tcW w:w="1255" w:type="pct"/>
          </w:tcPr>
          <w:p w14:paraId="25C6C7E3" w14:textId="77777777" w:rsidR="00020C7E" w:rsidRPr="00020C7E" w:rsidRDefault="00020C7E" w:rsidP="004A31B5">
            <w:pPr>
              <w:spacing w:line="240" w:lineRule="auto"/>
              <w:ind w:left="0" w:firstLine="0"/>
              <w:rPr>
                <w:sz w:val="20"/>
                <w:szCs w:val="20"/>
              </w:rPr>
            </w:pPr>
            <w:r w:rsidRPr="00020C7E">
              <w:rPr>
                <w:sz w:val="20"/>
                <w:szCs w:val="20"/>
              </w:rPr>
              <w:t>Mencetak kwitansi sesuai dengan yang ditentukan</w:t>
            </w:r>
          </w:p>
        </w:tc>
        <w:tc>
          <w:tcPr>
            <w:tcW w:w="1995" w:type="pct"/>
          </w:tcPr>
          <w:p w14:paraId="55EF2389" w14:textId="77777777" w:rsidR="00020C7E" w:rsidRPr="00020C7E" w:rsidRDefault="00020C7E" w:rsidP="004A31B5">
            <w:pPr>
              <w:spacing w:line="240" w:lineRule="auto"/>
              <w:ind w:left="0" w:firstLine="0"/>
              <w:rPr>
                <w:sz w:val="20"/>
                <w:szCs w:val="20"/>
              </w:rPr>
            </w:pPr>
            <w:r w:rsidRPr="00020C7E">
              <w:rPr>
                <w:sz w:val="20"/>
                <w:szCs w:val="20"/>
              </w:rPr>
              <w:t>Fungsi untuk mencetak kwitansi sesuai dengan yang ditentukan berjalan dengan benar.</w:t>
            </w:r>
          </w:p>
        </w:tc>
        <w:tc>
          <w:tcPr>
            <w:tcW w:w="508" w:type="pct"/>
          </w:tcPr>
          <w:p w14:paraId="523310F7" w14:textId="375B7C29" w:rsidR="00020C7E" w:rsidRPr="00020C7E" w:rsidRDefault="00EE2F46" w:rsidP="004A31B5">
            <w:pPr>
              <w:spacing w:line="240" w:lineRule="auto"/>
              <w:ind w:left="-21" w:firstLine="21"/>
              <w:jc w:val="center"/>
              <w:rPr>
                <w:sz w:val="20"/>
                <w:szCs w:val="20"/>
              </w:rPr>
            </w:pPr>
            <w:r>
              <w:rPr>
                <w:sz w:val="20"/>
                <w:szCs w:val="20"/>
              </w:rPr>
              <w:t>√</w:t>
            </w:r>
          </w:p>
        </w:tc>
        <w:tc>
          <w:tcPr>
            <w:tcW w:w="750" w:type="pct"/>
          </w:tcPr>
          <w:p w14:paraId="0C1EB78A" w14:textId="77777777" w:rsidR="00020C7E" w:rsidRPr="00020C7E" w:rsidRDefault="00020C7E" w:rsidP="004A31B5">
            <w:pPr>
              <w:spacing w:line="240" w:lineRule="auto"/>
              <w:ind w:left="-21"/>
              <w:rPr>
                <w:sz w:val="20"/>
                <w:szCs w:val="20"/>
              </w:rPr>
            </w:pPr>
          </w:p>
        </w:tc>
      </w:tr>
      <w:tr w:rsidR="00020C7E" w:rsidRPr="00020C7E" w14:paraId="7A2C2F06" w14:textId="77777777" w:rsidTr="00B55707">
        <w:tc>
          <w:tcPr>
            <w:tcW w:w="492" w:type="pct"/>
          </w:tcPr>
          <w:p w14:paraId="2492A1F8" w14:textId="525D5B3E" w:rsidR="00020C7E" w:rsidRPr="00B55707" w:rsidRDefault="00B55707" w:rsidP="004A31B5">
            <w:pPr>
              <w:spacing w:line="240" w:lineRule="auto"/>
              <w:ind w:left="0" w:firstLine="0"/>
              <w:jc w:val="left"/>
              <w:rPr>
                <w:sz w:val="20"/>
                <w:szCs w:val="20"/>
              </w:rPr>
            </w:pPr>
            <w:r>
              <w:rPr>
                <w:sz w:val="20"/>
                <w:szCs w:val="20"/>
              </w:rPr>
              <w:t>9.</w:t>
            </w:r>
          </w:p>
        </w:tc>
        <w:tc>
          <w:tcPr>
            <w:tcW w:w="1255" w:type="pct"/>
          </w:tcPr>
          <w:p w14:paraId="285C5A6C" w14:textId="77777777" w:rsidR="00020C7E" w:rsidRPr="00020C7E" w:rsidRDefault="00020C7E" w:rsidP="004A31B5">
            <w:pPr>
              <w:spacing w:line="240" w:lineRule="auto"/>
              <w:ind w:left="0" w:firstLine="0"/>
              <w:rPr>
                <w:sz w:val="20"/>
                <w:szCs w:val="20"/>
              </w:rPr>
            </w:pPr>
            <w:r w:rsidRPr="00020C7E">
              <w:rPr>
                <w:sz w:val="20"/>
                <w:szCs w:val="20"/>
              </w:rPr>
              <w:t>Menampilkan berita acara sesuai dengan yang ditentukan</w:t>
            </w:r>
          </w:p>
        </w:tc>
        <w:tc>
          <w:tcPr>
            <w:tcW w:w="1995" w:type="pct"/>
          </w:tcPr>
          <w:p w14:paraId="7A05A4F7" w14:textId="77777777" w:rsidR="00020C7E" w:rsidRPr="00020C7E" w:rsidRDefault="00020C7E" w:rsidP="004A31B5">
            <w:pPr>
              <w:spacing w:line="240" w:lineRule="auto"/>
              <w:ind w:left="0" w:firstLine="0"/>
              <w:rPr>
                <w:sz w:val="20"/>
                <w:szCs w:val="20"/>
              </w:rPr>
            </w:pPr>
            <w:r w:rsidRPr="00020C7E">
              <w:rPr>
                <w:sz w:val="20"/>
                <w:szCs w:val="20"/>
              </w:rPr>
              <w:t>Fungsi untuk menampilkan berita acara sesuai dengan yang ditentukan berjalan dengan benar.</w:t>
            </w:r>
          </w:p>
        </w:tc>
        <w:tc>
          <w:tcPr>
            <w:tcW w:w="508" w:type="pct"/>
          </w:tcPr>
          <w:p w14:paraId="45969FBA" w14:textId="48855B92" w:rsidR="00020C7E" w:rsidRPr="00020C7E" w:rsidRDefault="00EE2F46" w:rsidP="004A31B5">
            <w:pPr>
              <w:spacing w:line="240" w:lineRule="auto"/>
              <w:ind w:left="-21" w:hanging="81"/>
              <w:jc w:val="center"/>
              <w:rPr>
                <w:sz w:val="20"/>
                <w:szCs w:val="20"/>
              </w:rPr>
            </w:pPr>
            <w:r>
              <w:rPr>
                <w:sz w:val="20"/>
                <w:szCs w:val="20"/>
              </w:rPr>
              <w:t>√</w:t>
            </w:r>
          </w:p>
        </w:tc>
        <w:tc>
          <w:tcPr>
            <w:tcW w:w="750" w:type="pct"/>
          </w:tcPr>
          <w:p w14:paraId="3E7A701F" w14:textId="77777777" w:rsidR="00020C7E" w:rsidRPr="00020C7E" w:rsidRDefault="00020C7E" w:rsidP="004A31B5">
            <w:pPr>
              <w:spacing w:line="240" w:lineRule="auto"/>
              <w:ind w:left="-21"/>
              <w:rPr>
                <w:sz w:val="20"/>
                <w:szCs w:val="20"/>
              </w:rPr>
            </w:pPr>
          </w:p>
        </w:tc>
      </w:tr>
      <w:tr w:rsidR="00020C7E" w:rsidRPr="00020C7E" w14:paraId="3C76D926" w14:textId="77777777" w:rsidTr="00B55707">
        <w:tc>
          <w:tcPr>
            <w:tcW w:w="492" w:type="pct"/>
          </w:tcPr>
          <w:p w14:paraId="0C14EA40" w14:textId="200D735A" w:rsidR="00020C7E" w:rsidRPr="00B55707" w:rsidRDefault="00B55707" w:rsidP="004A31B5">
            <w:pPr>
              <w:spacing w:line="240" w:lineRule="auto"/>
              <w:ind w:left="0" w:firstLine="0"/>
              <w:jc w:val="left"/>
              <w:rPr>
                <w:sz w:val="20"/>
                <w:szCs w:val="20"/>
              </w:rPr>
            </w:pPr>
            <w:r>
              <w:rPr>
                <w:sz w:val="20"/>
                <w:szCs w:val="20"/>
              </w:rPr>
              <w:t>10.</w:t>
            </w:r>
          </w:p>
        </w:tc>
        <w:tc>
          <w:tcPr>
            <w:tcW w:w="1255" w:type="pct"/>
          </w:tcPr>
          <w:p w14:paraId="196B507A" w14:textId="77777777" w:rsidR="00020C7E" w:rsidRPr="00020C7E" w:rsidRDefault="00020C7E" w:rsidP="004A31B5">
            <w:pPr>
              <w:spacing w:line="240" w:lineRule="auto"/>
              <w:ind w:left="0" w:firstLine="0"/>
              <w:rPr>
                <w:sz w:val="20"/>
                <w:szCs w:val="20"/>
              </w:rPr>
            </w:pPr>
            <w:r w:rsidRPr="00020C7E">
              <w:rPr>
                <w:sz w:val="20"/>
                <w:szCs w:val="20"/>
              </w:rPr>
              <w:t>Mencetak berita acara sesuai dengan yang ditentukan</w:t>
            </w:r>
          </w:p>
        </w:tc>
        <w:tc>
          <w:tcPr>
            <w:tcW w:w="1995" w:type="pct"/>
          </w:tcPr>
          <w:p w14:paraId="44FB06C7" w14:textId="77777777" w:rsidR="00020C7E" w:rsidRPr="00020C7E" w:rsidRDefault="00020C7E" w:rsidP="004A31B5">
            <w:pPr>
              <w:spacing w:line="240" w:lineRule="auto"/>
              <w:ind w:left="0" w:firstLine="0"/>
              <w:rPr>
                <w:sz w:val="20"/>
                <w:szCs w:val="20"/>
              </w:rPr>
            </w:pPr>
            <w:r w:rsidRPr="00020C7E">
              <w:rPr>
                <w:sz w:val="20"/>
                <w:szCs w:val="20"/>
              </w:rPr>
              <w:t>Fungsi untuk mencetak data load sesuai dengan yang ditentukan berjalan dengan benar.</w:t>
            </w:r>
          </w:p>
        </w:tc>
        <w:tc>
          <w:tcPr>
            <w:tcW w:w="508" w:type="pct"/>
          </w:tcPr>
          <w:p w14:paraId="6D3FCB72" w14:textId="6A39F82A" w:rsidR="00020C7E" w:rsidRPr="00020C7E" w:rsidRDefault="00EE2F46" w:rsidP="004A31B5">
            <w:pPr>
              <w:spacing w:line="240" w:lineRule="auto"/>
              <w:ind w:left="-21" w:firstLine="21"/>
              <w:jc w:val="center"/>
              <w:rPr>
                <w:sz w:val="20"/>
                <w:szCs w:val="20"/>
              </w:rPr>
            </w:pPr>
            <w:r>
              <w:rPr>
                <w:sz w:val="20"/>
                <w:szCs w:val="20"/>
              </w:rPr>
              <w:t>√</w:t>
            </w:r>
          </w:p>
        </w:tc>
        <w:tc>
          <w:tcPr>
            <w:tcW w:w="750" w:type="pct"/>
          </w:tcPr>
          <w:p w14:paraId="436CB55F" w14:textId="77777777" w:rsidR="00020C7E" w:rsidRPr="00020C7E" w:rsidRDefault="00020C7E" w:rsidP="004A31B5">
            <w:pPr>
              <w:spacing w:line="240" w:lineRule="auto"/>
              <w:ind w:left="-21"/>
              <w:rPr>
                <w:sz w:val="20"/>
                <w:szCs w:val="20"/>
              </w:rPr>
            </w:pPr>
          </w:p>
        </w:tc>
      </w:tr>
      <w:tr w:rsidR="00020C7E" w:rsidRPr="00020C7E" w14:paraId="461B33E4" w14:textId="77777777" w:rsidTr="00B55707">
        <w:tc>
          <w:tcPr>
            <w:tcW w:w="492" w:type="pct"/>
          </w:tcPr>
          <w:p w14:paraId="36756644" w14:textId="0B93194C" w:rsidR="00020C7E" w:rsidRPr="00B55707" w:rsidRDefault="00B55707" w:rsidP="004A31B5">
            <w:pPr>
              <w:spacing w:line="240" w:lineRule="auto"/>
              <w:ind w:left="0" w:firstLine="0"/>
              <w:jc w:val="left"/>
              <w:rPr>
                <w:sz w:val="20"/>
                <w:szCs w:val="20"/>
              </w:rPr>
            </w:pPr>
            <w:r>
              <w:rPr>
                <w:sz w:val="20"/>
                <w:szCs w:val="20"/>
              </w:rPr>
              <w:t>11.</w:t>
            </w:r>
          </w:p>
        </w:tc>
        <w:tc>
          <w:tcPr>
            <w:tcW w:w="1255" w:type="pct"/>
          </w:tcPr>
          <w:p w14:paraId="50E101EA" w14:textId="77777777" w:rsidR="00020C7E" w:rsidRPr="00020C7E" w:rsidRDefault="00020C7E" w:rsidP="004A31B5">
            <w:pPr>
              <w:spacing w:line="240" w:lineRule="auto"/>
              <w:ind w:left="0" w:firstLine="0"/>
              <w:rPr>
                <w:sz w:val="20"/>
                <w:szCs w:val="20"/>
              </w:rPr>
            </w:pPr>
            <w:r w:rsidRPr="00020C7E">
              <w:rPr>
                <w:sz w:val="20"/>
                <w:szCs w:val="20"/>
              </w:rPr>
              <w:t>Mencetak  laporan keseluruhan dokumen sesuai dengan yang ditentukan</w:t>
            </w:r>
          </w:p>
        </w:tc>
        <w:tc>
          <w:tcPr>
            <w:tcW w:w="1995" w:type="pct"/>
          </w:tcPr>
          <w:p w14:paraId="63134539" w14:textId="77777777" w:rsidR="00020C7E" w:rsidRPr="00020C7E" w:rsidRDefault="00020C7E" w:rsidP="004A31B5">
            <w:pPr>
              <w:spacing w:line="240" w:lineRule="auto"/>
              <w:ind w:left="0" w:firstLine="0"/>
              <w:rPr>
                <w:sz w:val="20"/>
                <w:szCs w:val="20"/>
              </w:rPr>
            </w:pPr>
            <w:r w:rsidRPr="00020C7E">
              <w:rPr>
                <w:sz w:val="20"/>
                <w:szCs w:val="20"/>
              </w:rPr>
              <w:t>Fungsi untuk mencetak laporan keseluruhan dokumen sesuai dengan yang ditentukan berjalan dengan benar.</w:t>
            </w:r>
          </w:p>
        </w:tc>
        <w:tc>
          <w:tcPr>
            <w:tcW w:w="508" w:type="pct"/>
          </w:tcPr>
          <w:p w14:paraId="75538607" w14:textId="070FD7E0" w:rsidR="00020C7E" w:rsidRPr="00020C7E" w:rsidRDefault="00EE2F46" w:rsidP="004A31B5">
            <w:pPr>
              <w:spacing w:line="240" w:lineRule="auto"/>
              <w:ind w:left="-21" w:firstLine="21"/>
              <w:jc w:val="center"/>
              <w:rPr>
                <w:sz w:val="20"/>
                <w:szCs w:val="20"/>
              </w:rPr>
            </w:pPr>
            <w:r>
              <w:rPr>
                <w:sz w:val="20"/>
                <w:szCs w:val="20"/>
              </w:rPr>
              <w:t>√</w:t>
            </w:r>
          </w:p>
        </w:tc>
        <w:tc>
          <w:tcPr>
            <w:tcW w:w="750" w:type="pct"/>
          </w:tcPr>
          <w:p w14:paraId="2049B115" w14:textId="77777777" w:rsidR="00020C7E" w:rsidRPr="00020C7E" w:rsidRDefault="00020C7E" w:rsidP="004A31B5">
            <w:pPr>
              <w:spacing w:line="240" w:lineRule="auto"/>
              <w:ind w:left="-21"/>
              <w:rPr>
                <w:sz w:val="20"/>
                <w:szCs w:val="20"/>
              </w:rPr>
            </w:pPr>
          </w:p>
        </w:tc>
      </w:tr>
      <w:tr w:rsidR="00020C7E" w:rsidRPr="00020C7E" w14:paraId="240882F5" w14:textId="77777777" w:rsidTr="00020C7E">
        <w:tc>
          <w:tcPr>
            <w:tcW w:w="5000" w:type="pct"/>
            <w:gridSpan w:val="5"/>
          </w:tcPr>
          <w:p w14:paraId="1CA293B0" w14:textId="77777777" w:rsidR="00020C7E" w:rsidRPr="00020C7E" w:rsidRDefault="00020C7E" w:rsidP="004A31B5">
            <w:pPr>
              <w:spacing w:line="240" w:lineRule="auto"/>
              <w:ind w:left="-21"/>
              <w:jc w:val="center"/>
              <w:rPr>
                <w:i/>
                <w:iCs/>
                <w:sz w:val="20"/>
                <w:szCs w:val="20"/>
              </w:rPr>
            </w:pPr>
            <w:r w:rsidRPr="00020C7E">
              <w:rPr>
                <w:i/>
                <w:iCs/>
                <w:sz w:val="20"/>
                <w:szCs w:val="20"/>
              </w:rPr>
              <w:t>Ketua Tim</w:t>
            </w:r>
            <w:r w:rsidRPr="00020C7E">
              <w:rPr>
                <w:i/>
                <w:iCs/>
                <w:sz w:val="20"/>
                <w:szCs w:val="20"/>
                <w:lang w:val="id-ID"/>
              </w:rPr>
              <w:t xml:space="preserve"> </w:t>
            </w:r>
          </w:p>
        </w:tc>
      </w:tr>
      <w:tr w:rsidR="00020C7E" w:rsidRPr="00020C7E" w14:paraId="77BEBE25" w14:textId="77777777" w:rsidTr="00B55707">
        <w:trPr>
          <w:trHeight w:val="319"/>
        </w:trPr>
        <w:tc>
          <w:tcPr>
            <w:tcW w:w="492" w:type="pct"/>
          </w:tcPr>
          <w:p w14:paraId="7594B76F" w14:textId="0B60C986" w:rsidR="00020C7E" w:rsidRPr="00B55707" w:rsidRDefault="00B55707" w:rsidP="004A31B5">
            <w:pPr>
              <w:spacing w:line="240" w:lineRule="auto"/>
              <w:ind w:left="0" w:firstLine="0"/>
              <w:rPr>
                <w:sz w:val="20"/>
                <w:szCs w:val="20"/>
              </w:rPr>
            </w:pPr>
            <w:r>
              <w:rPr>
                <w:sz w:val="20"/>
                <w:szCs w:val="20"/>
              </w:rPr>
              <w:t>12.</w:t>
            </w:r>
          </w:p>
        </w:tc>
        <w:tc>
          <w:tcPr>
            <w:tcW w:w="1255" w:type="pct"/>
          </w:tcPr>
          <w:p w14:paraId="654E13A2" w14:textId="77777777" w:rsidR="00020C7E" w:rsidRPr="00020C7E" w:rsidRDefault="00020C7E" w:rsidP="004A31B5">
            <w:pPr>
              <w:spacing w:line="240" w:lineRule="auto"/>
              <w:ind w:left="0" w:firstLine="0"/>
              <w:rPr>
                <w:sz w:val="20"/>
                <w:szCs w:val="20"/>
                <w:lang w:val="id-ID"/>
              </w:rPr>
            </w:pPr>
            <w:r w:rsidRPr="00020C7E">
              <w:rPr>
                <w:sz w:val="20"/>
                <w:szCs w:val="20"/>
              </w:rPr>
              <w:t>Menampilkan surat tugas sesuai dengan yang ditentukan</w:t>
            </w:r>
          </w:p>
        </w:tc>
        <w:tc>
          <w:tcPr>
            <w:tcW w:w="1995" w:type="pct"/>
          </w:tcPr>
          <w:p w14:paraId="7F5426DB" w14:textId="77777777" w:rsidR="00020C7E" w:rsidRPr="00020C7E" w:rsidRDefault="00020C7E" w:rsidP="004A31B5">
            <w:pPr>
              <w:spacing w:line="240" w:lineRule="auto"/>
              <w:ind w:left="0" w:firstLine="0"/>
              <w:rPr>
                <w:sz w:val="20"/>
                <w:szCs w:val="20"/>
              </w:rPr>
            </w:pPr>
            <w:r w:rsidRPr="00020C7E">
              <w:rPr>
                <w:sz w:val="20"/>
                <w:szCs w:val="20"/>
              </w:rPr>
              <w:t>Fungsi untuk menampilkan surat tugas sesuai dengan yang ditentukan berjalan dengan benar</w:t>
            </w:r>
          </w:p>
        </w:tc>
        <w:tc>
          <w:tcPr>
            <w:tcW w:w="508" w:type="pct"/>
          </w:tcPr>
          <w:p w14:paraId="5A63AD2C" w14:textId="7E590A36" w:rsidR="00020C7E" w:rsidRPr="00020C7E" w:rsidRDefault="00EE2F46" w:rsidP="004A31B5">
            <w:pPr>
              <w:spacing w:line="240" w:lineRule="auto"/>
              <w:ind w:left="-21" w:firstLine="21"/>
              <w:jc w:val="center"/>
              <w:rPr>
                <w:sz w:val="20"/>
                <w:szCs w:val="20"/>
              </w:rPr>
            </w:pPr>
            <w:r>
              <w:rPr>
                <w:sz w:val="20"/>
                <w:szCs w:val="20"/>
              </w:rPr>
              <w:t>√</w:t>
            </w:r>
          </w:p>
        </w:tc>
        <w:tc>
          <w:tcPr>
            <w:tcW w:w="750" w:type="pct"/>
          </w:tcPr>
          <w:p w14:paraId="3CF75683" w14:textId="77777777" w:rsidR="00020C7E" w:rsidRPr="00020C7E" w:rsidRDefault="00020C7E" w:rsidP="004A31B5">
            <w:pPr>
              <w:spacing w:line="240" w:lineRule="auto"/>
              <w:ind w:left="-21"/>
              <w:rPr>
                <w:sz w:val="20"/>
                <w:szCs w:val="20"/>
              </w:rPr>
            </w:pPr>
          </w:p>
        </w:tc>
      </w:tr>
      <w:tr w:rsidR="00020C7E" w:rsidRPr="00020C7E" w14:paraId="264AF54B" w14:textId="77777777" w:rsidTr="00B55707">
        <w:trPr>
          <w:trHeight w:val="319"/>
        </w:trPr>
        <w:tc>
          <w:tcPr>
            <w:tcW w:w="492" w:type="pct"/>
          </w:tcPr>
          <w:p w14:paraId="6B919A7C" w14:textId="173E1F01" w:rsidR="00020C7E" w:rsidRPr="00B55707" w:rsidRDefault="00B55707" w:rsidP="004A31B5">
            <w:pPr>
              <w:spacing w:line="240" w:lineRule="auto"/>
              <w:ind w:left="0" w:firstLine="0"/>
              <w:rPr>
                <w:sz w:val="20"/>
                <w:szCs w:val="20"/>
              </w:rPr>
            </w:pPr>
            <w:r>
              <w:rPr>
                <w:sz w:val="20"/>
                <w:szCs w:val="20"/>
              </w:rPr>
              <w:t>13.</w:t>
            </w:r>
          </w:p>
        </w:tc>
        <w:tc>
          <w:tcPr>
            <w:tcW w:w="1255" w:type="pct"/>
          </w:tcPr>
          <w:p w14:paraId="4BE0696D" w14:textId="77777777" w:rsidR="00020C7E" w:rsidRPr="00020C7E" w:rsidRDefault="00020C7E" w:rsidP="004A31B5">
            <w:pPr>
              <w:spacing w:line="240" w:lineRule="auto"/>
              <w:ind w:left="0" w:firstLine="0"/>
              <w:rPr>
                <w:sz w:val="20"/>
                <w:szCs w:val="20"/>
              </w:rPr>
            </w:pPr>
            <w:r w:rsidRPr="00020C7E">
              <w:rPr>
                <w:sz w:val="20"/>
                <w:szCs w:val="20"/>
              </w:rPr>
              <w:t>Mencetak surat tugas sesuai dengan yang ditentukan</w:t>
            </w:r>
          </w:p>
        </w:tc>
        <w:tc>
          <w:tcPr>
            <w:tcW w:w="1995" w:type="pct"/>
          </w:tcPr>
          <w:p w14:paraId="7B396777" w14:textId="77777777" w:rsidR="00020C7E" w:rsidRPr="00020C7E" w:rsidRDefault="00020C7E" w:rsidP="004A31B5">
            <w:pPr>
              <w:spacing w:line="240" w:lineRule="auto"/>
              <w:ind w:left="0" w:firstLine="0"/>
              <w:rPr>
                <w:sz w:val="20"/>
                <w:szCs w:val="20"/>
              </w:rPr>
            </w:pPr>
            <w:r w:rsidRPr="00020C7E">
              <w:rPr>
                <w:sz w:val="20"/>
                <w:szCs w:val="20"/>
              </w:rPr>
              <w:t>Fungsi untuk mencetak surat tugas sesuai dengan yang ditentukan berjalan dengan benar.</w:t>
            </w:r>
          </w:p>
        </w:tc>
        <w:tc>
          <w:tcPr>
            <w:tcW w:w="508" w:type="pct"/>
          </w:tcPr>
          <w:p w14:paraId="64433D82" w14:textId="77235AB5" w:rsidR="00020C7E" w:rsidRPr="00020C7E" w:rsidRDefault="00EE2F46" w:rsidP="004A31B5">
            <w:pPr>
              <w:spacing w:line="240" w:lineRule="auto"/>
              <w:ind w:left="-21" w:firstLine="21"/>
              <w:jc w:val="center"/>
              <w:rPr>
                <w:sz w:val="20"/>
                <w:szCs w:val="20"/>
              </w:rPr>
            </w:pPr>
            <w:r>
              <w:rPr>
                <w:sz w:val="20"/>
                <w:szCs w:val="20"/>
              </w:rPr>
              <w:t>√</w:t>
            </w:r>
          </w:p>
        </w:tc>
        <w:tc>
          <w:tcPr>
            <w:tcW w:w="750" w:type="pct"/>
          </w:tcPr>
          <w:p w14:paraId="029B990B" w14:textId="77777777" w:rsidR="00020C7E" w:rsidRPr="00020C7E" w:rsidRDefault="00020C7E" w:rsidP="004A31B5">
            <w:pPr>
              <w:spacing w:line="240" w:lineRule="auto"/>
              <w:ind w:left="-21"/>
              <w:rPr>
                <w:sz w:val="20"/>
                <w:szCs w:val="20"/>
              </w:rPr>
            </w:pPr>
          </w:p>
        </w:tc>
      </w:tr>
      <w:tr w:rsidR="00020C7E" w:rsidRPr="00020C7E" w14:paraId="4F063666" w14:textId="77777777" w:rsidTr="00B55707">
        <w:trPr>
          <w:trHeight w:val="319"/>
        </w:trPr>
        <w:tc>
          <w:tcPr>
            <w:tcW w:w="492" w:type="pct"/>
          </w:tcPr>
          <w:p w14:paraId="24B0FDDD" w14:textId="32F0E40B" w:rsidR="00020C7E" w:rsidRPr="00B55707" w:rsidRDefault="00B55707" w:rsidP="004A31B5">
            <w:pPr>
              <w:spacing w:line="240" w:lineRule="auto"/>
              <w:ind w:left="0" w:firstLine="0"/>
              <w:rPr>
                <w:sz w:val="20"/>
                <w:szCs w:val="20"/>
              </w:rPr>
            </w:pPr>
            <w:r>
              <w:rPr>
                <w:sz w:val="20"/>
                <w:szCs w:val="20"/>
              </w:rPr>
              <w:t>14.</w:t>
            </w:r>
          </w:p>
        </w:tc>
        <w:tc>
          <w:tcPr>
            <w:tcW w:w="1255" w:type="pct"/>
          </w:tcPr>
          <w:p w14:paraId="3507D9EF" w14:textId="77777777" w:rsidR="00020C7E" w:rsidRPr="00020C7E" w:rsidRDefault="00020C7E" w:rsidP="004A31B5">
            <w:pPr>
              <w:spacing w:line="240" w:lineRule="auto"/>
              <w:ind w:left="0" w:firstLine="0"/>
              <w:rPr>
                <w:sz w:val="20"/>
                <w:szCs w:val="20"/>
              </w:rPr>
            </w:pPr>
            <w:r w:rsidRPr="00020C7E">
              <w:rPr>
                <w:sz w:val="20"/>
                <w:szCs w:val="20"/>
              </w:rPr>
              <w:t>Menampilkan berita acara sesuai dengan yang ditentukan</w:t>
            </w:r>
          </w:p>
        </w:tc>
        <w:tc>
          <w:tcPr>
            <w:tcW w:w="1995" w:type="pct"/>
          </w:tcPr>
          <w:p w14:paraId="094066B7" w14:textId="77777777" w:rsidR="00020C7E" w:rsidRPr="00020C7E" w:rsidRDefault="00020C7E" w:rsidP="004A31B5">
            <w:pPr>
              <w:spacing w:line="240" w:lineRule="auto"/>
              <w:ind w:left="0" w:firstLine="0"/>
              <w:rPr>
                <w:sz w:val="20"/>
                <w:szCs w:val="20"/>
              </w:rPr>
            </w:pPr>
            <w:r w:rsidRPr="00020C7E">
              <w:rPr>
                <w:sz w:val="20"/>
                <w:szCs w:val="20"/>
              </w:rPr>
              <w:t>Fungsi untuk menampilkan berita acara sesuai dengan yang ditentukan berjalan dengan benar.</w:t>
            </w:r>
          </w:p>
        </w:tc>
        <w:tc>
          <w:tcPr>
            <w:tcW w:w="508" w:type="pct"/>
          </w:tcPr>
          <w:p w14:paraId="06B13980" w14:textId="387B4B33" w:rsidR="00020C7E" w:rsidRPr="00020C7E" w:rsidRDefault="00EE2F46" w:rsidP="004A31B5">
            <w:pPr>
              <w:spacing w:line="240" w:lineRule="auto"/>
              <w:ind w:left="-21" w:hanging="81"/>
              <w:jc w:val="center"/>
              <w:rPr>
                <w:sz w:val="20"/>
                <w:szCs w:val="20"/>
              </w:rPr>
            </w:pPr>
            <w:r>
              <w:rPr>
                <w:sz w:val="20"/>
                <w:szCs w:val="20"/>
              </w:rPr>
              <w:t>√</w:t>
            </w:r>
          </w:p>
        </w:tc>
        <w:tc>
          <w:tcPr>
            <w:tcW w:w="750" w:type="pct"/>
          </w:tcPr>
          <w:p w14:paraId="57F78DC2" w14:textId="77777777" w:rsidR="00020C7E" w:rsidRPr="00020C7E" w:rsidRDefault="00020C7E" w:rsidP="004A31B5">
            <w:pPr>
              <w:spacing w:line="240" w:lineRule="auto"/>
              <w:ind w:left="-21"/>
              <w:rPr>
                <w:sz w:val="20"/>
                <w:szCs w:val="20"/>
              </w:rPr>
            </w:pPr>
          </w:p>
        </w:tc>
      </w:tr>
      <w:tr w:rsidR="00020C7E" w:rsidRPr="00020C7E" w14:paraId="6F4EA085" w14:textId="77777777" w:rsidTr="00B55707">
        <w:trPr>
          <w:trHeight w:val="319"/>
        </w:trPr>
        <w:tc>
          <w:tcPr>
            <w:tcW w:w="492" w:type="pct"/>
          </w:tcPr>
          <w:p w14:paraId="3C61C89D" w14:textId="5F054444" w:rsidR="00020C7E" w:rsidRPr="00B55707" w:rsidRDefault="00B55707" w:rsidP="004A31B5">
            <w:pPr>
              <w:spacing w:line="240" w:lineRule="auto"/>
              <w:ind w:left="0" w:firstLine="0"/>
              <w:rPr>
                <w:sz w:val="20"/>
                <w:szCs w:val="20"/>
              </w:rPr>
            </w:pPr>
            <w:r>
              <w:rPr>
                <w:sz w:val="20"/>
                <w:szCs w:val="20"/>
              </w:rPr>
              <w:t>15.</w:t>
            </w:r>
          </w:p>
        </w:tc>
        <w:tc>
          <w:tcPr>
            <w:tcW w:w="1255" w:type="pct"/>
          </w:tcPr>
          <w:p w14:paraId="0E59F58C" w14:textId="77777777" w:rsidR="00020C7E" w:rsidRPr="00020C7E" w:rsidRDefault="00020C7E" w:rsidP="004A31B5">
            <w:pPr>
              <w:spacing w:line="240" w:lineRule="auto"/>
              <w:ind w:left="0" w:firstLine="0"/>
              <w:rPr>
                <w:sz w:val="20"/>
                <w:szCs w:val="20"/>
              </w:rPr>
            </w:pPr>
            <w:r w:rsidRPr="00020C7E">
              <w:rPr>
                <w:sz w:val="20"/>
                <w:szCs w:val="20"/>
              </w:rPr>
              <w:t>Mencetak berita acara sesuai dengan yang ditentukan</w:t>
            </w:r>
          </w:p>
        </w:tc>
        <w:tc>
          <w:tcPr>
            <w:tcW w:w="1995" w:type="pct"/>
          </w:tcPr>
          <w:p w14:paraId="2C2DAC6A" w14:textId="77777777" w:rsidR="00020C7E" w:rsidRPr="00020C7E" w:rsidRDefault="00020C7E" w:rsidP="004A31B5">
            <w:pPr>
              <w:spacing w:line="240" w:lineRule="auto"/>
              <w:ind w:left="0" w:firstLine="0"/>
              <w:rPr>
                <w:sz w:val="20"/>
                <w:szCs w:val="20"/>
              </w:rPr>
            </w:pPr>
            <w:r w:rsidRPr="00020C7E">
              <w:rPr>
                <w:sz w:val="20"/>
                <w:szCs w:val="20"/>
              </w:rPr>
              <w:t>Fungsi untuk mencetak data load sesuai dengan yang ditentukan berjalan dengan benar.</w:t>
            </w:r>
          </w:p>
        </w:tc>
        <w:tc>
          <w:tcPr>
            <w:tcW w:w="508" w:type="pct"/>
          </w:tcPr>
          <w:p w14:paraId="6F3C2CF5" w14:textId="52141DCF" w:rsidR="00020C7E" w:rsidRPr="00020C7E" w:rsidRDefault="00EE2F46" w:rsidP="004A31B5">
            <w:pPr>
              <w:spacing w:line="240" w:lineRule="auto"/>
              <w:ind w:left="-21" w:firstLine="21"/>
              <w:jc w:val="center"/>
              <w:rPr>
                <w:sz w:val="20"/>
                <w:szCs w:val="20"/>
              </w:rPr>
            </w:pPr>
            <w:r>
              <w:rPr>
                <w:sz w:val="20"/>
                <w:szCs w:val="20"/>
              </w:rPr>
              <w:t>√</w:t>
            </w:r>
          </w:p>
        </w:tc>
        <w:tc>
          <w:tcPr>
            <w:tcW w:w="750" w:type="pct"/>
          </w:tcPr>
          <w:p w14:paraId="729593A9" w14:textId="77777777" w:rsidR="00020C7E" w:rsidRPr="00020C7E" w:rsidRDefault="00020C7E" w:rsidP="004A31B5">
            <w:pPr>
              <w:spacing w:line="240" w:lineRule="auto"/>
              <w:ind w:left="-21"/>
              <w:rPr>
                <w:sz w:val="20"/>
                <w:szCs w:val="20"/>
              </w:rPr>
            </w:pPr>
          </w:p>
        </w:tc>
      </w:tr>
      <w:tr w:rsidR="00020C7E" w:rsidRPr="00020C7E" w14:paraId="27D9F200" w14:textId="77777777" w:rsidTr="00020C7E">
        <w:tc>
          <w:tcPr>
            <w:tcW w:w="5000" w:type="pct"/>
            <w:gridSpan w:val="5"/>
          </w:tcPr>
          <w:p w14:paraId="3670FE56" w14:textId="77777777" w:rsidR="00020C7E" w:rsidRPr="00020C7E" w:rsidRDefault="00020C7E" w:rsidP="004A31B5">
            <w:pPr>
              <w:spacing w:line="240" w:lineRule="auto"/>
              <w:ind w:left="-21"/>
              <w:jc w:val="center"/>
              <w:rPr>
                <w:i/>
                <w:iCs/>
                <w:sz w:val="20"/>
                <w:szCs w:val="20"/>
              </w:rPr>
            </w:pPr>
            <w:r w:rsidRPr="00020C7E">
              <w:rPr>
                <w:i/>
                <w:iCs/>
                <w:sz w:val="20"/>
                <w:szCs w:val="20"/>
              </w:rPr>
              <w:t>Petugas Keuangan</w:t>
            </w:r>
          </w:p>
        </w:tc>
      </w:tr>
      <w:tr w:rsidR="00020C7E" w:rsidRPr="00020C7E" w14:paraId="6D589248" w14:textId="77777777" w:rsidTr="00B55707">
        <w:tc>
          <w:tcPr>
            <w:tcW w:w="492" w:type="pct"/>
          </w:tcPr>
          <w:p w14:paraId="6F25ABC9" w14:textId="4815F8CF" w:rsidR="00020C7E" w:rsidRPr="00B55707" w:rsidRDefault="00B55707" w:rsidP="004A31B5">
            <w:pPr>
              <w:spacing w:line="240" w:lineRule="auto"/>
              <w:ind w:left="0" w:firstLine="0"/>
              <w:jc w:val="left"/>
              <w:rPr>
                <w:sz w:val="20"/>
                <w:szCs w:val="20"/>
              </w:rPr>
            </w:pPr>
            <w:r>
              <w:rPr>
                <w:sz w:val="20"/>
                <w:szCs w:val="20"/>
              </w:rPr>
              <w:t>16.</w:t>
            </w:r>
          </w:p>
        </w:tc>
        <w:tc>
          <w:tcPr>
            <w:tcW w:w="1255" w:type="pct"/>
          </w:tcPr>
          <w:p w14:paraId="133C2A4B" w14:textId="77777777" w:rsidR="00020C7E" w:rsidRPr="00020C7E" w:rsidRDefault="00020C7E" w:rsidP="004A31B5">
            <w:pPr>
              <w:spacing w:line="240" w:lineRule="auto"/>
              <w:ind w:left="0" w:firstLine="0"/>
              <w:rPr>
                <w:sz w:val="20"/>
                <w:szCs w:val="20"/>
              </w:rPr>
            </w:pPr>
            <w:r w:rsidRPr="00020C7E">
              <w:rPr>
                <w:sz w:val="20"/>
                <w:szCs w:val="20"/>
              </w:rPr>
              <w:t>Menampilkan kwitansi sesuai dengan yang ditentukan</w:t>
            </w:r>
          </w:p>
        </w:tc>
        <w:tc>
          <w:tcPr>
            <w:tcW w:w="1995" w:type="pct"/>
          </w:tcPr>
          <w:p w14:paraId="062F44DC" w14:textId="77777777" w:rsidR="00020C7E" w:rsidRPr="00020C7E" w:rsidRDefault="00020C7E" w:rsidP="004A31B5">
            <w:pPr>
              <w:spacing w:line="240" w:lineRule="auto"/>
              <w:ind w:left="0" w:firstLine="0"/>
              <w:rPr>
                <w:sz w:val="20"/>
                <w:szCs w:val="20"/>
              </w:rPr>
            </w:pPr>
            <w:r w:rsidRPr="00020C7E">
              <w:rPr>
                <w:sz w:val="20"/>
                <w:szCs w:val="20"/>
              </w:rPr>
              <w:t>Fungsi untuk menampilkan kwitansi sesuai dengan yang ditentukan berjalan dengan benar.</w:t>
            </w:r>
          </w:p>
        </w:tc>
        <w:tc>
          <w:tcPr>
            <w:tcW w:w="508" w:type="pct"/>
          </w:tcPr>
          <w:p w14:paraId="5E715595" w14:textId="6C714C1C" w:rsidR="00020C7E" w:rsidRPr="00020C7E" w:rsidRDefault="00EE2F46" w:rsidP="004A31B5">
            <w:pPr>
              <w:spacing w:line="240" w:lineRule="auto"/>
              <w:ind w:left="-21" w:firstLine="21"/>
              <w:jc w:val="center"/>
              <w:rPr>
                <w:sz w:val="20"/>
                <w:szCs w:val="20"/>
              </w:rPr>
            </w:pPr>
            <w:r>
              <w:rPr>
                <w:sz w:val="20"/>
                <w:szCs w:val="20"/>
              </w:rPr>
              <w:t>√</w:t>
            </w:r>
          </w:p>
        </w:tc>
        <w:tc>
          <w:tcPr>
            <w:tcW w:w="750" w:type="pct"/>
          </w:tcPr>
          <w:p w14:paraId="3CED0EAB" w14:textId="77777777" w:rsidR="00020C7E" w:rsidRPr="00020C7E" w:rsidRDefault="00020C7E" w:rsidP="004A31B5">
            <w:pPr>
              <w:spacing w:line="240" w:lineRule="auto"/>
              <w:ind w:left="-21"/>
              <w:rPr>
                <w:sz w:val="20"/>
                <w:szCs w:val="20"/>
              </w:rPr>
            </w:pPr>
          </w:p>
        </w:tc>
      </w:tr>
      <w:tr w:rsidR="00020C7E" w:rsidRPr="00020C7E" w14:paraId="12AF63A2" w14:textId="77777777" w:rsidTr="00B55707">
        <w:tc>
          <w:tcPr>
            <w:tcW w:w="492" w:type="pct"/>
          </w:tcPr>
          <w:p w14:paraId="79F0BE07" w14:textId="1FDCC0FF" w:rsidR="00020C7E" w:rsidRPr="00B55707" w:rsidRDefault="00B55707" w:rsidP="004A31B5">
            <w:pPr>
              <w:spacing w:line="240" w:lineRule="auto"/>
              <w:ind w:left="0" w:firstLine="0"/>
              <w:jc w:val="left"/>
              <w:rPr>
                <w:sz w:val="20"/>
                <w:szCs w:val="20"/>
              </w:rPr>
            </w:pPr>
            <w:r>
              <w:rPr>
                <w:sz w:val="20"/>
                <w:szCs w:val="20"/>
              </w:rPr>
              <w:t>17.</w:t>
            </w:r>
          </w:p>
        </w:tc>
        <w:tc>
          <w:tcPr>
            <w:tcW w:w="1255" w:type="pct"/>
          </w:tcPr>
          <w:p w14:paraId="23B705B6" w14:textId="77777777" w:rsidR="00020C7E" w:rsidRPr="00020C7E" w:rsidRDefault="00020C7E" w:rsidP="004A31B5">
            <w:pPr>
              <w:spacing w:line="240" w:lineRule="auto"/>
              <w:ind w:left="0" w:firstLine="0"/>
              <w:rPr>
                <w:sz w:val="20"/>
                <w:szCs w:val="20"/>
              </w:rPr>
            </w:pPr>
            <w:r w:rsidRPr="00020C7E">
              <w:rPr>
                <w:sz w:val="20"/>
                <w:szCs w:val="20"/>
              </w:rPr>
              <w:t>Mencetak kwitansi sesuai dengan yang ditentukan</w:t>
            </w:r>
          </w:p>
        </w:tc>
        <w:tc>
          <w:tcPr>
            <w:tcW w:w="1995" w:type="pct"/>
          </w:tcPr>
          <w:p w14:paraId="3F62D1A3" w14:textId="77777777" w:rsidR="00020C7E" w:rsidRPr="00020C7E" w:rsidRDefault="00020C7E" w:rsidP="004A31B5">
            <w:pPr>
              <w:spacing w:line="240" w:lineRule="auto"/>
              <w:ind w:left="0" w:firstLine="0"/>
              <w:rPr>
                <w:sz w:val="20"/>
                <w:szCs w:val="20"/>
              </w:rPr>
            </w:pPr>
            <w:r w:rsidRPr="00020C7E">
              <w:rPr>
                <w:sz w:val="20"/>
                <w:szCs w:val="20"/>
              </w:rPr>
              <w:t>Fungsi untuk mencetak kwitansi sesuai dengan yang ditentukan berjalan dengan benar.</w:t>
            </w:r>
          </w:p>
        </w:tc>
        <w:tc>
          <w:tcPr>
            <w:tcW w:w="508" w:type="pct"/>
          </w:tcPr>
          <w:p w14:paraId="4D112EBC" w14:textId="7C05088D" w:rsidR="00020C7E" w:rsidRPr="00020C7E" w:rsidRDefault="00EE2F46" w:rsidP="004A31B5">
            <w:pPr>
              <w:spacing w:line="240" w:lineRule="auto"/>
              <w:ind w:left="-21" w:hanging="81"/>
              <w:jc w:val="center"/>
              <w:rPr>
                <w:sz w:val="20"/>
                <w:szCs w:val="20"/>
              </w:rPr>
            </w:pPr>
            <w:r>
              <w:rPr>
                <w:sz w:val="20"/>
                <w:szCs w:val="20"/>
              </w:rPr>
              <w:t>√</w:t>
            </w:r>
          </w:p>
        </w:tc>
        <w:tc>
          <w:tcPr>
            <w:tcW w:w="750" w:type="pct"/>
          </w:tcPr>
          <w:p w14:paraId="273AB7F1" w14:textId="77777777" w:rsidR="00020C7E" w:rsidRPr="00020C7E" w:rsidRDefault="00020C7E" w:rsidP="004A31B5">
            <w:pPr>
              <w:spacing w:line="240" w:lineRule="auto"/>
              <w:ind w:left="-21"/>
              <w:rPr>
                <w:sz w:val="20"/>
                <w:szCs w:val="20"/>
              </w:rPr>
            </w:pPr>
          </w:p>
        </w:tc>
      </w:tr>
    </w:tbl>
    <w:p w14:paraId="7066FD83" w14:textId="77777777" w:rsidR="00020C7E" w:rsidRPr="00020C7E" w:rsidRDefault="00020C7E" w:rsidP="00020C7E"/>
    <w:p w14:paraId="31390D2E" w14:textId="6F791DC4" w:rsidR="006F6B2B" w:rsidRDefault="006F6B2B" w:rsidP="006F6B2B">
      <w:bookmarkStart w:id="241" w:name="_Toc132291519"/>
      <w:r w:rsidRPr="00621274">
        <w:t xml:space="preserve">Berdasarkan hasil pengujian </w:t>
      </w:r>
      <w:r w:rsidR="00A700C0">
        <w:t xml:space="preserve">metode </w:t>
      </w:r>
      <w:r w:rsidR="00A700C0">
        <w:rPr>
          <w:i/>
          <w:iCs/>
        </w:rPr>
        <w:t xml:space="preserve">black box </w:t>
      </w:r>
      <w:r w:rsidR="00A700C0">
        <w:t>pada karakteristik</w:t>
      </w:r>
      <w:r w:rsidR="003243EB">
        <w:t xml:space="preserve"> </w:t>
      </w:r>
      <w:r w:rsidR="009B5063">
        <w:rPr>
          <w:i/>
          <w:iCs/>
        </w:rPr>
        <w:t>functional suitability</w:t>
      </w:r>
      <w:r w:rsidR="00D7738E">
        <w:rPr>
          <w:i/>
          <w:iCs/>
        </w:rPr>
        <w:t xml:space="preserve"> </w:t>
      </w:r>
      <w:r w:rsidR="00A700C0">
        <w:t xml:space="preserve"> </w:t>
      </w:r>
      <w:r w:rsidR="00D7738E">
        <w:t>maka dapat disimpulkan bahwa</w:t>
      </w:r>
      <w:r>
        <w:t>:</w:t>
      </w:r>
    </w:p>
    <w:p w14:paraId="6799A54C" w14:textId="214562DA" w:rsidR="006F6B2B" w:rsidRPr="009C2E66" w:rsidRDefault="006F6B2B" w:rsidP="006F6B2B">
      <w:pPr>
        <w:ind w:firstLine="0"/>
        <w:jc w:val="center"/>
      </w:pPr>
      <w:r>
        <w:t xml:space="preserve">Persentase </w:t>
      </w:r>
      <w:r w:rsidR="00482411">
        <w:t>Keberhasilan</w:t>
      </w:r>
      <w:r>
        <w:t xml:space="preserve"> = </w:t>
      </w:r>
      <m:oMath>
        <m:f>
          <m:fPr>
            <m:ctrlPr>
              <w:rPr>
                <w:rFonts w:ascii="Cambria Math" w:hAnsi="Cambria Math"/>
                <w:i/>
              </w:rPr>
            </m:ctrlPr>
          </m:fPr>
          <m:num>
            <m:r>
              <w:rPr>
                <w:rFonts w:ascii="Cambria Math" w:hAnsi="Cambria Math"/>
              </w:rPr>
              <m:t>35</m:t>
            </m:r>
          </m:num>
          <m:den>
            <m:r>
              <w:rPr>
                <w:rFonts w:ascii="Cambria Math" w:hAnsi="Cambria Math"/>
              </w:rPr>
              <m:t>35</m:t>
            </m:r>
          </m:den>
        </m:f>
        <m:r>
          <w:rPr>
            <w:rFonts w:ascii="Cambria Math" w:hAnsi="Cambria Math"/>
          </w:rPr>
          <m:t>×100%=100%</m:t>
        </m:r>
      </m:oMath>
    </w:p>
    <w:p w14:paraId="4071B8B1" w14:textId="20D493C3" w:rsidR="004F7AB1" w:rsidRDefault="001750EE" w:rsidP="006B6183">
      <w:pPr>
        <w:ind w:firstLine="0"/>
      </w:pPr>
      <w:r>
        <w:t>B</w:t>
      </w:r>
      <w:r w:rsidR="006F6B2B">
        <w:t xml:space="preserve">erdasarkan hasil </w:t>
      </w:r>
      <w:r w:rsidR="00E020C7">
        <w:t>perhitungan</w:t>
      </w:r>
      <w:r>
        <w:t xml:space="preserve"> </w:t>
      </w:r>
      <w:r w:rsidR="00D7738E">
        <w:t>tersebut</w:t>
      </w:r>
      <w:r>
        <w:rPr>
          <w:i/>
          <w:iCs/>
        </w:rPr>
        <w:t xml:space="preserve"> </w:t>
      </w:r>
      <w:r w:rsidR="006F6B2B">
        <w:t xml:space="preserve">Sistem Informasi Pengelolaan Dokumen Pertanggungjawaban Kegiatan PTSL Pada Kantor Pertanahan Kota Semarang </w:t>
      </w:r>
      <w:r>
        <w:t>menghasilkan persentase keberhasilan 100%.</w:t>
      </w:r>
    </w:p>
    <w:p w14:paraId="0E12831B" w14:textId="3F28C438" w:rsidR="00540094" w:rsidRDefault="009B79C5">
      <w:pPr>
        <w:pStyle w:val="Heading3"/>
        <w:numPr>
          <w:ilvl w:val="0"/>
          <w:numId w:val="15"/>
        </w:numPr>
        <w:spacing w:line="360" w:lineRule="auto"/>
      </w:pPr>
      <w:r w:rsidRPr="009B79C5">
        <w:rPr>
          <w:i/>
          <w:iCs/>
        </w:rPr>
        <w:t>Usability</w:t>
      </w:r>
      <w:bookmarkEnd w:id="241"/>
    </w:p>
    <w:p w14:paraId="4FB10CDF" w14:textId="407CEAC8" w:rsidR="00F96429" w:rsidRDefault="00AA578F" w:rsidP="00B04EBB">
      <w:r w:rsidRPr="00AA578F">
        <w:t>Pengujian</w:t>
      </w:r>
      <w:r w:rsidR="00371045">
        <w:t xml:space="preserve"> kriteria </w:t>
      </w:r>
      <w:r w:rsidR="004E54B9">
        <w:rPr>
          <w:i/>
          <w:iCs/>
        </w:rPr>
        <w:t xml:space="preserve">usability </w:t>
      </w:r>
      <w:r w:rsidR="004E54B9">
        <w:t xml:space="preserve">menggunakan </w:t>
      </w:r>
      <w:r w:rsidR="006D79C6" w:rsidRPr="006D79C6">
        <w:rPr>
          <w:i/>
          <w:iCs/>
        </w:rPr>
        <w:t>User Acceptance Test</w:t>
      </w:r>
      <w:r w:rsidR="006D79C6">
        <w:t xml:space="preserve"> (UAT) </w:t>
      </w:r>
      <w:r w:rsidRPr="00AA578F">
        <w:t xml:space="preserve"> menggunakan angket USE Quesionnaire oleh Arnold M. Lund (2001)</w:t>
      </w:r>
      <w:r w:rsidR="00D817D8">
        <w:t xml:space="preserve"> </w:t>
      </w:r>
      <w:r w:rsidR="00087E2F">
        <w:t xml:space="preserve">dalam </w:t>
      </w:r>
      <w:r w:rsidR="00D817D8">
        <w:fldChar w:fldCharType="begin"/>
      </w:r>
      <w:r w:rsidR="00D817D8">
        <w:instrText xml:space="preserve"> ADDIN ZOTERO_ITEM CSL_CITATION {"citationID":"Y04gdWjH","properties":{"formattedCitation":"(Kusnadi, 2018)","plainCitation":"(Kusnadi, 2018)","noteIndex":0},"citationItems":[{"id":473,"uris":["http://zotero.org/users/local/vVJDaCwC/items/AVH45UJE"],"itemData":{"id":473,"type":"thesis","abstract":"Penelitian ini bertujuan untuk: (1) Mengembangkan sistem informasi pengarsipan dokumen berbasis web untuk mengatasi permasalahan pengarsipan secara manual di KEMENKUMHAM (2) Mengetahui tingkat kualitas sistem informasi pengarsipan dokumen berbasis web pada aspek fungsionalitas, kemudahan penggunaan, keandalan, dan efisiensi.\n\nPenelitian ini menggunakan pendekatan Research and Development (R&amp;D) dengan menggunakan model pengembangan Waterfall yang tediri dari 5 tahap, yaitu Communication, Planning, Modeling, Construction, dan Deployment. Pengujian dilakukan dengan menggunakan standar ISO 25010 pada karakteristik functional suitability, usability, reliability, dan performance efficiency.\n\nHasil dari penelitian ini adalah: (1) Sistem informasi Pengarsipan Dokumen berbasis Web dapat mengatasi masalah pengarsipan dokumen secara manual di KEMENKUMHAM. (2) Hasil pengujian menunjukkan bahwa sistem informasi telah memenuhi standar ISO 25010 pada karakteristik functional suitability sebesar 1 (baik), usability sebesar 85,13% (sangat layak) dengan besaran alpha cronbach sebesar 0,835 (Good), reliability sebesar 100% (lolos), dan performance efficiency dengan PageSpeed sebesar 95,13% (Grade A), Yslow sebesar 93,25% (Grade A), dan waktu load selama 1,4 detik.","genre":"skripsi","language":"en","publisher":"Fakultas Teknik","source":"eprints.uny.ac.id","title":"PENGEMBANGAN DAN ANALISIS SISTEM INFORMASI PENGARSIPAN DOKUMEN BERBASIS WEB DI KEMENTERIAN HUKUM DAN HAM (KEMENKUMHAM) KANTOR WILAYAH DAERAH ISTIMEWA YOGYAKARTA","URL":"https://eprints.uny.ac.id/56167/","author":[{"family":"Kusnadi","given":"Nike Indriyani"}],"accessed":{"date-parts":[["2022",9,30]]},"issued":{"date-parts":[["2018",3,12]]}}}],"schema":"https://github.com/citation-style-language/schema/raw/master/csl-citation.json"} </w:instrText>
      </w:r>
      <w:r w:rsidR="00D817D8">
        <w:fldChar w:fldCharType="separate"/>
      </w:r>
      <w:r w:rsidR="00D817D8" w:rsidRPr="00D817D8">
        <w:t>(Kusnadi, 2018)</w:t>
      </w:r>
      <w:r w:rsidR="00D817D8">
        <w:fldChar w:fldCharType="end"/>
      </w:r>
      <w:r w:rsidRPr="00AA578F">
        <w:t xml:space="preserve">, </w:t>
      </w:r>
      <w:r w:rsidR="00235A33">
        <w:t>dilakukan oleh 5 orang staf Kantor Pertanahan Kota Semarang</w:t>
      </w:r>
      <w:r w:rsidR="00F14841">
        <w:t>. berikut hasil pengujian tersebut dalam tabel 4.</w:t>
      </w:r>
      <w:r w:rsidR="006B6183">
        <w:t>13</w:t>
      </w:r>
      <w:r w:rsidR="00F14841">
        <w:t xml:space="preserve"> berikut:</w:t>
      </w:r>
    </w:p>
    <w:p w14:paraId="304077E9" w14:textId="40E8AE97" w:rsidR="00512D6A" w:rsidRPr="000F3499" w:rsidRDefault="00481848" w:rsidP="000F3499">
      <w:pPr>
        <w:pStyle w:val="Caption"/>
        <w:jc w:val="center"/>
        <w:rPr>
          <w:color w:val="auto"/>
          <w:sz w:val="22"/>
          <w:szCs w:val="22"/>
        </w:rPr>
      </w:pPr>
      <w:bookmarkStart w:id="242" w:name="_Toc132706602"/>
      <w:r w:rsidRPr="000F3499">
        <w:rPr>
          <w:color w:val="auto"/>
          <w:sz w:val="20"/>
          <w:szCs w:val="20"/>
        </w:rPr>
        <w:t xml:space="preserve">Tabel </w:t>
      </w:r>
      <w:r w:rsidR="000F3499">
        <w:rPr>
          <w:color w:val="auto"/>
          <w:sz w:val="20"/>
          <w:szCs w:val="20"/>
        </w:rPr>
        <w:t>4</w:t>
      </w:r>
      <w:r w:rsidR="00EE333E">
        <w:rPr>
          <w:color w:val="auto"/>
          <w:sz w:val="20"/>
          <w:szCs w:val="20"/>
        </w:rPr>
        <w:t>.</w:t>
      </w:r>
      <w:r w:rsidR="00EE333E">
        <w:rPr>
          <w:color w:val="auto"/>
          <w:sz w:val="20"/>
          <w:szCs w:val="20"/>
        </w:rPr>
        <w:fldChar w:fldCharType="begin"/>
      </w:r>
      <w:r w:rsidR="00EE333E">
        <w:rPr>
          <w:color w:val="auto"/>
          <w:sz w:val="20"/>
          <w:szCs w:val="20"/>
        </w:rPr>
        <w:instrText xml:space="preserve"> SEQ Tabel \* ARABIC \s 1 </w:instrText>
      </w:r>
      <w:r w:rsidR="00EE333E">
        <w:rPr>
          <w:color w:val="auto"/>
          <w:sz w:val="20"/>
          <w:szCs w:val="20"/>
        </w:rPr>
        <w:fldChar w:fldCharType="separate"/>
      </w:r>
      <w:r w:rsidR="003D442F">
        <w:rPr>
          <w:noProof/>
          <w:color w:val="auto"/>
          <w:sz w:val="20"/>
          <w:szCs w:val="20"/>
        </w:rPr>
        <w:t>13</w:t>
      </w:r>
      <w:r w:rsidR="00EE333E">
        <w:rPr>
          <w:color w:val="auto"/>
          <w:sz w:val="20"/>
          <w:szCs w:val="20"/>
        </w:rPr>
        <w:fldChar w:fldCharType="end"/>
      </w:r>
      <w:r w:rsidRPr="000F3499">
        <w:rPr>
          <w:color w:val="auto"/>
          <w:sz w:val="20"/>
          <w:szCs w:val="20"/>
        </w:rPr>
        <w:t xml:space="preserve"> Hasil Pengujian Usability</w:t>
      </w:r>
      <w:bookmarkEnd w:id="242"/>
    </w:p>
    <w:tbl>
      <w:tblPr>
        <w:tblStyle w:val="TableGrid0"/>
        <w:tblW w:w="0" w:type="auto"/>
        <w:tblInd w:w="360" w:type="dxa"/>
        <w:tblLook w:val="04A0" w:firstRow="1" w:lastRow="0" w:firstColumn="1" w:lastColumn="0" w:noHBand="0" w:noVBand="1"/>
      </w:tblPr>
      <w:tblGrid>
        <w:gridCol w:w="1279"/>
        <w:gridCol w:w="884"/>
        <w:gridCol w:w="784"/>
        <w:gridCol w:w="785"/>
        <w:gridCol w:w="783"/>
        <w:gridCol w:w="790"/>
      </w:tblGrid>
      <w:tr w:rsidR="00781118" w:rsidRPr="00136EFD" w14:paraId="33E98ADD" w14:textId="77777777" w:rsidTr="0062409B">
        <w:tc>
          <w:tcPr>
            <w:tcW w:w="1279" w:type="dxa"/>
            <w:vMerge w:val="restart"/>
          </w:tcPr>
          <w:p w14:paraId="628CF464" w14:textId="5E54D923" w:rsidR="00781118" w:rsidRPr="00136EFD" w:rsidRDefault="00781118" w:rsidP="0062409B">
            <w:pPr>
              <w:spacing w:line="240" w:lineRule="auto"/>
              <w:ind w:left="0" w:firstLine="0"/>
              <w:jc w:val="center"/>
              <w:rPr>
                <w:b/>
                <w:bCs/>
                <w:sz w:val="20"/>
                <w:szCs w:val="20"/>
              </w:rPr>
            </w:pPr>
            <w:r w:rsidRPr="00136EFD">
              <w:rPr>
                <w:b/>
                <w:bCs/>
                <w:sz w:val="20"/>
                <w:szCs w:val="20"/>
              </w:rPr>
              <w:t>Pertanyaan</w:t>
            </w:r>
          </w:p>
        </w:tc>
        <w:tc>
          <w:tcPr>
            <w:tcW w:w="4026" w:type="dxa"/>
            <w:gridSpan w:val="5"/>
          </w:tcPr>
          <w:p w14:paraId="109EB745" w14:textId="25AF54BE" w:rsidR="00781118" w:rsidRPr="00136EFD" w:rsidRDefault="00781118" w:rsidP="0062409B">
            <w:pPr>
              <w:spacing w:line="240" w:lineRule="auto"/>
              <w:ind w:left="0" w:firstLine="0"/>
              <w:jc w:val="center"/>
              <w:rPr>
                <w:b/>
                <w:bCs/>
                <w:sz w:val="20"/>
                <w:szCs w:val="20"/>
              </w:rPr>
            </w:pPr>
            <w:r w:rsidRPr="00136EFD">
              <w:rPr>
                <w:b/>
                <w:bCs/>
                <w:sz w:val="20"/>
                <w:szCs w:val="20"/>
              </w:rPr>
              <w:t>Frekuensi Jawaban</w:t>
            </w:r>
          </w:p>
        </w:tc>
      </w:tr>
      <w:tr w:rsidR="00781118" w:rsidRPr="00136EFD" w14:paraId="09734C8E" w14:textId="77777777" w:rsidTr="0062409B">
        <w:tc>
          <w:tcPr>
            <w:tcW w:w="1279" w:type="dxa"/>
            <w:vMerge/>
          </w:tcPr>
          <w:p w14:paraId="21810DFD" w14:textId="77777777" w:rsidR="00781118" w:rsidRPr="00136EFD" w:rsidRDefault="00781118" w:rsidP="0062409B">
            <w:pPr>
              <w:spacing w:line="240" w:lineRule="auto"/>
              <w:ind w:left="0" w:firstLine="0"/>
              <w:jc w:val="center"/>
              <w:rPr>
                <w:b/>
                <w:bCs/>
                <w:sz w:val="20"/>
                <w:szCs w:val="20"/>
              </w:rPr>
            </w:pPr>
          </w:p>
        </w:tc>
        <w:tc>
          <w:tcPr>
            <w:tcW w:w="884" w:type="dxa"/>
          </w:tcPr>
          <w:p w14:paraId="6F02643F" w14:textId="66AFEBC6" w:rsidR="00781118" w:rsidRPr="00136EFD" w:rsidRDefault="00781118" w:rsidP="0062409B">
            <w:pPr>
              <w:spacing w:line="240" w:lineRule="auto"/>
              <w:ind w:left="0" w:firstLine="0"/>
              <w:jc w:val="center"/>
              <w:rPr>
                <w:b/>
                <w:bCs/>
                <w:sz w:val="20"/>
                <w:szCs w:val="20"/>
              </w:rPr>
            </w:pPr>
            <w:r w:rsidRPr="00136EFD">
              <w:rPr>
                <w:b/>
                <w:bCs/>
                <w:sz w:val="20"/>
                <w:szCs w:val="20"/>
              </w:rPr>
              <w:t>SS</w:t>
            </w:r>
          </w:p>
        </w:tc>
        <w:tc>
          <w:tcPr>
            <w:tcW w:w="784" w:type="dxa"/>
          </w:tcPr>
          <w:p w14:paraId="49CCADB6" w14:textId="67B8BF35" w:rsidR="00781118" w:rsidRPr="00136EFD" w:rsidRDefault="00781118" w:rsidP="0062409B">
            <w:pPr>
              <w:spacing w:line="240" w:lineRule="auto"/>
              <w:ind w:left="0" w:firstLine="0"/>
              <w:jc w:val="center"/>
              <w:rPr>
                <w:b/>
                <w:bCs/>
                <w:sz w:val="20"/>
                <w:szCs w:val="20"/>
              </w:rPr>
            </w:pPr>
            <w:r w:rsidRPr="00136EFD">
              <w:rPr>
                <w:b/>
                <w:bCs/>
                <w:sz w:val="20"/>
                <w:szCs w:val="20"/>
              </w:rPr>
              <w:t>S</w:t>
            </w:r>
          </w:p>
        </w:tc>
        <w:tc>
          <w:tcPr>
            <w:tcW w:w="785" w:type="dxa"/>
          </w:tcPr>
          <w:p w14:paraId="4C30FD74" w14:textId="1B4012BC" w:rsidR="00781118" w:rsidRPr="00136EFD" w:rsidRDefault="00781118" w:rsidP="0062409B">
            <w:pPr>
              <w:spacing w:line="240" w:lineRule="auto"/>
              <w:ind w:left="0" w:firstLine="0"/>
              <w:jc w:val="center"/>
              <w:rPr>
                <w:b/>
                <w:bCs/>
                <w:sz w:val="20"/>
                <w:szCs w:val="20"/>
              </w:rPr>
            </w:pPr>
            <w:r w:rsidRPr="00136EFD">
              <w:rPr>
                <w:b/>
                <w:bCs/>
                <w:sz w:val="20"/>
                <w:szCs w:val="20"/>
              </w:rPr>
              <w:t>RG</w:t>
            </w:r>
          </w:p>
        </w:tc>
        <w:tc>
          <w:tcPr>
            <w:tcW w:w="783" w:type="dxa"/>
          </w:tcPr>
          <w:p w14:paraId="0E7818EB" w14:textId="2E2AFAC5" w:rsidR="00781118" w:rsidRPr="00136EFD" w:rsidRDefault="00781118" w:rsidP="0062409B">
            <w:pPr>
              <w:spacing w:line="240" w:lineRule="auto"/>
              <w:ind w:left="0" w:firstLine="0"/>
              <w:jc w:val="center"/>
              <w:rPr>
                <w:b/>
                <w:bCs/>
                <w:sz w:val="20"/>
                <w:szCs w:val="20"/>
              </w:rPr>
            </w:pPr>
            <w:r w:rsidRPr="00136EFD">
              <w:rPr>
                <w:b/>
                <w:bCs/>
                <w:sz w:val="20"/>
                <w:szCs w:val="20"/>
              </w:rPr>
              <w:t>TS</w:t>
            </w:r>
          </w:p>
        </w:tc>
        <w:tc>
          <w:tcPr>
            <w:tcW w:w="790" w:type="dxa"/>
          </w:tcPr>
          <w:p w14:paraId="3060B7AE" w14:textId="27877100" w:rsidR="00781118" w:rsidRPr="00136EFD" w:rsidRDefault="00781118" w:rsidP="0062409B">
            <w:pPr>
              <w:spacing w:line="240" w:lineRule="auto"/>
              <w:ind w:left="0" w:firstLine="0"/>
              <w:jc w:val="center"/>
              <w:rPr>
                <w:b/>
                <w:bCs/>
                <w:sz w:val="20"/>
                <w:szCs w:val="20"/>
              </w:rPr>
            </w:pPr>
            <w:r w:rsidRPr="00136EFD">
              <w:rPr>
                <w:b/>
                <w:bCs/>
                <w:sz w:val="20"/>
                <w:szCs w:val="20"/>
              </w:rPr>
              <w:t>STS</w:t>
            </w:r>
          </w:p>
        </w:tc>
      </w:tr>
      <w:tr w:rsidR="00DA3FFF" w:rsidRPr="00136EFD" w14:paraId="3D8AD2B2" w14:textId="77777777" w:rsidTr="0062409B">
        <w:tc>
          <w:tcPr>
            <w:tcW w:w="1279" w:type="dxa"/>
          </w:tcPr>
          <w:p w14:paraId="274C9BDC" w14:textId="73053FE7" w:rsidR="00DA3FFF" w:rsidRPr="00136EFD" w:rsidRDefault="00DA3FFF" w:rsidP="0062409B">
            <w:pPr>
              <w:spacing w:line="240" w:lineRule="auto"/>
              <w:ind w:left="0" w:firstLine="0"/>
              <w:jc w:val="center"/>
              <w:rPr>
                <w:sz w:val="20"/>
                <w:szCs w:val="20"/>
              </w:rPr>
            </w:pPr>
            <w:r>
              <w:rPr>
                <w:sz w:val="20"/>
                <w:szCs w:val="20"/>
              </w:rPr>
              <w:t>P1</w:t>
            </w:r>
          </w:p>
        </w:tc>
        <w:tc>
          <w:tcPr>
            <w:tcW w:w="884" w:type="dxa"/>
          </w:tcPr>
          <w:p w14:paraId="41040A35" w14:textId="6F04B77E" w:rsidR="00DA3FFF" w:rsidRPr="00136EFD" w:rsidRDefault="00BD117B" w:rsidP="0062409B">
            <w:pPr>
              <w:spacing w:line="240" w:lineRule="auto"/>
              <w:ind w:left="0" w:firstLine="0"/>
              <w:jc w:val="center"/>
              <w:rPr>
                <w:sz w:val="20"/>
                <w:szCs w:val="20"/>
              </w:rPr>
            </w:pPr>
            <w:r>
              <w:rPr>
                <w:sz w:val="20"/>
                <w:szCs w:val="20"/>
              </w:rPr>
              <w:t>4</w:t>
            </w:r>
          </w:p>
        </w:tc>
        <w:tc>
          <w:tcPr>
            <w:tcW w:w="784" w:type="dxa"/>
          </w:tcPr>
          <w:p w14:paraId="53087170" w14:textId="7AF82D8D" w:rsidR="00DA3FFF" w:rsidRPr="00136EFD" w:rsidRDefault="00BD117B" w:rsidP="0062409B">
            <w:pPr>
              <w:spacing w:line="240" w:lineRule="auto"/>
              <w:ind w:left="0" w:firstLine="0"/>
              <w:jc w:val="center"/>
              <w:rPr>
                <w:sz w:val="20"/>
                <w:szCs w:val="20"/>
              </w:rPr>
            </w:pPr>
            <w:r>
              <w:rPr>
                <w:sz w:val="20"/>
                <w:szCs w:val="20"/>
              </w:rPr>
              <w:t>1</w:t>
            </w:r>
          </w:p>
        </w:tc>
        <w:tc>
          <w:tcPr>
            <w:tcW w:w="785" w:type="dxa"/>
          </w:tcPr>
          <w:p w14:paraId="05F4BBE5" w14:textId="70D43C07" w:rsidR="00DA3FFF" w:rsidRPr="00136EFD" w:rsidRDefault="00DA3FFF" w:rsidP="0062409B">
            <w:pPr>
              <w:spacing w:line="240" w:lineRule="auto"/>
              <w:ind w:left="0" w:firstLine="0"/>
              <w:jc w:val="center"/>
              <w:rPr>
                <w:sz w:val="20"/>
                <w:szCs w:val="20"/>
              </w:rPr>
            </w:pPr>
            <w:r>
              <w:rPr>
                <w:sz w:val="20"/>
                <w:szCs w:val="20"/>
              </w:rPr>
              <w:t>0</w:t>
            </w:r>
          </w:p>
        </w:tc>
        <w:tc>
          <w:tcPr>
            <w:tcW w:w="783" w:type="dxa"/>
          </w:tcPr>
          <w:p w14:paraId="18D8EA61" w14:textId="29CB7DED" w:rsidR="00DA3FFF" w:rsidRPr="00136EFD" w:rsidRDefault="00DA3FFF" w:rsidP="0062409B">
            <w:pPr>
              <w:spacing w:line="240" w:lineRule="auto"/>
              <w:ind w:left="0" w:firstLine="0"/>
              <w:jc w:val="center"/>
              <w:rPr>
                <w:sz w:val="20"/>
                <w:szCs w:val="20"/>
              </w:rPr>
            </w:pPr>
            <w:r>
              <w:rPr>
                <w:sz w:val="20"/>
                <w:szCs w:val="20"/>
              </w:rPr>
              <w:t>0</w:t>
            </w:r>
          </w:p>
        </w:tc>
        <w:tc>
          <w:tcPr>
            <w:tcW w:w="790" w:type="dxa"/>
          </w:tcPr>
          <w:p w14:paraId="54A448D4" w14:textId="05B87C1C" w:rsidR="00DA3FFF" w:rsidRPr="00136EFD" w:rsidRDefault="00DA3FFF" w:rsidP="0062409B">
            <w:pPr>
              <w:spacing w:line="240" w:lineRule="auto"/>
              <w:ind w:left="0" w:firstLine="0"/>
              <w:jc w:val="center"/>
              <w:rPr>
                <w:sz w:val="20"/>
                <w:szCs w:val="20"/>
              </w:rPr>
            </w:pPr>
            <w:r>
              <w:rPr>
                <w:sz w:val="20"/>
                <w:szCs w:val="20"/>
              </w:rPr>
              <w:t>0</w:t>
            </w:r>
          </w:p>
        </w:tc>
      </w:tr>
      <w:tr w:rsidR="00BD117B" w:rsidRPr="00136EFD" w14:paraId="0DDCCC39" w14:textId="77777777" w:rsidTr="0062409B">
        <w:tc>
          <w:tcPr>
            <w:tcW w:w="1279" w:type="dxa"/>
          </w:tcPr>
          <w:p w14:paraId="11C1BCCD" w14:textId="394018F1" w:rsidR="00BD117B" w:rsidRPr="00136EFD" w:rsidRDefault="00BD117B" w:rsidP="0062409B">
            <w:pPr>
              <w:spacing w:line="240" w:lineRule="auto"/>
              <w:ind w:left="0" w:firstLine="0"/>
              <w:jc w:val="center"/>
              <w:rPr>
                <w:sz w:val="20"/>
                <w:szCs w:val="20"/>
              </w:rPr>
            </w:pPr>
            <w:r>
              <w:rPr>
                <w:sz w:val="20"/>
                <w:szCs w:val="20"/>
              </w:rPr>
              <w:t>P2</w:t>
            </w:r>
          </w:p>
        </w:tc>
        <w:tc>
          <w:tcPr>
            <w:tcW w:w="884" w:type="dxa"/>
          </w:tcPr>
          <w:p w14:paraId="5074B88C" w14:textId="2E43152F"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28D8B5EB" w14:textId="67014F9D"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1CC7B0CB" w14:textId="190FBF33"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33D62CF8" w14:textId="7EAABFBD"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3A87FC0A" w14:textId="117DF4F3"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079E2609" w14:textId="77777777" w:rsidTr="0062409B">
        <w:tc>
          <w:tcPr>
            <w:tcW w:w="1279" w:type="dxa"/>
          </w:tcPr>
          <w:p w14:paraId="2AC6CDF5" w14:textId="1B6B2CE4" w:rsidR="00BD117B" w:rsidRDefault="00BD117B" w:rsidP="0062409B">
            <w:pPr>
              <w:spacing w:line="240" w:lineRule="auto"/>
              <w:ind w:left="0" w:firstLine="0"/>
              <w:jc w:val="center"/>
              <w:rPr>
                <w:sz w:val="20"/>
                <w:szCs w:val="20"/>
              </w:rPr>
            </w:pPr>
            <w:r>
              <w:rPr>
                <w:sz w:val="20"/>
                <w:szCs w:val="20"/>
              </w:rPr>
              <w:t>P3</w:t>
            </w:r>
          </w:p>
        </w:tc>
        <w:tc>
          <w:tcPr>
            <w:tcW w:w="884" w:type="dxa"/>
          </w:tcPr>
          <w:p w14:paraId="27D80B32" w14:textId="4EE47836"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263232D1" w14:textId="334C213F"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6ED4317F" w14:textId="0C26B550"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5D7BD078" w14:textId="778AC346"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71F964D5" w14:textId="282AB94A"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70EC926F" w14:textId="77777777" w:rsidTr="0062409B">
        <w:tc>
          <w:tcPr>
            <w:tcW w:w="1279" w:type="dxa"/>
          </w:tcPr>
          <w:p w14:paraId="64899630" w14:textId="7694333F" w:rsidR="00BD117B" w:rsidRDefault="00BD117B" w:rsidP="0062409B">
            <w:pPr>
              <w:spacing w:line="240" w:lineRule="auto"/>
              <w:ind w:left="0" w:firstLine="0"/>
              <w:jc w:val="center"/>
              <w:rPr>
                <w:sz w:val="20"/>
                <w:szCs w:val="20"/>
              </w:rPr>
            </w:pPr>
            <w:r>
              <w:rPr>
                <w:sz w:val="20"/>
                <w:szCs w:val="20"/>
              </w:rPr>
              <w:t>P4</w:t>
            </w:r>
          </w:p>
        </w:tc>
        <w:tc>
          <w:tcPr>
            <w:tcW w:w="884" w:type="dxa"/>
          </w:tcPr>
          <w:p w14:paraId="0D538F20" w14:textId="6A9FD73C"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59A67060" w14:textId="55CE1FA1"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61320417" w14:textId="440670DD"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56D3D1CD" w14:textId="217239F6"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17249172" w14:textId="0A130967"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6BF73DFD" w14:textId="77777777" w:rsidTr="0062409B">
        <w:tc>
          <w:tcPr>
            <w:tcW w:w="1279" w:type="dxa"/>
          </w:tcPr>
          <w:p w14:paraId="0A71D3B9" w14:textId="583F9942" w:rsidR="00BD117B" w:rsidRDefault="00BD117B" w:rsidP="0062409B">
            <w:pPr>
              <w:spacing w:line="240" w:lineRule="auto"/>
              <w:ind w:left="0" w:firstLine="0"/>
              <w:jc w:val="center"/>
              <w:rPr>
                <w:sz w:val="20"/>
                <w:szCs w:val="20"/>
              </w:rPr>
            </w:pPr>
            <w:r>
              <w:rPr>
                <w:sz w:val="20"/>
                <w:szCs w:val="20"/>
              </w:rPr>
              <w:t>P5</w:t>
            </w:r>
          </w:p>
        </w:tc>
        <w:tc>
          <w:tcPr>
            <w:tcW w:w="884" w:type="dxa"/>
          </w:tcPr>
          <w:p w14:paraId="4BD40A17" w14:textId="703CDC3F"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209402CD" w14:textId="749D41DD"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693C4245" w14:textId="4624ADF8"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47C73C10" w14:textId="36264AA4"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41581A56" w14:textId="175C6CC4"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4C3584BF" w14:textId="77777777" w:rsidTr="0062409B">
        <w:tc>
          <w:tcPr>
            <w:tcW w:w="1279" w:type="dxa"/>
          </w:tcPr>
          <w:p w14:paraId="05D433D0" w14:textId="36445A67" w:rsidR="00BD117B" w:rsidRDefault="00BD117B" w:rsidP="0062409B">
            <w:pPr>
              <w:spacing w:line="240" w:lineRule="auto"/>
              <w:ind w:left="0" w:firstLine="0"/>
              <w:jc w:val="center"/>
              <w:rPr>
                <w:sz w:val="20"/>
                <w:szCs w:val="20"/>
              </w:rPr>
            </w:pPr>
            <w:r>
              <w:rPr>
                <w:sz w:val="20"/>
                <w:szCs w:val="20"/>
              </w:rPr>
              <w:t>P6</w:t>
            </w:r>
          </w:p>
        </w:tc>
        <w:tc>
          <w:tcPr>
            <w:tcW w:w="884" w:type="dxa"/>
          </w:tcPr>
          <w:p w14:paraId="38D45A80" w14:textId="69FB9357"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45A0B339" w14:textId="6ABAA3C8"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41085990" w14:textId="0832DB37"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7860CA91" w14:textId="760A38DC"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3448140A" w14:textId="4FC56575"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7C506FAB" w14:textId="77777777" w:rsidTr="0062409B">
        <w:tc>
          <w:tcPr>
            <w:tcW w:w="1279" w:type="dxa"/>
          </w:tcPr>
          <w:p w14:paraId="76189100" w14:textId="01DA1CA1" w:rsidR="00BD117B" w:rsidRDefault="00BD117B" w:rsidP="0062409B">
            <w:pPr>
              <w:spacing w:line="240" w:lineRule="auto"/>
              <w:ind w:left="0" w:firstLine="0"/>
              <w:jc w:val="center"/>
              <w:rPr>
                <w:sz w:val="20"/>
                <w:szCs w:val="20"/>
              </w:rPr>
            </w:pPr>
            <w:r>
              <w:rPr>
                <w:sz w:val="20"/>
                <w:szCs w:val="20"/>
              </w:rPr>
              <w:t>P7</w:t>
            </w:r>
          </w:p>
        </w:tc>
        <w:tc>
          <w:tcPr>
            <w:tcW w:w="884" w:type="dxa"/>
          </w:tcPr>
          <w:p w14:paraId="277FAB2E" w14:textId="5F686B82"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67D6D90D" w14:textId="1C358A80"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3851C3A8" w14:textId="22107179"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33CBC824" w14:textId="01345479"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2BC9EB31" w14:textId="62D21391"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0B83B230" w14:textId="77777777" w:rsidTr="0062409B">
        <w:tc>
          <w:tcPr>
            <w:tcW w:w="1279" w:type="dxa"/>
          </w:tcPr>
          <w:p w14:paraId="51AC138F" w14:textId="4F34E85E" w:rsidR="00BD117B" w:rsidRDefault="00BD117B" w:rsidP="0062409B">
            <w:pPr>
              <w:spacing w:line="240" w:lineRule="auto"/>
              <w:ind w:left="0" w:firstLine="0"/>
              <w:jc w:val="center"/>
              <w:rPr>
                <w:sz w:val="20"/>
                <w:szCs w:val="20"/>
              </w:rPr>
            </w:pPr>
            <w:r>
              <w:rPr>
                <w:sz w:val="20"/>
                <w:szCs w:val="20"/>
              </w:rPr>
              <w:t>P8</w:t>
            </w:r>
          </w:p>
        </w:tc>
        <w:tc>
          <w:tcPr>
            <w:tcW w:w="884" w:type="dxa"/>
          </w:tcPr>
          <w:p w14:paraId="51773442" w14:textId="1B7FCCE4"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651CA39D" w14:textId="17C3B474"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16BD9D7F" w14:textId="6BDDF40A"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034FD45A" w14:textId="4F9965DF"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2892318D" w14:textId="30458841"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309A3992" w14:textId="77777777" w:rsidTr="0062409B">
        <w:tc>
          <w:tcPr>
            <w:tcW w:w="1279" w:type="dxa"/>
          </w:tcPr>
          <w:p w14:paraId="0DCFC88A" w14:textId="4CD184DD" w:rsidR="00BD117B" w:rsidRDefault="00BD117B" w:rsidP="0062409B">
            <w:pPr>
              <w:spacing w:line="240" w:lineRule="auto"/>
              <w:ind w:left="0" w:firstLine="0"/>
              <w:jc w:val="center"/>
              <w:rPr>
                <w:sz w:val="20"/>
                <w:szCs w:val="20"/>
              </w:rPr>
            </w:pPr>
            <w:r>
              <w:rPr>
                <w:sz w:val="20"/>
                <w:szCs w:val="20"/>
              </w:rPr>
              <w:t>P9</w:t>
            </w:r>
          </w:p>
        </w:tc>
        <w:tc>
          <w:tcPr>
            <w:tcW w:w="884" w:type="dxa"/>
          </w:tcPr>
          <w:p w14:paraId="774D0436" w14:textId="46D2990B"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60A780A7" w14:textId="5166C0C3"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14FF7C62" w14:textId="3CE80F9B"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28537CCA" w14:textId="4AE5F387"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25E72C46" w14:textId="7688F2A3"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2EC20D7E" w14:textId="77777777" w:rsidTr="0062409B">
        <w:tc>
          <w:tcPr>
            <w:tcW w:w="1279" w:type="dxa"/>
          </w:tcPr>
          <w:p w14:paraId="13CA9C72" w14:textId="386F10CD" w:rsidR="00BD117B" w:rsidRDefault="00BD117B" w:rsidP="0062409B">
            <w:pPr>
              <w:spacing w:line="240" w:lineRule="auto"/>
              <w:ind w:left="0" w:firstLine="0"/>
              <w:jc w:val="center"/>
              <w:rPr>
                <w:sz w:val="20"/>
                <w:szCs w:val="20"/>
              </w:rPr>
            </w:pPr>
            <w:r>
              <w:rPr>
                <w:sz w:val="20"/>
                <w:szCs w:val="20"/>
              </w:rPr>
              <w:t>P10</w:t>
            </w:r>
          </w:p>
        </w:tc>
        <w:tc>
          <w:tcPr>
            <w:tcW w:w="884" w:type="dxa"/>
          </w:tcPr>
          <w:p w14:paraId="5EE07629" w14:textId="311D8809"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6421FE4D" w14:textId="5C1F03FC"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0725B009" w14:textId="2DAB7D69"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4BDEF780" w14:textId="72BC6D56"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43C9C61D" w14:textId="7ED14CEC"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671EB664" w14:textId="77777777" w:rsidTr="0062409B">
        <w:tc>
          <w:tcPr>
            <w:tcW w:w="1279" w:type="dxa"/>
          </w:tcPr>
          <w:p w14:paraId="446C3CA9" w14:textId="2E1E62A0" w:rsidR="00BD117B" w:rsidRDefault="00BD117B" w:rsidP="0062409B">
            <w:pPr>
              <w:spacing w:line="240" w:lineRule="auto"/>
              <w:ind w:left="0" w:firstLine="0"/>
              <w:jc w:val="center"/>
              <w:rPr>
                <w:sz w:val="20"/>
                <w:szCs w:val="20"/>
              </w:rPr>
            </w:pPr>
            <w:r>
              <w:rPr>
                <w:sz w:val="20"/>
                <w:szCs w:val="20"/>
              </w:rPr>
              <w:t>P11</w:t>
            </w:r>
          </w:p>
        </w:tc>
        <w:tc>
          <w:tcPr>
            <w:tcW w:w="884" w:type="dxa"/>
          </w:tcPr>
          <w:p w14:paraId="075FEBC0" w14:textId="173445D1"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05E3DBC0" w14:textId="4F2C040F"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117214AB" w14:textId="26F6DF4A"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608F9546" w14:textId="41BB80A4"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7F5E7E42" w14:textId="3E8107B9"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433D61E5" w14:textId="77777777" w:rsidTr="0062409B">
        <w:tc>
          <w:tcPr>
            <w:tcW w:w="1279" w:type="dxa"/>
          </w:tcPr>
          <w:p w14:paraId="7C1CEFF3" w14:textId="418D0A73" w:rsidR="00BD117B" w:rsidRDefault="00BD117B" w:rsidP="0062409B">
            <w:pPr>
              <w:spacing w:line="240" w:lineRule="auto"/>
              <w:ind w:left="0" w:firstLine="0"/>
              <w:jc w:val="center"/>
              <w:rPr>
                <w:sz w:val="20"/>
                <w:szCs w:val="20"/>
              </w:rPr>
            </w:pPr>
            <w:r>
              <w:rPr>
                <w:sz w:val="20"/>
                <w:szCs w:val="20"/>
              </w:rPr>
              <w:t>P12</w:t>
            </w:r>
          </w:p>
        </w:tc>
        <w:tc>
          <w:tcPr>
            <w:tcW w:w="884" w:type="dxa"/>
          </w:tcPr>
          <w:p w14:paraId="7D2E463E" w14:textId="539AF9C8"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7349BA39" w14:textId="2DE33C34"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6E7A06BA" w14:textId="67E0F1EC"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5A610EAC" w14:textId="5142EBEB"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587CB520" w14:textId="77122623"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034810D8" w14:textId="77777777" w:rsidTr="0062409B">
        <w:tc>
          <w:tcPr>
            <w:tcW w:w="1279" w:type="dxa"/>
          </w:tcPr>
          <w:p w14:paraId="3BA86A10" w14:textId="4BC229B1" w:rsidR="00BD117B" w:rsidRDefault="00BD117B" w:rsidP="0062409B">
            <w:pPr>
              <w:spacing w:line="240" w:lineRule="auto"/>
              <w:ind w:left="0" w:firstLine="0"/>
              <w:jc w:val="center"/>
              <w:rPr>
                <w:sz w:val="20"/>
                <w:szCs w:val="20"/>
              </w:rPr>
            </w:pPr>
            <w:r>
              <w:rPr>
                <w:sz w:val="20"/>
                <w:szCs w:val="20"/>
              </w:rPr>
              <w:t>P13</w:t>
            </w:r>
          </w:p>
        </w:tc>
        <w:tc>
          <w:tcPr>
            <w:tcW w:w="884" w:type="dxa"/>
          </w:tcPr>
          <w:p w14:paraId="46F9B2F7" w14:textId="79E9D3E4"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74538EAF" w14:textId="42AB262C"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4495D16D" w14:textId="3BADD4FC"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42901432" w14:textId="0F617622"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2C639496" w14:textId="0E4DF611"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1F2C592B" w14:textId="77777777" w:rsidTr="0062409B">
        <w:tc>
          <w:tcPr>
            <w:tcW w:w="1279" w:type="dxa"/>
          </w:tcPr>
          <w:p w14:paraId="232BF548" w14:textId="43C27A6C" w:rsidR="00BD117B" w:rsidRDefault="00BD117B" w:rsidP="0062409B">
            <w:pPr>
              <w:spacing w:line="240" w:lineRule="auto"/>
              <w:ind w:left="0" w:firstLine="0"/>
              <w:jc w:val="center"/>
              <w:rPr>
                <w:sz w:val="20"/>
                <w:szCs w:val="20"/>
              </w:rPr>
            </w:pPr>
            <w:r>
              <w:rPr>
                <w:sz w:val="20"/>
                <w:szCs w:val="20"/>
              </w:rPr>
              <w:t>P14</w:t>
            </w:r>
          </w:p>
        </w:tc>
        <w:tc>
          <w:tcPr>
            <w:tcW w:w="884" w:type="dxa"/>
          </w:tcPr>
          <w:p w14:paraId="686DA285" w14:textId="4F26C810"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5100C093" w14:textId="340A8D7C"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24E8B5B3" w14:textId="16D090C1"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0E8F55E5" w14:textId="28FDAF13"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2BDED8B5" w14:textId="5FE5ACA3"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04A3A997" w14:textId="77777777" w:rsidTr="0062409B">
        <w:tc>
          <w:tcPr>
            <w:tcW w:w="1279" w:type="dxa"/>
          </w:tcPr>
          <w:p w14:paraId="2DAD3205" w14:textId="79BD4A26" w:rsidR="00BD117B" w:rsidRDefault="00BD117B" w:rsidP="0062409B">
            <w:pPr>
              <w:spacing w:line="240" w:lineRule="auto"/>
              <w:ind w:left="0" w:firstLine="0"/>
              <w:jc w:val="center"/>
              <w:rPr>
                <w:sz w:val="20"/>
                <w:szCs w:val="20"/>
              </w:rPr>
            </w:pPr>
            <w:r>
              <w:rPr>
                <w:sz w:val="20"/>
                <w:szCs w:val="20"/>
              </w:rPr>
              <w:t>P15</w:t>
            </w:r>
          </w:p>
        </w:tc>
        <w:tc>
          <w:tcPr>
            <w:tcW w:w="884" w:type="dxa"/>
          </w:tcPr>
          <w:p w14:paraId="6864B2CB" w14:textId="785B2C20" w:rsidR="00BD117B" w:rsidRPr="00136EFD" w:rsidRDefault="00BD117B" w:rsidP="0062409B">
            <w:pPr>
              <w:spacing w:line="240" w:lineRule="auto"/>
              <w:ind w:left="0" w:firstLine="0"/>
              <w:jc w:val="center"/>
              <w:rPr>
                <w:sz w:val="20"/>
                <w:szCs w:val="20"/>
              </w:rPr>
            </w:pPr>
            <w:r>
              <w:rPr>
                <w:sz w:val="20"/>
                <w:szCs w:val="20"/>
              </w:rPr>
              <w:t>3</w:t>
            </w:r>
          </w:p>
        </w:tc>
        <w:tc>
          <w:tcPr>
            <w:tcW w:w="784" w:type="dxa"/>
          </w:tcPr>
          <w:p w14:paraId="7A2C12CC" w14:textId="3B7F321B" w:rsidR="00BD117B" w:rsidRPr="00136EFD" w:rsidRDefault="00BD117B" w:rsidP="0062409B">
            <w:pPr>
              <w:spacing w:line="240" w:lineRule="auto"/>
              <w:ind w:left="0" w:firstLine="0"/>
              <w:jc w:val="center"/>
              <w:rPr>
                <w:sz w:val="20"/>
                <w:szCs w:val="20"/>
              </w:rPr>
            </w:pPr>
            <w:r>
              <w:rPr>
                <w:sz w:val="20"/>
                <w:szCs w:val="20"/>
              </w:rPr>
              <w:t>2</w:t>
            </w:r>
          </w:p>
        </w:tc>
        <w:tc>
          <w:tcPr>
            <w:tcW w:w="785" w:type="dxa"/>
          </w:tcPr>
          <w:p w14:paraId="07DA2262" w14:textId="5A4E0159"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5665D042" w14:textId="273232A3"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1AF358D5" w14:textId="091CC77A"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24ECB2B3" w14:textId="77777777" w:rsidTr="0062409B">
        <w:tc>
          <w:tcPr>
            <w:tcW w:w="1279" w:type="dxa"/>
          </w:tcPr>
          <w:p w14:paraId="6C8A1B65" w14:textId="08F00524" w:rsidR="00BD117B" w:rsidRDefault="00BD117B" w:rsidP="0062409B">
            <w:pPr>
              <w:spacing w:line="240" w:lineRule="auto"/>
              <w:ind w:left="0" w:firstLine="0"/>
              <w:jc w:val="center"/>
              <w:rPr>
                <w:sz w:val="20"/>
                <w:szCs w:val="20"/>
              </w:rPr>
            </w:pPr>
            <w:r>
              <w:rPr>
                <w:sz w:val="20"/>
                <w:szCs w:val="20"/>
              </w:rPr>
              <w:t>P16</w:t>
            </w:r>
          </w:p>
        </w:tc>
        <w:tc>
          <w:tcPr>
            <w:tcW w:w="884" w:type="dxa"/>
          </w:tcPr>
          <w:p w14:paraId="0949D0A1" w14:textId="75B35B2C" w:rsidR="00BD117B" w:rsidRPr="00136EFD" w:rsidRDefault="00BD117B" w:rsidP="0062409B">
            <w:pPr>
              <w:tabs>
                <w:tab w:val="left" w:pos="230"/>
                <w:tab w:val="center" w:pos="293"/>
              </w:tabs>
              <w:spacing w:line="240" w:lineRule="auto"/>
              <w:ind w:left="0" w:firstLine="0"/>
              <w:jc w:val="center"/>
              <w:rPr>
                <w:sz w:val="20"/>
                <w:szCs w:val="20"/>
              </w:rPr>
            </w:pPr>
            <w:r>
              <w:rPr>
                <w:sz w:val="20"/>
                <w:szCs w:val="20"/>
              </w:rPr>
              <w:t>4</w:t>
            </w:r>
          </w:p>
        </w:tc>
        <w:tc>
          <w:tcPr>
            <w:tcW w:w="784" w:type="dxa"/>
          </w:tcPr>
          <w:p w14:paraId="6FD5695B" w14:textId="12E34CD7"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6937C317" w14:textId="7D9686E0"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1B442D16" w14:textId="4BCD5CAC"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218275C4" w14:textId="301D5A21"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6D7268AA" w14:textId="77777777" w:rsidTr="0062409B">
        <w:tc>
          <w:tcPr>
            <w:tcW w:w="1279" w:type="dxa"/>
          </w:tcPr>
          <w:p w14:paraId="7B44A2EA" w14:textId="3354B1FD" w:rsidR="00BD117B" w:rsidRDefault="00BD117B" w:rsidP="0062409B">
            <w:pPr>
              <w:spacing w:line="240" w:lineRule="auto"/>
              <w:ind w:left="0" w:firstLine="0"/>
              <w:jc w:val="center"/>
              <w:rPr>
                <w:sz w:val="20"/>
                <w:szCs w:val="20"/>
              </w:rPr>
            </w:pPr>
            <w:r>
              <w:rPr>
                <w:sz w:val="20"/>
                <w:szCs w:val="20"/>
              </w:rPr>
              <w:t>P17</w:t>
            </w:r>
          </w:p>
        </w:tc>
        <w:tc>
          <w:tcPr>
            <w:tcW w:w="884" w:type="dxa"/>
          </w:tcPr>
          <w:p w14:paraId="132AF51B" w14:textId="2141AE76" w:rsidR="00BD117B" w:rsidRPr="00136EFD" w:rsidRDefault="00BD117B" w:rsidP="0062409B">
            <w:pPr>
              <w:tabs>
                <w:tab w:val="left" w:pos="184"/>
                <w:tab w:val="center" w:pos="293"/>
              </w:tabs>
              <w:spacing w:line="240" w:lineRule="auto"/>
              <w:ind w:left="0" w:firstLine="0"/>
              <w:jc w:val="center"/>
              <w:rPr>
                <w:sz w:val="20"/>
                <w:szCs w:val="20"/>
              </w:rPr>
            </w:pPr>
            <w:r>
              <w:rPr>
                <w:sz w:val="20"/>
                <w:szCs w:val="20"/>
              </w:rPr>
              <w:t>4</w:t>
            </w:r>
          </w:p>
        </w:tc>
        <w:tc>
          <w:tcPr>
            <w:tcW w:w="784" w:type="dxa"/>
          </w:tcPr>
          <w:p w14:paraId="7209B74A" w14:textId="635B3DC7"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79C991B5" w14:textId="12C12D86"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44E7C876" w14:textId="20691AF0"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0B022C84" w14:textId="7117706A"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1CFCA446" w14:textId="77777777" w:rsidTr="0062409B">
        <w:tc>
          <w:tcPr>
            <w:tcW w:w="1279" w:type="dxa"/>
          </w:tcPr>
          <w:p w14:paraId="23478D58" w14:textId="0B767724" w:rsidR="00BD117B" w:rsidRDefault="00BD117B" w:rsidP="0062409B">
            <w:pPr>
              <w:spacing w:line="240" w:lineRule="auto"/>
              <w:ind w:left="0" w:firstLine="0"/>
              <w:jc w:val="center"/>
              <w:rPr>
                <w:sz w:val="20"/>
                <w:szCs w:val="20"/>
              </w:rPr>
            </w:pPr>
            <w:r>
              <w:rPr>
                <w:sz w:val="20"/>
                <w:szCs w:val="20"/>
              </w:rPr>
              <w:t>P18</w:t>
            </w:r>
          </w:p>
        </w:tc>
        <w:tc>
          <w:tcPr>
            <w:tcW w:w="884" w:type="dxa"/>
          </w:tcPr>
          <w:p w14:paraId="0B063A32" w14:textId="39BCBCF9"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08F33FBF" w14:textId="5F272C2B"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76E142F9" w14:textId="17FC21C2"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3AD33A53" w14:textId="7B3B249A"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54716355" w14:textId="2B4076D7"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6670AFD4" w14:textId="77777777" w:rsidTr="0062409B">
        <w:tc>
          <w:tcPr>
            <w:tcW w:w="1279" w:type="dxa"/>
          </w:tcPr>
          <w:p w14:paraId="6FCB865F" w14:textId="4CF0B9E5" w:rsidR="00BD117B" w:rsidRDefault="00BD117B" w:rsidP="0062409B">
            <w:pPr>
              <w:spacing w:line="240" w:lineRule="auto"/>
              <w:ind w:left="0" w:firstLine="0"/>
              <w:jc w:val="center"/>
              <w:rPr>
                <w:sz w:val="20"/>
                <w:szCs w:val="20"/>
              </w:rPr>
            </w:pPr>
            <w:r>
              <w:rPr>
                <w:sz w:val="20"/>
                <w:szCs w:val="20"/>
              </w:rPr>
              <w:t>P19</w:t>
            </w:r>
          </w:p>
        </w:tc>
        <w:tc>
          <w:tcPr>
            <w:tcW w:w="884" w:type="dxa"/>
          </w:tcPr>
          <w:p w14:paraId="6DEEEAC9" w14:textId="7017CC9C"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01B22007" w14:textId="267A68EA"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29835B86" w14:textId="3EA7CC2B"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2F5AF940" w14:textId="26F829B9"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5018E75D" w14:textId="631BD1F9"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0A8AF221" w14:textId="77777777" w:rsidTr="0062409B">
        <w:tc>
          <w:tcPr>
            <w:tcW w:w="1279" w:type="dxa"/>
          </w:tcPr>
          <w:p w14:paraId="3FD1E75B" w14:textId="18C234C4" w:rsidR="00BD117B" w:rsidRDefault="00BD117B" w:rsidP="0062409B">
            <w:pPr>
              <w:spacing w:line="240" w:lineRule="auto"/>
              <w:ind w:left="0" w:firstLine="0"/>
              <w:jc w:val="center"/>
              <w:rPr>
                <w:sz w:val="20"/>
                <w:szCs w:val="20"/>
              </w:rPr>
            </w:pPr>
            <w:r>
              <w:rPr>
                <w:sz w:val="20"/>
                <w:szCs w:val="20"/>
              </w:rPr>
              <w:t>P20</w:t>
            </w:r>
          </w:p>
        </w:tc>
        <w:tc>
          <w:tcPr>
            <w:tcW w:w="884" w:type="dxa"/>
          </w:tcPr>
          <w:p w14:paraId="72A55649" w14:textId="2AEDB83F"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4BEC329E" w14:textId="3C008AAB"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3F5EBA3B" w14:textId="46506C68"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301B3350" w14:textId="196568C3"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1E8C61A6" w14:textId="3D531C51"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6385510D" w14:textId="77777777" w:rsidTr="0062409B">
        <w:tc>
          <w:tcPr>
            <w:tcW w:w="1279" w:type="dxa"/>
          </w:tcPr>
          <w:p w14:paraId="314E4BA2" w14:textId="090F7CEE" w:rsidR="00BD117B" w:rsidRDefault="00BD117B" w:rsidP="0062409B">
            <w:pPr>
              <w:spacing w:line="240" w:lineRule="auto"/>
              <w:ind w:left="0" w:firstLine="0"/>
              <w:jc w:val="center"/>
              <w:rPr>
                <w:sz w:val="20"/>
                <w:szCs w:val="20"/>
              </w:rPr>
            </w:pPr>
            <w:r>
              <w:rPr>
                <w:sz w:val="20"/>
                <w:szCs w:val="20"/>
              </w:rPr>
              <w:t>P21</w:t>
            </w:r>
          </w:p>
        </w:tc>
        <w:tc>
          <w:tcPr>
            <w:tcW w:w="884" w:type="dxa"/>
          </w:tcPr>
          <w:p w14:paraId="23B852BB" w14:textId="34B22BAA"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714A9158" w14:textId="233ED4B6"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54B6CCC3" w14:textId="165BA302"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03DA2EFC" w14:textId="6270D069"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64491A5D" w14:textId="3872279E"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497BBD50" w14:textId="77777777" w:rsidTr="0062409B">
        <w:tc>
          <w:tcPr>
            <w:tcW w:w="1279" w:type="dxa"/>
          </w:tcPr>
          <w:p w14:paraId="6CC7A189" w14:textId="31D543DE" w:rsidR="00BD117B" w:rsidRDefault="00BD117B" w:rsidP="0062409B">
            <w:pPr>
              <w:spacing w:line="240" w:lineRule="auto"/>
              <w:ind w:left="0" w:firstLine="0"/>
              <w:jc w:val="center"/>
              <w:rPr>
                <w:sz w:val="20"/>
                <w:szCs w:val="20"/>
              </w:rPr>
            </w:pPr>
            <w:r>
              <w:rPr>
                <w:sz w:val="20"/>
                <w:szCs w:val="20"/>
              </w:rPr>
              <w:t>P22</w:t>
            </w:r>
          </w:p>
        </w:tc>
        <w:tc>
          <w:tcPr>
            <w:tcW w:w="884" w:type="dxa"/>
          </w:tcPr>
          <w:p w14:paraId="418CFE3B" w14:textId="1C29148A"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5901E1D8" w14:textId="46CBE20D"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3841EF17" w14:textId="5489334E"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547E141B" w14:textId="1CF8489A"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03D625FB" w14:textId="0E66AA39"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59F8BA7B" w14:textId="77777777" w:rsidTr="0062409B">
        <w:tc>
          <w:tcPr>
            <w:tcW w:w="1279" w:type="dxa"/>
          </w:tcPr>
          <w:p w14:paraId="75CD09BA" w14:textId="1D3527B3" w:rsidR="00BD117B" w:rsidRDefault="00BD117B" w:rsidP="0062409B">
            <w:pPr>
              <w:spacing w:line="240" w:lineRule="auto"/>
              <w:ind w:left="0" w:firstLine="0"/>
              <w:jc w:val="center"/>
              <w:rPr>
                <w:sz w:val="20"/>
                <w:szCs w:val="20"/>
              </w:rPr>
            </w:pPr>
            <w:r>
              <w:rPr>
                <w:sz w:val="20"/>
                <w:szCs w:val="20"/>
              </w:rPr>
              <w:t>P23</w:t>
            </w:r>
          </w:p>
        </w:tc>
        <w:tc>
          <w:tcPr>
            <w:tcW w:w="884" w:type="dxa"/>
          </w:tcPr>
          <w:p w14:paraId="55FB176F" w14:textId="6C1EA86E"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1CBEE8B3" w14:textId="337ECEAE"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62F1D9AA" w14:textId="2E821E4A"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73384943" w14:textId="7C060A78"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515F8EDE" w14:textId="139D0DAC"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3C93B964" w14:textId="77777777" w:rsidTr="0062409B">
        <w:tc>
          <w:tcPr>
            <w:tcW w:w="1279" w:type="dxa"/>
          </w:tcPr>
          <w:p w14:paraId="336F9882" w14:textId="4D33C08E" w:rsidR="00BD117B" w:rsidRDefault="00BD117B" w:rsidP="0062409B">
            <w:pPr>
              <w:spacing w:line="240" w:lineRule="auto"/>
              <w:ind w:left="0" w:firstLine="0"/>
              <w:jc w:val="center"/>
              <w:rPr>
                <w:sz w:val="20"/>
                <w:szCs w:val="20"/>
              </w:rPr>
            </w:pPr>
            <w:r>
              <w:rPr>
                <w:sz w:val="20"/>
                <w:szCs w:val="20"/>
              </w:rPr>
              <w:t>P24</w:t>
            </w:r>
          </w:p>
        </w:tc>
        <w:tc>
          <w:tcPr>
            <w:tcW w:w="884" w:type="dxa"/>
          </w:tcPr>
          <w:p w14:paraId="5B3A8EDD" w14:textId="398F906B"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708793BE" w14:textId="5E1797D4"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1C3BC99A" w14:textId="50D0C663"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3CB1C9E0" w14:textId="0ECC8539"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0B9A614F" w14:textId="0B224579"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7054188C" w14:textId="77777777" w:rsidTr="0062409B">
        <w:tc>
          <w:tcPr>
            <w:tcW w:w="1279" w:type="dxa"/>
          </w:tcPr>
          <w:p w14:paraId="44C7DCFD" w14:textId="0999195F" w:rsidR="00BD117B" w:rsidRDefault="00BD117B" w:rsidP="0062409B">
            <w:pPr>
              <w:spacing w:line="240" w:lineRule="auto"/>
              <w:ind w:left="0" w:firstLine="0"/>
              <w:jc w:val="center"/>
              <w:rPr>
                <w:sz w:val="20"/>
                <w:szCs w:val="20"/>
              </w:rPr>
            </w:pPr>
            <w:r>
              <w:rPr>
                <w:sz w:val="20"/>
                <w:szCs w:val="20"/>
              </w:rPr>
              <w:t>P25</w:t>
            </w:r>
          </w:p>
        </w:tc>
        <w:tc>
          <w:tcPr>
            <w:tcW w:w="884" w:type="dxa"/>
          </w:tcPr>
          <w:p w14:paraId="4275A8B5" w14:textId="76C58369"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36D5F694" w14:textId="08D5A827"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496168E7" w14:textId="7457A512"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3902374A" w14:textId="571F9746"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250FF5C4" w14:textId="3CCFD919"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71C40B14" w14:textId="77777777" w:rsidTr="0062409B">
        <w:tc>
          <w:tcPr>
            <w:tcW w:w="1279" w:type="dxa"/>
          </w:tcPr>
          <w:p w14:paraId="7D90117A" w14:textId="4EC4C401" w:rsidR="00BD117B" w:rsidRDefault="00BD117B" w:rsidP="0062409B">
            <w:pPr>
              <w:spacing w:line="240" w:lineRule="auto"/>
              <w:ind w:left="0" w:firstLine="0"/>
              <w:jc w:val="center"/>
              <w:rPr>
                <w:sz w:val="20"/>
                <w:szCs w:val="20"/>
              </w:rPr>
            </w:pPr>
            <w:r>
              <w:rPr>
                <w:sz w:val="20"/>
                <w:szCs w:val="20"/>
              </w:rPr>
              <w:t>P26</w:t>
            </w:r>
          </w:p>
        </w:tc>
        <w:tc>
          <w:tcPr>
            <w:tcW w:w="884" w:type="dxa"/>
          </w:tcPr>
          <w:p w14:paraId="1AFB5E13" w14:textId="4CE947A1"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3854AFFB" w14:textId="0D6B3455"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23F0090D" w14:textId="61648CF6"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4A97FB88" w14:textId="71FB41C7"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43997902" w14:textId="0CC85905"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48E4B8AA" w14:textId="77777777" w:rsidTr="0062409B">
        <w:tc>
          <w:tcPr>
            <w:tcW w:w="1279" w:type="dxa"/>
          </w:tcPr>
          <w:p w14:paraId="32A283EC" w14:textId="5A269EB5" w:rsidR="00BD117B" w:rsidRDefault="00BD117B" w:rsidP="0062409B">
            <w:pPr>
              <w:spacing w:line="240" w:lineRule="auto"/>
              <w:ind w:left="0" w:firstLine="0"/>
              <w:jc w:val="center"/>
              <w:rPr>
                <w:sz w:val="20"/>
                <w:szCs w:val="20"/>
              </w:rPr>
            </w:pPr>
            <w:r>
              <w:rPr>
                <w:sz w:val="20"/>
                <w:szCs w:val="20"/>
              </w:rPr>
              <w:t>P27</w:t>
            </w:r>
          </w:p>
        </w:tc>
        <w:tc>
          <w:tcPr>
            <w:tcW w:w="884" w:type="dxa"/>
          </w:tcPr>
          <w:p w14:paraId="1FABC79B" w14:textId="0D49CC62"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1C155B1B" w14:textId="2630322F"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7A54CD75" w14:textId="6980A915"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225AF99E" w14:textId="4F1757F8"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1726DC78" w14:textId="7D0BCC7C"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5C49D6E5" w14:textId="77777777" w:rsidTr="0062409B">
        <w:tc>
          <w:tcPr>
            <w:tcW w:w="1279" w:type="dxa"/>
          </w:tcPr>
          <w:p w14:paraId="1CBE2462" w14:textId="525981B2" w:rsidR="00BD117B" w:rsidRDefault="00BD117B" w:rsidP="0062409B">
            <w:pPr>
              <w:spacing w:line="240" w:lineRule="auto"/>
              <w:ind w:left="0" w:firstLine="0"/>
              <w:jc w:val="center"/>
              <w:rPr>
                <w:sz w:val="20"/>
                <w:szCs w:val="20"/>
              </w:rPr>
            </w:pPr>
            <w:r>
              <w:rPr>
                <w:sz w:val="20"/>
                <w:szCs w:val="20"/>
              </w:rPr>
              <w:t>P28</w:t>
            </w:r>
          </w:p>
        </w:tc>
        <w:tc>
          <w:tcPr>
            <w:tcW w:w="884" w:type="dxa"/>
          </w:tcPr>
          <w:p w14:paraId="458676C7" w14:textId="5749F2D9"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52878C74" w14:textId="647A09B9"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35242804" w14:textId="07E3842B"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471FEE2E" w14:textId="4D96957E"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2F01348D" w14:textId="48B0AFAD"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34F50EED" w14:textId="77777777" w:rsidTr="0062409B">
        <w:tc>
          <w:tcPr>
            <w:tcW w:w="1279" w:type="dxa"/>
          </w:tcPr>
          <w:p w14:paraId="5A28C919" w14:textId="39F9A577" w:rsidR="00BD117B" w:rsidRDefault="00BD117B" w:rsidP="0062409B">
            <w:pPr>
              <w:spacing w:line="240" w:lineRule="auto"/>
              <w:ind w:left="0" w:firstLine="0"/>
              <w:jc w:val="center"/>
              <w:rPr>
                <w:sz w:val="20"/>
                <w:szCs w:val="20"/>
              </w:rPr>
            </w:pPr>
            <w:r>
              <w:rPr>
                <w:sz w:val="20"/>
                <w:szCs w:val="20"/>
              </w:rPr>
              <w:t>P29</w:t>
            </w:r>
          </w:p>
        </w:tc>
        <w:tc>
          <w:tcPr>
            <w:tcW w:w="884" w:type="dxa"/>
          </w:tcPr>
          <w:p w14:paraId="69B7B599" w14:textId="30093B35"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47BE8F8A" w14:textId="1260D57C"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74957C9E" w14:textId="3E520A90"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25DAB149" w14:textId="24F1D8CB"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51D008F9" w14:textId="3D5058CA" w:rsidR="00BD117B" w:rsidRPr="00136EFD" w:rsidRDefault="00BD117B" w:rsidP="0062409B">
            <w:pPr>
              <w:spacing w:line="240" w:lineRule="auto"/>
              <w:ind w:left="0" w:firstLine="0"/>
              <w:jc w:val="center"/>
              <w:rPr>
                <w:sz w:val="20"/>
                <w:szCs w:val="20"/>
              </w:rPr>
            </w:pPr>
            <w:r>
              <w:rPr>
                <w:sz w:val="20"/>
                <w:szCs w:val="20"/>
              </w:rPr>
              <w:t>0</w:t>
            </w:r>
          </w:p>
        </w:tc>
      </w:tr>
      <w:tr w:rsidR="00BD117B" w:rsidRPr="00136EFD" w14:paraId="132606C6" w14:textId="77777777" w:rsidTr="0062409B">
        <w:tc>
          <w:tcPr>
            <w:tcW w:w="1279" w:type="dxa"/>
          </w:tcPr>
          <w:p w14:paraId="72EEBC19" w14:textId="5944806E" w:rsidR="00BD117B" w:rsidRDefault="00BD117B" w:rsidP="0062409B">
            <w:pPr>
              <w:spacing w:line="240" w:lineRule="auto"/>
              <w:ind w:left="0" w:firstLine="0"/>
              <w:jc w:val="center"/>
              <w:rPr>
                <w:sz w:val="20"/>
                <w:szCs w:val="20"/>
              </w:rPr>
            </w:pPr>
            <w:r>
              <w:rPr>
                <w:sz w:val="20"/>
                <w:szCs w:val="20"/>
              </w:rPr>
              <w:t>P30</w:t>
            </w:r>
          </w:p>
        </w:tc>
        <w:tc>
          <w:tcPr>
            <w:tcW w:w="884" w:type="dxa"/>
          </w:tcPr>
          <w:p w14:paraId="4BB30152" w14:textId="704CB82E" w:rsidR="00BD117B" w:rsidRPr="00136EFD" w:rsidRDefault="00BD117B" w:rsidP="0062409B">
            <w:pPr>
              <w:spacing w:line="240" w:lineRule="auto"/>
              <w:ind w:left="0" w:firstLine="0"/>
              <w:jc w:val="center"/>
              <w:rPr>
                <w:sz w:val="20"/>
                <w:szCs w:val="20"/>
              </w:rPr>
            </w:pPr>
            <w:r>
              <w:rPr>
                <w:sz w:val="20"/>
                <w:szCs w:val="20"/>
              </w:rPr>
              <w:t>4</w:t>
            </w:r>
          </w:p>
        </w:tc>
        <w:tc>
          <w:tcPr>
            <w:tcW w:w="784" w:type="dxa"/>
          </w:tcPr>
          <w:p w14:paraId="2D46728B" w14:textId="7CBDD5AE" w:rsidR="00BD117B" w:rsidRPr="00136EFD" w:rsidRDefault="00BD117B" w:rsidP="0062409B">
            <w:pPr>
              <w:spacing w:line="240" w:lineRule="auto"/>
              <w:ind w:left="0" w:firstLine="0"/>
              <w:jc w:val="center"/>
              <w:rPr>
                <w:sz w:val="20"/>
                <w:szCs w:val="20"/>
              </w:rPr>
            </w:pPr>
            <w:r>
              <w:rPr>
                <w:sz w:val="20"/>
                <w:szCs w:val="20"/>
              </w:rPr>
              <w:t>1</w:t>
            </w:r>
          </w:p>
        </w:tc>
        <w:tc>
          <w:tcPr>
            <w:tcW w:w="785" w:type="dxa"/>
          </w:tcPr>
          <w:p w14:paraId="02A50A7A" w14:textId="6C6BFED7" w:rsidR="00BD117B" w:rsidRPr="00136EFD" w:rsidRDefault="00BD117B" w:rsidP="0062409B">
            <w:pPr>
              <w:spacing w:line="240" w:lineRule="auto"/>
              <w:ind w:left="0" w:firstLine="0"/>
              <w:jc w:val="center"/>
              <w:rPr>
                <w:sz w:val="20"/>
                <w:szCs w:val="20"/>
              </w:rPr>
            </w:pPr>
            <w:r>
              <w:rPr>
                <w:sz w:val="20"/>
                <w:szCs w:val="20"/>
              </w:rPr>
              <w:t>0</w:t>
            </w:r>
          </w:p>
        </w:tc>
        <w:tc>
          <w:tcPr>
            <w:tcW w:w="783" w:type="dxa"/>
          </w:tcPr>
          <w:p w14:paraId="108FA4D8" w14:textId="6D16AB4D" w:rsidR="00BD117B" w:rsidRPr="00136EFD" w:rsidRDefault="00BD117B" w:rsidP="0062409B">
            <w:pPr>
              <w:spacing w:line="240" w:lineRule="auto"/>
              <w:ind w:left="0" w:firstLine="0"/>
              <w:jc w:val="center"/>
              <w:rPr>
                <w:sz w:val="20"/>
                <w:szCs w:val="20"/>
              </w:rPr>
            </w:pPr>
            <w:r>
              <w:rPr>
                <w:sz w:val="20"/>
                <w:szCs w:val="20"/>
              </w:rPr>
              <w:t>0</w:t>
            </w:r>
          </w:p>
        </w:tc>
        <w:tc>
          <w:tcPr>
            <w:tcW w:w="790" w:type="dxa"/>
          </w:tcPr>
          <w:p w14:paraId="71B3A0A0" w14:textId="4E6B0829" w:rsidR="00BD117B" w:rsidRPr="00136EFD" w:rsidRDefault="00BD117B" w:rsidP="0062409B">
            <w:pPr>
              <w:spacing w:line="240" w:lineRule="auto"/>
              <w:ind w:left="0" w:firstLine="0"/>
              <w:jc w:val="center"/>
              <w:rPr>
                <w:sz w:val="20"/>
                <w:szCs w:val="20"/>
              </w:rPr>
            </w:pPr>
            <w:r>
              <w:rPr>
                <w:sz w:val="20"/>
                <w:szCs w:val="20"/>
              </w:rPr>
              <w:t>0</w:t>
            </w:r>
          </w:p>
        </w:tc>
      </w:tr>
      <w:tr w:rsidR="003A0C72" w:rsidRPr="00621274" w14:paraId="73AC179F" w14:textId="77777777" w:rsidTr="0062409B">
        <w:tc>
          <w:tcPr>
            <w:tcW w:w="1279" w:type="dxa"/>
          </w:tcPr>
          <w:p w14:paraId="0015E68C" w14:textId="3BBD32A7" w:rsidR="003A0C72" w:rsidRPr="00621274" w:rsidRDefault="003A0C72" w:rsidP="0062409B">
            <w:pPr>
              <w:spacing w:line="240" w:lineRule="auto"/>
              <w:ind w:left="0" w:firstLine="0"/>
              <w:jc w:val="center"/>
              <w:rPr>
                <w:b/>
                <w:bCs/>
                <w:sz w:val="20"/>
                <w:szCs w:val="20"/>
              </w:rPr>
            </w:pPr>
            <w:r w:rsidRPr="00621274">
              <w:rPr>
                <w:b/>
                <w:bCs/>
                <w:sz w:val="20"/>
                <w:szCs w:val="20"/>
              </w:rPr>
              <w:t>TOTAL</w:t>
            </w:r>
          </w:p>
        </w:tc>
        <w:tc>
          <w:tcPr>
            <w:tcW w:w="884" w:type="dxa"/>
          </w:tcPr>
          <w:p w14:paraId="633A3EA8" w14:textId="49EAE32A" w:rsidR="003A0C72" w:rsidRPr="00621274" w:rsidRDefault="003A0C72" w:rsidP="0062409B">
            <w:pPr>
              <w:spacing w:line="240" w:lineRule="auto"/>
              <w:ind w:left="0" w:firstLine="0"/>
              <w:jc w:val="center"/>
              <w:rPr>
                <w:b/>
                <w:bCs/>
                <w:sz w:val="20"/>
                <w:szCs w:val="20"/>
              </w:rPr>
            </w:pPr>
            <w:r w:rsidRPr="00621274">
              <w:rPr>
                <w:b/>
                <w:bCs/>
                <w:sz w:val="20"/>
                <w:szCs w:val="20"/>
              </w:rPr>
              <w:t>119</w:t>
            </w:r>
          </w:p>
        </w:tc>
        <w:tc>
          <w:tcPr>
            <w:tcW w:w="784" w:type="dxa"/>
          </w:tcPr>
          <w:p w14:paraId="4C829CE8" w14:textId="19CB0E25" w:rsidR="003A0C72" w:rsidRPr="00621274" w:rsidRDefault="003A0C72" w:rsidP="0062409B">
            <w:pPr>
              <w:spacing w:line="240" w:lineRule="auto"/>
              <w:ind w:left="0" w:firstLine="0"/>
              <w:jc w:val="center"/>
              <w:rPr>
                <w:b/>
                <w:bCs/>
                <w:sz w:val="20"/>
                <w:szCs w:val="20"/>
              </w:rPr>
            </w:pPr>
            <w:r w:rsidRPr="00621274">
              <w:rPr>
                <w:b/>
                <w:bCs/>
                <w:sz w:val="20"/>
                <w:szCs w:val="20"/>
              </w:rPr>
              <w:t>31</w:t>
            </w:r>
          </w:p>
        </w:tc>
        <w:tc>
          <w:tcPr>
            <w:tcW w:w="785" w:type="dxa"/>
          </w:tcPr>
          <w:p w14:paraId="49CA4AA5" w14:textId="1DEA4F26" w:rsidR="003A0C72" w:rsidRPr="00621274" w:rsidRDefault="003A0C72" w:rsidP="0062409B">
            <w:pPr>
              <w:spacing w:line="240" w:lineRule="auto"/>
              <w:ind w:left="0" w:firstLine="0"/>
              <w:jc w:val="center"/>
              <w:rPr>
                <w:b/>
                <w:bCs/>
                <w:sz w:val="20"/>
                <w:szCs w:val="20"/>
              </w:rPr>
            </w:pPr>
            <w:r w:rsidRPr="00621274">
              <w:rPr>
                <w:b/>
                <w:bCs/>
                <w:sz w:val="20"/>
                <w:szCs w:val="20"/>
              </w:rPr>
              <w:t>0</w:t>
            </w:r>
          </w:p>
        </w:tc>
        <w:tc>
          <w:tcPr>
            <w:tcW w:w="783" w:type="dxa"/>
          </w:tcPr>
          <w:p w14:paraId="709E7807" w14:textId="40EB3700" w:rsidR="003A0C72" w:rsidRPr="00621274" w:rsidRDefault="003A0C72" w:rsidP="0062409B">
            <w:pPr>
              <w:spacing w:line="240" w:lineRule="auto"/>
              <w:ind w:left="0" w:firstLine="0"/>
              <w:jc w:val="center"/>
              <w:rPr>
                <w:b/>
                <w:bCs/>
                <w:sz w:val="20"/>
                <w:szCs w:val="20"/>
              </w:rPr>
            </w:pPr>
            <w:r w:rsidRPr="00621274">
              <w:rPr>
                <w:b/>
                <w:bCs/>
                <w:sz w:val="20"/>
                <w:szCs w:val="20"/>
              </w:rPr>
              <w:t>0</w:t>
            </w:r>
          </w:p>
        </w:tc>
        <w:tc>
          <w:tcPr>
            <w:tcW w:w="790" w:type="dxa"/>
          </w:tcPr>
          <w:p w14:paraId="0A6F8774" w14:textId="1AA9DECF" w:rsidR="003A0C72" w:rsidRPr="00621274" w:rsidRDefault="003A0C72" w:rsidP="0062409B">
            <w:pPr>
              <w:spacing w:line="240" w:lineRule="auto"/>
              <w:ind w:left="0" w:firstLine="0"/>
              <w:jc w:val="center"/>
              <w:rPr>
                <w:b/>
                <w:bCs/>
                <w:sz w:val="20"/>
                <w:szCs w:val="20"/>
              </w:rPr>
            </w:pPr>
            <w:r w:rsidRPr="00621274">
              <w:rPr>
                <w:b/>
                <w:bCs/>
                <w:sz w:val="20"/>
                <w:szCs w:val="20"/>
              </w:rPr>
              <w:t>0</w:t>
            </w:r>
          </w:p>
        </w:tc>
      </w:tr>
    </w:tbl>
    <w:p w14:paraId="0C67FE33" w14:textId="37023488" w:rsidR="000637F6" w:rsidRDefault="000637F6" w:rsidP="0062409B">
      <w:pPr>
        <w:spacing w:line="240" w:lineRule="auto"/>
        <w:ind w:left="0" w:firstLine="0"/>
      </w:pPr>
    </w:p>
    <w:p w14:paraId="40EDAC51" w14:textId="1AFA1997" w:rsidR="00922163" w:rsidRDefault="00621274" w:rsidP="00621274">
      <w:r w:rsidRPr="00621274">
        <w:t xml:space="preserve">Berdasarkan hasil pengujian </w:t>
      </w:r>
      <w:r w:rsidRPr="00621274">
        <w:rPr>
          <w:i/>
          <w:iCs/>
        </w:rPr>
        <w:t>usability</w:t>
      </w:r>
      <w:r w:rsidRPr="00621274">
        <w:t xml:space="preserve">, maka dapat </w:t>
      </w:r>
      <w:r w:rsidR="00B44E62">
        <w:t>d</w:t>
      </w:r>
      <w:r w:rsidRPr="00621274">
        <w:t>i</w:t>
      </w:r>
      <w:r w:rsidR="00B44E62">
        <w:t>si</w:t>
      </w:r>
      <w:r w:rsidRPr="00621274">
        <w:t xml:space="preserve">mpulkan jika jumlah total jawaban </w:t>
      </w:r>
      <w:r w:rsidR="000E5E9B">
        <w:t>:</w:t>
      </w:r>
    </w:p>
    <w:p w14:paraId="768DEDDC" w14:textId="77777777" w:rsidR="008C6AC7" w:rsidRDefault="00621274" w:rsidP="00621274">
      <w:r w:rsidRPr="00621274">
        <w:t xml:space="preserve">Sangat Setuju (SS) sebanyak </w:t>
      </w:r>
      <w:r w:rsidR="00922163" w:rsidRPr="000E5E9B">
        <w:rPr>
          <w:b/>
          <w:bCs/>
        </w:rPr>
        <w:t>119</w:t>
      </w:r>
      <w:r w:rsidRPr="00621274">
        <w:t xml:space="preserve">, Setuju (S) sebanyak </w:t>
      </w:r>
      <w:r w:rsidR="00922163" w:rsidRPr="000E5E9B">
        <w:rPr>
          <w:b/>
          <w:bCs/>
        </w:rPr>
        <w:t>31</w:t>
      </w:r>
      <w:r w:rsidRPr="00621274">
        <w:t xml:space="preserve">, Raguragu (R) sebanyak </w:t>
      </w:r>
      <w:r w:rsidR="00922163" w:rsidRPr="000E5E9B">
        <w:rPr>
          <w:b/>
          <w:bCs/>
        </w:rPr>
        <w:t>0</w:t>
      </w:r>
      <w:r w:rsidRPr="00621274">
        <w:t xml:space="preserve">, Tidak Setuju (TS) sebanyak </w:t>
      </w:r>
      <w:r w:rsidRPr="000E5E9B">
        <w:rPr>
          <w:b/>
          <w:bCs/>
        </w:rPr>
        <w:t>0</w:t>
      </w:r>
      <w:r w:rsidRPr="00621274">
        <w:t xml:space="preserve">, dan Sangat Tidak Setuju (STS) sebanyak </w:t>
      </w:r>
      <w:r w:rsidRPr="000E5E9B">
        <w:rPr>
          <w:b/>
          <w:bCs/>
        </w:rPr>
        <w:t>0</w:t>
      </w:r>
      <w:r w:rsidRPr="00621274">
        <w:t xml:space="preserve">. </w:t>
      </w:r>
    </w:p>
    <w:p w14:paraId="1F7AAC70" w14:textId="3547F9D2" w:rsidR="00D93859" w:rsidRDefault="00621274" w:rsidP="008E4B35">
      <w:pPr>
        <w:ind w:left="0"/>
      </w:pPr>
      <w:r w:rsidRPr="00621274">
        <w:t xml:space="preserve">Hasil pengujian </w:t>
      </w:r>
      <w:r w:rsidRPr="006828B4">
        <w:rPr>
          <w:i/>
          <w:iCs/>
        </w:rPr>
        <w:t>Usability</w:t>
      </w:r>
      <w:r w:rsidR="004978D7">
        <w:t xml:space="preserve"> </w:t>
      </w:r>
      <w:r w:rsidRPr="00621274">
        <w:t xml:space="preserve">adalah sebagai berikut: </w:t>
      </w:r>
    </w:p>
    <w:p w14:paraId="2906F33A" w14:textId="6CC262D4" w:rsidR="00B44E62" w:rsidRPr="008E4B35" w:rsidRDefault="00922163" w:rsidP="008E4B35">
      <w:pPr>
        <w:ind w:firstLine="0"/>
        <w:jc w:val="center"/>
        <w:rPr>
          <w:sz w:val="18"/>
          <w:szCs w:val="18"/>
        </w:rPr>
      </w:pPr>
      <w:r w:rsidRPr="008E4B35">
        <w:rPr>
          <w:sz w:val="18"/>
          <w:szCs w:val="18"/>
        </w:rPr>
        <w:t>Skor</w:t>
      </w:r>
      <w:r w:rsidR="00621274" w:rsidRPr="008E4B35">
        <w:rPr>
          <w:sz w:val="18"/>
          <w:szCs w:val="18"/>
        </w:rPr>
        <w:t xml:space="preserve"> 𝑇𝑜𝑡𝑎𝑙 = (</w:t>
      </w:r>
      <w:r w:rsidRPr="008E4B35">
        <w:rPr>
          <w:sz w:val="18"/>
          <w:szCs w:val="18"/>
        </w:rPr>
        <w:t>119</w:t>
      </w:r>
      <w:r w:rsidR="00621274" w:rsidRPr="008E4B35">
        <w:rPr>
          <w:sz w:val="18"/>
          <w:szCs w:val="18"/>
        </w:rPr>
        <w:t xml:space="preserve"> 𝑥 5) + (</w:t>
      </w:r>
      <w:r w:rsidR="00B44E62" w:rsidRPr="008E4B35">
        <w:rPr>
          <w:sz w:val="18"/>
          <w:szCs w:val="18"/>
        </w:rPr>
        <w:t>31</w:t>
      </w:r>
      <w:r w:rsidR="00621274" w:rsidRPr="008E4B35">
        <w:rPr>
          <w:sz w:val="18"/>
          <w:szCs w:val="18"/>
        </w:rPr>
        <w:t xml:space="preserve"> 𝑥 4) + (</w:t>
      </w:r>
      <w:r w:rsidR="00B44E62" w:rsidRPr="008E4B35">
        <w:rPr>
          <w:sz w:val="18"/>
          <w:szCs w:val="18"/>
        </w:rPr>
        <w:t>0</w:t>
      </w:r>
      <w:r w:rsidR="00621274" w:rsidRPr="008E4B35">
        <w:rPr>
          <w:sz w:val="18"/>
          <w:szCs w:val="18"/>
        </w:rPr>
        <w:t xml:space="preserve"> 𝑥 3) + (0 𝑥 2) + (0 𝑥 2) = </w:t>
      </w:r>
      <w:r w:rsidR="009C2E66">
        <w:rPr>
          <w:sz w:val="18"/>
          <w:szCs w:val="18"/>
        </w:rPr>
        <w:t>719</w:t>
      </w:r>
    </w:p>
    <w:p w14:paraId="154D5BA1" w14:textId="3515F0A3" w:rsidR="00BB1F87" w:rsidRPr="009C2E66" w:rsidRDefault="009C2E66" w:rsidP="009C2E66">
      <w:pPr>
        <w:ind w:firstLine="0"/>
        <w:jc w:val="center"/>
      </w:pPr>
      <w:r>
        <w:t xml:space="preserve">Persentase Skor = </w:t>
      </w:r>
      <m:oMath>
        <m:f>
          <m:fPr>
            <m:ctrlPr>
              <w:rPr>
                <w:rFonts w:ascii="Cambria Math" w:hAnsi="Cambria Math"/>
                <w:i/>
              </w:rPr>
            </m:ctrlPr>
          </m:fPr>
          <m:num>
            <m:r>
              <w:rPr>
                <w:rFonts w:ascii="Cambria Math" w:hAnsi="Cambria Math"/>
              </w:rPr>
              <m:t>719</m:t>
            </m:r>
          </m:num>
          <m:den>
            <m:r>
              <w:rPr>
                <w:rFonts w:ascii="Cambria Math" w:hAnsi="Cambria Math"/>
              </w:rPr>
              <m:t>750</m:t>
            </m:r>
          </m:den>
        </m:f>
        <m:r>
          <w:rPr>
            <w:rFonts w:ascii="Cambria Math" w:hAnsi="Cambria Math"/>
          </w:rPr>
          <m:t>×100%=95,87%</m:t>
        </m:r>
      </m:oMath>
    </w:p>
    <w:p w14:paraId="59C11392" w14:textId="22B35C9E" w:rsidR="00773D8A" w:rsidRDefault="00FA5286" w:rsidP="00922163">
      <w:pPr>
        <w:ind w:firstLine="0"/>
      </w:pPr>
      <w:r>
        <w:t xml:space="preserve">Hasil persentase dari skor diatas adalah 95,87%, berdasarkan </w:t>
      </w:r>
      <w:r w:rsidR="00097625">
        <w:t>hasil tersebut Sistem Informasi Pengelolaan Dokumen Pertanggungjawaban Kegiatan PTSL Pada Kantor Pertanahan Kota Semarang termasuk pada kriteria sangat layak.</w:t>
      </w:r>
    </w:p>
    <w:p w14:paraId="4F350457" w14:textId="77777777" w:rsidR="00773D8A" w:rsidRDefault="00773D8A" w:rsidP="00621274"/>
    <w:p w14:paraId="1D58303E" w14:textId="77777777" w:rsidR="00773D8A" w:rsidRDefault="00773D8A" w:rsidP="00621274"/>
    <w:p w14:paraId="2C5D3CCF" w14:textId="77777777" w:rsidR="00773D8A" w:rsidRDefault="00773D8A" w:rsidP="00B04EBB"/>
    <w:p w14:paraId="6B64B2A1" w14:textId="77777777" w:rsidR="00773D8A" w:rsidRDefault="00773D8A" w:rsidP="00B04EBB"/>
    <w:p w14:paraId="716ABF38" w14:textId="77777777" w:rsidR="00773D8A" w:rsidRDefault="00773D8A" w:rsidP="00B04EBB"/>
    <w:p w14:paraId="78815AFC" w14:textId="77777777" w:rsidR="00773D8A" w:rsidRDefault="00773D8A" w:rsidP="00B04EBB"/>
    <w:p w14:paraId="46B3CDE9" w14:textId="77777777" w:rsidR="00773D8A" w:rsidRDefault="00773D8A" w:rsidP="00B04EBB"/>
    <w:p w14:paraId="4786AAAD" w14:textId="77777777" w:rsidR="00773D8A" w:rsidRDefault="00773D8A" w:rsidP="00B04EBB"/>
    <w:p w14:paraId="22B966CD" w14:textId="77777777" w:rsidR="00773D8A" w:rsidRDefault="00773D8A" w:rsidP="00B04EBB"/>
    <w:p w14:paraId="2F27725B" w14:textId="77777777" w:rsidR="00773D8A" w:rsidRDefault="00773D8A" w:rsidP="00B04EBB"/>
    <w:p w14:paraId="31F99A41" w14:textId="77777777" w:rsidR="00666F6A" w:rsidRDefault="00666F6A" w:rsidP="00B04EBB"/>
    <w:p w14:paraId="36CD9449" w14:textId="77777777" w:rsidR="00666F6A" w:rsidRDefault="00666F6A" w:rsidP="00B04EBB"/>
    <w:p w14:paraId="35B881F7" w14:textId="77777777" w:rsidR="00666F6A" w:rsidRDefault="00666F6A" w:rsidP="00B04EBB"/>
    <w:p w14:paraId="03D28B20" w14:textId="77777777" w:rsidR="00666F6A" w:rsidRDefault="00666F6A" w:rsidP="00B04EBB"/>
    <w:p w14:paraId="58E6C91C" w14:textId="77777777" w:rsidR="00743F11" w:rsidRDefault="00743F11" w:rsidP="00B04EBB"/>
    <w:p w14:paraId="1CDCD706" w14:textId="77777777" w:rsidR="006D2BA4" w:rsidRDefault="006D2BA4" w:rsidP="00B04EBB"/>
    <w:p w14:paraId="2F71F926" w14:textId="77777777" w:rsidR="006D2BA4" w:rsidRDefault="006D2BA4" w:rsidP="00B04EBB"/>
    <w:p w14:paraId="5E0F0906" w14:textId="77777777" w:rsidR="006D2BA4" w:rsidRDefault="006D2BA4" w:rsidP="00B04EBB"/>
    <w:p w14:paraId="28D36AE1" w14:textId="77777777" w:rsidR="006D2BA4" w:rsidRDefault="006D2BA4" w:rsidP="00B04EBB"/>
    <w:p w14:paraId="1CA90AE5" w14:textId="77777777" w:rsidR="006D2BA4" w:rsidRDefault="006D2BA4" w:rsidP="00B04EBB"/>
    <w:p w14:paraId="387DA4D6" w14:textId="77777777" w:rsidR="006D2BA4" w:rsidRDefault="006D2BA4" w:rsidP="00B04EBB"/>
    <w:p w14:paraId="1F15DD09" w14:textId="77777777" w:rsidR="006D2BA4" w:rsidRDefault="006D2BA4" w:rsidP="00B04EBB"/>
    <w:p w14:paraId="0BAF37E6" w14:textId="77777777" w:rsidR="003E620E" w:rsidRDefault="003E620E" w:rsidP="000F3499">
      <w:pPr>
        <w:ind w:left="0" w:firstLine="0"/>
      </w:pPr>
    </w:p>
    <w:p w14:paraId="5871A7EE" w14:textId="77777777" w:rsidR="003E620E" w:rsidRDefault="003E620E" w:rsidP="003E620E">
      <w:pPr>
        <w:pStyle w:val="Heading1"/>
      </w:pPr>
      <w:bookmarkStart w:id="243" w:name="_Toc132291520"/>
      <w:r>
        <w:t>BAB V</w:t>
      </w:r>
      <w:bookmarkEnd w:id="243"/>
      <w:r>
        <w:t xml:space="preserve"> </w:t>
      </w:r>
    </w:p>
    <w:p w14:paraId="5B205ADF" w14:textId="38455F9C" w:rsidR="003E620E" w:rsidRPr="003E620E" w:rsidRDefault="003E620E" w:rsidP="003E620E">
      <w:pPr>
        <w:pStyle w:val="Heading1"/>
      </w:pPr>
      <w:bookmarkStart w:id="244" w:name="_Toc132291521"/>
      <w:r>
        <w:t>SIMPULAN DAN SARAN</w:t>
      </w:r>
      <w:bookmarkEnd w:id="244"/>
    </w:p>
    <w:p w14:paraId="1553177D" w14:textId="606667C4" w:rsidR="00773D8A" w:rsidRDefault="003E620E">
      <w:pPr>
        <w:pStyle w:val="Heading2"/>
        <w:numPr>
          <w:ilvl w:val="0"/>
          <w:numId w:val="33"/>
        </w:numPr>
      </w:pPr>
      <w:bookmarkStart w:id="245" w:name="_Toc132291522"/>
      <w:r>
        <w:t>S</w:t>
      </w:r>
      <w:bookmarkEnd w:id="245"/>
      <w:r w:rsidR="00703149">
        <w:t>impulan</w:t>
      </w:r>
    </w:p>
    <w:p w14:paraId="25656349" w14:textId="77777777" w:rsidR="00682EE1" w:rsidRDefault="004A0E05" w:rsidP="00132CAD">
      <w:r w:rsidRPr="004A0E05">
        <w:t xml:space="preserve">Berdasarkan hasil penelitian dan pembahasan yang telah dilakukan, dapat disimpulkan hal-hal sebagai berikut: </w:t>
      </w:r>
    </w:p>
    <w:p w14:paraId="1AB78A22" w14:textId="3FB52107" w:rsidR="00020826" w:rsidRDefault="004A0E05">
      <w:pPr>
        <w:pStyle w:val="Heading3"/>
        <w:numPr>
          <w:ilvl w:val="0"/>
          <w:numId w:val="34"/>
        </w:numPr>
        <w:spacing w:line="360" w:lineRule="auto"/>
      </w:pPr>
      <w:bookmarkStart w:id="246" w:name="_Toc132082088"/>
      <w:bookmarkStart w:id="247" w:name="_Toc132097225"/>
      <w:bookmarkStart w:id="248" w:name="_Toc132291523"/>
      <w:r w:rsidRPr="004A0E05">
        <w:t xml:space="preserve">Sistem informasi </w:t>
      </w:r>
      <w:r w:rsidR="00682EE1">
        <w:t xml:space="preserve">Pengelolaan Dokumen Pertanggungjawaban Kegiatan PTSL Pada Kantor Pertanahan Kota Semarang </w:t>
      </w:r>
      <w:r w:rsidR="00BF6839">
        <w:t xml:space="preserve">telah berhasil </w:t>
      </w:r>
      <w:r w:rsidRPr="004A0E05">
        <w:t xml:space="preserve">dikembangkan menggunakan model pengembangan waterfall dan framework CodeIgniter dapat mengatasi masalah </w:t>
      </w:r>
      <w:r w:rsidR="00020826">
        <w:t>pembuatan dan pengelolaan dokumen pertanggungjawaban pada kegiatan PTSL di Kantor Pertanahan Kota Semarang</w:t>
      </w:r>
      <w:r w:rsidRPr="004A0E05">
        <w:t xml:space="preserve"> karena telah memiliki fitur-fitur yang sesuai dengan kebutuhan pengguna, yaitu mengelola </w:t>
      </w:r>
      <w:r w:rsidR="00020826">
        <w:t>surat tugas, data load, kwitansi dan berita acara</w:t>
      </w:r>
      <w:r w:rsidRPr="004A0E05">
        <w:t>.</w:t>
      </w:r>
      <w:bookmarkEnd w:id="246"/>
      <w:bookmarkEnd w:id="247"/>
      <w:bookmarkEnd w:id="248"/>
      <w:r w:rsidRPr="004A0E05">
        <w:t xml:space="preserve"> </w:t>
      </w:r>
    </w:p>
    <w:p w14:paraId="616B67B4" w14:textId="171A2953" w:rsidR="004A0E05" w:rsidRPr="00020826" w:rsidRDefault="00020826">
      <w:pPr>
        <w:pStyle w:val="Heading3"/>
        <w:numPr>
          <w:ilvl w:val="0"/>
          <w:numId w:val="15"/>
        </w:numPr>
        <w:spacing w:line="360" w:lineRule="auto"/>
        <w:rPr>
          <w:i/>
          <w:iCs/>
        </w:rPr>
      </w:pPr>
      <w:bookmarkStart w:id="249" w:name="_Toc132082089"/>
      <w:bookmarkStart w:id="250" w:name="_Toc132097226"/>
      <w:bookmarkStart w:id="251" w:name="_Toc132291524"/>
      <w:r>
        <w:t xml:space="preserve">Dari hasil pengujian menggunakan </w:t>
      </w:r>
      <w:r w:rsidR="002E3402">
        <w:t>karakteristik</w:t>
      </w:r>
      <w:r>
        <w:t xml:space="preserve"> </w:t>
      </w:r>
      <w:r w:rsidRPr="00A60513">
        <w:rPr>
          <w:i/>
          <w:iCs/>
        </w:rPr>
        <w:t>Functional Suitability</w:t>
      </w:r>
      <w:r>
        <w:t xml:space="preserve"> dengan mengg</w:t>
      </w:r>
      <w:r w:rsidR="00FF7B82">
        <w:t>u</w:t>
      </w:r>
      <w:r>
        <w:t xml:space="preserve">nakan </w:t>
      </w:r>
      <w:r>
        <w:rPr>
          <w:i/>
          <w:iCs/>
        </w:rPr>
        <w:t xml:space="preserve">blackbox testing </w:t>
      </w:r>
      <w:r w:rsidR="00291E2C">
        <w:t>Sistem Informasi Pengelolaan Dokumen Pertanggungjawaban Kegiatan PTSL Pada Kantor Pertanahan Kota Semarang menghasilkan persentase keberhasilan 100%</w:t>
      </w:r>
      <w:r>
        <w:t xml:space="preserve">. Pada </w:t>
      </w:r>
      <w:r w:rsidR="0045284B">
        <w:t xml:space="preserve">karakteristik </w:t>
      </w:r>
      <w:r w:rsidR="00C13340">
        <w:t xml:space="preserve">pengujian </w:t>
      </w:r>
      <w:r>
        <w:rPr>
          <w:i/>
          <w:iCs/>
        </w:rPr>
        <w:t xml:space="preserve">usability </w:t>
      </w:r>
      <w:r w:rsidR="00EA6F11">
        <w:t xml:space="preserve">mengguanakan metode </w:t>
      </w:r>
      <w:r w:rsidR="00EA6F11">
        <w:rPr>
          <w:i/>
          <w:iCs/>
        </w:rPr>
        <w:t xml:space="preserve">user acceptance test </w:t>
      </w:r>
      <w:r>
        <w:t>sistem menghasilkan persentase pengujian 95,87 %</w:t>
      </w:r>
      <w:r w:rsidRPr="00020826">
        <w:t xml:space="preserve"> </w:t>
      </w:r>
      <w:r>
        <w:t>berdasarkan hasil tersebut Sistem Informasi Pengelolaan Dokumen Pertanggungjawaban Kegiatan PTSL Pada Kantor Pertanahan Kota Semarang termasuk pada kriteria sangat layak</w:t>
      </w:r>
      <w:r w:rsidR="004A0E05" w:rsidRPr="004A0E05">
        <w:t>.</w:t>
      </w:r>
      <w:bookmarkEnd w:id="249"/>
      <w:bookmarkEnd w:id="250"/>
      <w:bookmarkEnd w:id="251"/>
    </w:p>
    <w:p w14:paraId="467921AE" w14:textId="2A5F7D6B" w:rsidR="003E620E" w:rsidRPr="003E620E" w:rsidRDefault="003E620E" w:rsidP="003E620E">
      <w:pPr>
        <w:pStyle w:val="Heading2"/>
      </w:pPr>
      <w:bookmarkStart w:id="252" w:name="_Toc132291525"/>
      <w:r>
        <w:t>S</w:t>
      </w:r>
      <w:bookmarkEnd w:id="252"/>
      <w:r w:rsidR="00703149">
        <w:t>aran</w:t>
      </w:r>
    </w:p>
    <w:p w14:paraId="7BCF3A96" w14:textId="039EE713" w:rsidR="00BE443C" w:rsidRPr="00BE443C" w:rsidRDefault="000F3499" w:rsidP="00494D91">
      <w:pPr>
        <w:ind w:firstLine="0"/>
      </w:pPr>
      <w:r>
        <w:t xml:space="preserve">Dari hasil penelitian yang berjudul “Sistem Informasi Pengelolaan Dokumen Pertanggungjawaban Pada Kegiatan Pendaftaran Tanah Sistematis Lengkap Di Kantor Pertanahan Kota Semarang” tentunya masih banyak kekurangan yang perlu untuk diperbaiki. Oleh karena itu peneliti memberikan </w:t>
      </w:r>
      <w:r w:rsidR="00494D91">
        <w:t>saran untuk m</w:t>
      </w:r>
      <w:r>
        <w:t>enambahkan fitur merubah adanya peraturan, nomor surat, tanggal dipa, jumlah petugas pada surat tugas, dan besarnya anggaran yang setiap tahunya berubah</w:t>
      </w:r>
      <w:r w:rsidR="00BE443C">
        <w:t xml:space="preserve"> agar sistem dapat digunakan untuk </w:t>
      </w:r>
      <w:r w:rsidR="00E707A3">
        <w:t>tahun selanjutnya</w:t>
      </w:r>
      <w:r w:rsidR="00BE443C">
        <w:t>.</w:t>
      </w:r>
    </w:p>
    <w:p w14:paraId="039C1A20" w14:textId="77777777" w:rsidR="00773D8A" w:rsidRDefault="00773D8A" w:rsidP="00B04EBB"/>
    <w:p w14:paraId="291E485B" w14:textId="77777777" w:rsidR="003C0FAD" w:rsidRDefault="003C0FAD" w:rsidP="00B04EBB"/>
    <w:p w14:paraId="34C4797C" w14:textId="70754B3B" w:rsidR="00082813" w:rsidRDefault="00082813" w:rsidP="00B04EBB">
      <w:pPr>
        <w:ind w:left="0" w:firstLine="0"/>
      </w:pPr>
    </w:p>
    <w:p w14:paraId="383F660F" w14:textId="77777777" w:rsidR="0033483D" w:rsidRDefault="0033483D" w:rsidP="00B04EBB">
      <w:pPr>
        <w:ind w:left="0" w:firstLine="0"/>
      </w:pPr>
    </w:p>
    <w:p w14:paraId="034891F3" w14:textId="77777777" w:rsidR="0033483D" w:rsidRDefault="0033483D" w:rsidP="00B04EBB">
      <w:pPr>
        <w:ind w:left="0" w:firstLine="0"/>
      </w:pPr>
    </w:p>
    <w:p w14:paraId="584DD5C3" w14:textId="77777777" w:rsidR="00D734B5" w:rsidRDefault="00D734B5" w:rsidP="00B04EBB">
      <w:pPr>
        <w:ind w:left="0" w:firstLine="0"/>
      </w:pPr>
    </w:p>
    <w:p w14:paraId="42F07247" w14:textId="77777777" w:rsidR="00D734B5" w:rsidRDefault="00D734B5" w:rsidP="00B04EBB">
      <w:pPr>
        <w:ind w:left="0" w:firstLine="0"/>
      </w:pPr>
    </w:p>
    <w:p w14:paraId="5B7D428E" w14:textId="080A9A90" w:rsidR="00F073AC" w:rsidRPr="001737A0" w:rsidRDefault="001737A0" w:rsidP="00B04EBB">
      <w:pPr>
        <w:pStyle w:val="Heading1"/>
        <w:spacing w:line="360" w:lineRule="auto"/>
      </w:pPr>
      <w:bookmarkStart w:id="253" w:name="_Toc132291526"/>
      <w:bookmarkEnd w:id="184"/>
      <w:bookmarkEnd w:id="185"/>
      <w:r>
        <w:t>DAFTAR PUSTAKA</w:t>
      </w:r>
      <w:bookmarkEnd w:id="253"/>
    </w:p>
    <w:p w14:paraId="5485ACE6" w14:textId="77777777" w:rsidR="00D1080F" w:rsidRPr="00D1080F" w:rsidRDefault="00F073AC" w:rsidP="00D1080F">
      <w:pPr>
        <w:pStyle w:val="Bibliography"/>
      </w:pPr>
      <w:r w:rsidRPr="008B4690">
        <w:rPr>
          <w:rFonts w:eastAsia="Cambria"/>
          <w:b/>
          <w:bCs/>
          <w:w w:val="99"/>
          <w:lang w:val="id-ID"/>
        </w:rPr>
        <w:fldChar w:fldCharType="begin"/>
      </w:r>
      <w:r w:rsidRPr="008B4690">
        <w:rPr>
          <w:rFonts w:eastAsia="Cambria"/>
          <w:b/>
          <w:bCs/>
          <w:w w:val="99"/>
          <w:lang w:val="id-ID"/>
        </w:rPr>
        <w:instrText xml:space="preserve"> ADDIN ZOTERO_BIBL {"uncited":[],"omitted":[],"custom":[]} CSL_BIBLIOGRAPHY </w:instrText>
      </w:r>
      <w:r w:rsidRPr="008B4690">
        <w:rPr>
          <w:rFonts w:eastAsia="Cambria"/>
          <w:b/>
          <w:bCs/>
          <w:w w:val="99"/>
          <w:lang w:val="id-ID"/>
        </w:rPr>
        <w:fldChar w:fldCharType="separate"/>
      </w:r>
      <w:r w:rsidR="00D1080F" w:rsidRPr="00D1080F">
        <w:t>Agustinus Kusdwiadji, Crismantoro Budisaputro, 2021. RANCANG BANGUN SISTEM INFORMASI DOKUMEN KERJASAMA BERBASIS WEB (STUDI KASUS : STIKES BHAKTI HUSADA MULIA MADIUN). j. pilar. teknologi. j. ilm. ilm ilm. tek. 6, 1–7. https://doi.org/10.33319/piltek.v6i1.64</w:t>
      </w:r>
    </w:p>
    <w:p w14:paraId="2746DE7B" w14:textId="77777777" w:rsidR="00D1080F" w:rsidRPr="00D1080F" w:rsidRDefault="00D1080F" w:rsidP="00D1080F">
      <w:pPr>
        <w:pStyle w:val="Bibliography"/>
      </w:pPr>
      <w:r w:rsidRPr="00D1080F">
        <w:t>Albadru Muh Izul Khaq, 2022. pemanfaatan QR Code untuk validasi dokumen pada sistem layanan administrasi kependudukan Desa Papasan. Universitas Islam Negeri Walisongo Semarang.</w:t>
      </w:r>
    </w:p>
    <w:p w14:paraId="64D1CFE0" w14:textId="77777777" w:rsidR="00D1080F" w:rsidRPr="00D1080F" w:rsidRDefault="00D1080F" w:rsidP="00D1080F">
      <w:pPr>
        <w:pStyle w:val="Bibliography"/>
      </w:pPr>
      <w:r w:rsidRPr="00D1080F">
        <w:t>Al-Quran Online Ash-Shaff Terjemah dan Tafsir Bahasa Indonesia | NU Online [WWW Document], n.d. . nu.or.id. URL https://quran.nu.or.id/ash-shaff/4 (accessed 4.12.23).</w:t>
      </w:r>
    </w:p>
    <w:p w14:paraId="6020B13F" w14:textId="77777777" w:rsidR="00D1080F" w:rsidRPr="00D1080F" w:rsidRDefault="00D1080F" w:rsidP="00D1080F">
      <w:pPr>
        <w:pStyle w:val="Bibliography"/>
      </w:pPr>
      <w:r w:rsidRPr="00D1080F">
        <w:t>Bayu, B.W., 2022. Analisis Sistem Akuntansi Pengeluaran Kas Pada PT PLN Persero Tiga Binanga. JAPRI 4, 39–72. https://doi.org/10.34012/japri.v4i1.2554</w:t>
      </w:r>
    </w:p>
    <w:p w14:paraId="613C94CD" w14:textId="77777777" w:rsidR="00D1080F" w:rsidRPr="00D1080F" w:rsidRDefault="00D1080F" w:rsidP="00D1080F">
      <w:pPr>
        <w:pStyle w:val="Bibliography"/>
      </w:pPr>
      <w:r w:rsidRPr="00D1080F">
        <w:t>Damayanti, D., Sulistiani, H., Umpu, E.F.G.S., 2021. Analisis dan Perancangan Sistem Informasi Akuntansi Pengelolaan Tabungan Siswa pada SD Ar-Raudah Bandarlampung. 1 11, 40–50. https://doi.org/10.34010/jati.v11i1.3392</w:t>
      </w:r>
    </w:p>
    <w:p w14:paraId="6C257149" w14:textId="77777777" w:rsidR="00D1080F" w:rsidRPr="00D1080F" w:rsidRDefault="00D1080F" w:rsidP="00D1080F">
      <w:pPr>
        <w:pStyle w:val="Bibliography"/>
      </w:pPr>
      <w:r w:rsidRPr="00D1080F">
        <w:t>Feby Meylin Kezia, Irman Effendy, 2022. SISTEM INFORMASI PENGELOLAAN ARSIP BERBASIS WEB PADA KANTOR URUSAN AGAMA (KUA) KECAMATAN RAMBANG DANGKU. Mantik 6, 2557–2567.</w:t>
      </w:r>
    </w:p>
    <w:p w14:paraId="7377DE2D" w14:textId="77777777" w:rsidR="00D1080F" w:rsidRPr="00D1080F" w:rsidRDefault="00D1080F" w:rsidP="00D1080F">
      <w:pPr>
        <w:pStyle w:val="Bibliography"/>
      </w:pPr>
      <w:r w:rsidRPr="00D1080F">
        <w:t>Fitriani, K., Isbandi, I., Amaliyah, A., 2021. PERANCANGAN SISTEM MANAJEMEN DOKUMEN DENGAN MENGGUNAKAN METODE TEXT MINING DI KANTOR KELURAHAN SEKEJATI. Telematika 3, 45–59.</w:t>
      </w:r>
    </w:p>
    <w:p w14:paraId="58934A79" w14:textId="77777777" w:rsidR="00D1080F" w:rsidRPr="00D1080F" w:rsidRDefault="00D1080F" w:rsidP="00D1080F">
      <w:pPr>
        <w:pStyle w:val="Bibliography"/>
      </w:pPr>
      <w:r w:rsidRPr="00D1080F">
        <w:t>Hirman Hirman, 2022. DIGITALISASI PENGELOLAAN DOKUMEN DESA PADA DESA NISOMBALIA KECAMATAN MARUSU KABUPATEN MAROS SULAWESI SELATAN. 1 7, 21–30. https://doi.org/10.24252/instek.v7i1.27083</w:t>
      </w:r>
    </w:p>
    <w:p w14:paraId="259CF3FA" w14:textId="77777777" w:rsidR="00D1080F" w:rsidRPr="00D1080F" w:rsidRDefault="00D1080F" w:rsidP="00D1080F">
      <w:pPr>
        <w:pStyle w:val="Bibliography"/>
      </w:pPr>
      <w:r w:rsidRPr="00D1080F">
        <w:t>Hutabarat, S.E., 2021. ASPEK HUKUM PENGGUNAAN TANDA TANGAN DIGITAL DALAM MENYELESAIKAN PENANDATANGANAN DOKUMEN-DOKUMEN BISNIS PERUSAHAAN-PERUSAHAAN YANG DIKEMBANGKAN OLEH PRIVYID.</w:t>
      </w:r>
    </w:p>
    <w:p w14:paraId="11488681" w14:textId="77777777" w:rsidR="00D1080F" w:rsidRPr="00D1080F" w:rsidRDefault="00D1080F" w:rsidP="00D1080F">
      <w:pPr>
        <w:pStyle w:val="Bibliography"/>
      </w:pPr>
      <w:r w:rsidRPr="00D1080F">
        <w:t>Ingerti, R.S., 2020. Implementasi Pembiayaan Pendaftaran Tanah Sistematis Lengkap (Ptsl) Berdasarkan Surat Keputusan Bersama 3 Menteri (Thesis).</w:t>
      </w:r>
    </w:p>
    <w:p w14:paraId="265CBDAF" w14:textId="77777777" w:rsidR="00D1080F" w:rsidRPr="00D1080F" w:rsidRDefault="00D1080F" w:rsidP="00D1080F">
      <w:pPr>
        <w:pStyle w:val="Bibliography"/>
      </w:pPr>
      <w:r w:rsidRPr="00D1080F">
        <w:t>Kurniawan, Y.I., Kusuma, A.F.S., 2021. Aplikasi Augmented Reality untuk Pembelajaran Salat bagi Siswa Sekolah Dasar. Jurnal Teknologi Informasi dan Ilmu Komputer 8, 7–14. https://doi.org/10.25126/jtiik.0812182</w:t>
      </w:r>
    </w:p>
    <w:p w14:paraId="4EE5AC9A" w14:textId="77777777" w:rsidR="00D1080F" w:rsidRPr="00D1080F" w:rsidRDefault="00D1080F" w:rsidP="00D1080F">
      <w:pPr>
        <w:pStyle w:val="Bibliography"/>
      </w:pPr>
      <w:r w:rsidRPr="00D1080F">
        <w:t>Kusnadi, N.I., 2018. PENGEMBANGAN DAN ANALISIS SISTEM INFORMASI PENGARSIPAN DOKUMEN BERBASIS WEB DI KEMENTERIAN HUKUM DAN HAM (KEMENKUMHAM) KANTOR WILAYAH DAERAH ISTIMEWA YOGYAKARTA (skripsi). Fakultas Teknik.</w:t>
      </w:r>
    </w:p>
    <w:p w14:paraId="5C1B7B77" w14:textId="77777777" w:rsidR="00D1080F" w:rsidRPr="00D1080F" w:rsidRDefault="00D1080F" w:rsidP="00D1080F">
      <w:pPr>
        <w:pStyle w:val="Bibliography"/>
      </w:pPr>
      <w:r w:rsidRPr="00D1080F">
        <w:t>Latukolan, M.L.A., Arwan, A., Ananta, M.T., 2019. Pengembangan Sistem Pemetaan Otomatis Entity Relationship Diagram Ke Dalam Database [WWW Document]. URL https://j-ptiik.ub.ac.id/index.php/j-ptiik/article/view/5117 (accessed 10.11.22).</w:t>
      </w:r>
    </w:p>
    <w:p w14:paraId="255C772C" w14:textId="77777777" w:rsidR="00D1080F" w:rsidRPr="00D1080F" w:rsidRDefault="00D1080F" w:rsidP="00D1080F">
      <w:pPr>
        <w:pStyle w:val="Bibliography"/>
      </w:pPr>
      <w:r w:rsidRPr="00D1080F">
        <w:t>Muhtadin, A., 2020. Rancang Bangun Sistem Informasi Manajemen Dokumen pada Bidang Komunikasi PT. PLN (Persero) Wilayah Sulselrabar (diploma). Universitas Islam Negeri Alauddin Makassar.</w:t>
      </w:r>
    </w:p>
    <w:p w14:paraId="67549EE2" w14:textId="77777777" w:rsidR="00D1080F" w:rsidRPr="00D1080F" w:rsidRDefault="00D1080F" w:rsidP="00D1080F">
      <w:pPr>
        <w:pStyle w:val="Bibliography"/>
      </w:pPr>
      <w:r w:rsidRPr="00D1080F">
        <w:t>Mujia, B., Mubarok, A., 2021. APLIKASI BA DIGITAL UNTUK TIM GANGGUAN BERBASIS MOBILE ANDROID PADA PT. TA. PROTEKTIF 2, 322–325.</w:t>
      </w:r>
    </w:p>
    <w:p w14:paraId="34604461" w14:textId="77777777" w:rsidR="00D1080F" w:rsidRPr="00D1080F" w:rsidRDefault="00D1080F" w:rsidP="00D1080F">
      <w:pPr>
        <w:pStyle w:val="Bibliography"/>
      </w:pPr>
      <w:r w:rsidRPr="00D1080F">
        <w:t>Mujiburohman, D.A., 2018. Potensi Permasalahan Pendaftaran Tanah Sistematik Lengkap (PTSL). Bhumi: j.pertanah. 4, 88–101. https://doi.org/10.31292/jb.v4i1.217</w:t>
      </w:r>
    </w:p>
    <w:p w14:paraId="6C2C15E0" w14:textId="77777777" w:rsidR="00D1080F" w:rsidRPr="00D1080F" w:rsidRDefault="00D1080F" w:rsidP="00D1080F">
      <w:pPr>
        <w:pStyle w:val="Bibliography"/>
      </w:pPr>
      <w:r w:rsidRPr="00D1080F">
        <w:t>Novianti, D., Amin, S., 2021. Rancangbangun Sistem Informasi Surat Perintah Perjalanan Dinas pada Lembaga Penjaminan Mutu Pendidikan Papua Barat Berbasis Web | Syntax Literate ; Jurnal Ilmiah Indonesia. Syntax Literate Jurnal Ilmiah Indonesia vol 6 no 6. http://dx.doi.org/10.36418/syntax-literate.v6i6.3105</w:t>
      </w:r>
    </w:p>
    <w:p w14:paraId="72502E01" w14:textId="77777777" w:rsidR="00D1080F" w:rsidRPr="00D1080F" w:rsidRDefault="00D1080F" w:rsidP="00D1080F">
      <w:pPr>
        <w:pStyle w:val="Bibliography"/>
      </w:pPr>
      <w:r w:rsidRPr="00D1080F">
        <w:t>Parinata, D., Puspaningtyas, N.D., 2021. Optimalisasi Penggunaan Google Form terhadap Pembelajaran Matematika. MATHEMA: JURNAL PENDIDIKAN MATEMATIKA 3, 56–65. https://doi.org/10.33365/jm.v3i1.1008</w:t>
      </w:r>
    </w:p>
    <w:p w14:paraId="0901D17B" w14:textId="77777777" w:rsidR="00D1080F" w:rsidRPr="00D1080F" w:rsidRDefault="00D1080F" w:rsidP="00D1080F">
      <w:pPr>
        <w:pStyle w:val="Bibliography"/>
      </w:pPr>
      <w:r w:rsidRPr="00D1080F">
        <w:t>Parlika, R., Nisaa’, T.A., Ningrum, S.M., Haque, B.A., 2020. Studi Literatur Kekurangan dan Kelebihan Pengujian Black Box : 1 10, 131–140.</w:t>
      </w:r>
    </w:p>
    <w:p w14:paraId="25CE0B91" w14:textId="77777777" w:rsidR="00D1080F" w:rsidRPr="00D1080F" w:rsidRDefault="00D1080F" w:rsidP="00D1080F">
      <w:pPr>
        <w:pStyle w:val="Bibliography"/>
      </w:pPr>
      <w:r w:rsidRPr="00D1080F">
        <w:t>Permen Agraria/Kepala BPN No. 6 Tahun 2018 tentang Pendaftaran Tanah Sistematis Lengkap [JDIH BPK RI] [WWW Document], n.d. URL https://peraturan.bpk.go.id/Home/Details/103713/permen-agrariakepala-bpn-no-6-tahun-2018 (accessed 4.12.23).</w:t>
      </w:r>
    </w:p>
    <w:p w14:paraId="6C9E6FC6" w14:textId="77777777" w:rsidR="00D1080F" w:rsidRPr="00D1080F" w:rsidRDefault="00D1080F" w:rsidP="00D1080F">
      <w:pPr>
        <w:pStyle w:val="Bibliography"/>
      </w:pPr>
      <w:r w:rsidRPr="00D1080F">
        <w:t>Permen Agraria/Kepala BPN No. 38 Tahun 2016 tentang Organisasi Dan Tata Kerja Kantor Wilayah Badan Pertanahan Nasional Dan Kantor Pertanahan [JDIH BPK RI] [WWW Document], n.d. URL https://peraturan.bpk.go.id/Home/Details/104050/permen-agrariakepala-bpn-no-38-tahun-2016 (accessed 4.12.23).</w:t>
      </w:r>
    </w:p>
    <w:p w14:paraId="1532DE51" w14:textId="77777777" w:rsidR="00D1080F" w:rsidRPr="00D1080F" w:rsidRDefault="00D1080F" w:rsidP="00D1080F">
      <w:pPr>
        <w:pStyle w:val="Bibliography"/>
      </w:pPr>
      <w:r w:rsidRPr="00D1080F">
        <w:t>Qisty, S.N., 2021. Penerapan knowledge sharing dengan media Portal Binus di Bina Nusantara University. Informatio: Journal of Library and Information Science 1, 167–180. https://doi.org/10.24198/inf.v1i2.34055</w:t>
      </w:r>
    </w:p>
    <w:p w14:paraId="5B8785BE" w14:textId="77777777" w:rsidR="00D1080F" w:rsidRPr="00D1080F" w:rsidRDefault="00D1080F" w:rsidP="00D1080F">
      <w:pPr>
        <w:pStyle w:val="Bibliography"/>
      </w:pPr>
      <w:r w:rsidRPr="00D1080F">
        <w:t>Rahman, Y.N., Hadi, R.M., Nabilah, M., Waskito, M.H., Rakhmawati, N.A., 2020. ANALISIS PENGGUNAAN FRAMEWORK WEBSITE JDIH KHUSUS PERATURAN KEMENTERIAN REPUBLIK INDONESIA. 1 3, 78–89. https://doi.org/10.36378/jtos.v3i1.528</w:t>
      </w:r>
    </w:p>
    <w:p w14:paraId="7922AC54" w14:textId="77777777" w:rsidR="00D1080F" w:rsidRPr="00D1080F" w:rsidRDefault="00D1080F" w:rsidP="00D1080F">
      <w:pPr>
        <w:pStyle w:val="Bibliography"/>
      </w:pPr>
      <w:r w:rsidRPr="00D1080F">
        <w:t>Rahmawati, Y., 2019. LKP : Rancang Bangun Aplikasi Pengelolaan Dokumen Berbasis Website dengan Metode Earliest Due Date pada Kantor Kecamatan Kutorejo Kabupaten Mojokerto (undergraduate). Institut Bisnis dan Informatika Stikom Surabaya.</w:t>
      </w:r>
    </w:p>
    <w:p w14:paraId="4239F858" w14:textId="77777777" w:rsidR="00D1080F" w:rsidRPr="00D1080F" w:rsidRDefault="00D1080F" w:rsidP="00D1080F">
      <w:pPr>
        <w:pStyle w:val="Bibliography"/>
      </w:pPr>
      <w:r w:rsidRPr="00D1080F">
        <w:t>Safwandi, S., 2021. ANALISIS PERANCANGAN SISTEM INFORMASI SEKOLAH MENENGAH KEJURUAN 1 GANDAPURA DENGAN MODEL DIAGRAM KONTEKS DAN DATA FLOW DIAGRAM. Jurnal Teknologi Terapan and Sains 4.0 2. https://doi.org/10.1976/tts</w:t>
      </w:r>
    </w:p>
    <w:p w14:paraId="44F91C1D" w14:textId="77777777" w:rsidR="00D1080F" w:rsidRPr="00D1080F" w:rsidRDefault="00D1080F" w:rsidP="00D1080F">
      <w:pPr>
        <w:pStyle w:val="Bibliography"/>
      </w:pPr>
      <w:r w:rsidRPr="00D1080F">
        <w:t>Sahruli, Dani, A.A. hakam, Suppa, R., 2022. SISTEM INFORMASI GEOGRAFIS PEMETAAN KANTOR-KANTOR DINAS DI KOTA PALOPO BERBASIS WEBSITE. IJOEHM 2, 1–13.</w:t>
      </w:r>
    </w:p>
    <w:p w14:paraId="23B85DB4" w14:textId="77777777" w:rsidR="00D1080F" w:rsidRPr="00D1080F" w:rsidRDefault="00D1080F" w:rsidP="00D1080F">
      <w:pPr>
        <w:pStyle w:val="Bibliography"/>
      </w:pPr>
      <w:r w:rsidRPr="00D1080F">
        <w:t>Sambas, Ripai, I., 2022. IMPLEMENTASI DAN USER ACCEPTANCE TEST (UAT) APLIKASI INTEGRATED LIBRARY SYSTEM (INLIS Lite) DI MTs NEGERI 7 KUNINGAN. 1 6.</w:t>
      </w:r>
    </w:p>
    <w:p w14:paraId="72EF7BB5" w14:textId="77777777" w:rsidR="00D1080F" w:rsidRPr="00D1080F" w:rsidRDefault="00D1080F" w:rsidP="00D1080F">
      <w:pPr>
        <w:pStyle w:val="Bibliography"/>
      </w:pPr>
      <w:r w:rsidRPr="00D1080F">
        <w:t>Sari, I.P., Jannah, A., Meuraxa, A.M., Syahfitri, A., Omar, R., 2022. Perancangan Sistem Informasi Penginputan Database Mahasiswa Berbasis Web. hello world j. ilmu kompʹût. 1, 106–110. https://doi.org/10.56211/helloworld.v1i2.57</w:t>
      </w:r>
    </w:p>
    <w:p w14:paraId="6869CD3B" w14:textId="77777777" w:rsidR="00D1080F" w:rsidRPr="00D1080F" w:rsidRDefault="00D1080F" w:rsidP="00D1080F">
      <w:pPr>
        <w:pStyle w:val="Bibliography"/>
      </w:pPr>
      <w:r w:rsidRPr="00D1080F">
        <w:t>Sari, M.P., Setiawansyah, S., Budiman, A., 2021. PERANCANGAN SISTEM INFORMASI MANAJEMEN PERPUSTAKAAN MENGGUNAKAN METODE FAST (FRAMEWORK FOR THE APPLICATION SYSTEM THINKING) (STUDI KASUS : SMAN 1 NEGERI KATON). Jurnal Teknologi dan Sistem Informasi 2, 69–77. https://doi.org/10.33365/jtsi.v2i2.1136</w:t>
      </w:r>
    </w:p>
    <w:p w14:paraId="3DF341A7" w14:textId="77777777" w:rsidR="00D1080F" w:rsidRPr="00D1080F" w:rsidRDefault="00D1080F" w:rsidP="00D1080F">
      <w:pPr>
        <w:pStyle w:val="Bibliography"/>
      </w:pPr>
      <w:r w:rsidRPr="00D1080F">
        <w:t>Sasmito, G.W., 2017. Penerapan Metode Waterfall Pada Desain Sistem Informasi Geografis Industri Kabupaten Tegal. Jurnal Informatika: Jurnal Pengembangan IT 2, 6–12. https://doi.org/10.30591/jpit.v2i1.435</w:t>
      </w:r>
    </w:p>
    <w:p w14:paraId="382A68C1" w14:textId="77777777" w:rsidR="00D1080F" w:rsidRPr="00D1080F" w:rsidRDefault="00D1080F" w:rsidP="00D1080F">
      <w:pPr>
        <w:pStyle w:val="Bibliography"/>
      </w:pPr>
      <w:r w:rsidRPr="00D1080F">
        <w:t>Setiyani, L., Tjandra, E., 2021. ANALISIS KEBUTUHAN FUNGSIONAL APLIKASI PENANGANAN KELUHAN MAHASISWA STUDI KASUS: STMIK ROSMA KARAWANG. 1 2, 8–17. https://doi.org/10.52060/pti.v2i01.465</w:t>
      </w:r>
    </w:p>
    <w:p w14:paraId="4E0179B9" w14:textId="77777777" w:rsidR="00D1080F" w:rsidRPr="00D1080F" w:rsidRDefault="00D1080F" w:rsidP="00D1080F">
      <w:pPr>
        <w:pStyle w:val="Bibliography"/>
      </w:pPr>
      <w:r w:rsidRPr="00D1080F">
        <w:t>Surat Yunus Ayat 101 [WWW Document], n.d. . Tafsir AlQuran Online. URL https://tafsirq.com/permalink/ayat/1465 (accessed 10.19.22).</w:t>
      </w:r>
    </w:p>
    <w:p w14:paraId="29A77E3B" w14:textId="77777777" w:rsidR="00D1080F" w:rsidRPr="00D1080F" w:rsidRDefault="00D1080F" w:rsidP="00D1080F">
      <w:pPr>
        <w:pStyle w:val="Bibliography"/>
      </w:pPr>
      <w:r w:rsidRPr="00D1080F">
        <w:t>Wahyudin, Y., Rahayu, D.N., 2020. Analisis Metode Pengembangan Sistem Informasi Berbasis Website: A Literatur Review. interkom 15, 119–133. https://doi.org/10.35969/interkom.v15i3.74</w:t>
      </w:r>
    </w:p>
    <w:p w14:paraId="19A276FA" w14:textId="77777777" w:rsidR="00D1080F" w:rsidRPr="00D1080F" w:rsidRDefault="00D1080F" w:rsidP="00D1080F">
      <w:pPr>
        <w:pStyle w:val="Bibliography"/>
      </w:pPr>
      <w:r w:rsidRPr="00D1080F">
        <w:t>Winarni, A., 2019. Sistem Informasi Penilaian Improvement Activity (Kaizen) Menggunakan Metode Topsis Pada Pt. Yoshikawa Electronics Bintan. 1 8, 33–33. https://doi.org/10.52771/bangkitindonesia.v8i1.92</w:t>
      </w:r>
    </w:p>
    <w:p w14:paraId="08BB0A9F" w14:textId="77777777" w:rsidR="00D1080F" w:rsidRPr="00D1080F" w:rsidRDefault="00D1080F" w:rsidP="00D1080F">
      <w:pPr>
        <w:pStyle w:val="Bibliography"/>
      </w:pPr>
      <w:r w:rsidRPr="00D1080F">
        <w:t>Yudi, Y., Rahayu, S., Rahayu, R., Syafis, K.S., 2021. Penyusunan Laporan Pertanggungjawaban Keuangan Kegiatan Organisasi Eksternal Kampus. Fakultas Ekonomi dan Bisnis Universitas Jambi 3, 96–101.</w:t>
      </w:r>
    </w:p>
    <w:p w14:paraId="0A933947" w14:textId="77777777" w:rsidR="00D1080F" w:rsidRPr="00D1080F" w:rsidRDefault="00D1080F" w:rsidP="00D1080F">
      <w:pPr>
        <w:pStyle w:val="Bibliography"/>
      </w:pPr>
      <w:r w:rsidRPr="00D1080F">
        <w:t>Yulismayanti, Y., 2019. Sistem Informasi Manajemen Pelaporan Dana Operasional pada PT PLN (Persero) UP2B Sulselrabar Berbasis Web (diploma). Universitas Islam Negeri Alauddin Makassar.</w:t>
      </w:r>
    </w:p>
    <w:p w14:paraId="4D08FF28" w14:textId="77777777" w:rsidR="00D1080F" w:rsidRPr="00D1080F" w:rsidRDefault="00D1080F" w:rsidP="00D1080F">
      <w:pPr>
        <w:pStyle w:val="Bibliography"/>
      </w:pPr>
      <w:r w:rsidRPr="00D1080F">
        <w:t>Yusuf, M.S., n.d. Rancang bangun sistem e-commerce business to consumers (B2C) berbasis web untuk penjualan produk lokal khas Kabupaten Blora di Kecamatan Sambong. UIN Walisongo Semarang.</w:t>
      </w:r>
    </w:p>
    <w:p w14:paraId="2D600384" w14:textId="1E56BD30" w:rsidR="00C76EB1" w:rsidRDefault="00F073AC" w:rsidP="00B04EBB">
      <w:pPr>
        <w:pStyle w:val="ListParagraph"/>
        <w:spacing w:line="360" w:lineRule="auto"/>
        <w:rPr>
          <w:lang w:val="id-ID"/>
        </w:rPr>
      </w:pPr>
      <w:r w:rsidRPr="008B4690">
        <w:rPr>
          <w:rFonts w:eastAsia="Cambria"/>
          <w:w w:val="99"/>
          <w:lang w:val="id-ID"/>
        </w:rPr>
        <w:fldChar w:fldCharType="end"/>
      </w:r>
    </w:p>
    <w:p w14:paraId="1E675017" w14:textId="41A584D1" w:rsidR="00B83F71" w:rsidRPr="008B4690" w:rsidRDefault="00B83F71" w:rsidP="00B04EBB">
      <w:pPr>
        <w:ind w:left="0" w:firstLine="0"/>
        <w:rPr>
          <w:rFonts w:eastAsia="Cambria"/>
          <w:w w:val="99"/>
          <w:lang w:val="id-ID"/>
        </w:rPr>
        <w:sectPr w:rsidR="00B83F71" w:rsidRPr="008B4690" w:rsidSect="00D734B5">
          <w:pgSz w:w="8391" w:h="11906" w:code="11"/>
          <w:pgMar w:top="1134" w:right="1134" w:bottom="1134" w:left="1418" w:header="708" w:footer="850" w:gutter="0"/>
          <w:pgNumType w:start="76"/>
          <w:cols w:space="708"/>
          <w:docGrid w:linePitch="360"/>
        </w:sectPr>
      </w:pPr>
    </w:p>
    <w:p w14:paraId="5B8473C2" w14:textId="77777777" w:rsidR="000328A7" w:rsidRDefault="000328A7" w:rsidP="000328A7">
      <w:bookmarkStart w:id="254" w:name="_Toc132291527"/>
    </w:p>
    <w:p w14:paraId="27404E0F" w14:textId="77777777" w:rsidR="000328A7" w:rsidRDefault="000328A7" w:rsidP="000328A7"/>
    <w:p w14:paraId="28E78C5E" w14:textId="77777777" w:rsidR="000328A7" w:rsidRDefault="000328A7" w:rsidP="000328A7"/>
    <w:p w14:paraId="77597DAF" w14:textId="77777777" w:rsidR="000328A7" w:rsidRDefault="000328A7" w:rsidP="000328A7"/>
    <w:p w14:paraId="51EE5AC0" w14:textId="77777777" w:rsidR="000328A7" w:rsidRDefault="000328A7" w:rsidP="000328A7"/>
    <w:p w14:paraId="198CBE5E" w14:textId="77777777" w:rsidR="000328A7" w:rsidRDefault="000328A7" w:rsidP="000328A7"/>
    <w:p w14:paraId="777D8C19" w14:textId="77777777" w:rsidR="000328A7" w:rsidRDefault="000328A7" w:rsidP="000328A7">
      <w:pPr>
        <w:ind w:left="0" w:firstLine="0"/>
      </w:pPr>
    </w:p>
    <w:p w14:paraId="60DDE3A1" w14:textId="77777777" w:rsidR="000328A7" w:rsidRDefault="000328A7" w:rsidP="000328A7"/>
    <w:p w14:paraId="32E23920" w14:textId="77777777" w:rsidR="000328A7" w:rsidRDefault="000328A7" w:rsidP="000328A7"/>
    <w:p w14:paraId="0BDF0E3F" w14:textId="77777777" w:rsidR="000328A7" w:rsidRDefault="000328A7" w:rsidP="000328A7"/>
    <w:p w14:paraId="27134F2D" w14:textId="2BB64E1A" w:rsidR="00DB4403" w:rsidRDefault="00C25175" w:rsidP="00C25175">
      <w:pPr>
        <w:pStyle w:val="Heading1"/>
      </w:pPr>
      <w:r>
        <w:t>LAMPIRAN</w:t>
      </w:r>
      <w:bookmarkEnd w:id="254"/>
    </w:p>
    <w:p w14:paraId="61AA7594" w14:textId="77777777" w:rsidR="00130067" w:rsidRPr="00130067" w:rsidRDefault="00130067" w:rsidP="00130067">
      <w:pPr>
        <w:rPr>
          <w:rFonts w:eastAsiaTheme="minorHAnsi"/>
        </w:rPr>
      </w:pPr>
    </w:p>
    <w:p w14:paraId="00AD7F7A" w14:textId="77777777" w:rsidR="00130067" w:rsidRPr="00130067" w:rsidRDefault="00130067" w:rsidP="00130067">
      <w:pPr>
        <w:rPr>
          <w:rFonts w:eastAsiaTheme="minorHAnsi"/>
        </w:rPr>
      </w:pPr>
    </w:p>
    <w:p w14:paraId="70D230F3" w14:textId="77777777" w:rsidR="00130067" w:rsidRPr="00130067" w:rsidRDefault="00130067" w:rsidP="00130067">
      <w:pPr>
        <w:rPr>
          <w:rFonts w:eastAsiaTheme="minorHAnsi"/>
        </w:rPr>
      </w:pPr>
    </w:p>
    <w:p w14:paraId="625698C6" w14:textId="77777777" w:rsidR="00130067" w:rsidRPr="00130067" w:rsidRDefault="00130067" w:rsidP="00130067">
      <w:pPr>
        <w:rPr>
          <w:rFonts w:eastAsiaTheme="minorHAnsi"/>
        </w:rPr>
      </w:pPr>
    </w:p>
    <w:p w14:paraId="5A1C2BDC" w14:textId="77777777" w:rsidR="00130067" w:rsidRPr="00130067" w:rsidRDefault="00130067" w:rsidP="00130067">
      <w:pPr>
        <w:rPr>
          <w:rFonts w:eastAsiaTheme="minorHAnsi"/>
        </w:rPr>
      </w:pPr>
    </w:p>
    <w:p w14:paraId="6B77BA91" w14:textId="77777777" w:rsidR="00130067" w:rsidRPr="00130067" w:rsidRDefault="00130067" w:rsidP="00130067">
      <w:pPr>
        <w:rPr>
          <w:rFonts w:eastAsiaTheme="minorHAnsi"/>
        </w:rPr>
      </w:pPr>
    </w:p>
    <w:p w14:paraId="2699297E" w14:textId="77777777" w:rsidR="00130067" w:rsidRPr="00130067" w:rsidRDefault="00130067" w:rsidP="00130067">
      <w:pPr>
        <w:rPr>
          <w:rFonts w:eastAsiaTheme="minorHAnsi"/>
        </w:rPr>
      </w:pPr>
    </w:p>
    <w:p w14:paraId="23B9FB4C" w14:textId="77777777" w:rsidR="00130067" w:rsidRPr="00130067" w:rsidRDefault="00130067" w:rsidP="00130067">
      <w:pPr>
        <w:rPr>
          <w:rFonts w:eastAsiaTheme="minorHAnsi"/>
        </w:rPr>
      </w:pPr>
    </w:p>
    <w:p w14:paraId="2758C29D" w14:textId="77777777" w:rsidR="00130067" w:rsidRPr="00130067" w:rsidRDefault="00130067" w:rsidP="00130067">
      <w:pPr>
        <w:rPr>
          <w:rFonts w:eastAsiaTheme="minorHAnsi"/>
        </w:rPr>
      </w:pPr>
    </w:p>
    <w:p w14:paraId="0481B83A" w14:textId="77777777" w:rsidR="00130067" w:rsidRPr="00130067" w:rsidRDefault="00130067" w:rsidP="00130067">
      <w:pPr>
        <w:rPr>
          <w:rFonts w:eastAsiaTheme="minorHAnsi"/>
        </w:rPr>
      </w:pPr>
    </w:p>
    <w:p w14:paraId="36A14AD3" w14:textId="77777777" w:rsidR="00130067" w:rsidRPr="00130067" w:rsidRDefault="00130067" w:rsidP="00130067">
      <w:pPr>
        <w:rPr>
          <w:rFonts w:eastAsiaTheme="minorHAnsi"/>
        </w:rPr>
      </w:pPr>
    </w:p>
    <w:p w14:paraId="046D1953" w14:textId="77777777" w:rsidR="00130067" w:rsidRDefault="00130067" w:rsidP="003C0FAD">
      <w:pPr>
        <w:ind w:left="0" w:firstLine="0"/>
        <w:jc w:val="center"/>
        <w:rPr>
          <w:rFonts w:eastAsiaTheme="minorHAnsi"/>
        </w:rPr>
      </w:pPr>
    </w:p>
    <w:p w14:paraId="1166F035" w14:textId="77777777" w:rsidR="0074763E" w:rsidRDefault="0074763E" w:rsidP="000B545F">
      <w:pPr>
        <w:ind w:left="0" w:firstLine="0"/>
        <w:rPr>
          <w:rFonts w:eastAsiaTheme="minorHAnsi"/>
        </w:rPr>
      </w:pPr>
    </w:p>
    <w:p w14:paraId="39B28ABD" w14:textId="77777777" w:rsidR="0074763E" w:rsidRDefault="0074763E" w:rsidP="000B545F">
      <w:pPr>
        <w:ind w:left="0" w:firstLine="0"/>
        <w:rPr>
          <w:rFonts w:eastAsiaTheme="minorHAnsi"/>
        </w:rPr>
      </w:pPr>
    </w:p>
    <w:p w14:paraId="2620D388" w14:textId="77777777" w:rsidR="0074763E" w:rsidRDefault="0074763E" w:rsidP="000B545F">
      <w:pPr>
        <w:ind w:left="0" w:firstLine="0"/>
        <w:rPr>
          <w:rFonts w:eastAsiaTheme="minorHAnsi"/>
        </w:rPr>
      </w:pPr>
    </w:p>
    <w:p w14:paraId="79DCA612" w14:textId="77777777" w:rsidR="0074763E" w:rsidRDefault="0074763E" w:rsidP="000B545F">
      <w:pPr>
        <w:ind w:left="0" w:firstLine="0"/>
        <w:rPr>
          <w:rFonts w:eastAsiaTheme="minorHAnsi"/>
        </w:rPr>
      </w:pPr>
    </w:p>
    <w:p w14:paraId="300A4DBE" w14:textId="77777777" w:rsidR="0074763E" w:rsidRDefault="0074763E" w:rsidP="000B545F">
      <w:pPr>
        <w:ind w:left="0" w:firstLine="0"/>
        <w:rPr>
          <w:rFonts w:eastAsiaTheme="minorHAnsi"/>
        </w:rPr>
      </w:pPr>
    </w:p>
    <w:p w14:paraId="61DEC85C" w14:textId="77777777" w:rsidR="0074763E" w:rsidRDefault="0074763E" w:rsidP="000B545F">
      <w:pPr>
        <w:ind w:left="0" w:firstLine="0"/>
        <w:rPr>
          <w:rFonts w:eastAsiaTheme="minorHAnsi"/>
        </w:rPr>
      </w:pPr>
    </w:p>
    <w:p w14:paraId="74775941" w14:textId="77777777" w:rsidR="0074763E" w:rsidRDefault="0074763E" w:rsidP="000B545F">
      <w:pPr>
        <w:ind w:left="0" w:firstLine="0"/>
        <w:rPr>
          <w:rFonts w:eastAsiaTheme="minorHAnsi"/>
        </w:rPr>
      </w:pPr>
    </w:p>
    <w:p w14:paraId="479ED0FB" w14:textId="77777777" w:rsidR="0074763E" w:rsidRDefault="0074763E" w:rsidP="000B545F">
      <w:pPr>
        <w:ind w:left="0" w:firstLine="0"/>
        <w:rPr>
          <w:rFonts w:eastAsiaTheme="minorHAnsi"/>
        </w:rPr>
      </w:pPr>
    </w:p>
    <w:p w14:paraId="2584E065" w14:textId="77777777" w:rsidR="0074763E" w:rsidRDefault="0074763E" w:rsidP="000B545F">
      <w:pPr>
        <w:ind w:left="0" w:firstLine="0"/>
        <w:rPr>
          <w:rFonts w:eastAsiaTheme="minorHAnsi"/>
        </w:rPr>
      </w:pPr>
    </w:p>
    <w:p w14:paraId="4A1A0292" w14:textId="77777777" w:rsidR="0074763E" w:rsidRDefault="0074763E" w:rsidP="000B545F">
      <w:pPr>
        <w:ind w:left="0" w:firstLine="0"/>
        <w:rPr>
          <w:rFonts w:eastAsiaTheme="minorHAnsi"/>
        </w:rPr>
      </w:pPr>
    </w:p>
    <w:p w14:paraId="7DACB4A6" w14:textId="77777777" w:rsidR="0074763E" w:rsidRDefault="0074763E" w:rsidP="000B545F">
      <w:pPr>
        <w:ind w:left="0" w:firstLine="0"/>
        <w:rPr>
          <w:rFonts w:eastAsiaTheme="minorHAnsi"/>
        </w:rPr>
      </w:pPr>
    </w:p>
    <w:p w14:paraId="10A5C0B8" w14:textId="77777777" w:rsidR="0074763E" w:rsidRDefault="0074763E" w:rsidP="000B545F">
      <w:pPr>
        <w:ind w:left="0" w:firstLine="0"/>
        <w:rPr>
          <w:rFonts w:eastAsiaTheme="minorHAnsi"/>
        </w:rPr>
      </w:pPr>
    </w:p>
    <w:p w14:paraId="23C02C70" w14:textId="77777777" w:rsidR="0074763E" w:rsidRDefault="0074763E" w:rsidP="000B545F">
      <w:pPr>
        <w:ind w:left="0" w:firstLine="0"/>
        <w:rPr>
          <w:rFonts w:eastAsiaTheme="minorHAnsi"/>
        </w:rPr>
      </w:pPr>
    </w:p>
    <w:p w14:paraId="1E33368A" w14:textId="77777777" w:rsidR="0074763E" w:rsidRDefault="0074763E" w:rsidP="000B545F">
      <w:pPr>
        <w:ind w:left="0" w:firstLine="0"/>
        <w:rPr>
          <w:rFonts w:eastAsiaTheme="minorHAnsi"/>
        </w:rPr>
      </w:pPr>
    </w:p>
    <w:p w14:paraId="3E050412" w14:textId="77777777" w:rsidR="0074763E" w:rsidRDefault="0074763E" w:rsidP="000B545F">
      <w:pPr>
        <w:ind w:left="0" w:firstLine="0"/>
        <w:rPr>
          <w:rFonts w:eastAsiaTheme="minorHAnsi"/>
        </w:rPr>
      </w:pPr>
    </w:p>
    <w:p w14:paraId="20C676E7" w14:textId="77777777" w:rsidR="0074763E" w:rsidRDefault="0074763E" w:rsidP="000B545F">
      <w:pPr>
        <w:ind w:left="0" w:firstLine="0"/>
        <w:rPr>
          <w:rFonts w:eastAsiaTheme="minorHAnsi"/>
        </w:rPr>
      </w:pPr>
    </w:p>
    <w:p w14:paraId="500BBBC8" w14:textId="77777777" w:rsidR="0074763E" w:rsidRDefault="0074763E" w:rsidP="000B545F">
      <w:pPr>
        <w:ind w:left="0" w:firstLine="0"/>
        <w:rPr>
          <w:rFonts w:eastAsiaTheme="minorHAnsi"/>
        </w:rPr>
      </w:pPr>
    </w:p>
    <w:p w14:paraId="5AE884C6" w14:textId="77777777" w:rsidR="0074763E" w:rsidRDefault="0074763E" w:rsidP="000B545F">
      <w:pPr>
        <w:ind w:left="0" w:firstLine="0"/>
        <w:rPr>
          <w:rFonts w:eastAsiaTheme="minorHAnsi"/>
        </w:rPr>
      </w:pPr>
    </w:p>
    <w:p w14:paraId="52C824EC" w14:textId="77777777" w:rsidR="0074763E" w:rsidRDefault="0074763E" w:rsidP="000B545F">
      <w:pPr>
        <w:ind w:left="0" w:firstLine="0"/>
        <w:rPr>
          <w:rFonts w:eastAsiaTheme="minorHAnsi"/>
        </w:rPr>
      </w:pPr>
    </w:p>
    <w:p w14:paraId="4371C217" w14:textId="77777777" w:rsidR="0074763E" w:rsidRDefault="0074763E" w:rsidP="000B545F">
      <w:pPr>
        <w:ind w:left="0" w:firstLine="0"/>
        <w:rPr>
          <w:rFonts w:eastAsiaTheme="minorHAnsi"/>
        </w:rPr>
      </w:pPr>
    </w:p>
    <w:p w14:paraId="0840CFF2" w14:textId="77777777" w:rsidR="0074763E" w:rsidRDefault="0074763E" w:rsidP="000B545F">
      <w:pPr>
        <w:ind w:left="0" w:firstLine="0"/>
        <w:rPr>
          <w:rFonts w:eastAsiaTheme="minorHAnsi"/>
        </w:rPr>
      </w:pPr>
    </w:p>
    <w:p w14:paraId="05730DEF" w14:textId="77777777" w:rsidR="0074763E" w:rsidRDefault="0074763E" w:rsidP="000B545F">
      <w:pPr>
        <w:ind w:left="0" w:firstLine="0"/>
        <w:rPr>
          <w:rFonts w:eastAsiaTheme="minorHAnsi"/>
        </w:rPr>
      </w:pPr>
    </w:p>
    <w:p w14:paraId="1BCB32CD" w14:textId="77777777" w:rsidR="0074763E" w:rsidRDefault="0074763E" w:rsidP="000B545F">
      <w:pPr>
        <w:ind w:left="0" w:firstLine="0"/>
        <w:rPr>
          <w:rFonts w:eastAsiaTheme="minorHAnsi"/>
        </w:rPr>
      </w:pPr>
    </w:p>
    <w:p w14:paraId="115748FE" w14:textId="29EA47A4" w:rsidR="000B545F" w:rsidRDefault="000B545F" w:rsidP="000B545F">
      <w:pPr>
        <w:ind w:left="0" w:firstLine="0"/>
        <w:rPr>
          <w:rFonts w:eastAsiaTheme="minorHAnsi"/>
        </w:rPr>
      </w:pPr>
      <w:r>
        <w:rPr>
          <w:rFonts w:eastAsiaTheme="minorHAnsi"/>
        </w:rPr>
        <w:t>Lampiran 1 : Lembar Persetujuan Seminar Proporsal</w:t>
      </w:r>
    </w:p>
    <w:p w14:paraId="3DCBDC81" w14:textId="3A9F25D7" w:rsidR="000B545F" w:rsidRPr="00130067" w:rsidRDefault="006222E7" w:rsidP="000B545F">
      <w:pPr>
        <w:ind w:left="0" w:firstLine="0"/>
        <w:rPr>
          <w:rFonts w:eastAsiaTheme="minorHAnsi"/>
        </w:rPr>
      </w:pPr>
      <w:r>
        <w:rPr>
          <w:noProof/>
        </w:rPr>
        <w:drawing>
          <wp:inline distT="0" distB="0" distL="0" distR="0" wp14:anchorId="6188208C" wp14:editId="4053415D">
            <wp:extent cx="3264342" cy="5160397"/>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65163" cy="5161695"/>
                    </a:xfrm>
                    <a:prstGeom prst="rect">
                      <a:avLst/>
                    </a:prstGeom>
                    <a:noFill/>
                    <a:ln>
                      <a:noFill/>
                    </a:ln>
                  </pic:spPr>
                </pic:pic>
              </a:graphicData>
            </a:graphic>
          </wp:inline>
        </w:drawing>
      </w:r>
    </w:p>
    <w:p w14:paraId="113ED217" w14:textId="77777777" w:rsidR="0074763E" w:rsidRDefault="0074763E" w:rsidP="000B545F">
      <w:pPr>
        <w:ind w:left="0" w:firstLine="0"/>
        <w:rPr>
          <w:rFonts w:eastAsiaTheme="minorHAnsi"/>
        </w:rPr>
      </w:pPr>
    </w:p>
    <w:p w14:paraId="6EB15260" w14:textId="77777777" w:rsidR="0074763E" w:rsidRDefault="0074763E" w:rsidP="000B545F">
      <w:pPr>
        <w:ind w:left="0" w:firstLine="0"/>
        <w:rPr>
          <w:rFonts w:eastAsiaTheme="minorHAnsi"/>
        </w:rPr>
      </w:pPr>
    </w:p>
    <w:p w14:paraId="05052F30" w14:textId="77777777" w:rsidR="0074763E" w:rsidRDefault="0074763E" w:rsidP="000B545F">
      <w:pPr>
        <w:ind w:left="0" w:firstLine="0"/>
        <w:rPr>
          <w:rFonts w:eastAsiaTheme="minorHAnsi"/>
        </w:rPr>
      </w:pPr>
    </w:p>
    <w:p w14:paraId="3DB59EC5" w14:textId="77777777" w:rsidR="0074763E" w:rsidRDefault="0074763E" w:rsidP="000B545F">
      <w:pPr>
        <w:ind w:left="0" w:firstLine="0"/>
        <w:rPr>
          <w:rFonts w:eastAsiaTheme="minorHAnsi"/>
        </w:rPr>
      </w:pPr>
    </w:p>
    <w:p w14:paraId="30A8C3A2" w14:textId="77777777" w:rsidR="0074763E" w:rsidRDefault="0074763E" w:rsidP="000B545F">
      <w:pPr>
        <w:ind w:left="0" w:firstLine="0"/>
        <w:rPr>
          <w:rFonts w:eastAsiaTheme="minorHAnsi"/>
        </w:rPr>
      </w:pPr>
    </w:p>
    <w:p w14:paraId="421BA726" w14:textId="77777777" w:rsidR="0074763E" w:rsidRDefault="0074763E" w:rsidP="000B545F">
      <w:pPr>
        <w:ind w:left="0" w:firstLine="0"/>
        <w:rPr>
          <w:rFonts w:eastAsiaTheme="minorHAnsi"/>
        </w:rPr>
      </w:pPr>
    </w:p>
    <w:p w14:paraId="1B0F7A6E" w14:textId="77777777" w:rsidR="0074763E" w:rsidRDefault="0074763E" w:rsidP="000B545F">
      <w:pPr>
        <w:ind w:left="0" w:firstLine="0"/>
        <w:rPr>
          <w:rFonts w:eastAsiaTheme="minorHAnsi"/>
        </w:rPr>
      </w:pPr>
    </w:p>
    <w:p w14:paraId="7BA57A76" w14:textId="77777777" w:rsidR="0074763E" w:rsidRDefault="0074763E" w:rsidP="000B545F">
      <w:pPr>
        <w:ind w:left="0" w:firstLine="0"/>
        <w:rPr>
          <w:rFonts w:eastAsiaTheme="minorHAnsi"/>
        </w:rPr>
      </w:pPr>
    </w:p>
    <w:p w14:paraId="46AFBDFF" w14:textId="77777777" w:rsidR="0074763E" w:rsidRDefault="0074763E" w:rsidP="000B545F">
      <w:pPr>
        <w:ind w:left="0" w:firstLine="0"/>
        <w:rPr>
          <w:rFonts w:eastAsiaTheme="minorHAnsi"/>
        </w:rPr>
      </w:pPr>
    </w:p>
    <w:p w14:paraId="52AA2DD4" w14:textId="77777777" w:rsidR="0074763E" w:rsidRDefault="0074763E" w:rsidP="000B545F">
      <w:pPr>
        <w:ind w:left="0" w:firstLine="0"/>
        <w:rPr>
          <w:rFonts w:eastAsiaTheme="minorHAnsi"/>
        </w:rPr>
      </w:pPr>
    </w:p>
    <w:p w14:paraId="37CCFCCF" w14:textId="77777777" w:rsidR="0074763E" w:rsidRDefault="0074763E" w:rsidP="000B545F">
      <w:pPr>
        <w:ind w:left="0" w:firstLine="0"/>
        <w:rPr>
          <w:rFonts w:eastAsiaTheme="minorHAnsi"/>
        </w:rPr>
      </w:pPr>
    </w:p>
    <w:p w14:paraId="25F99D1C" w14:textId="77777777" w:rsidR="0074763E" w:rsidRDefault="0074763E" w:rsidP="000B545F">
      <w:pPr>
        <w:ind w:left="0" w:firstLine="0"/>
        <w:rPr>
          <w:rFonts w:eastAsiaTheme="minorHAnsi"/>
        </w:rPr>
      </w:pPr>
    </w:p>
    <w:p w14:paraId="32C11EB9" w14:textId="77777777" w:rsidR="0074763E" w:rsidRDefault="0074763E" w:rsidP="000B545F">
      <w:pPr>
        <w:ind w:left="0" w:firstLine="0"/>
        <w:rPr>
          <w:rFonts w:eastAsiaTheme="minorHAnsi"/>
        </w:rPr>
      </w:pPr>
    </w:p>
    <w:p w14:paraId="4BCC6565" w14:textId="77777777" w:rsidR="0074763E" w:rsidRDefault="0074763E" w:rsidP="000B545F">
      <w:pPr>
        <w:ind w:left="0" w:firstLine="0"/>
        <w:rPr>
          <w:rFonts w:eastAsiaTheme="minorHAnsi"/>
        </w:rPr>
      </w:pPr>
    </w:p>
    <w:p w14:paraId="62247C0A" w14:textId="77777777" w:rsidR="0074763E" w:rsidRDefault="0074763E" w:rsidP="000B545F">
      <w:pPr>
        <w:ind w:left="0" w:firstLine="0"/>
        <w:rPr>
          <w:rFonts w:eastAsiaTheme="minorHAnsi"/>
        </w:rPr>
      </w:pPr>
    </w:p>
    <w:p w14:paraId="16997825" w14:textId="77777777" w:rsidR="0074763E" w:rsidRDefault="0074763E" w:rsidP="000B545F">
      <w:pPr>
        <w:ind w:left="0" w:firstLine="0"/>
        <w:rPr>
          <w:rFonts w:eastAsiaTheme="minorHAnsi"/>
        </w:rPr>
      </w:pPr>
    </w:p>
    <w:p w14:paraId="3A4F84B7" w14:textId="77777777" w:rsidR="0074763E" w:rsidRDefault="0074763E" w:rsidP="000B545F">
      <w:pPr>
        <w:ind w:left="0" w:firstLine="0"/>
        <w:rPr>
          <w:rFonts w:eastAsiaTheme="minorHAnsi"/>
        </w:rPr>
      </w:pPr>
    </w:p>
    <w:p w14:paraId="6C51A9D6" w14:textId="77777777" w:rsidR="0074763E" w:rsidRDefault="0074763E" w:rsidP="000B545F">
      <w:pPr>
        <w:ind w:left="0" w:firstLine="0"/>
        <w:rPr>
          <w:rFonts w:eastAsiaTheme="minorHAnsi"/>
        </w:rPr>
      </w:pPr>
    </w:p>
    <w:p w14:paraId="17DC34F5" w14:textId="77777777" w:rsidR="0074763E" w:rsidRDefault="0074763E" w:rsidP="000B545F">
      <w:pPr>
        <w:ind w:left="0" w:firstLine="0"/>
        <w:rPr>
          <w:rFonts w:eastAsiaTheme="minorHAnsi"/>
        </w:rPr>
      </w:pPr>
    </w:p>
    <w:p w14:paraId="6D7EE630" w14:textId="77777777" w:rsidR="0074763E" w:rsidRDefault="0074763E" w:rsidP="000B545F">
      <w:pPr>
        <w:ind w:left="0" w:firstLine="0"/>
        <w:rPr>
          <w:rFonts w:eastAsiaTheme="minorHAnsi"/>
        </w:rPr>
      </w:pPr>
    </w:p>
    <w:p w14:paraId="30ADE54C" w14:textId="77777777" w:rsidR="0074763E" w:rsidRDefault="0074763E" w:rsidP="000B545F">
      <w:pPr>
        <w:ind w:left="0" w:firstLine="0"/>
        <w:rPr>
          <w:rFonts w:eastAsiaTheme="minorHAnsi"/>
        </w:rPr>
      </w:pPr>
    </w:p>
    <w:p w14:paraId="20864AEF" w14:textId="77777777" w:rsidR="00D734B5" w:rsidRDefault="00D734B5" w:rsidP="000B545F">
      <w:pPr>
        <w:ind w:left="0" w:firstLine="0"/>
        <w:rPr>
          <w:rFonts w:eastAsiaTheme="minorHAnsi"/>
        </w:rPr>
      </w:pPr>
    </w:p>
    <w:p w14:paraId="7D2A5645" w14:textId="77777777" w:rsidR="0074763E" w:rsidRDefault="0074763E" w:rsidP="000B545F">
      <w:pPr>
        <w:ind w:left="0" w:firstLine="0"/>
        <w:rPr>
          <w:rFonts w:eastAsiaTheme="minorHAnsi"/>
        </w:rPr>
      </w:pPr>
    </w:p>
    <w:p w14:paraId="1C651C29" w14:textId="77777777" w:rsidR="0074763E" w:rsidRDefault="0074763E" w:rsidP="000B545F">
      <w:pPr>
        <w:ind w:left="0" w:firstLine="0"/>
        <w:rPr>
          <w:rFonts w:eastAsiaTheme="minorHAnsi"/>
        </w:rPr>
      </w:pPr>
    </w:p>
    <w:p w14:paraId="59293A95" w14:textId="5C3C9D23" w:rsidR="00130067" w:rsidRDefault="000B545F" w:rsidP="000B545F">
      <w:pPr>
        <w:ind w:left="0" w:firstLine="0"/>
        <w:rPr>
          <w:rFonts w:eastAsiaTheme="minorHAnsi"/>
        </w:rPr>
      </w:pPr>
      <w:r>
        <w:rPr>
          <w:rFonts w:eastAsiaTheme="minorHAnsi"/>
        </w:rPr>
        <w:t>Lampiran 2 : Lembar Pengesahan Proposal</w:t>
      </w:r>
    </w:p>
    <w:p w14:paraId="5B657E6C" w14:textId="6671B1CD" w:rsidR="000B545F" w:rsidRDefault="000B545F" w:rsidP="000B545F">
      <w:pPr>
        <w:ind w:left="0" w:firstLine="0"/>
        <w:rPr>
          <w:rFonts w:eastAsiaTheme="minorHAnsi"/>
        </w:rPr>
      </w:pPr>
      <w:r>
        <w:rPr>
          <w:rFonts w:eastAsiaTheme="minorHAnsi"/>
          <w:noProof/>
        </w:rPr>
        <w:drawing>
          <wp:inline distT="0" distB="0" distL="0" distR="0" wp14:anchorId="3F3BD094" wp14:editId="4F1B53FB">
            <wp:extent cx="3495675" cy="52292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495675" cy="5229225"/>
                    </a:xfrm>
                    <a:prstGeom prst="rect">
                      <a:avLst/>
                    </a:prstGeom>
                    <a:noFill/>
                    <a:ln>
                      <a:noFill/>
                    </a:ln>
                  </pic:spPr>
                </pic:pic>
              </a:graphicData>
            </a:graphic>
          </wp:inline>
        </w:drawing>
      </w:r>
    </w:p>
    <w:p w14:paraId="1625F33E" w14:textId="77777777" w:rsidR="0074763E" w:rsidRDefault="0074763E" w:rsidP="000B545F">
      <w:pPr>
        <w:ind w:left="0" w:firstLine="0"/>
        <w:rPr>
          <w:rFonts w:eastAsiaTheme="minorHAnsi"/>
        </w:rPr>
      </w:pPr>
    </w:p>
    <w:p w14:paraId="6AEB22EE" w14:textId="77777777" w:rsidR="0074763E" w:rsidRDefault="0074763E" w:rsidP="000B545F">
      <w:pPr>
        <w:ind w:left="0" w:firstLine="0"/>
        <w:rPr>
          <w:rFonts w:eastAsiaTheme="minorHAnsi"/>
        </w:rPr>
      </w:pPr>
    </w:p>
    <w:p w14:paraId="1932F446" w14:textId="77777777" w:rsidR="0074763E" w:rsidRDefault="0074763E" w:rsidP="000B545F">
      <w:pPr>
        <w:ind w:left="0" w:firstLine="0"/>
        <w:rPr>
          <w:rFonts w:eastAsiaTheme="minorHAnsi"/>
        </w:rPr>
      </w:pPr>
    </w:p>
    <w:p w14:paraId="56DEBA15" w14:textId="77777777" w:rsidR="0074763E" w:rsidRDefault="0074763E" w:rsidP="000B545F">
      <w:pPr>
        <w:ind w:left="0" w:firstLine="0"/>
        <w:rPr>
          <w:rFonts w:eastAsiaTheme="minorHAnsi"/>
        </w:rPr>
      </w:pPr>
    </w:p>
    <w:p w14:paraId="3A8753EE" w14:textId="77777777" w:rsidR="0074763E" w:rsidRDefault="0074763E" w:rsidP="000B545F">
      <w:pPr>
        <w:ind w:left="0" w:firstLine="0"/>
        <w:rPr>
          <w:rFonts w:eastAsiaTheme="minorHAnsi"/>
        </w:rPr>
      </w:pPr>
    </w:p>
    <w:p w14:paraId="77422CE0" w14:textId="77777777" w:rsidR="0074763E" w:rsidRDefault="0074763E" w:rsidP="000B545F">
      <w:pPr>
        <w:ind w:left="0" w:firstLine="0"/>
        <w:rPr>
          <w:rFonts w:eastAsiaTheme="minorHAnsi"/>
        </w:rPr>
      </w:pPr>
    </w:p>
    <w:p w14:paraId="36CD6F76" w14:textId="77777777" w:rsidR="0074763E" w:rsidRDefault="0074763E" w:rsidP="000B545F">
      <w:pPr>
        <w:ind w:left="0" w:firstLine="0"/>
        <w:rPr>
          <w:rFonts w:eastAsiaTheme="minorHAnsi"/>
        </w:rPr>
      </w:pPr>
    </w:p>
    <w:p w14:paraId="7EABF792" w14:textId="77777777" w:rsidR="0074763E" w:rsidRDefault="0074763E" w:rsidP="000B545F">
      <w:pPr>
        <w:ind w:left="0" w:firstLine="0"/>
        <w:rPr>
          <w:rFonts w:eastAsiaTheme="minorHAnsi"/>
        </w:rPr>
      </w:pPr>
    </w:p>
    <w:p w14:paraId="58C6F0EB" w14:textId="77777777" w:rsidR="0074763E" w:rsidRDefault="0074763E" w:rsidP="000B545F">
      <w:pPr>
        <w:ind w:left="0" w:firstLine="0"/>
        <w:rPr>
          <w:rFonts w:eastAsiaTheme="minorHAnsi"/>
        </w:rPr>
      </w:pPr>
    </w:p>
    <w:p w14:paraId="4181E5A5" w14:textId="77777777" w:rsidR="0074763E" w:rsidRDefault="0074763E" w:rsidP="000B545F">
      <w:pPr>
        <w:ind w:left="0" w:firstLine="0"/>
        <w:rPr>
          <w:rFonts w:eastAsiaTheme="minorHAnsi"/>
        </w:rPr>
      </w:pPr>
    </w:p>
    <w:p w14:paraId="388942AB" w14:textId="77777777" w:rsidR="0074763E" w:rsidRDefault="0074763E" w:rsidP="000B545F">
      <w:pPr>
        <w:ind w:left="0" w:firstLine="0"/>
        <w:rPr>
          <w:rFonts w:eastAsiaTheme="minorHAnsi"/>
        </w:rPr>
      </w:pPr>
    </w:p>
    <w:p w14:paraId="26A04A88" w14:textId="77777777" w:rsidR="0074763E" w:rsidRDefault="0074763E" w:rsidP="000B545F">
      <w:pPr>
        <w:ind w:left="0" w:firstLine="0"/>
        <w:rPr>
          <w:rFonts w:eastAsiaTheme="minorHAnsi"/>
        </w:rPr>
      </w:pPr>
    </w:p>
    <w:p w14:paraId="421C9174" w14:textId="77777777" w:rsidR="0074763E" w:rsidRDefault="0074763E" w:rsidP="000B545F">
      <w:pPr>
        <w:ind w:left="0" w:firstLine="0"/>
        <w:rPr>
          <w:rFonts w:eastAsiaTheme="minorHAnsi"/>
        </w:rPr>
      </w:pPr>
    </w:p>
    <w:p w14:paraId="1D571A4B" w14:textId="77777777" w:rsidR="0074763E" w:rsidRDefault="0074763E" w:rsidP="000B545F">
      <w:pPr>
        <w:ind w:left="0" w:firstLine="0"/>
        <w:rPr>
          <w:rFonts w:eastAsiaTheme="minorHAnsi"/>
        </w:rPr>
      </w:pPr>
    </w:p>
    <w:p w14:paraId="407D08F2" w14:textId="77777777" w:rsidR="0074763E" w:rsidRDefault="0074763E" w:rsidP="000B545F">
      <w:pPr>
        <w:ind w:left="0" w:firstLine="0"/>
        <w:rPr>
          <w:rFonts w:eastAsiaTheme="minorHAnsi"/>
        </w:rPr>
      </w:pPr>
    </w:p>
    <w:p w14:paraId="2E265D03" w14:textId="77777777" w:rsidR="0074763E" w:rsidRDefault="0074763E" w:rsidP="000B545F">
      <w:pPr>
        <w:ind w:left="0" w:firstLine="0"/>
        <w:rPr>
          <w:rFonts w:eastAsiaTheme="minorHAnsi"/>
        </w:rPr>
      </w:pPr>
    </w:p>
    <w:p w14:paraId="58F5AA10" w14:textId="77777777" w:rsidR="0074763E" w:rsidRDefault="0074763E" w:rsidP="000B545F">
      <w:pPr>
        <w:ind w:left="0" w:firstLine="0"/>
        <w:rPr>
          <w:rFonts w:eastAsiaTheme="minorHAnsi"/>
        </w:rPr>
      </w:pPr>
    </w:p>
    <w:p w14:paraId="44A144F9" w14:textId="77777777" w:rsidR="0074763E" w:rsidRDefault="0074763E" w:rsidP="000B545F">
      <w:pPr>
        <w:ind w:left="0" w:firstLine="0"/>
        <w:rPr>
          <w:rFonts w:eastAsiaTheme="minorHAnsi"/>
        </w:rPr>
      </w:pPr>
    </w:p>
    <w:p w14:paraId="1B4BE7B3" w14:textId="77777777" w:rsidR="0074763E" w:rsidRDefault="0074763E" w:rsidP="000B545F">
      <w:pPr>
        <w:ind w:left="0" w:firstLine="0"/>
        <w:rPr>
          <w:rFonts w:eastAsiaTheme="minorHAnsi"/>
        </w:rPr>
      </w:pPr>
    </w:p>
    <w:p w14:paraId="29439F5D" w14:textId="77777777" w:rsidR="0074763E" w:rsidRDefault="0074763E" w:rsidP="000B545F">
      <w:pPr>
        <w:ind w:left="0" w:firstLine="0"/>
        <w:rPr>
          <w:rFonts w:eastAsiaTheme="minorHAnsi"/>
        </w:rPr>
      </w:pPr>
    </w:p>
    <w:p w14:paraId="5CC41AC0" w14:textId="77777777" w:rsidR="0074763E" w:rsidRDefault="0074763E" w:rsidP="000B545F">
      <w:pPr>
        <w:ind w:left="0" w:firstLine="0"/>
        <w:rPr>
          <w:rFonts w:eastAsiaTheme="minorHAnsi"/>
        </w:rPr>
      </w:pPr>
    </w:p>
    <w:p w14:paraId="2BD28AD6" w14:textId="77777777" w:rsidR="0074763E" w:rsidRDefault="0074763E" w:rsidP="000B545F">
      <w:pPr>
        <w:ind w:left="0" w:firstLine="0"/>
        <w:rPr>
          <w:rFonts w:eastAsiaTheme="minorHAnsi"/>
        </w:rPr>
      </w:pPr>
    </w:p>
    <w:p w14:paraId="7BF2C259" w14:textId="77777777" w:rsidR="002C35CC" w:rsidRDefault="002C35CC" w:rsidP="000B545F">
      <w:pPr>
        <w:ind w:left="0" w:firstLine="0"/>
        <w:rPr>
          <w:rFonts w:eastAsiaTheme="minorHAnsi"/>
        </w:rPr>
      </w:pPr>
    </w:p>
    <w:p w14:paraId="7261ABFD" w14:textId="77777777" w:rsidR="0074763E" w:rsidRDefault="0074763E" w:rsidP="000B545F">
      <w:pPr>
        <w:ind w:left="0" w:firstLine="0"/>
        <w:rPr>
          <w:rFonts w:eastAsiaTheme="minorHAnsi"/>
        </w:rPr>
      </w:pPr>
    </w:p>
    <w:p w14:paraId="3C20A7DC" w14:textId="472505F0" w:rsidR="000B545F" w:rsidRDefault="000B545F" w:rsidP="000B545F">
      <w:pPr>
        <w:ind w:left="0" w:firstLine="0"/>
        <w:rPr>
          <w:rFonts w:eastAsiaTheme="minorHAnsi"/>
        </w:rPr>
      </w:pPr>
      <w:r>
        <w:rPr>
          <w:rFonts w:eastAsiaTheme="minorHAnsi"/>
        </w:rPr>
        <w:t xml:space="preserve">Lampiran 3 : Surat </w:t>
      </w:r>
      <w:r w:rsidR="00FC5057">
        <w:rPr>
          <w:rFonts w:eastAsiaTheme="minorHAnsi"/>
        </w:rPr>
        <w:t>I</w:t>
      </w:r>
      <w:r>
        <w:rPr>
          <w:rFonts w:eastAsiaTheme="minorHAnsi"/>
        </w:rPr>
        <w:t>zin Penelitian Dari Fakultas</w:t>
      </w:r>
    </w:p>
    <w:p w14:paraId="564A6337" w14:textId="69176A8C" w:rsidR="000B545F" w:rsidRPr="00130067" w:rsidRDefault="000B545F" w:rsidP="000B545F">
      <w:pPr>
        <w:ind w:left="0" w:firstLine="0"/>
        <w:rPr>
          <w:rFonts w:eastAsiaTheme="minorHAnsi"/>
        </w:rPr>
      </w:pPr>
      <w:r>
        <w:rPr>
          <w:rFonts w:eastAsiaTheme="minorHAnsi"/>
          <w:noProof/>
        </w:rPr>
        <w:drawing>
          <wp:inline distT="0" distB="0" distL="0" distR="0" wp14:anchorId="0EBA51A7" wp14:editId="7457D871">
            <wp:extent cx="3495675" cy="51149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495675" cy="5114925"/>
                    </a:xfrm>
                    <a:prstGeom prst="rect">
                      <a:avLst/>
                    </a:prstGeom>
                    <a:noFill/>
                    <a:ln>
                      <a:noFill/>
                    </a:ln>
                  </pic:spPr>
                </pic:pic>
              </a:graphicData>
            </a:graphic>
          </wp:inline>
        </w:drawing>
      </w:r>
    </w:p>
    <w:p w14:paraId="09E9F2E8" w14:textId="77777777" w:rsidR="0074763E" w:rsidRDefault="0074763E" w:rsidP="00E33D2C">
      <w:pPr>
        <w:ind w:left="0" w:firstLine="0"/>
        <w:rPr>
          <w:rFonts w:eastAsiaTheme="minorHAnsi"/>
        </w:rPr>
      </w:pPr>
    </w:p>
    <w:p w14:paraId="1670B562" w14:textId="77777777" w:rsidR="0074763E" w:rsidRDefault="0074763E" w:rsidP="00E33D2C">
      <w:pPr>
        <w:ind w:left="0" w:firstLine="0"/>
        <w:rPr>
          <w:rFonts w:eastAsiaTheme="minorHAnsi"/>
        </w:rPr>
      </w:pPr>
    </w:p>
    <w:p w14:paraId="651016B6" w14:textId="77777777" w:rsidR="0074763E" w:rsidRDefault="0074763E" w:rsidP="00E33D2C">
      <w:pPr>
        <w:ind w:left="0" w:firstLine="0"/>
        <w:rPr>
          <w:rFonts w:eastAsiaTheme="minorHAnsi"/>
        </w:rPr>
      </w:pPr>
    </w:p>
    <w:p w14:paraId="123B064C" w14:textId="77777777" w:rsidR="0074763E" w:rsidRDefault="0074763E" w:rsidP="00E33D2C">
      <w:pPr>
        <w:ind w:left="0" w:firstLine="0"/>
        <w:rPr>
          <w:rFonts w:eastAsiaTheme="minorHAnsi"/>
        </w:rPr>
      </w:pPr>
    </w:p>
    <w:p w14:paraId="6713CB3A" w14:textId="77777777" w:rsidR="0074763E" w:rsidRDefault="0074763E" w:rsidP="00E33D2C">
      <w:pPr>
        <w:ind w:left="0" w:firstLine="0"/>
        <w:rPr>
          <w:rFonts w:eastAsiaTheme="minorHAnsi"/>
        </w:rPr>
      </w:pPr>
    </w:p>
    <w:p w14:paraId="28189C97" w14:textId="77777777" w:rsidR="0074763E" w:rsidRDefault="0074763E" w:rsidP="00E33D2C">
      <w:pPr>
        <w:ind w:left="0" w:firstLine="0"/>
        <w:rPr>
          <w:rFonts w:eastAsiaTheme="minorHAnsi"/>
        </w:rPr>
      </w:pPr>
    </w:p>
    <w:p w14:paraId="42AE6E7A" w14:textId="77777777" w:rsidR="0074763E" w:rsidRDefault="0074763E" w:rsidP="00E33D2C">
      <w:pPr>
        <w:ind w:left="0" w:firstLine="0"/>
        <w:rPr>
          <w:rFonts w:eastAsiaTheme="minorHAnsi"/>
        </w:rPr>
      </w:pPr>
    </w:p>
    <w:p w14:paraId="4A98578C" w14:textId="77777777" w:rsidR="0074763E" w:rsidRDefault="0074763E" w:rsidP="00E33D2C">
      <w:pPr>
        <w:ind w:left="0" w:firstLine="0"/>
        <w:rPr>
          <w:rFonts w:eastAsiaTheme="minorHAnsi"/>
        </w:rPr>
      </w:pPr>
    </w:p>
    <w:p w14:paraId="6DFD807E" w14:textId="77777777" w:rsidR="0074763E" w:rsidRDefault="0074763E" w:rsidP="00E33D2C">
      <w:pPr>
        <w:ind w:left="0" w:firstLine="0"/>
        <w:rPr>
          <w:rFonts w:eastAsiaTheme="minorHAnsi"/>
        </w:rPr>
      </w:pPr>
    </w:p>
    <w:p w14:paraId="30A5F462" w14:textId="77777777" w:rsidR="0074763E" w:rsidRDefault="0074763E" w:rsidP="00E33D2C">
      <w:pPr>
        <w:ind w:left="0" w:firstLine="0"/>
        <w:rPr>
          <w:rFonts w:eastAsiaTheme="minorHAnsi"/>
        </w:rPr>
      </w:pPr>
    </w:p>
    <w:p w14:paraId="4E3875F9" w14:textId="77777777" w:rsidR="0074763E" w:rsidRDefault="0074763E" w:rsidP="00E33D2C">
      <w:pPr>
        <w:ind w:left="0" w:firstLine="0"/>
        <w:rPr>
          <w:rFonts w:eastAsiaTheme="minorHAnsi"/>
        </w:rPr>
      </w:pPr>
    </w:p>
    <w:p w14:paraId="51877CB0" w14:textId="77777777" w:rsidR="0074763E" w:rsidRDefault="0074763E" w:rsidP="00E33D2C">
      <w:pPr>
        <w:ind w:left="0" w:firstLine="0"/>
        <w:rPr>
          <w:rFonts w:eastAsiaTheme="minorHAnsi"/>
        </w:rPr>
      </w:pPr>
    </w:p>
    <w:p w14:paraId="58A196E7" w14:textId="77777777" w:rsidR="0074763E" w:rsidRDefault="0074763E" w:rsidP="00E33D2C">
      <w:pPr>
        <w:ind w:left="0" w:firstLine="0"/>
        <w:rPr>
          <w:rFonts w:eastAsiaTheme="minorHAnsi"/>
        </w:rPr>
      </w:pPr>
    </w:p>
    <w:p w14:paraId="57215D72" w14:textId="77777777" w:rsidR="0074763E" w:rsidRDefault="0074763E" w:rsidP="00E33D2C">
      <w:pPr>
        <w:ind w:left="0" w:firstLine="0"/>
        <w:rPr>
          <w:rFonts w:eastAsiaTheme="minorHAnsi"/>
        </w:rPr>
      </w:pPr>
    </w:p>
    <w:p w14:paraId="5459C6A3" w14:textId="77777777" w:rsidR="0074763E" w:rsidRDefault="0074763E" w:rsidP="00E33D2C">
      <w:pPr>
        <w:ind w:left="0" w:firstLine="0"/>
        <w:rPr>
          <w:rFonts w:eastAsiaTheme="minorHAnsi"/>
        </w:rPr>
      </w:pPr>
    </w:p>
    <w:p w14:paraId="3E662DE2" w14:textId="77777777" w:rsidR="0074763E" w:rsidRDefault="0074763E" w:rsidP="00E33D2C">
      <w:pPr>
        <w:ind w:left="0" w:firstLine="0"/>
        <w:rPr>
          <w:rFonts w:eastAsiaTheme="minorHAnsi"/>
        </w:rPr>
      </w:pPr>
    </w:p>
    <w:p w14:paraId="6BC593B6" w14:textId="77777777" w:rsidR="0074763E" w:rsidRDefault="0074763E" w:rsidP="00E33D2C">
      <w:pPr>
        <w:ind w:left="0" w:firstLine="0"/>
        <w:rPr>
          <w:rFonts w:eastAsiaTheme="minorHAnsi"/>
        </w:rPr>
      </w:pPr>
    </w:p>
    <w:p w14:paraId="187E9A4D" w14:textId="77777777" w:rsidR="0074763E" w:rsidRDefault="0074763E" w:rsidP="00E33D2C">
      <w:pPr>
        <w:ind w:left="0" w:firstLine="0"/>
        <w:rPr>
          <w:rFonts w:eastAsiaTheme="minorHAnsi"/>
        </w:rPr>
      </w:pPr>
    </w:p>
    <w:p w14:paraId="28299CE3" w14:textId="77777777" w:rsidR="0074763E" w:rsidRDefault="0074763E" w:rsidP="00E33D2C">
      <w:pPr>
        <w:ind w:left="0" w:firstLine="0"/>
        <w:rPr>
          <w:rFonts w:eastAsiaTheme="minorHAnsi"/>
        </w:rPr>
      </w:pPr>
    </w:p>
    <w:p w14:paraId="11BD289C" w14:textId="77777777" w:rsidR="0074763E" w:rsidRDefault="0074763E" w:rsidP="00E33D2C">
      <w:pPr>
        <w:ind w:left="0" w:firstLine="0"/>
        <w:rPr>
          <w:rFonts w:eastAsiaTheme="minorHAnsi"/>
        </w:rPr>
      </w:pPr>
    </w:p>
    <w:p w14:paraId="406E35BE" w14:textId="77777777" w:rsidR="0074763E" w:rsidRDefault="0074763E" w:rsidP="00E33D2C">
      <w:pPr>
        <w:ind w:left="0" w:firstLine="0"/>
        <w:rPr>
          <w:rFonts w:eastAsiaTheme="minorHAnsi"/>
        </w:rPr>
      </w:pPr>
    </w:p>
    <w:p w14:paraId="17C950B2" w14:textId="77777777" w:rsidR="0074763E" w:rsidRDefault="0074763E" w:rsidP="00E33D2C">
      <w:pPr>
        <w:ind w:left="0" w:firstLine="0"/>
        <w:rPr>
          <w:rFonts w:eastAsiaTheme="minorHAnsi"/>
        </w:rPr>
      </w:pPr>
    </w:p>
    <w:p w14:paraId="25BDEFE2" w14:textId="77777777" w:rsidR="002C35CC" w:rsidRDefault="002C35CC" w:rsidP="00E33D2C">
      <w:pPr>
        <w:ind w:left="0" w:firstLine="0"/>
        <w:rPr>
          <w:rFonts w:eastAsiaTheme="minorHAnsi"/>
        </w:rPr>
      </w:pPr>
    </w:p>
    <w:p w14:paraId="4FD96E91" w14:textId="77777777" w:rsidR="0074763E" w:rsidRDefault="0074763E" w:rsidP="00E33D2C">
      <w:pPr>
        <w:ind w:left="0" w:firstLine="0"/>
        <w:rPr>
          <w:rFonts w:eastAsiaTheme="minorHAnsi"/>
        </w:rPr>
      </w:pPr>
    </w:p>
    <w:p w14:paraId="0D901FAA" w14:textId="21297E27" w:rsidR="00FC5057" w:rsidRDefault="00E33D2C" w:rsidP="00E33D2C">
      <w:pPr>
        <w:ind w:left="0" w:firstLine="0"/>
        <w:rPr>
          <w:rFonts w:eastAsiaTheme="minorHAnsi"/>
        </w:rPr>
      </w:pPr>
      <w:r>
        <w:rPr>
          <w:rFonts w:eastAsiaTheme="minorHAnsi"/>
        </w:rPr>
        <w:t xml:space="preserve">Lampiran 4 : </w:t>
      </w:r>
      <w:r w:rsidR="00FC5057">
        <w:rPr>
          <w:rFonts w:eastAsiaTheme="minorHAnsi"/>
        </w:rPr>
        <w:t>Surat Balasan Izin Penelitian</w:t>
      </w:r>
    </w:p>
    <w:p w14:paraId="570FE7B2" w14:textId="0C0DEA28" w:rsidR="00FC5057" w:rsidRDefault="00FC5057" w:rsidP="00E33D2C">
      <w:pPr>
        <w:ind w:left="0" w:firstLine="0"/>
        <w:rPr>
          <w:rFonts w:eastAsiaTheme="minorHAnsi"/>
        </w:rPr>
      </w:pPr>
      <w:r>
        <w:rPr>
          <w:rFonts w:eastAsiaTheme="minorHAnsi"/>
          <w:noProof/>
        </w:rPr>
        <w:drawing>
          <wp:inline distT="0" distB="0" distL="0" distR="0" wp14:anchorId="748AF98D" wp14:editId="1AADD9CA">
            <wp:extent cx="3686175" cy="533340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86783" cy="5334283"/>
                    </a:xfrm>
                    <a:prstGeom prst="rect">
                      <a:avLst/>
                    </a:prstGeom>
                    <a:noFill/>
                    <a:ln>
                      <a:noFill/>
                    </a:ln>
                  </pic:spPr>
                </pic:pic>
              </a:graphicData>
            </a:graphic>
          </wp:inline>
        </w:drawing>
      </w:r>
    </w:p>
    <w:p w14:paraId="62032238" w14:textId="77777777" w:rsidR="0074763E" w:rsidRDefault="0074763E" w:rsidP="00E33D2C">
      <w:pPr>
        <w:ind w:left="0" w:firstLine="0"/>
        <w:rPr>
          <w:rFonts w:eastAsiaTheme="minorHAnsi"/>
        </w:rPr>
      </w:pPr>
    </w:p>
    <w:p w14:paraId="3E3E15D6" w14:textId="77777777" w:rsidR="0074763E" w:rsidRDefault="0074763E" w:rsidP="00E33D2C">
      <w:pPr>
        <w:ind w:left="0" w:firstLine="0"/>
        <w:rPr>
          <w:rFonts w:eastAsiaTheme="minorHAnsi"/>
        </w:rPr>
      </w:pPr>
    </w:p>
    <w:p w14:paraId="0664CCFC" w14:textId="77777777" w:rsidR="0074763E" w:rsidRDefault="0074763E" w:rsidP="00E33D2C">
      <w:pPr>
        <w:ind w:left="0" w:firstLine="0"/>
        <w:rPr>
          <w:rFonts w:eastAsiaTheme="minorHAnsi"/>
        </w:rPr>
      </w:pPr>
    </w:p>
    <w:p w14:paraId="1C0CB307" w14:textId="77777777" w:rsidR="0074763E" w:rsidRDefault="0074763E" w:rsidP="00E33D2C">
      <w:pPr>
        <w:ind w:left="0" w:firstLine="0"/>
        <w:rPr>
          <w:rFonts w:eastAsiaTheme="minorHAnsi"/>
        </w:rPr>
      </w:pPr>
    </w:p>
    <w:p w14:paraId="70F5EB15" w14:textId="77777777" w:rsidR="0074763E" w:rsidRDefault="0074763E" w:rsidP="00E33D2C">
      <w:pPr>
        <w:ind w:left="0" w:firstLine="0"/>
        <w:rPr>
          <w:rFonts w:eastAsiaTheme="minorHAnsi"/>
        </w:rPr>
      </w:pPr>
    </w:p>
    <w:p w14:paraId="69D7B43A" w14:textId="77777777" w:rsidR="0074763E" w:rsidRDefault="0074763E" w:rsidP="00E33D2C">
      <w:pPr>
        <w:ind w:left="0" w:firstLine="0"/>
        <w:rPr>
          <w:rFonts w:eastAsiaTheme="minorHAnsi"/>
        </w:rPr>
      </w:pPr>
    </w:p>
    <w:p w14:paraId="4F0C20C9" w14:textId="77777777" w:rsidR="0074763E" w:rsidRDefault="0074763E" w:rsidP="00E33D2C">
      <w:pPr>
        <w:ind w:left="0" w:firstLine="0"/>
        <w:rPr>
          <w:rFonts w:eastAsiaTheme="minorHAnsi"/>
        </w:rPr>
      </w:pPr>
    </w:p>
    <w:p w14:paraId="3DDBEBD0" w14:textId="77777777" w:rsidR="0074763E" w:rsidRDefault="0074763E" w:rsidP="00E33D2C">
      <w:pPr>
        <w:ind w:left="0" w:firstLine="0"/>
        <w:rPr>
          <w:rFonts w:eastAsiaTheme="minorHAnsi"/>
        </w:rPr>
      </w:pPr>
    </w:p>
    <w:p w14:paraId="42FD57E1" w14:textId="77777777" w:rsidR="0074763E" w:rsidRDefault="0074763E" w:rsidP="00E33D2C">
      <w:pPr>
        <w:ind w:left="0" w:firstLine="0"/>
        <w:rPr>
          <w:rFonts w:eastAsiaTheme="minorHAnsi"/>
        </w:rPr>
      </w:pPr>
    </w:p>
    <w:p w14:paraId="6F0E6311" w14:textId="77777777" w:rsidR="0074763E" w:rsidRDefault="0074763E" w:rsidP="00E33D2C">
      <w:pPr>
        <w:ind w:left="0" w:firstLine="0"/>
        <w:rPr>
          <w:rFonts w:eastAsiaTheme="minorHAnsi"/>
        </w:rPr>
      </w:pPr>
    </w:p>
    <w:p w14:paraId="690C3EAD" w14:textId="77777777" w:rsidR="0074763E" w:rsidRDefault="0074763E" w:rsidP="00E33D2C">
      <w:pPr>
        <w:ind w:left="0" w:firstLine="0"/>
        <w:rPr>
          <w:rFonts w:eastAsiaTheme="minorHAnsi"/>
        </w:rPr>
      </w:pPr>
    </w:p>
    <w:p w14:paraId="02625253" w14:textId="77777777" w:rsidR="0074763E" w:rsidRDefault="0074763E" w:rsidP="00E33D2C">
      <w:pPr>
        <w:ind w:left="0" w:firstLine="0"/>
        <w:rPr>
          <w:rFonts w:eastAsiaTheme="minorHAnsi"/>
        </w:rPr>
      </w:pPr>
    </w:p>
    <w:p w14:paraId="540F55D3" w14:textId="77777777" w:rsidR="0074763E" w:rsidRDefault="0074763E" w:rsidP="00E33D2C">
      <w:pPr>
        <w:ind w:left="0" w:firstLine="0"/>
        <w:rPr>
          <w:rFonts w:eastAsiaTheme="minorHAnsi"/>
        </w:rPr>
      </w:pPr>
    </w:p>
    <w:p w14:paraId="5018D17F" w14:textId="77777777" w:rsidR="0074763E" w:rsidRDefault="0074763E" w:rsidP="00E33D2C">
      <w:pPr>
        <w:ind w:left="0" w:firstLine="0"/>
        <w:rPr>
          <w:rFonts w:eastAsiaTheme="minorHAnsi"/>
        </w:rPr>
      </w:pPr>
    </w:p>
    <w:p w14:paraId="58E17CDE" w14:textId="77777777" w:rsidR="0074763E" w:rsidRDefault="0074763E" w:rsidP="00E33D2C">
      <w:pPr>
        <w:ind w:left="0" w:firstLine="0"/>
        <w:rPr>
          <w:rFonts w:eastAsiaTheme="minorHAnsi"/>
        </w:rPr>
      </w:pPr>
    </w:p>
    <w:p w14:paraId="19410B34" w14:textId="77777777" w:rsidR="0074763E" w:rsidRDefault="0074763E" w:rsidP="00E33D2C">
      <w:pPr>
        <w:ind w:left="0" w:firstLine="0"/>
        <w:rPr>
          <w:rFonts w:eastAsiaTheme="minorHAnsi"/>
        </w:rPr>
      </w:pPr>
    </w:p>
    <w:p w14:paraId="0ED81E21" w14:textId="77777777" w:rsidR="0074763E" w:rsidRDefault="0074763E" w:rsidP="00E33D2C">
      <w:pPr>
        <w:ind w:left="0" w:firstLine="0"/>
        <w:rPr>
          <w:rFonts w:eastAsiaTheme="minorHAnsi"/>
        </w:rPr>
      </w:pPr>
    </w:p>
    <w:p w14:paraId="262EADAA" w14:textId="77777777" w:rsidR="0074763E" w:rsidRDefault="0074763E" w:rsidP="00E33D2C">
      <w:pPr>
        <w:ind w:left="0" w:firstLine="0"/>
        <w:rPr>
          <w:rFonts w:eastAsiaTheme="minorHAnsi"/>
        </w:rPr>
      </w:pPr>
    </w:p>
    <w:p w14:paraId="287F20C3" w14:textId="77777777" w:rsidR="0074763E" w:rsidRDefault="0074763E" w:rsidP="00E33D2C">
      <w:pPr>
        <w:ind w:left="0" w:firstLine="0"/>
        <w:rPr>
          <w:rFonts w:eastAsiaTheme="minorHAnsi"/>
        </w:rPr>
      </w:pPr>
    </w:p>
    <w:p w14:paraId="399AC7C9" w14:textId="77777777" w:rsidR="0074763E" w:rsidRDefault="0074763E" w:rsidP="00E33D2C">
      <w:pPr>
        <w:ind w:left="0" w:firstLine="0"/>
        <w:rPr>
          <w:rFonts w:eastAsiaTheme="minorHAnsi"/>
        </w:rPr>
      </w:pPr>
    </w:p>
    <w:p w14:paraId="5480CFC8" w14:textId="77777777" w:rsidR="0074763E" w:rsidRDefault="0074763E" w:rsidP="00E33D2C">
      <w:pPr>
        <w:ind w:left="0" w:firstLine="0"/>
        <w:rPr>
          <w:rFonts w:eastAsiaTheme="minorHAnsi"/>
        </w:rPr>
      </w:pPr>
    </w:p>
    <w:p w14:paraId="37F24043" w14:textId="77777777" w:rsidR="0074763E" w:rsidRDefault="0074763E" w:rsidP="00E33D2C">
      <w:pPr>
        <w:ind w:left="0" w:firstLine="0"/>
        <w:rPr>
          <w:rFonts w:eastAsiaTheme="minorHAnsi"/>
        </w:rPr>
      </w:pPr>
    </w:p>
    <w:p w14:paraId="71E6E8A4" w14:textId="77777777" w:rsidR="0074763E" w:rsidRDefault="0074763E" w:rsidP="00E33D2C">
      <w:pPr>
        <w:ind w:left="0" w:firstLine="0"/>
        <w:rPr>
          <w:rFonts w:eastAsiaTheme="minorHAnsi"/>
        </w:rPr>
      </w:pPr>
    </w:p>
    <w:p w14:paraId="6A7854FE" w14:textId="7DB05CD9" w:rsidR="00130067" w:rsidRDefault="00FC5057" w:rsidP="00E33D2C">
      <w:pPr>
        <w:ind w:left="0" w:firstLine="0"/>
        <w:rPr>
          <w:rFonts w:eastAsiaTheme="minorHAnsi"/>
        </w:rPr>
      </w:pPr>
      <w:r>
        <w:rPr>
          <w:rFonts w:eastAsiaTheme="minorHAnsi"/>
        </w:rPr>
        <w:t xml:space="preserve">Lampiran 5 : </w:t>
      </w:r>
      <w:r w:rsidR="00E33D2C">
        <w:rPr>
          <w:rFonts w:eastAsiaTheme="minorHAnsi"/>
        </w:rPr>
        <w:t>Lembar Bimbingan Tugas Akhir</w:t>
      </w:r>
    </w:p>
    <w:p w14:paraId="652F4DE6" w14:textId="3A387219" w:rsidR="00E33D2C" w:rsidRPr="00130067" w:rsidRDefault="00FF2606" w:rsidP="00E33D2C">
      <w:pPr>
        <w:ind w:left="0" w:firstLine="0"/>
        <w:rPr>
          <w:rFonts w:eastAsiaTheme="minorHAnsi"/>
        </w:rPr>
      </w:pPr>
      <w:r>
        <w:rPr>
          <w:rFonts w:eastAsiaTheme="minorHAnsi"/>
          <w:noProof/>
        </w:rPr>
        <w:drawing>
          <wp:inline distT="0" distB="0" distL="0" distR="0" wp14:anchorId="4A9960BA" wp14:editId="067B6B87">
            <wp:extent cx="3343275" cy="5256321"/>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346387" cy="5261213"/>
                    </a:xfrm>
                    <a:prstGeom prst="rect">
                      <a:avLst/>
                    </a:prstGeom>
                    <a:noFill/>
                    <a:ln>
                      <a:noFill/>
                    </a:ln>
                  </pic:spPr>
                </pic:pic>
              </a:graphicData>
            </a:graphic>
          </wp:inline>
        </w:drawing>
      </w:r>
    </w:p>
    <w:p w14:paraId="27766CF0" w14:textId="04263BD9" w:rsidR="00130067" w:rsidRPr="00130067" w:rsidRDefault="00FF2606" w:rsidP="00FF2606">
      <w:pPr>
        <w:ind w:left="0" w:firstLine="0"/>
        <w:rPr>
          <w:rFonts w:eastAsiaTheme="minorHAnsi"/>
        </w:rPr>
      </w:pPr>
      <w:r>
        <w:rPr>
          <w:rFonts w:eastAsiaTheme="minorHAnsi"/>
          <w:noProof/>
        </w:rPr>
        <w:drawing>
          <wp:inline distT="0" distB="0" distL="0" distR="0" wp14:anchorId="4C3E6741" wp14:editId="44F4F34A">
            <wp:extent cx="3495675" cy="52387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495675" cy="5238750"/>
                    </a:xfrm>
                    <a:prstGeom prst="rect">
                      <a:avLst/>
                    </a:prstGeom>
                    <a:noFill/>
                    <a:ln>
                      <a:noFill/>
                    </a:ln>
                  </pic:spPr>
                </pic:pic>
              </a:graphicData>
            </a:graphic>
          </wp:inline>
        </w:drawing>
      </w:r>
    </w:p>
    <w:p w14:paraId="5F88CE53" w14:textId="77777777" w:rsidR="00130067" w:rsidRDefault="00130067" w:rsidP="00A51F97">
      <w:pPr>
        <w:ind w:left="0" w:firstLine="0"/>
        <w:rPr>
          <w:rFonts w:eastAsiaTheme="minorHAnsi"/>
        </w:rPr>
      </w:pPr>
    </w:p>
    <w:p w14:paraId="1603FB71" w14:textId="77777777" w:rsidR="002C35CC" w:rsidRPr="00130067" w:rsidRDefault="002C35CC" w:rsidP="00A51F97">
      <w:pPr>
        <w:ind w:left="0" w:firstLine="0"/>
        <w:rPr>
          <w:rFonts w:eastAsiaTheme="minorHAnsi"/>
        </w:rPr>
      </w:pPr>
    </w:p>
    <w:p w14:paraId="5835D1DF" w14:textId="48458183" w:rsidR="00860E51" w:rsidRDefault="007D5418" w:rsidP="002702AF">
      <w:pPr>
        <w:tabs>
          <w:tab w:val="left" w:pos="2562"/>
        </w:tabs>
        <w:ind w:left="0" w:firstLine="0"/>
      </w:pPr>
      <w:r>
        <w:t xml:space="preserve">Lampiran </w:t>
      </w:r>
      <w:r w:rsidR="00E31B4C">
        <w:t>6</w:t>
      </w:r>
      <w:r>
        <w:t xml:space="preserve"> : </w:t>
      </w:r>
      <w:r w:rsidR="00786D78">
        <w:t>Laporan Wawancara</w:t>
      </w:r>
    </w:p>
    <w:p w14:paraId="6652F2BD" w14:textId="77777777" w:rsidR="00A84D52" w:rsidRDefault="00A84D52" w:rsidP="002702AF">
      <w:pPr>
        <w:tabs>
          <w:tab w:val="left" w:pos="2562"/>
        </w:tabs>
        <w:ind w:left="0" w:firstLine="0"/>
      </w:pPr>
    </w:p>
    <w:p w14:paraId="5C29B01D" w14:textId="06CE6DB0" w:rsidR="00A84D52" w:rsidRPr="00A84D52" w:rsidRDefault="00A84D52" w:rsidP="00EE7EF3">
      <w:pPr>
        <w:jc w:val="center"/>
        <w:rPr>
          <w:b/>
          <w:bCs/>
        </w:rPr>
      </w:pPr>
      <w:r w:rsidRPr="00A84D52">
        <w:rPr>
          <w:b/>
          <w:bCs/>
        </w:rPr>
        <w:t>LAPORAN HASIL WAWANCARA</w:t>
      </w:r>
    </w:p>
    <w:p w14:paraId="465628BE" w14:textId="77777777" w:rsidR="00A84D52" w:rsidRPr="00A84D52" w:rsidRDefault="00A84D52">
      <w:pPr>
        <w:pStyle w:val="ListParagraph"/>
        <w:numPr>
          <w:ilvl w:val="0"/>
          <w:numId w:val="36"/>
        </w:numPr>
        <w:spacing w:line="360" w:lineRule="auto"/>
        <w:rPr>
          <w:rFonts w:ascii="Cambria" w:hAnsi="Cambria"/>
          <w:b/>
          <w:bCs/>
        </w:rPr>
      </w:pPr>
      <w:r w:rsidRPr="00A84D52">
        <w:rPr>
          <w:rFonts w:ascii="Cambria" w:hAnsi="Cambria"/>
          <w:b/>
          <w:bCs/>
        </w:rPr>
        <w:t>LATAR BELAKANG WAWANCARA</w:t>
      </w:r>
    </w:p>
    <w:p w14:paraId="7265E38D" w14:textId="77777777" w:rsidR="00A84D52" w:rsidRPr="00A84D52" w:rsidRDefault="00A84D52" w:rsidP="00A84D52">
      <w:pPr>
        <w:ind w:left="720" w:firstLine="720"/>
      </w:pPr>
      <w:r w:rsidRPr="00A84D52">
        <w:t xml:space="preserve">Kegiatan wawancara ini dilakukan dengan pihak </w:t>
      </w:r>
      <w:r w:rsidRPr="00A84D52">
        <w:rPr>
          <w:lang w:val="id-ID"/>
        </w:rPr>
        <w:t>Kantor Pertanahan Kota Semarang</w:t>
      </w:r>
      <w:r w:rsidRPr="00A84D52">
        <w:t xml:space="preserve"> untuk dapat menggambarkan mengenai proses bisnis dari bagaimana cara pembuatan dan pengelolaan dokumen pertanggungjawaban pada kegiatan PTSL yang berjalan. Dengan terlaksananya kegiatan wawancara ini diharapkan dapat memberikan informasi terkait bagaimana gambaran pembuatan dan pengelolaan dokumen pertanggungjawaban pada kegiatan PTSL di kantor pertanahan kota semarang.</w:t>
      </w:r>
    </w:p>
    <w:p w14:paraId="49D792F4" w14:textId="77777777" w:rsidR="00A84D52" w:rsidRPr="00A84D52" w:rsidRDefault="00A84D52">
      <w:pPr>
        <w:pStyle w:val="ListParagraph"/>
        <w:numPr>
          <w:ilvl w:val="0"/>
          <w:numId w:val="36"/>
        </w:numPr>
        <w:spacing w:line="360" w:lineRule="auto"/>
        <w:rPr>
          <w:rFonts w:ascii="Cambria" w:hAnsi="Cambria"/>
          <w:b/>
          <w:bCs/>
        </w:rPr>
      </w:pPr>
      <w:r w:rsidRPr="00A84D52">
        <w:rPr>
          <w:rFonts w:ascii="Cambria" w:hAnsi="Cambria"/>
          <w:b/>
          <w:bCs/>
        </w:rPr>
        <w:t>MAKSUD DAN TUJUAN WAWANCARA</w:t>
      </w:r>
    </w:p>
    <w:p w14:paraId="6E2D88DC" w14:textId="77777777" w:rsidR="00A84D52" w:rsidRDefault="00A84D52" w:rsidP="00A84D52">
      <w:pPr>
        <w:pStyle w:val="ListParagraph"/>
        <w:spacing w:line="360" w:lineRule="auto"/>
        <w:ind w:firstLine="720"/>
        <w:rPr>
          <w:rFonts w:ascii="Cambria" w:hAnsi="Cambria"/>
        </w:rPr>
      </w:pPr>
      <w:r w:rsidRPr="00A84D52">
        <w:rPr>
          <w:rFonts w:ascii="Cambria" w:hAnsi="Cambria"/>
        </w:rPr>
        <w:t>Mendapatkan informasi mengenai bagaimana gambaran proses bisnis mengenai pembuatan dan pengelolaan dokumen pertanggungjawaban pada kegiatan PTSL di kantor pertanahan kota semarang untuk dapat dituangkan kedalam sistem.</w:t>
      </w:r>
    </w:p>
    <w:p w14:paraId="5496883C" w14:textId="77777777" w:rsidR="00EE7EF3" w:rsidRDefault="00EE7EF3" w:rsidP="00A84D52">
      <w:pPr>
        <w:pStyle w:val="ListParagraph"/>
        <w:spacing w:line="360" w:lineRule="auto"/>
        <w:ind w:firstLine="720"/>
        <w:rPr>
          <w:rFonts w:ascii="Cambria" w:hAnsi="Cambria"/>
        </w:rPr>
      </w:pPr>
    </w:p>
    <w:p w14:paraId="346923F5" w14:textId="77777777" w:rsidR="00EE7EF3" w:rsidRDefault="00EE7EF3" w:rsidP="00A84D52">
      <w:pPr>
        <w:pStyle w:val="ListParagraph"/>
        <w:spacing w:line="360" w:lineRule="auto"/>
        <w:ind w:firstLine="720"/>
        <w:rPr>
          <w:rFonts w:ascii="Cambria" w:hAnsi="Cambria"/>
        </w:rPr>
      </w:pPr>
    </w:p>
    <w:p w14:paraId="3842CE8A" w14:textId="77777777" w:rsidR="00EE7EF3" w:rsidRPr="00A84D52" w:rsidRDefault="00EE7EF3" w:rsidP="00A84D52">
      <w:pPr>
        <w:pStyle w:val="ListParagraph"/>
        <w:spacing w:line="360" w:lineRule="auto"/>
        <w:ind w:firstLine="720"/>
        <w:rPr>
          <w:rFonts w:ascii="Cambria" w:hAnsi="Cambria"/>
        </w:rPr>
      </w:pPr>
    </w:p>
    <w:p w14:paraId="63E8412D" w14:textId="77777777" w:rsidR="00A84D52" w:rsidRPr="00A84D52" w:rsidRDefault="00A84D52">
      <w:pPr>
        <w:pStyle w:val="ListParagraph"/>
        <w:numPr>
          <w:ilvl w:val="0"/>
          <w:numId w:val="36"/>
        </w:numPr>
        <w:spacing w:line="360" w:lineRule="auto"/>
        <w:rPr>
          <w:rFonts w:ascii="Cambria" w:hAnsi="Cambria"/>
          <w:b/>
          <w:bCs/>
        </w:rPr>
      </w:pPr>
      <w:r w:rsidRPr="00A84D52">
        <w:rPr>
          <w:rFonts w:ascii="Cambria" w:hAnsi="Cambria"/>
          <w:b/>
          <w:bCs/>
        </w:rPr>
        <w:t>TOPIK WAWANCARA</w:t>
      </w:r>
    </w:p>
    <w:p w14:paraId="601952DB" w14:textId="77777777" w:rsidR="00A84D52" w:rsidRPr="00A84D52" w:rsidRDefault="00A84D52" w:rsidP="00A84D52">
      <w:pPr>
        <w:ind w:left="720" w:firstLine="720"/>
      </w:pPr>
      <w:r w:rsidRPr="00A84D52">
        <w:t>Pembuatan dan Pengeloaan dokumen pertanggungjawaban pada kegiatan PTSL di Kantor Pertanahan Kota Semarang</w:t>
      </w:r>
    </w:p>
    <w:p w14:paraId="468C90E5" w14:textId="77777777" w:rsidR="00A84D52" w:rsidRPr="00A84D52" w:rsidRDefault="00A84D52">
      <w:pPr>
        <w:pStyle w:val="ListParagraph"/>
        <w:numPr>
          <w:ilvl w:val="0"/>
          <w:numId w:val="36"/>
        </w:numPr>
        <w:spacing w:line="360" w:lineRule="auto"/>
        <w:rPr>
          <w:rFonts w:ascii="Cambria" w:hAnsi="Cambria"/>
          <w:b/>
          <w:bCs/>
        </w:rPr>
      </w:pPr>
      <w:r w:rsidRPr="00A84D52">
        <w:rPr>
          <w:rFonts w:ascii="Cambria" w:hAnsi="Cambria"/>
          <w:b/>
          <w:bCs/>
        </w:rPr>
        <w:t>WAWANCARA  1</w:t>
      </w:r>
    </w:p>
    <w:p w14:paraId="199F8C44"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Narasumber</w:t>
      </w:r>
      <w:r w:rsidRPr="00A84D52">
        <w:rPr>
          <w:rFonts w:ascii="Cambria" w:hAnsi="Cambria"/>
        </w:rPr>
        <w:tab/>
        <w:t>: Bapak Mohammad Abbedan Syakuro</w:t>
      </w:r>
    </w:p>
    <w:p w14:paraId="18D4D5D6"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Jabatan</w:t>
      </w:r>
      <w:r w:rsidRPr="00A84D52">
        <w:rPr>
          <w:rFonts w:ascii="Cambria" w:hAnsi="Cambria"/>
        </w:rPr>
        <w:tab/>
        <w:t>: Staf Tata Usaha Kantor Pertanahan Kota Semarang</w:t>
      </w:r>
    </w:p>
    <w:p w14:paraId="381C3102"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Pewawancara</w:t>
      </w:r>
      <w:r w:rsidRPr="00A84D52">
        <w:rPr>
          <w:rFonts w:ascii="Cambria" w:hAnsi="Cambria"/>
        </w:rPr>
        <w:tab/>
        <w:t>: Mia Putri Setyawati</w:t>
      </w:r>
    </w:p>
    <w:p w14:paraId="2C90F165" w14:textId="77777777" w:rsidR="00A84D52" w:rsidRPr="00A84D52" w:rsidRDefault="00A84D52">
      <w:pPr>
        <w:pStyle w:val="ListParagraph"/>
        <w:numPr>
          <w:ilvl w:val="0"/>
          <w:numId w:val="36"/>
        </w:numPr>
        <w:spacing w:line="360" w:lineRule="auto"/>
        <w:rPr>
          <w:rFonts w:ascii="Cambria" w:hAnsi="Cambria"/>
          <w:b/>
          <w:bCs/>
        </w:rPr>
      </w:pPr>
      <w:r w:rsidRPr="00A84D52">
        <w:rPr>
          <w:rFonts w:ascii="Cambria" w:hAnsi="Cambria"/>
          <w:b/>
          <w:bCs/>
        </w:rPr>
        <w:t>WAKTU DAN TEMPAT KEGIATAN WAWANCARA 2</w:t>
      </w:r>
    </w:p>
    <w:p w14:paraId="4F897719"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Hari/ Tanggal</w:t>
      </w:r>
      <w:r w:rsidRPr="00A84D52">
        <w:rPr>
          <w:rFonts w:ascii="Cambria" w:hAnsi="Cambria"/>
        </w:rPr>
        <w:tab/>
        <w:t>: Senin, 07 February 2022</w:t>
      </w:r>
    </w:p>
    <w:p w14:paraId="5E9B108F" w14:textId="6F2FF288" w:rsidR="00A84D52" w:rsidRPr="002C35CC" w:rsidRDefault="00A84D52" w:rsidP="002C35CC">
      <w:pPr>
        <w:pStyle w:val="ListParagraph"/>
        <w:numPr>
          <w:ilvl w:val="1"/>
          <w:numId w:val="36"/>
        </w:numPr>
        <w:spacing w:line="360" w:lineRule="auto"/>
        <w:rPr>
          <w:rFonts w:ascii="Cambria" w:hAnsi="Cambria"/>
        </w:rPr>
      </w:pPr>
      <w:r w:rsidRPr="00A84D52">
        <w:rPr>
          <w:rFonts w:ascii="Cambria" w:hAnsi="Cambria"/>
        </w:rPr>
        <w:t>Tempat</w:t>
      </w:r>
      <w:r w:rsidRPr="00A84D52">
        <w:rPr>
          <w:rFonts w:ascii="Cambria" w:hAnsi="Cambria"/>
        </w:rPr>
        <w:tab/>
        <w:t>: Kantor Pertanahan Kota Semarang</w:t>
      </w:r>
    </w:p>
    <w:p w14:paraId="7DD72905" w14:textId="77777777" w:rsidR="00A84D52" w:rsidRPr="00A84D52" w:rsidRDefault="00A84D52">
      <w:pPr>
        <w:pStyle w:val="ListParagraph"/>
        <w:numPr>
          <w:ilvl w:val="0"/>
          <w:numId w:val="36"/>
        </w:numPr>
        <w:spacing w:line="360" w:lineRule="auto"/>
        <w:rPr>
          <w:rFonts w:ascii="Cambria" w:hAnsi="Cambria"/>
          <w:b/>
          <w:bCs/>
        </w:rPr>
      </w:pPr>
      <w:r w:rsidRPr="00A84D52">
        <w:rPr>
          <w:rFonts w:ascii="Cambria" w:hAnsi="Cambria"/>
          <w:b/>
          <w:bCs/>
        </w:rPr>
        <w:t>KETERANGAN</w:t>
      </w:r>
    </w:p>
    <w:p w14:paraId="424D944F" w14:textId="77777777" w:rsidR="00A84D52" w:rsidRPr="00A84D52" w:rsidRDefault="00A84D52" w:rsidP="00A84D52">
      <w:pPr>
        <w:ind w:left="720"/>
      </w:pPr>
      <w:r w:rsidRPr="00A84D52">
        <w:t>P : Pewawancara</w:t>
      </w:r>
    </w:p>
    <w:p w14:paraId="353F7F54" w14:textId="77777777" w:rsidR="00A84D52" w:rsidRPr="00A84D52" w:rsidRDefault="00A84D52" w:rsidP="00A84D52">
      <w:pPr>
        <w:ind w:left="720"/>
      </w:pPr>
      <w:r w:rsidRPr="00A84D52">
        <w:t>N: Narasumber</w:t>
      </w:r>
    </w:p>
    <w:tbl>
      <w:tblPr>
        <w:tblStyle w:val="TableGridLight"/>
        <w:tblW w:w="0" w:type="auto"/>
        <w:tblLook w:val="04A0" w:firstRow="1" w:lastRow="0" w:firstColumn="1" w:lastColumn="0" w:noHBand="0" w:noVBand="1"/>
      </w:tblPr>
      <w:tblGrid>
        <w:gridCol w:w="392"/>
        <w:gridCol w:w="170"/>
        <w:gridCol w:w="4939"/>
      </w:tblGrid>
      <w:tr w:rsidR="00A84D52" w:rsidRPr="005F29AF" w14:paraId="54216F7E" w14:textId="77777777" w:rsidTr="00505C90">
        <w:tc>
          <w:tcPr>
            <w:tcW w:w="562" w:type="dxa"/>
            <w:gridSpan w:val="2"/>
          </w:tcPr>
          <w:p w14:paraId="6004912E" w14:textId="77777777" w:rsidR="00A84D52" w:rsidRPr="005F29AF" w:rsidRDefault="00A84D52" w:rsidP="00505C90">
            <w:pPr>
              <w:spacing w:line="240" w:lineRule="auto"/>
              <w:ind w:left="-30" w:firstLine="30"/>
              <w:rPr>
                <w:b/>
                <w:bCs/>
                <w:sz w:val="20"/>
                <w:szCs w:val="20"/>
              </w:rPr>
            </w:pPr>
            <w:r w:rsidRPr="005F29AF">
              <w:rPr>
                <w:b/>
                <w:bCs/>
                <w:sz w:val="20"/>
                <w:szCs w:val="20"/>
              </w:rPr>
              <w:t>P</w:t>
            </w:r>
          </w:p>
        </w:tc>
        <w:tc>
          <w:tcPr>
            <w:tcW w:w="4939" w:type="dxa"/>
          </w:tcPr>
          <w:p w14:paraId="2A427F7C" w14:textId="77777777" w:rsidR="00A84D52" w:rsidRPr="005F29AF" w:rsidRDefault="00A84D52" w:rsidP="00505C90">
            <w:pPr>
              <w:spacing w:after="200" w:line="240" w:lineRule="auto"/>
              <w:ind w:left="0" w:firstLine="0"/>
              <w:rPr>
                <w:b/>
                <w:bCs/>
                <w:sz w:val="20"/>
                <w:szCs w:val="20"/>
              </w:rPr>
            </w:pPr>
            <w:r w:rsidRPr="005F29AF">
              <w:rPr>
                <w:b/>
                <w:bCs/>
                <w:sz w:val="20"/>
                <w:szCs w:val="20"/>
              </w:rPr>
              <w:t>Apa itu kegiatan PTSL?</w:t>
            </w:r>
          </w:p>
        </w:tc>
      </w:tr>
      <w:tr w:rsidR="00A84D52" w:rsidRPr="005F29AF" w14:paraId="1F995F65" w14:textId="77777777" w:rsidTr="00505C90">
        <w:tc>
          <w:tcPr>
            <w:tcW w:w="562" w:type="dxa"/>
            <w:gridSpan w:val="2"/>
          </w:tcPr>
          <w:p w14:paraId="21BF1E80" w14:textId="77777777" w:rsidR="00A84D52" w:rsidRPr="005F29AF" w:rsidRDefault="00A84D52" w:rsidP="00505C90">
            <w:pPr>
              <w:spacing w:line="240" w:lineRule="auto"/>
              <w:ind w:left="-120" w:firstLine="142"/>
              <w:rPr>
                <w:sz w:val="20"/>
                <w:szCs w:val="20"/>
              </w:rPr>
            </w:pPr>
            <w:r w:rsidRPr="005F29AF">
              <w:rPr>
                <w:sz w:val="20"/>
                <w:szCs w:val="20"/>
              </w:rPr>
              <w:t>N</w:t>
            </w:r>
          </w:p>
        </w:tc>
        <w:tc>
          <w:tcPr>
            <w:tcW w:w="4939" w:type="dxa"/>
          </w:tcPr>
          <w:p w14:paraId="3C01D34A" w14:textId="77777777" w:rsidR="00A84D52" w:rsidRPr="005F29AF" w:rsidRDefault="00A84D52" w:rsidP="00505C90">
            <w:pPr>
              <w:spacing w:line="240" w:lineRule="auto"/>
              <w:ind w:left="0" w:firstLine="0"/>
              <w:rPr>
                <w:sz w:val="20"/>
                <w:szCs w:val="20"/>
              </w:rPr>
            </w:pPr>
            <w:r w:rsidRPr="005F29AF">
              <w:rPr>
                <w:sz w:val="20"/>
                <w:szCs w:val="20"/>
              </w:rPr>
              <w:t xml:space="preserve">Program canangan presiden jadi tujuanya semua bidang tanah di negara ini bisa dipetakan. Awalnya turun ke desa kalo memang di daerah kabupaten itu desa kalau disini itu kelurahan. </w:t>
            </w:r>
          </w:p>
          <w:p w14:paraId="2D139FF7" w14:textId="77777777" w:rsidR="00A84D52" w:rsidRPr="005F29AF" w:rsidRDefault="00A84D52" w:rsidP="00505C90">
            <w:pPr>
              <w:spacing w:line="240" w:lineRule="auto"/>
              <w:ind w:left="0" w:firstLine="0"/>
              <w:rPr>
                <w:sz w:val="20"/>
                <w:szCs w:val="20"/>
              </w:rPr>
            </w:pPr>
            <w:r w:rsidRPr="005F29AF">
              <w:rPr>
                <w:sz w:val="20"/>
                <w:szCs w:val="20"/>
              </w:rPr>
              <w:t>Jadi minimal data yang harus terpetakan dulu terintegrasi dengan BPN dari yang kecil dulu dari desa/kelurahan kalau sudah dari situ itu nanti tujuannya jadi kelurahan lengkap. Jadi di misal kelurahan karangkidul dilengkapi dulu semua datanya walaupun tidak harus jadi produk k1 . Yang dimaksud k1 itu sertifikat. Jadi sebenarnya ada 4 kategori yaitu</w:t>
            </w:r>
          </w:p>
          <w:p w14:paraId="64EC97A7" w14:textId="77777777" w:rsidR="00A84D52" w:rsidRPr="005F29AF" w:rsidRDefault="00A84D52" w:rsidP="00505C90">
            <w:pPr>
              <w:spacing w:line="240" w:lineRule="auto"/>
              <w:ind w:left="0" w:firstLine="0"/>
              <w:rPr>
                <w:sz w:val="20"/>
                <w:szCs w:val="20"/>
              </w:rPr>
            </w:pPr>
            <w:r w:rsidRPr="005F29AF">
              <w:rPr>
                <w:sz w:val="20"/>
                <w:szCs w:val="20"/>
              </w:rPr>
              <w:t>K1 = sertifikat</w:t>
            </w:r>
          </w:p>
          <w:p w14:paraId="6382C219" w14:textId="77777777" w:rsidR="00A84D52" w:rsidRPr="005F29AF" w:rsidRDefault="00A84D52" w:rsidP="00505C90">
            <w:pPr>
              <w:spacing w:line="240" w:lineRule="auto"/>
              <w:ind w:left="0" w:firstLine="0"/>
              <w:rPr>
                <w:sz w:val="20"/>
                <w:szCs w:val="20"/>
              </w:rPr>
            </w:pPr>
            <w:r w:rsidRPr="005F29AF">
              <w:rPr>
                <w:sz w:val="20"/>
                <w:szCs w:val="20"/>
              </w:rPr>
              <w:t xml:space="preserve">K2 = dia bisa dijadikan k1 tapi masih beberapa </w:t>
            </w:r>
          </w:p>
          <w:p w14:paraId="2A5D3085" w14:textId="77777777" w:rsidR="00A84D52" w:rsidRPr="005F29AF" w:rsidRDefault="00A84D52" w:rsidP="00505C90">
            <w:pPr>
              <w:spacing w:line="240" w:lineRule="auto"/>
              <w:ind w:left="0" w:firstLine="0"/>
              <w:rPr>
                <w:sz w:val="20"/>
                <w:szCs w:val="20"/>
              </w:rPr>
            </w:pPr>
            <w:r w:rsidRPr="005F29AF">
              <w:rPr>
                <w:sz w:val="20"/>
                <w:szCs w:val="20"/>
              </w:rPr>
              <w:t xml:space="preserve">K3 = masih ada keterkaitan hukum entah masih dimasukkan hak tanggungan atau ngga masih ada tumpang tindih sebelahnya. </w:t>
            </w:r>
          </w:p>
          <w:p w14:paraId="541B2652" w14:textId="77777777" w:rsidR="00A84D52" w:rsidRPr="005F29AF" w:rsidRDefault="00A84D52" w:rsidP="00505C90">
            <w:pPr>
              <w:spacing w:line="240" w:lineRule="auto"/>
              <w:ind w:left="0" w:firstLine="0"/>
              <w:rPr>
                <w:sz w:val="20"/>
                <w:szCs w:val="20"/>
              </w:rPr>
            </w:pPr>
            <w:r w:rsidRPr="005F29AF">
              <w:rPr>
                <w:sz w:val="20"/>
                <w:szCs w:val="20"/>
              </w:rPr>
              <w:t xml:space="preserve">K4 = perbaikan data dahulu di setiap bidangnya kalau semisal data sudah baik atau tidak ada masalah dengan sebelahnya itu bisa diterbitkan peta bidang tanah. </w:t>
            </w:r>
          </w:p>
          <w:p w14:paraId="309A06FC" w14:textId="77777777" w:rsidR="00A84D52" w:rsidRPr="005F29AF" w:rsidRDefault="00A84D52" w:rsidP="00505C90">
            <w:pPr>
              <w:spacing w:line="240" w:lineRule="auto"/>
              <w:ind w:left="0" w:firstLine="0"/>
              <w:rPr>
                <w:sz w:val="20"/>
                <w:szCs w:val="20"/>
              </w:rPr>
            </w:pPr>
            <w:r w:rsidRPr="005F29AF">
              <w:rPr>
                <w:sz w:val="20"/>
                <w:szCs w:val="20"/>
              </w:rPr>
              <w:t>Satu kelurahan lengkap itu bisa naik ke kecamatan lengkap. Walaupun ga harus jadi k1 ,k4 setidaknya ada petakan bidang yang mendasari bahwasanya di wilayah tersebut sudah tertata itu ,sudah teridentifikasi milik siapa. Jadi tidak ada istilah di wilayah tersebut ada lahan kosong ada tanah kosong atau hunian kosong tanpa kepemilikan yang telah di data BPN. Semisal data di wilayah tersebut sudah lengkap maka naik ke kecamatan lengkap dengan catatan kelurahan di kecamatan tersebut di sudah lengkap juga. Kalau kecamatan sudah lengkap maka jadi kota lengkap, kalau kota lengkap maka provinsi lengkap. Jadi negara lengkap.</w:t>
            </w:r>
          </w:p>
          <w:p w14:paraId="200ABA4E" w14:textId="77777777" w:rsidR="00A84D52" w:rsidRPr="005F29AF" w:rsidRDefault="00A84D52" w:rsidP="00505C90">
            <w:pPr>
              <w:spacing w:line="240" w:lineRule="auto"/>
              <w:ind w:left="0" w:firstLine="0"/>
              <w:rPr>
                <w:sz w:val="20"/>
                <w:szCs w:val="20"/>
              </w:rPr>
            </w:pPr>
            <w:r w:rsidRPr="005F29AF">
              <w:rPr>
                <w:sz w:val="20"/>
                <w:szCs w:val="20"/>
              </w:rPr>
              <w:t>Jadi meminimalisir adanya keterkaitan sengketa tanah. Jadi tanah itu riskan banget, ibarat mba mia ounya tanah 3*4 dan mba putri 5*6 setelah di ukur mba putri melebihi punya mba Mia walaupun beberapa senti saja itu terhitung. Takutnya nanti kalau digeser sampai ranah pidana.</w:t>
            </w:r>
          </w:p>
          <w:p w14:paraId="569A041F" w14:textId="77777777" w:rsidR="00A84D52" w:rsidRPr="005F29AF" w:rsidRDefault="00A84D52" w:rsidP="00505C90">
            <w:pPr>
              <w:spacing w:line="240" w:lineRule="auto"/>
              <w:ind w:left="0" w:firstLine="0"/>
              <w:rPr>
                <w:sz w:val="20"/>
                <w:szCs w:val="20"/>
              </w:rPr>
            </w:pPr>
            <w:r w:rsidRPr="005F29AF">
              <w:rPr>
                <w:sz w:val="20"/>
                <w:szCs w:val="20"/>
              </w:rPr>
              <w:t>Walaupun sebenarnya tanah itu ikutnya perdata karena ada objeknya karena ada bidangnya tapi bisa diangkat jadi pidana.</w:t>
            </w:r>
          </w:p>
          <w:p w14:paraId="6D9D0588" w14:textId="77777777" w:rsidR="00A84D52" w:rsidRPr="005F29AF" w:rsidRDefault="00A84D52" w:rsidP="00505C90">
            <w:pPr>
              <w:spacing w:line="240" w:lineRule="auto"/>
              <w:ind w:left="0" w:firstLine="0"/>
              <w:rPr>
                <w:sz w:val="20"/>
                <w:szCs w:val="20"/>
                <w:highlight w:val="yellow"/>
              </w:rPr>
            </w:pPr>
            <w:r w:rsidRPr="005F29AF">
              <w:rPr>
                <w:sz w:val="20"/>
                <w:szCs w:val="20"/>
              </w:rPr>
              <w:t>Sampai nanti di periode pak jokowi 2024 bisa selesai atau tidak karena program sudah jalan di 2 periode pak Jokowi</w:t>
            </w:r>
          </w:p>
          <w:p w14:paraId="3BEA1E4E" w14:textId="77777777" w:rsidR="00A84D52" w:rsidRPr="005F29AF" w:rsidRDefault="00A84D52" w:rsidP="00505C90">
            <w:pPr>
              <w:spacing w:line="240" w:lineRule="auto"/>
              <w:rPr>
                <w:sz w:val="20"/>
                <w:szCs w:val="20"/>
              </w:rPr>
            </w:pPr>
          </w:p>
        </w:tc>
      </w:tr>
      <w:tr w:rsidR="00A84D52" w:rsidRPr="005F29AF" w14:paraId="02206710" w14:textId="77777777" w:rsidTr="00505C90">
        <w:tc>
          <w:tcPr>
            <w:tcW w:w="392" w:type="dxa"/>
          </w:tcPr>
          <w:p w14:paraId="59ED5CFD" w14:textId="77777777" w:rsidR="00A84D52" w:rsidRPr="005F29AF" w:rsidRDefault="00A84D52" w:rsidP="00505C90">
            <w:pPr>
              <w:spacing w:line="240" w:lineRule="auto"/>
              <w:ind w:left="0" w:firstLine="0"/>
              <w:rPr>
                <w:sz w:val="20"/>
                <w:szCs w:val="20"/>
              </w:rPr>
            </w:pPr>
            <w:r w:rsidRPr="005F29AF">
              <w:rPr>
                <w:sz w:val="20"/>
                <w:szCs w:val="20"/>
              </w:rPr>
              <w:t>P</w:t>
            </w:r>
          </w:p>
        </w:tc>
        <w:tc>
          <w:tcPr>
            <w:tcW w:w="5109" w:type="dxa"/>
            <w:gridSpan w:val="2"/>
          </w:tcPr>
          <w:p w14:paraId="021531B4" w14:textId="77777777" w:rsidR="00A84D52" w:rsidRPr="005F29AF" w:rsidRDefault="00A84D52" w:rsidP="00505C90">
            <w:pPr>
              <w:spacing w:after="200" w:line="240" w:lineRule="auto"/>
              <w:ind w:left="0" w:firstLine="0"/>
              <w:rPr>
                <w:b/>
                <w:bCs/>
                <w:sz w:val="20"/>
                <w:szCs w:val="20"/>
              </w:rPr>
            </w:pPr>
            <w:r w:rsidRPr="005F29AF">
              <w:rPr>
                <w:b/>
                <w:bCs/>
                <w:sz w:val="20"/>
                <w:szCs w:val="20"/>
              </w:rPr>
              <w:t>Apa yang dimaksud dengan dokumen evidence?</w:t>
            </w:r>
          </w:p>
        </w:tc>
      </w:tr>
      <w:tr w:rsidR="00A84D52" w:rsidRPr="005F29AF" w14:paraId="7D0160A6" w14:textId="77777777" w:rsidTr="00505C90">
        <w:tc>
          <w:tcPr>
            <w:tcW w:w="392" w:type="dxa"/>
          </w:tcPr>
          <w:p w14:paraId="301E8BC9" w14:textId="77777777" w:rsidR="00A84D52" w:rsidRPr="005F29AF" w:rsidRDefault="00A84D52" w:rsidP="00505C90">
            <w:pPr>
              <w:spacing w:line="240" w:lineRule="auto"/>
              <w:ind w:left="-30" w:firstLine="52"/>
              <w:rPr>
                <w:sz w:val="20"/>
                <w:szCs w:val="20"/>
              </w:rPr>
            </w:pPr>
            <w:r w:rsidRPr="005F29AF">
              <w:rPr>
                <w:sz w:val="20"/>
                <w:szCs w:val="20"/>
              </w:rPr>
              <w:t>N</w:t>
            </w:r>
          </w:p>
        </w:tc>
        <w:tc>
          <w:tcPr>
            <w:tcW w:w="5109" w:type="dxa"/>
            <w:gridSpan w:val="2"/>
          </w:tcPr>
          <w:p w14:paraId="1EE5669F" w14:textId="77777777" w:rsidR="00A84D52" w:rsidRPr="005F29AF" w:rsidRDefault="00A84D52" w:rsidP="00505C90">
            <w:pPr>
              <w:numPr>
                <w:ilvl w:val="0"/>
                <w:numId w:val="39"/>
              </w:numPr>
              <w:spacing w:after="200" w:line="240" w:lineRule="auto"/>
              <w:rPr>
                <w:sz w:val="20"/>
                <w:szCs w:val="20"/>
              </w:rPr>
            </w:pPr>
            <w:r w:rsidRPr="005F29AF">
              <w:rPr>
                <w:sz w:val="20"/>
                <w:szCs w:val="20"/>
              </w:rPr>
              <w:t>Kwitansi</w:t>
            </w:r>
          </w:p>
          <w:p w14:paraId="619EB455" w14:textId="77777777" w:rsidR="00A84D52" w:rsidRPr="005F29AF" w:rsidRDefault="00A84D52" w:rsidP="00505C90">
            <w:pPr>
              <w:numPr>
                <w:ilvl w:val="0"/>
                <w:numId w:val="39"/>
              </w:numPr>
              <w:spacing w:after="200" w:line="240" w:lineRule="auto"/>
              <w:rPr>
                <w:sz w:val="20"/>
                <w:szCs w:val="20"/>
              </w:rPr>
            </w:pPr>
            <w:r w:rsidRPr="005F29AF">
              <w:rPr>
                <w:sz w:val="20"/>
                <w:szCs w:val="20"/>
              </w:rPr>
              <w:t>Ba</w:t>
            </w:r>
          </w:p>
          <w:p w14:paraId="2079012A" w14:textId="77777777" w:rsidR="00A84D52" w:rsidRPr="005F29AF" w:rsidRDefault="00A84D52" w:rsidP="00505C90">
            <w:pPr>
              <w:numPr>
                <w:ilvl w:val="0"/>
                <w:numId w:val="39"/>
              </w:numPr>
              <w:spacing w:after="200" w:line="240" w:lineRule="auto"/>
              <w:rPr>
                <w:sz w:val="20"/>
                <w:szCs w:val="20"/>
              </w:rPr>
            </w:pPr>
            <w:r w:rsidRPr="005F29AF">
              <w:rPr>
                <w:sz w:val="20"/>
                <w:szCs w:val="20"/>
              </w:rPr>
              <w:t>Surat tugas</w:t>
            </w:r>
          </w:p>
          <w:p w14:paraId="5D2E6B64" w14:textId="77777777" w:rsidR="00A84D52" w:rsidRPr="005F29AF" w:rsidRDefault="00A84D52" w:rsidP="00505C90">
            <w:pPr>
              <w:numPr>
                <w:ilvl w:val="0"/>
                <w:numId w:val="39"/>
              </w:numPr>
              <w:spacing w:after="200" w:line="240" w:lineRule="auto"/>
              <w:rPr>
                <w:sz w:val="20"/>
                <w:szCs w:val="20"/>
              </w:rPr>
            </w:pPr>
            <w:r w:rsidRPr="005F29AF">
              <w:rPr>
                <w:sz w:val="20"/>
                <w:szCs w:val="20"/>
              </w:rPr>
              <w:t>Load bidang tanah</w:t>
            </w:r>
          </w:p>
          <w:p w14:paraId="5DB4D2A1" w14:textId="061AAA12" w:rsidR="00A84D52" w:rsidRPr="005F29AF" w:rsidRDefault="00A84D52" w:rsidP="00505C90">
            <w:pPr>
              <w:spacing w:line="240" w:lineRule="auto"/>
              <w:ind w:left="0" w:firstLine="0"/>
              <w:rPr>
                <w:sz w:val="20"/>
                <w:szCs w:val="20"/>
              </w:rPr>
            </w:pPr>
            <w:r w:rsidRPr="005F29AF">
              <w:rPr>
                <w:sz w:val="20"/>
                <w:szCs w:val="20"/>
              </w:rPr>
              <w:t>Load bidang tanah masuk di kwitansi karena kita tahu berapa banyaknya bidang tanah yang dikerjakan keluarahan a itu dari load itu tadi. Jadi load itu tadi tidak hanya mengeload di 1 kelurahan saja tetapi banyak kelurahan yang bisa si load disitu.</w:t>
            </w:r>
          </w:p>
        </w:tc>
      </w:tr>
      <w:tr w:rsidR="00A84D52" w:rsidRPr="005F29AF" w14:paraId="647F9DE2" w14:textId="77777777" w:rsidTr="00505C90">
        <w:tc>
          <w:tcPr>
            <w:tcW w:w="392" w:type="dxa"/>
          </w:tcPr>
          <w:p w14:paraId="38E5AB4E" w14:textId="77777777" w:rsidR="00A84D52" w:rsidRPr="005F29AF" w:rsidRDefault="00A84D52" w:rsidP="00505C90">
            <w:pPr>
              <w:spacing w:line="240" w:lineRule="auto"/>
              <w:ind w:left="-30" w:firstLine="52"/>
              <w:rPr>
                <w:sz w:val="20"/>
                <w:szCs w:val="20"/>
              </w:rPr>
            </w:pPr>
            <w:r w:rsidRPr="005F29AF">
              <w:rPr>
                <w:sz w:val="20"/>
                <w:szCs w:val="20"/>
              </w:rPr>
              <w:t>N</w:t>
            </w:r>
          </w:p>
        </w:tc>
        <w:tc>
          <w:tcPr>
            <w:tcW w:w="5109" w:type="dxa"/>
            <w:gridSpan w:val="2"/>
          </w:tcPr>
          <w:p w14:paraId="5DE9917F" w14:textId="77777777" w:rsidR="00A84D52" w:rsidRPr="005F29AF" w:rsidRDefault="00A84D52" w:rsidP="00505C90">
            <w:pPr>
              <w:spacing w:line="240" w:lineRule="auto"/>
              <w:ind w:left="0" w:firstLine="0"/>
              <w:rPr>
                <w:b/>
                <w:bCs/>
                <w:sz w:val="20"/>
                <w:szCs w:val="20"/>
              </w:rPr>
            </w:pPr>
            <w:r w:rsidRPr="005F29AF">
              <w:rPr>
                <w:b/>
                <w:bCs/>
                <w:sz w:val="20"/>
                <w:szCs w:val="20"/>
              </w:rPr>
              <w:t>Bagaimana alur pembuatan dokumen evidence?</w:t>
            </w:r>
          </w:p>
        </w:tc>
      </w:tr>
      <w:tr w:rsidR="00A84D52" w:rsidRPr="005F29AF" w14:paraId="6AB1D78E" w14:textId="77777777" w:rsidTr="00505C90">
        <w:tc>
          <w:tcPr>
            <w:tcW w:w="392" w:type="dxa"/>
          </w:tcPr>
          <w:p w14:paraId="0ED8E4C2" w14:textId="77777777" w:rsidR="00A84D52" w:rsidRPr="005F29AF" w:rsidRDefault="00A84D52" w:rsidP="00505C90">
            <w:pPr>
              <w:spacing w:line="240" w:lineRule="auto"/>
              <w:ind w:left="0" w:firstLine="0"/>
              <w:rPr>
                <w:sz w:val="20"/>
                <w:szCs w:val="20"/>
              </w:rPr>
            </w:pPr>
            <w:r w:rsidRPr="005F29AF">
              <w:rPr>
                <w:sz w:val="20"/>
                <w:szCs w:val="20"/>
              </w:rPr>
              <w:t>P</w:t>
            </w:r>
          </w:p>
        </w:tc>
        <w:tc>
          <w:tcPr>
            <w:tcW w:w="5109" w:type="dxa"/>
            <w:gridSpan w:val="2"/>
          </w:tcPr>
          <w:p w14:paraId="31CCB168" w14:textId="78538499" w:rsidR="00A84D52" w:rsidRPr="005F29AF" w:rsidRDefault="00A84D52" w:rsidP="00505C90">
            <w:pPr>
              <w:spacing w:line="240" w:lineRule="auto"/>
              <w:ind w:left="0" w:firstLine="0"/>
              <w:rPr>
                <w:sz w:val="20"/>
                <w:szCs w:val="20"/>
              </w:rPr>
            </w:pPr>
            <w:r w:rsidRPr="005F29AF">
              <w:rPr>
                <w:sz w:val="20"/>
                <w:szCs w:val="20"/>
              </w:rPr>
              <w:t>PTSL sifatnya sporadis = langsung kerja tanpa ada alur pasti</w:t>
            </w:r>
          </w:p>
          <w:p w14:paraId="14BEAED6" w14:textId="77777777" w:rsidR="00A84D52" w:rsidRPr="005F29AF" w:rsidRDefault="00A84D52" w:rsidP="00505C90">
            <w:pPr>
              <w:spacing w:line="240" w:lineRule="auto"/>
              <w:ind w:left="0" w:firstLine="0"/>
              <w:rPr>
                <w:sz w:val="20"/>
                <w:szCs w:val="20"/>
              </w:rPr>
            </w:pPr>
            <w:r w:rsidRPr="005F29AF">
              <w:rPr>
                <w:sz w:val="20"/>
                <w:szCs w:val="20"/>
              </w:rPr>
              <w:t>Pertama harus tahu load betapa banyak</w:t>
            </w:r>
          </w:p>
          <w:p w14:paraId="7246093A" w14:textId="77777777" w:rsidR="00A84D52" w:rsidRPr="005F29AF" w:rsidRDefault="00A84D52" w:rsidP="00505C90">
            <w:pPr>
              <w:spacing w:line="240" w:lineRule="auto"/>
              <w:ind w:left="0" w:firstLine="0"/>
              <w:rPr>
                <w:sz w:val="20"/>
                <w:szCs w:val="20"/>
              </w:rPr>
            </w:pPr>
            <w:r w:rsidRPr="005F29AF">
              <w:rPr>
                <w:sz w:val="20"/>
                <w:szCs w:val="20"/>
              </w:rPr>
              <w:t>Lalu membuat surat tugas. Surat tugas terbit dari per tim masing masing yang mengerjakan sekertaris karena itu data pribadi antara ketua tim sekertarisnya dan surat tugasnya siapa aja itu yang lebih paham mereka jdai kita hanya nerima</w:t>
            </w:r>
          </w:p>
          <w:p w14:paraId="03DCECD6" w14:textId="77777777" w:rsidR="00A84D52" w:rsidRPr="005F29AF" w:rsidRDefault="00A84D52" w:rsidP="00505C90">
            <w:pPr>
              <w:spacing w:line="240" w:lineRule="auto"/>
              <w:ind w:left="0" w:firstLine="0"/>
              <w:rPr>
                <w:sz w:val="20"/>
                <w:szCs w:val="20"/>
              </w:rPr>
            </w:pPr>
            <w:r w:rsidRPr="005F29AF">
              <w:rPr>
                <w:sz w:val="20"/>
                <w:szCs w:val="20"/>
              </w:rPr>
              <w:t xml:space="preserve">Kalau misal surat tugas sudah diterima maka kita buat kwitansi kalau misal kwitansi sudah jadi baru ba ba itu ibaratnya hanya menginformasikan bahwasanya di tim 1 telah mengerjakan kelurahan a dengan banyaknya bidang segini. Jadi ba acaradibuat setelah kegiatan berlangsung. </w:t>
            </w:r>
          </w:p>
          <w:p w14:paraId="4D767D79" w14:textId="77777777" w:rsidR="00A84D52" w:rsidRPr="005F29AF" w:rsidRDefault="00A84D52" w:rsidP="00505C90">
            <w:pPr>
              <w:spacing w:line="240" w:lineRule="auto"/>
              <w:ind w:left="0" w:firstLine="0"/>
              <w:rPr>
                <w:sz w:val="20"/>
                <w:szCs w:val="20"/>
              </w:rPr>
            </w:pPr>
            <w:r w:rsidRPr="005F29AF">
              <w:rPr>
                <w:sz w:val="20"/>
                <w:szCs w:val="20"/>
              </w:rPr>
              <w:t xml:space="preserve">Untuk pembuatan surat tugas </w:t>
            </w:r>
          </w:p>
          <w:p w14:paraId="1C4DAB50" w14:textId="47FB1C8D" w:rsidR="00A84D52" w:rsidRPr="005F29AF" w:rsidRDefault="00A84D52" w:rsidP="00505C90">
            <w:pPr>
              <w:spacing w:line="240" w:lineRule="auto"/>
              <w:ind w:left="0" w:firstLine="0"/>
              <w:rPr>
                <w:sz w:val="20"/>
                <w:szCs w:val="20"/>
              </w:rPr>
            </w:pPr>
            <w:r w:rsidRPr="005F29AF">
              <w:rPr>
                <w:sz w:val="20"/>
                <w:szCs w:val="20"/>
              </w:rPr>
              <w:t xml:space="preserve">Dari setiap tim biasanya sudah ada data mutlak yang tidak berubah berubah biasanya yang berubah nama dari pihak kelurahan. Karena BPN menjalin kerja sama jadi ada 1 orang dari kelurahan paling tidak 1 orang. </w:t>
            </w:r>
          </w:p>
        </w:tc>
      </w:tr>
      <w:tr w:rsidR="00A84D52" w:rsidRPr="005F29AF" w14:paraId="3D6D9EFE" w14:textId="77777777" w:rsidTr="00505C90">
        <w:tc>
          <w:tcPr>
            <w:tcW w:w="392" w:type="dxa"/>
          </w:tcPr>
          <w:p w14:paraId="43A744F8" w14:textId="77777777" w:rsidR="00A84D52" w:rsidRPr="005F29AF" w:rsidRDefault="00A84D52" w:rsidP="00505C90">
            <w:pPr>
              <w:spacing w:line="240" w:lineRule="auto"/>
              <w:ind w:left="0" w:firstLine="0"/>
              <w:rPr>
                <w:sz w:val="20"/>
                <w:szCs w:val="20"/>
              </w:rPr>
            </w:pPr>
            <w:r w:rsidRPr="005F29AF">
              <w:rPr>
                <w:sz w:val="20"/>
                <w:szCs w:val="20"/>
              </w:rPr>
              <w:t>N</w:t>
            </w:r>
          </w:p>
        </w:tc>
        <w:tc>
          <w:tcPr>
            <w:tcW w:w="5109" w:type="dxa"/>
            <w:gridSpan w:val="2"/>
          </w:tcPr>
          <w:p w14:paraId="030DA488" w14:textId="77777777" w:rsidR="00A84D52" w:rsidRPr="005F29AF" w:rsidRDefault="00A84D52" w:rsidP="00505C90">
            <w:pPr>
              <w:spacing w:line="240" w:lineRule="auto"/>
              <w:ind w:left="0" w:firstLine="0"/>
              <w:rPr>
                <w:b/>
                <w:bCs/>
                <w:sz w:val="20"/>
                <w:szCs w:val="20"/>
              </w:rPr>
            </w:pPr>
            <w:r w:rsidRPr="005F29AF">
              <w:rPr>
                <w:b/>
                <w:bCs/>
                <w:sz w:val="20"/>
                <w:szCs w:val="20"/>
              </w:rPr>
              <w:t>Sistem apa yang digunakan dalam pembuatan dokumen evidence?</w:t>
            </w:r>
          </w:p>
        </w:tc>
      </w:tr>
      <w:tr w:rsidR="00A84D52" w:rsidRPr="005F29AF" w14:paraId="76900CEE" w14:textId="77777777" w:rsidTr="00505C90">
        <w:tc>
          <w:tcPr>
            <w:tcW w:w="392" w:type="dxa"/>
          </w:tcPr>
          <w:p w14:paraId="317948D9" w14:textId="77777777" w:rsidR="00A84D52" w:rsidRPr="005F29AF" w:rsidRDefault="00A84D52" w:rsidP="00505C90">
            <w:pPr>
              <w:spacing w:line="240" w:lineRule="auto"/>
              <w:ind w:left="-30" w:firstLine="30"/>
              <w:rPr>
                <w:sz w:val="20"/>
                <w:szCs w:val="20"/>
              </w:rPr>
            </w:pPr>
            <w:r w:rsidRPr="005F29AF">
              <w:rPr>
                <w:sz w:val="20"/>
                <w:szCs w:val="20"/>
              </w:rPr>
              <w:t>P</w:t>
            </w:r>
          </w:p>
        </w:tc>
        <w:tc>
          <w:tcPr>
            <w:tcW w:w="5109" w:type="dxa"/>
            <w:gridSpan w:val="2"/>
          </w:tcPr>
          <w:p w14:paraId="4FA1358C" w14:textId="078326EA" w:rsidR="00A84D52" w:rsidRPr="005F29AF" w:rsidRDefault="00A84D52" w:rsidP="00505C90">
            <w:pPr>
              <w:spacing w:line="240" w:lineRule="auto"/>
              <w:ind w:left="0" w:firstLine="0"/>
              <w:rPr>
                <w:sz w:val="20"/>
                <w:szCs w:val="20"/>
              </w:rPr>
            </w:pPr>
            <w:r w:rsidRPr="005F29AF">
              <w:rPr>
                <w:sz w:val="20"/>
                <w:szCs w:val="20"/>
              </w:rPr>
              <w:t>Masih menggunakan word dan excel masih manual dengan word dan excel. Sudah dibuat mailmerge dengan perbaduan word dan excel. Kalo tidak dibuat seperti itu pasti lama sedangkan kerja kita dikejar harus jalan terus walaupun ini sebenarnya sudah selesai sudah tinggal beberapa paling tidak 5% yang harus dibenahi. Karena untuk ptsl 2021 itu sudah lengkap dan anggaran sudah dikelola dan diberikan seusai takaran walaupun nantinya di 2022 ada pelengkap karena mungkin ada yang ketinggalan karena mungkin ada yang harus dipilah yang masih lama itu.</w:t>
            </w:r>
          </w:p>
        </w:tc>
      </w:tr>
    </w:tbl>
    <w:p w14:paraId="280834A8" w14:textId="77777777" w:rsidR="00593CA7" w:rsidRPr="00A84D52" w:rsidRDefault="00593CA7" w:rsidP="005F29AF">
      <w:pPr>
        <w:ind w:left="0" w:firstLine="0"/>
      </w:pPr>
    </w:p>
    <w:p w14:paraId="16595849" w14:textId="77777777" w:rsidR="00A84D52" w:rsidRPr="00A84D52" w:rsidRDefault="00A84D52">
      <w:pPr>
        <w:pStyle w:val="ListParagraph"/>
        <w:numPr>
          <w:ilvl w:val="0"/>
          <w:numId w:val="36"/>
        </w:numPr>
        <w:spacing w:line="360" w:lineRule="auto"/>
        <w:rPr>
          <w:rFonts w:ascii="Cambria" w:hAnsi="Cambria"/>
          <w:b/>
          <w:bCs/>
        </w:rPr>
      </w:pPr>
      <w:r w:rsidRPr="00A84D52">
        <w:rPr>
          <w:rFonts w:ascii="Cambria" w:hAnsi="Cambria"/>
          <w:b/>
          <w:bCs/>
        </w:rPr>
        <w:t>WAWANCARA  2</w:t>
      </w:r>
    </w:p>
    <w:p w14:paraId="7C9CB83D"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Narasumber</w:t>
      </w:r>
      <w:r w:rsidRPr="00A84D52">
        <w:rPr>
          <w:rFonts w:ascii="Cambria" w:hAnsi="Cambria"/>
        </w:rPr>
        <w:tab/>
        <w:t>:  Ibu Prima</w:t>
      </w:r>
    </w:p>
    <w:p w14:paraId="2355068E"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 xml:space="preserve">Jabatan </w:t>
      </w:r>
      <w:r w:rsidRPr="00A84D52">
        <w:rPr>
          <w:rFonts w:ascii="Cambria" w:hAnsi="Cambria"/>
        </w:rPr>
        <w:tab/>
        <w:t>: Staf Tata Usaha Kantor Pertanahan Kota Semarang</w:t>
      </w:r>
    </w:p>
    <w:p w14:paraId="0FE93BF2"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Pewawancara</w:t>
      </w:r>
      <w:r w:rsidRPr="00A84D52">
        <w:rPr>
          <w:rFonts w:ascii="Cambria" w:hAnsi="Cambria"/>
        </w:rPr>
        <w:tab/>
        <w:t>: Mia Putri Setyawati</w:t>
      </w:r>
    </w:p>
    <w:p w14:paraId="01AD7BE6" w14:textId="77777777" w:rsidR="00A84D52" w:rsidRPr="00A84D52" w:rsidRDefault="00A84D52">
      <w:pPr>
        <w:pStyle w:val="ListParagraph"/>
        <w:numPr>
          <w:ilvl w:val="0"/>
          <w:numId w:val="36"/>
        </w:numPr>
        <w:spacing w:line="360" w:lineRule="auto"/>
        <w:rPr>
          <w:rFonts w:ascii="Cambria" w:hAnsi="Cambria"/>
          <w:b/>
          <w:bCs/>
        </w:rPr>
      </w:pPr>
      <w:r w:rsidRPr="00A84D52">
        <w:rPr>
          <w:rFonts w:ascii="Cambria" w:hAnsi="Cambria"/>
          <w:b/>
          <w:bCs/>
        </w:rPr>
        <w:t>WAKTU DAN TEMPAT KEGIATAN WAWANCARA 3</w:t>
      </w:r>
    </w:p>
    <w:p w14:paraId="7776D6E1"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Hari/ Tanggal</w:t>
      </w:r>
      <w:r w:rsidRPr="00A84D52">
        <w:rPr>
          <w:rFonts w:ascii="Cambria" w:hAnsi="Cambria"/>
        </w:rPr>
        <w:tab/>
        <w:t>: Rabu, 09 february 2022</w:t>
      </w:r>
    </w:p>
    <w:p w14:paraId="251E7C04"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Tempat</w:t>
      </w:r>
      <w:r w:rsidRPr="00A84D52">
        <w:rPr>
          <w:rFonts w:ascii="Cambria" w:hAnsi="Cambria"/>
        </w:rPr>
        <w:tab/>
        <w:t>: Kantor Pertanahan Kota Semarang</w:t>
      </w:r>
    </w:p>
    <w:p w14:paraId="1D885CD4" w14:textId="77777777" w:rsidR="00A84D52" w:rsidRPr="00A84D52" w:rsidRDefault="00A84D52">
      <w:pPr>
        <w:pStyle w:val="ListParagraph"/>
        <w:numPr>
          <w:ilvl w:val="0"/>
          <w:numId w:val="36"/>
        </w:numPr>
        <w:spacing w:line="360" w:lineRule="auto"/>
        <w:rPr>
          <w:rFonts w:ascii="Cambria" w:hAnsi="Cambria"/>
          <w:b/>
          <w:bCs/>
        </w:rPr>
      </w:pPr>
      <w:r w:rsidRPr="00A84D52">
        <w:rPr>
          <w:rFonts w:ascii="Cambria" w:hAnsi="Cambria"/>
          <w:b/>
          <w:bCs/>
        </w:rPr>
        <w:t>KETERANGAN</w:t>
      </w:r>
    </w:p>
    <w:p w14:paraId="135DED69" w14:textId="77777777" w:rsidR="00A84D52" w:rsidRPr="00A84D52" w:rsidRDefault="00A84D52" w:rsidP="00A84D52">
      <w:pPr>
        <w:ind w:left="720"/>
      </w:pPr>
      <w:r w:rsidRPr="00A84D52">
        <w:t>P : Pewawancara</w:t>
      </w:r>
    </w:p>
    <w:p w14:paraId="1569980F" w14:textId="77777777" w:rsidR="00A84D52" w:rsidRPr="00A84D52" w:rsidRDefault="00A84D52" w:rsidP="00A84D52">
      <w:pPr>
        <w:ind w:left="720"/>
      </w:pPr>
      <w:r w:rsidRPr="00A84D52">
        <w:t>N: Narasumber</w:t>
      </w:r>
    </w:p>
    <w:tbl>
      <w:tblPr>
        <w:tblStyle w:val="TableGridLight"/>
        <w:tblW w:w="0" w:type="auto"/>
        <w:tblLook w:val="04A0" w:firstRow="1" w:lastRow="0" w:firstColumn="1" w:lastColumn="0" w:noHBand="0" w:noVBand="1"/>
      </w:tblPr>
      <w:tblGrid>
        <w:gridCol w:w="385"/>
        <w:gridCol w:w="5444"/>
      </w:tblGrid>
      <w:tr w:rsidR="00A84D52" w:rsidRPr="00505C90" w14:paraId="6A6EA879" w14:textId="77777777" w:rsidTr="00A30A65">
        <w:tc>
          <w:tcPr>
            <w:tcW w:w="409" w:type="dxa"/>
          </w:tcPr>
          <w:p w14:paraId="0EFB32CC" w14:textId="77777777" w:rsidR="00A84D52" w:rsidRPr="00505C90" w:rsidRDefault="00A84D52" w:rsidP="005C7516">
            <w:pPr>
              <w:spacing w:line="240" w:lineRule="auto"/>
              <w:ind w:left="-30" w:firstLine="30"/>
              <w:rPr>
                <w:b/>
                <w:bCs/>
                <w:sz w:val="20"/>
                <w:szCs w:val="20"/>
              </w:rPr>
            </w:pPr>
            <w:r w:rsidRPr="00505C90">
              <w:rPr>
                <w:b/>
                <w:bCs/>
                <w:sz w:val="20"/>
                <w:szCs w:val="20"/>
              </w:rPr>
              <w:t>P</w:t>
            </w:r>
          </w:p>
        </w:tc>
        <w:tc>
          <w:tcPr>
            <w:tcW w:w="8517" w:type="dxa"/>
          </w:tcPr>
          <w:p w14:paraId="55D86A30" w14:textId="77777777" w:rsidR="00A84D52" w:rsidRPr="00505C90" w:rsidRDefault="00A84D52" w:rsidP="005C7516">
            <w:pPr>
              <w:spacing w:line="240" w:lineRule="auto"/>
              <w:ind w:left="0" w:firstLine="0"/>
              <w:rPr>
                <w:b/>
                <w:bCs/>
                <w:sz w:val="20"/>
                <w:szCs w:val="20"/>
              </w:rPr>
            </w:pPr>
            <w:r w:rsidRPr="00505C90">
              <w:rPr>
                <w:b/>
                <w:bCs/>
                <w:sz w:val="20"/>
                <w:szCs w:val="20"/>
              </w:rPr>
              <w:t>Bagaimana alur pembuatan dokumen evidence?</w:t>
            </w:r>
          </w:p>
        </w:tc>
      </w:tr>
      <w:tr w:rsidR="00A84D52" w:rsidRPr="005F29AF" w14:paraId="37AFA586" w14:textId="77777777" w:rsidTr="00A30A65">
        <w:tc>
          <w:tcPr>
            <w:tcW w:w="409" w:type="dxa"/>
          </w:tcPr>
          <w:p w14:paraId="32421F85" w14:textId="77777777" w:rsidR="00A84D52" w:rsidRPr="005F29AF" w:rsidRDefault="00A84D52" w:rsidP="005C7516">
            <w:pPr>
              <w:spacing w:line="240" w:lineRule="auto"/>
              <w:ind w:left="15" w:hanging="15"/>
              <w:rPr>
                <w:sz w:val="20"/>
                <w:szCs w:val="20"/>
              </w:rPr>
            </w:pPr>
            <w:r w:rsidRPr="005F29AF">
              <w:rPr>
                <w:sz w:val="20"/>
                <w:szCs w:val="20"/>
              </w:rPr>
              <w:t>N</w:t>
            </w:r>
          </w:p>
        </w:tc>
        <w:tc>
          <w:tcPr>
            <w:tcW w:w="8517" w:type="dxa"/>
          </w:tcPr>
          <w:p w14:paraId="2DC00AEF" w14:textId="77777777" w:rsidR="00A84D52" w:rsidRPr="005F29AF" w:rsidRDefault="00A84D52" w:rsidP="005C7516">
            <w:pPr>
              <w:spacing w:line="240" w:lineRule="auto"/>
              <w:ind w:left="0" w:firstLine="0"/>
              <w:rPr>
                <w:sz w:val="20"/>
                <w:szCs w:val="20"/>
              </w:rPr>
            </w:pPr>
            <w:r w:rsidRPr="005F29AF">
              <w:rPr>
                <w:sz w:val="20"/>
                <w:szCs w:val="20"/>
              </w:rPr>
              <w:t>1-8 dari tim</w:t>
            </w:r>
          </w:p>
          <w:p w14:paraId="3B702F97" w14:textId="77777777" w:rsidR="00A84D52" w:rsidRPr="005F29AF" w:rsidRDefault="00A84D52" w:rsidP="005C7516">
            <w:pPr>
              <w:spacing w:line="240" w:lineRule="auto"/>
              <w:ind w:left="0" w:firstLine="0"/>
              <w:rPr>
                <w:sz w:val="20"/>
                <w:szCs w:val="20"/>
              </w:rPr>
            </w:pPr>
            <w:r w:rsidRPr="005F29AF">
              <w:rPr>
                <w:sz w:val="20"/>
                <w:szCs w:val="20"/>
              </w:rPr>
              <w:t>Baru nanti dibuatin kwitansi.</w:t>
            </w:r>
          </w:p>
          <w:p w14:paraId="59DE999B" w14:textId="77777777" w:rsidR="00A84D52" w:rsidRPr="005F29AF" w:rsidRDefault="00A84D52" w:rsidP="005C7516">
            <w:pPr>
              <w:spacing w:line="240" w:lineRule="auto"/>
              <w:ind w:left="0" w:firstLine="0"/>
              <w:rPr>
                <w:sz w:val="20"/>
                <w:szCs w:val="20"/>
              </w:rPr>
            </w:pPr>
            <w:r w:rsidRPr="005F29AF">
              <w:rPr>
                <w:sz w:val="20"/>
                <w:szCs w:val="20"/>
              </w:rPr>
              <w:t xml:space="preserve">Surat tugas ngirimin 1 lalu di scan ketika dibutuhin baru aku pakek </w:t>
            </w:r>
          </w:p>
          <w:p w14:paraId="4BB7C2C6" w14:textId="77777777" w:rsidR="00A84D52" w:rsidRPr="005F29AF" w:rsidRDefault="00A84D52" w:rsidP="005C7516">
            <w:pPr>
              <w:spacing w:line="240" w:lineRule="auto"/>
              <w:ind w:left="0" w:firstLine="0"/>
              <w:rPr>
                <w:sz w:val="20"/>
                <w:szCs w:val="20"/>
              </w:rPr>
            </w:pPr>
            <w:r w:rsidRPr="005F29AF">
              <w:rPr>
                <w:sz w:val="20"/>
                <w:szCs w:val="20"/>
              </w:rPr>
              <w:t>Hasil load tak cairinya gini;</w:t>
            </w:r>
          </w:p>
          <w:p w14:paraId="63B7FC3F" w14:textId="77777777" w:rsidR="00A84D52" w:rsidRPr="005F29AF" w:rsidRDefault="00A84D52" w:rsidP="005C7516">
            <w:pPr>
              <w:spacing w:line="240" w:lineRule="auto"/>
              <w:ind w:left="0" w:firstLine="0"/>
              <w:rPr>
                <w:sz w:val="20"/>
                <w:szCs w:val="20"/>
              </w:rPr>
            </w:pPr>
            <w:r w:rsidRPr="005F29AF">
              <w:rPr>
                <w:sz w:val="20"/>
                <w:szCs w:val="20"/>
              </w:rPr>
              <w:t>Ketika load di dashboard ptsl kan ada websitenya itu kan ada berkas yang bisa di cairin makanya tak print sebagai evidence kemudian aku ngeprint surat tugas yang dari tim baru tak lengkapin berita acara sama kwitansi terus di koreksi sama bu tanti baru deh cair. Cairnya apa cairnya lewat transfer</w:t>
            </w:r>
          </w:p>
          <w:p w14:paraId="2454E052" w14:textId="77777777" w:rsidR="00A84D52" w:rsidRPr="005F29AF" w:rsidRDefault="00A84D52" w:rsidP="005C7516">
            <w:pPr>
              <w:spacing w:line="240" w:lineRule="auto"/>
              <w:ind w:left="0" w:firstLine="0"/>
              <w:rPr>
                <w:sz w:val="20"/>
                <w:szCs w:val="20"/>
              </w:rPr>
            </w:pPr>
            <w:r w:rsidRPr="005F29AF">
              <w:rPr>
                <w:sz w:val="20"/>
                <w:szCs w:val="20"/>
              </w:rPr>
              <w:t>Kita sudah punya nomor rekening masing masing satgas. Satgasnya darimana dari surat tugas.</w:t>
            </w:r>
          </w:p>
          <w:p w14:paraId="672E5EB0" w14:textId="77777777" w:rsidR="00A84D52" w:rsidRPr="005F29AF" w:rsidRDefault="00A84D52" w:rsidP="005C7516">
            <w:pPr>
              <w:spacing w:line="240" w:lineRule="auto"/>
              <w:ind w:left="0" w:firstLine="0"/>
              <w:rPr>
                <w:sz w:val="20"/>
                <w:szCs w:val="20"/>
              </w:rPr>
            </w:pPr>
            <w:r w:rsidRPr="005F29AF">
              <w:rPr>
                <w:sz w:val="20"/>
                <w:szCs w:val="20"/>
              </w:rPr>
              <w:t>Evidence masing masing</w:t>
            </w:r>
          </w:p>
          <w:p w14:paraId="78F368EA" w14:textId="77777777" w:rsidR="00A84D52" w:rsidRPr="005F29AF" w:rsidRDefault="00A84D52" w:rsidP="005C7516">
            <w:pPr>
              <w:spacing w:line="240" w:lineRule="auto"/>
              <w:ind w:left="0" w:firstLine="0"/>
              <w:rPr>
                <w:sz w:val="20"/>
                <w:szCs w:val="20"/>
              </w:rPr>
            </w:pPr>
            <w:r w:rsidRPr="005F29AF">
              <w:rPr>
                <w:sz w:val="20"/>
                <w:szCs w:val="20"/>
              </w:rPr>
              <w:t>Ini contoh berita acara berita acara jumlah bidang dari hasil loadnya</w:t>
            </w:r>
          </w:p>
          <w:p w14:paraId="58A864AA" w14:textId="77777777" w:rsidR="00A84D52" w:rsidRPr="005F29AF" w:rsidRDefault="00A84D52" w:rsidP="005C7516">
            <w:pPr>
              <w:spacing w:line="240" w:lineRule="auto"/>
              <w:ind w:left="0" w:firstLine="0"/>
              <w:rPr>
                <w:sz w:val="20"/>
                <w:szCs w:val="20"/>
              </w:rPr>
            </w:pPr>
            <w:r w:rsidRPr="005F29AF">
              <w:rPr>
                <w:sz w:val="20"/>
                <w:szCs w:val="20"/>
              </w:rPr>
              <w:t xml:space="preserve">Sebelum load atau sembari load surat tugasnya minta ke tim . </w:t>
            </w:r>
          </w:p>
          <w:p w14:paraId="60A821C7" w14:textId="69C8D536" w:rsidR="00A84D52" w:rsidRPr="005F29AF" w:rsidRDefault="00A84D52" w:rsidP="005C7516">
            <w:pPr>
              <w:spacing w:line="240" w:lineRule="auto"/>
              <w:ind w:left="0" w:firstLine="0"/>
              <w:rPr>
                <w:sz w:val="20"/>
                <w:szCs w:val="20"/>
              </w:rPr>
            </w:pPr>
            <w:r w:rsidRPr="005F29AF">
              <w:rPr>
                <w:sz w:val="20"/>
                <w:szCs w:val="20"/>
              </w:rPr>
              <w:t xml:space="preserve">Caranya di pdf in yang mau dicairin di tim </w:t>
            </w:r>
          </w:p>
          <w:p w14:paraId="2D24CB3A" w14:textId="77777777" w:rsidR="00A84D52" w:rsidRPr="005F29AF" w:rsidRDefault="00A84D52" w:rsidP="005C7516">
            <w:pPr>
              <w:spacing w:line="240" w:lineRule="auto"/>
              <w:ind w:left="0" w:firstLine="0"/>
              <w:rPr>
                <w:sz w:val="20"/>
                <w:szCs w:val="20"/>
              </w:rPr>
            </w:pPr>
            <w:r w:rsidRPr="005F29AF">
              <w:rPr>
                <w:sz w:val="20"/>
                <w:szCs w:val="20"/>
              </w:rPr>
              <w:t>Surat tugas setiap kegiatan suratnya berbeda</w:t>
            </w:r>
          </w:p>
          <w:p w14:paraId="7795342D" w14:textId="77777777" w:rsidR="00A84D52" w:rsidRPr="005F29AF" w:rsidRDefault="00A84D52" w:rsidP="005C7516">
            <w:pPr>
              <w:spacing w:line="240" w:lineRule="auto"/>
              <w:ind w:left="0" w:firstLine="0"/>
              <w:rPr>
                <w:sz w:val="20"/>
                <w:szCs w:val="20"/>
              </w:rPr>
            </w:pPr>
            <w:r w:rsidRPr="005F29AF">
              <w:rPr>
                <w:sz w:val="20"/>
                <w:szCs w:val="20"/>
              </w:rPr>
              <w:t>Berbedanya adalah 1 berbeda kegiatanya</w:t>
            </w:r>
          </w:p>
          <w:p w14:paraId="31FFA6D2" w14:textId="77777777" w:rsidR="00A84D52" w:rsidRPr="005F29AF" w:rsidRDefault="00A84D52" w:rsidP="005C7516">
            <w:pPr>
              <w:spacing w:line="240" w:lineRule="auto"/>
              <w:ind w:left="0" w:firstLine="0"/>
              <w:rPr>
                <w:sz w:val="20"/>
                <w:szCs w:val="20"/>
              </w:rPr>
            </w:pPr>
            <w:r w:rsidRPr="005F29AF">
              <w:rPr>
                <w:sz w:val="20"/>
                <w:szCs w:val="20"/>
              </w:rPr>
              <w:t>Dibikin kayak gini(ceklis didepan dokumen) berlaku untuk semua tim jadi ada kontrolnya di setiap berkas.</w:t>
            </w:r>
          </w:p>
        </w:tc>
      </w:tr>
    </w:tbl>
    <w:p w14:paraId="686DDA59" w14:textId="77777777" w:rsidR="00A84D52" w:rsidRPr="00A84D52" w:rsidRDefault="00A84D52" w:rsidP="003E529A">
      <w:pPr>
        <w:ind w:left="0" w:firstLine="0"/>
      </w:pPr>
    </w:p>
    <w:p w14:paraId="595E6BE9" w14:textId="77777777" w:rsidR="00A84D52" w:rsidRPr="00A84D52" w:rsidRDefault="00A84D52">
      <w:pPr>
        <w:pStyle w:val="ListParagraph"/>
        <w:numPr>
          <w:ilvl w:val="0"/>
          <w:numId w:val="36"/>
        </w:numPr>
        <w:spacing w:line="360" w:lineRule="auto"/>
        <w:rPr>
          <w:rFonts w:ascii="Cambria" w:hAnsi="Cambria"/>
          <w:b/>
          <w:bCs/>
        </w:rPr>
      </w:pPr>
      <w:r w:rsidRPr="00A84D52">
        <w:rPr>
          <w:rFonts w:ascii="Cambria" w:hAnsi="Cambria"/>
          <w:b/>
          <w:bCs/>
        </w:rPr>
        <w:t>WAWANCARA  3</w:t>
      </w:r>
    </w:p>
    <w:p w14:paraId="165EB2D9"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Narasumber</w:t>
      </w:r>
      <w:r w:rsidRPr="00A84D52">
        <w:rPr>
          <w:rFonts w:ascii="Cambria" w:hAnsi="Cambria"/>
        </w:rPr>
        <w:tab/>
        <w:t xml:space="preserve">: </w:t>
      </w:r>
      <w:r w:rsidRPr="00A84D52">
        <w:rPr>
          <w:rFonts w:ascii="Cambria" w:hAnsi="Cambria"/>
          <w:lang w:val="id-ID"/>
        </w:rPr>
        <w:t>Ibu Agustanti Tias Setiyoni, S.ST</w:t>
      </w:r>
    </w:p>
    <w:p w14:paraId="49FFE335"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Jabatan</w:t>
      </w:r>
      <w:r w:rsidRPr="00A84D52">
        <w:rPr>
          <w:rFonts w:ascii="Cambria" w:hAnsi="Cambria"/>
        </w:rPr>
        <w:tab/>
        <w:t xml:space="preserve">: </w:t>
      </w:r>
      <w:r w:rsidRPr="00A84D52">
        <w:rPr>
          <w:rFonts w:ascii="Cambria" w:hAnsi="Cambria"/>
          <w:lang w:val="id-ID"/>
        </w:rPr>
        <w:t xml:space="preserve">Koordinator Kelompok Substansi Keuangan Dan BMN </w:t>
      </w:r>
      <w:r w:rsidRPr="00A84D52">
        <w:rPr>
          <w:rFonts w:ascii="Cambria" w:hAnsi="Cambria"/>
        </w:rPr>
        <w:t xml:space="preserve">Di Kantor Pertanahan Kota Semarang </w:t>
      </w:r>
    </w:p>
    <w:p w14:paraId="78BC40D1" w14:textId="77777777" w:rsidR="00A84D52" w:rsidRDefault="00A84D52">
      <w:pPr>
        <w:pStyle w:val="ListParagraph"/>
        <w:numPr>
          <w:ilvl w:val="1"/>
          <w:numId w:val="36"/>
        </w:numPr>
        <w:spacing w:line="360" w:lineRule="auto"/>
        <w:rPr>
          <w:rFonts w:ascii="Cambria" w:hAnsi="Cambria"/>
        </w:rPr>
      </w:pPr>
      <w:r w:rsidRPr="00A84D52">
        <w:rPr>
          <w:rFonts w:ascii="Cambria" w:hAnsi="Cambria"/>
        </w:rPr>
        <w:t>Pewawancara</w:t>
      </w:r>
      <w:r w:rsidRPr="00A84D52">
        <w:rPr>
          <w:rFonts w:ascii="Cambria" w:hAnsi="Cambria"/>
        </w:rPr>
        <w:tab/>
        <w:t>: Mia Putri Setyawati</w:t>
      </w:r>
    </w:p>
    <w:p w14:paraId="08D811BB" w14:textId="77777777" w:rsidR="003E529A" w:rsidRPr="00A84D52" w:rsidRDefault="003E529A" w:rsidP="003E529A">
      <w:pPr>
        <w:pStyle w:val="ListParagraph"/>
        <w:spacing w:line="360" w:lineRule="auto"/>
        <w:ind w:firstLine="0"/>
        <w:rPr>
          <w:rFonts w:ascii="Cambria" w:hAnsi="Cambria"/>
        </w:rPr>
      </w:pPr>
    </w:p>
    <w:p w14:paraId="690F8696" w14:textId="77777777" w:rsidR="00A84D52" w:rsidRPr="00A84D52" w:rsidRDefault="00A84D52">
      <w:pPr>
        <w:pStyle w:val="ListParagraph"/>
        <w:numPr>
          <w:ilvl w:val="0"/>
          <w:numId w:val="36"/>
        </w:numPr>
        <w:spacing w:line="360" w:lineRule="auto"/>
        <w:rPr>
          <w:rFonts w:ascii="Cambria" w:hAnsi="Cambria"/>
          <w:b/>
          <w:bCs/>
        </w:rPr>
      </w:pPr>
      <w:r w:rsidRPr="00A84D52">
        <w:rPr>
          <w:rFonts w:ascii="Cambria" w:hAnsi="Cambria"/>
          <w:b/>
          <w:bCs/>
        </w:rPr>
        <w:t>WAKTU DAN TEMPAT KEGIATAN WAWANCARA 3</w:t>
      </w:r>
    </w:p>
    <w:p w14:paraId="13AB21A7"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Hari/ Tanggal</w:t>
      </w:r>
      <w:r w:rsidRPr="00A84D52">
        <w:rPr>
          <w:rFonts w:ascii="Cambria" w:hAnsi="Cambria"/>
        </w:rPr>
        <w:tab/>
        <w:t>: Rabu, 09 February 2022</w:t>
      </w:r>
    </w:p>
    <w:p w14:paraId="2736D27F"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Tempat</w:t>
      </w:r>
      <w:r w:rsidRPr="00A84D52">
        <w:rPr>
          <w:rFonts w:ascii="Cambria" w:hAnsi="Cambria"/>
        </w:rPr>
        <w:tab/>
        <w:t>: Kantor Pertanahan Kota Semarang</w:t>
      </w:r>
    </w:p>
    <w:p w14:paraId="7D3608E8" w14:textId="77777777" w:rsidR="00A84D52" w:rsidRPr="00A84D52" w:rsidRDefault="00A84D52">
      <w:pPr>
        <w:pStyle w:val="ListParagraph"/>
        <w:numPr>
          <w:ilvl w:val="0"/>
          <w:numId w:val="36"/>
        </w:numPr>
        <w:spacing w:line="360" w:lineRule="auto"/>
        <w:rPr>
          <w:rFonts w:ascii="Cambria" w:hAnsi="Cambria"/>
          <w:b/>
          <w:bCs/>
        </w:rPr>
      </w:pPr>
      <w:r w:rsidRPr="00A84D52">
        <w:rPr>
          <w:rFonts w:ascii="Cambria" w:hAnsi="Cambria"/>
          <w:b/>
          <w:bCs/>
        </w:rPr>
        <w:t>KETERANGAN</w:t>
      </w:r>
    </w:p>
    <w:p w14:paraId="1D00A405" w14:textId="77777777" w:rsidR="00A84D52" w:rsidRPr="00A84D52" w:rsidRDefault="00A84D52" w:rsidP="00A84D52">
      <w:pPr>
        <w:ind w:left="720"/>
      </w:pPr>
      <w:r w:rsidRPr="00A84D52">
        <w:t>P : Pewawancara</w:t>
      </w:r>
    </w:p>
    <w:p w14:paraId="3CA1117C" w14:textId="77777777" w:rsidR="00A84D52" w:rsidRPr="00A84D52" w:rsidRDefault="00A84D52" w:rsidP="00A84D52">
      <w:pPr>
        <w:ind w:left="720"/>
      </w:pPr>
      <w:r w:rsidRPr="00A84D52">
        <w:t>N: Narasumber</w:t>
      </w:r>
    </w:p>
    <w:tbl>
      <w:tblPr>
        <w:tblStyle w:val="TableGrid0"/>
        <w:tblW w:w="0" w:type="auto"/>
        <w:tblLook w:val="04A0" w:firstRow="1" w:lastRow="0" w:firstColumn="1" w:lastColumn="0" w:noHBand="0" w:noVBand="1"/>
      </w:tblPr>
      <w:tblGrid>
        <w:gridCol w:w="390"/>
        <w:gridCol w:w="5439"/>
      </w:tblGrid>
      <w:tr w:rsidR="00A84D52" w:rsidRPr="005C7516" w14:paraId="1A6093A5" w14:textId="77777777" w:rsidTr="00A30A65">
        <w:tc>
          <w:tcPr>
            <w:tcW w:w="409" w:type="dxa"/>
          </w:tcPr>
          <w:p w14:paraId="0A288855" w14:textId="77777777" w:rsidR="00A84D52" w:rsidRPr="005C7516" w:rsidRDefault="00A84D52" w:rsidP="003974C6">
            <w:pPr>
              <w:spacing w:line="240" w:lineRule="auto"/>
              <w:ind w:left="15" w:firstLine="7"/>
              <w:rPr>
                <w:b/>
                <w:bCs/>
                <w:sz w:val="20"/>
                <w:szCs w:val="20"/>
              </w:rPr>
            </w:pPr>
            <w:r w:rsidRPr="005C7516">
              <w:rPr>
                <w:b/>
                <w:bCs/>
                <w:sz w:val="20"/>
                <w:szCs w:val="20"/>
              </w:rPr>
              <w:t>P</w:t>
            </w:r>
          </w:p>
        </w:tc>
        <w:tc>
          <w:tcPr>
            <w:tcW w:w="8517" w:type="dxa"/>
          </w:tcPr>
          <w:p w14:paraId="5002E6E4" w14:textId="77777777" w:rsidR="00A84D52" w:rsidRPr="005C7516" w:rsidRDefault="00A84D52" w:rsidP="003974C6">
            <w:pPr>
              <w:spacing w:line="240" w:lineRule="auto"/>
              <w:ind w:left="0" w:firstLine="0"/>
              <w:rPr>
                <w:b/>
                <w:bCs/>
                <w:sz w:val="20"/>
                <w:szCs w:val="20"/>
              </w:rPr>
            </w:pPr>
            <w:r w:rsidRPr="005C7516">
              <w:rPr>
                <w:b/>
                <w:bCs/>
                <w:sz w:val="20"/>
                <w:szCs w:val="20"/>
              </w:rPr>
              <w:t>Bagaimana alur pembuatan dokumen evidence?</w:t>
            </w:r>
          </w:p>
        </w:tc>
      </w:tr>
      <w:tr w:rsidR="00A84D52" w:rsidRPr="005F29AF" w14:paraId="6564B7AE" w14:textId="77777777" w:rsidTr="00A30A65">
        <w:tc>
          <w:tcPr>
            <w:tcW w:w="409" w:type="dxa"/>
          </w:tcPr>
          <w:p w14:paraId="060CDA1E" w14:textId="77777777" w:rsidR="00A84D52" w:rsidRPr="005F29AF" w:rsidRDefault="00A84D52" w:rsidP="003974C6">
            <w:pPr>
              <w:spacing w:line="240" w:lineRule="auto"/>
              <w:ind w:left="15" w:firstLine="7"/>
              <w:rPr>
                <w:sz w:val="20"/>
                <w:szCs w:val="20"/>
              </w:rPr>
            </w:pPr>
            <w:r w:rsidRPr="005F29AF">
              <w:rPr>
                <w:sz w:val="20"/>
                <w:szCs w:val="20"/>
              </w:rPr>
              <w:t>N</w:t>
            </w:r>
          </w:p>
        </w:tc>
        <w:tc>
          <w:tcPr>
            <w:tcW w:w="8517" w:type="dxa"/>
          </w:tcPr>
          <w:p w14:paraId="361854B7" w14:textId="77777777" w:rsidR="00A84D52" w:rsidRPr="005F29AF" w:rsidRDefault="00A84D52" w:rsidP="003974C6">
            <w:pPr>
              <w:spacing w:line="240" w:lineRule="auto"/>
              <w:ind w:left="0" w:firstLine="0"/>
              <w:rPr>
                <w:sz w:val="20"/>
                <w:szCs w:val="20"/>
              </w:rPr>
            </w:pPr>
            <w:r w:rsidRPr="005F29AF">
              <w:rPr>
                <w:sz w:val="20"/>
                <w:szCs w:val="20"/>
              </w:rPr>
              <w:t>Pembuatan dokumen evidence</w:t>
            </w:r>
          </w:p>
          <w:p w14:paraId="5E76C393" w14:textId="77777777" w:rsidR="00A84D52" w:rsidRPr="005F29AF" w:rsidRDefault="00A84D52" w:rsidP="003974C6">
            <w:pPr>
              <w:spacing w:line="240" w:lineRule="auto"/>
              <w:ind w:left="0" w:firstLine="0"/>
              <w:rPr>
                <w:sz w:val="20"/>
                <w:szCs w:val="20"/>
              </w:rPr>
            </w:pPr>
            <w:r w:rsidRPr="005F29AF">
              <w:rPr>
                <w:sz w:val="20"/>
                <w:szCs w:val="20"/>
              </w:rPr>
              <w:t>Kegiatan PTSl Terbagi menjadi 4 tim yang dimulai dari kegiatan penyuluhan.</w:t>
            </w:r>
          </w:p>
          <w:p w14:paraId="0D39C91B" w14:textId="77777777" w:rsidR="00A84D52" w:rsidRPr="005F29AF" w:rsidRDefault="00A84D52" w:rsidP="003974C6">
            <w:pPr>
              <w:spacing w:line="240" w:lineRule="auto"/>
              <w:ind w:left="0" w:firstLine="0"/>
              <w:rPr>
                <w:sz w:val="20"/>
                <w:szCs w:val="20"/>
              </w:rPr>
            </w:pPr>
            <w:r w:rsidRPr="005F29AF">
              <w:rPr>
                <w:sz w:val="20"/>
                <w:szCs w:val="20"/>
              </w:rPr>
              <w:t>Kegiatan yang ada honornya yaitu kegiatan :</w:t>
            </w:r>
          </w:p>
          <w:p w14:paraId="2DAA514F" w14:textId="77777777" w:rsidR="00E9559F" w:rsidRPr="005F29AF" w:rsidRDefault="00A84D52" w:rsidP="003974C6">
            <w:pPr>
              <w:spacing w:line="240" w:lineRule="auto"/>
              <w:rPr>
                <w:sz w:val="20"/>
                <w:szCs w:val="20"/>
              </w:rPr>
            </w:pPr>
            <w:r w:rsidRPr="005F29AF">
              <w:rPr>
                <w:sz w:val="20"/>
                <w:szCs w:val="20"/>
              </w:rPr>
              <w:t>-Pengukuran dimana Pelaksanaannya</w:t>
            </w:r>
          </w:p>
          <w:p w14:paraId="7CE4B718" w14:textId="6D1A8697" w:rsidR="00A84D52" w:rsidRPr="005F29AF" w:rsidRDefault="00A84D52" w:rsidP="003974C6">
            <w:pPr>
              <w:spacing w:line="240" w:lineRule="auto"/>
              <w:rPr>
                <w:sz w:val="20"/>
                <w:szCs w:val="20"/>
              </w:rPr>
            </w:pPr>
            <w:r w:rsidRPr="005F29AF">
              <w:rPr>
                <w:sz w:val="20"/>
                <w:szCs w:val="20"/>
              </w:rPr>
              <w:t>Dibantu oleh skb</w:t>
            </w:r>
          </w:p>
          <w:p w14:paraId="6D510CF3" w14:textId="77777777" w:rsidR="00A84D52" w:rsidRPr="005F29AF" w:rsidRDefault="00A84D52" w:rsidP="003974C6">
            <w:pPr>
              <w:spacing w:line="240" w:lineRule="auto"/>
              <w:rPr>
                <w:sz w:val="20"/>
                <w:szCs w:val="20"/>
              </w:rPr>
            </w:pPr>
            <w:r w:rsidRPr="005F29AF">
              <w:rPr>
                <w:sz w:val="20"/>
                <w:szCs w:val="20"/>
              </w:rPr>
              <w:t>-Puldadis</w:t>
            </w:r>
          </w:p>
          <w:p w14:paraId="6FB7B527" w14:textId="24C5FFCF" w:rsidR="00A84D52" w:rsidRPr="005F29AF" w:rsidRDefault="00A84D52" w:rsidP="003974C6">
            <w:pPr>
              <w:spacing w:line="240" w:lineRule="auto"/>
              <w:rPr>
                <w:sz w:val="20"/>
                <w:szCs w:val="20"/>
              </w:rPr>
            </w:pPr>
            <w:r w:rsidRPr="005F29AF">
              <w:rPr>
                <w:sz w:val="20"/>
                <w:szCs w:val="20"/>
              </w:rPr>
              <w:t>-Kegiatan panitia A</w:t>
            </w:r>
          </w:p>
          <w:p w14:paraId="75AD9000" w14:textId="77777777" w:rsidR="00A84D52" w:rsidRPr="005F29AF" w:rsidRDefault="00A84D52" w:rsidP="003974C6">
            <w:pPr>
              <w:spacing w:line="240" w:lineRule="auto"/>
              <w:ind w:left="0" w:firstLine="0"/>
              <w:rPr>
                <w:sz w:val="20"/>
                <w:szCs w:val="20"/>
              </w:rPr>
            </w:pPr>
            <w:r w:rsidRPr="005F29AF">
              <w:rPr>
                <w:sz w:val="20"/>
                <w:szCs w:val="20"/>
              </w:rPr>
              <w:t>Dasar pertanggung jawaban terkait keuangan berdasarkan dari load dashboard ptsl</w:t>
            </w:r>
          </w:p>
          <w:p w14:paraId="1E7A5380" w14:textId="77777777" w:rsidR="00A84D52" w:rsidRPr="005F29AF" w:rsidRDefault="00A84D52" w:rsidP="003974C6">
            <w:pPr>
              <w:spacing w:line="240" w:lineRule="auto"/>
              <w:ind w:left="0" w:firstLine="0"/>
              <w:rPr>
                <w:sz w:val="20"/>
                <w:szCs w:val="20"/>
              </w:rPr>
            </w:pPr>
            <w:r w:rsidRPr="005F29AF">
              <w:rPr>
                <w:sz w:val="20"/>
                <w:szCs w:val="20"/>
              </w:rPr>
              <w:t>Temen temen keuangan yang terbagi menjadi beberapa tim</w:t>
            </w:r>
          </w:p>
          <w:p w14:paraId="55E226F2" w14:textId="77777777" w:rsidR="00A84D52" w:rsidRPr="005F29AF" w:rsidRDefault="00A84D52" w:rsidP="003974C6">
            <w:pPr>
              <w:pStyle w:val="ListParagraph"/>
              <w:numPr>
                <w:ilvl w:val="0"/>
                <w:numId w:val="38"/>
              </w:numPr>
              <w:spacing w:after="0" w:line="240" w:lineRule="auto"/>
              <w:rPr>
                <w:rFonts w:ascii="Cambria" w:hAnsi="Cambria"/>
                <w:sz w:val="20"/>
                <w:szCs w:val="20"/>
              </w:rPr>
            </w:pPr>
            <w:r w:rsidRPr="005F29AF">
              <w:rPr>
                <w:rFonts w:ascii="Cambria" w:hAnsi="Cambria"/>
                <w:sz w:val="20"/>
                <w:szCs w:val="20"/>
              </w:rPr>
              <w:t>Tim load ukur</w:t>
            </w:r>
          </w:p>
          <w:p w14:paraId="5FFCFCC3" w14:textId="77777777" w:rsidR="00A84D52" w:rsidRPr="005F29AF" w:rsidRDefault="00A84D52" w:rsidP="003974C6">
            <w:pPr>
              <w:pStyle w:val="ListParagraph"/>
              <w:numPr>
                <w:ilvl w:val="0"/>
                <w:numId w:val="38"/>
              </w:numPr>
              <w:spacing w:after="0" w:line="240" w:lineRule="auto"/>
              <w:rPr>
                <w:rFonts w:ascii="Cambria" w:hAnsi="Cambria"/>
                <w:sz w:val="20"/>
                <w:szCs w:val="20"/>
              </w:rPr>
            </w:pPr>
            <w:r w:rsidRPr="005F29AF">
              <w:rPr>
                <w:rFonts w:ascii="Cambria" w:hAnsi="Cambria"/>
                <w:sz w:val="20"/>
                <w:szCs w:val="20"/>
              </w:rPr>
              <w:t>Tim load kegiatan puldadis</w:t>
            </w:r>
          </w:p>
          <w:p w14:paraId="07799F6F" w14:textId="77777777" w:rsidR="00A84D52" w:rsidRPr="005F29AF" w:rsidRDefault="00A84D52" w:rsidP="003974C6">
            <w:pPr>
              <w:pStyle w:val="ListParagraph"/>
              <w:numPr>
                <w:ilvl w:val="0"/>
                <w:numId w:val="38"/>
              </w:numPr>
              <w:spacing w:after="0" w:line="240" w:lineRule="auto"/>
              <w:rPr>
                <w:rFonts w:ascii="Cambria" w:hAnsi="Cambria"/>
                <w:sz w:val="20"/>
                <w:szCs w:val="20"/>
              </w:rPr>
            </w:pPr>
            <w:r w:rsidRPr="005F29AF">
              <w:rPr>
                <w:rFonts w:ascii="Cambria" w:hAnsi="Cambria"/>
                <w:sz w:val="20"/>
                <w:szCs w:val="20"/>
              </w:rPr>
              <w:t>Tim load kegiatan panitia A dan pemeriksaan tanah</w:t>
            </w:r>
          </w:p>
          <w:p w14:paraId="170ABC67" w14:textId="26BEF06F" w:rsidR="00A84D52" w:rsidRPr="00593CA7" w:rsidRDefault="00A84D52" w:rsidP="003974C6">
            <w:pPr>
              <w:pStyle w:val="ListParagraph"/>
              <w:numPr>
                <w:ilvl w:val="0"/>
                <w:numId w:val="38"/>
              </w:numPr>
              <w:spacing w:after="0" w:line="240" w:lineRule="auto"/>
              <w:rPr>
                <w:rFonts w:ascii="Cambria" w:hAnsi="Cambria"/>
                <w:sz w:val="20"/>
                <w:szCs w:val="20"/>
              </w:rPr>
            </w:pPr>
            <w:r w:rsidRPr="005F29AF">
              <w:rPr>
                <w:rFonts w:ascii="Cambria" w:hAnsi="Cambria"/>
                <w:sz w:val="20"/>
                <w:szCs w:val="20"/>
              </w:rPr>
              <w:t>Tim load kegiatan K4. Ada data fisik dan data yuridis</w:t>
            </w:r>
          </w:p>
          <w:p w14:paraId="11EA6708" w14:textId="77777777" w:rsidR="00A84D52" w:rsidRPr="005F29AF" w:rsidRDefault="00A84D52" w:rsidP="003974C6">
            <w:pPr>
              <w:spacing w:line="240" w:lineRule="auto"/>
              <w:ind w:left="0" w:firstLine="0"/>
              <w:rPr>
                <w:sz w:val="20"/>
                <w:szCs w:val="20"/>
              </w:rPr>
            </w:pPr>
            <w:r w:rsidRPr="005F29AF">
              <w:rPr>
                <w:sz w:val="20"/>
                <w:szCs w:val="20"/>
              </w:rPr>
              <w:t xml:space="preserve">Masing masing memiliki tugas untuk load ke dashboard, dasarnya dari nominatif yang sudah diajukan ke dashboardnya TU. Saat di load masih nyampur kemudian di plotkan per kelurahan Jumlahnya harus sesuai dengan jumlah load keseluruhan dengan apa yang di load di awal, Ketika sudah sesuai maka akan dituangkan ke kwitansi dasarnya dari surat tugas. Surat tugas tersebut menyebutkan siapa pelaksananya </w:t>
            </w:r>
          </w:p>
          <w:p w14:paraId="687F4671" w14:textId="77777777" w:rsidR="00A84D52" w:rsidRPr="005F29AF" w:rsidRDefault="00A84D52" w:rsidP="003974C6">
            <w:pPr>
              <w:spacing w:line="240" w:lineRule="auto"/>
              <w:ind w:left="0" w:firstLine="0"/>
              <w:rPr>
                <w:sz w:val="20"/>
                <w:szCs w:val="20"/>
              </w:rPr>
            </w:pPr>
            <w:r w:rsidRPr="005F29AF">
              <w:rPr>
                <w:sz w:val="20"/>
                <w:szCs w:val="20"/>
              </w:rPr>
              <w:t>Dan untuk rupiahnya sudah sesuai dengan standar biaya khusus yang ditetapkan</w:t>
            </w:r>
          </w:p>
          <w:p w14:paraId="75BE4127" w14:textId="77777777" w:rsidR="00A84D52" w:rsidRPr="005F29AF" w:rsidRDefault="00A84D52" w:rsidP="003974C6">
            <w:pPr>
              <w:pStyle w:val="ListParagraph"/>
              <w:numPr>
                <w:ilvl w:val="0"/>
                <w:numId w:val="37"/>
              </w:numPr>
              <w:spacing w:after="0" w:line="240" w:lineRule="auto"/>
              <w:ind w:left="360" w:hanging="360"/>
              <w:rPr>
                <w:rFonts w:ascii="Cambria" w:hAnsi="Cambria"/>
                <w:sz w:val="20"/>
                <w:szCs w:val="20"/>
              </w:rPr>
            </w:pPr>
            <w:r w:rsidRPr="005F29AF">
              <w:rPr>
                <w:rFonts w:ascii="Cambria" w:hAnsi="Cambria"/>
                <w:sz w:val="20"/>
                <w:szCs w:val="20"/>
              </w:rPr>
              <w:t>Untuk pengukuran 1 bidang : 73.300 terdistribusi kepada koordinator petugas ukur dan 2 pembantu ukur:</w:t>
            </w:r>
          </w:p>
          <w:p w14:paraId="1ED668C9" w14:textId="77777777" w:rsidR="00A84D52" w:rsidRPr="005F29AF" w:rsidRDefault="00A84D52" w:rsidP="003974C6">
            <w:pPr>
              <w:pStyle w:val="ListParagraph"/>
              <w:numPr>
                <w:ilvl w:val="1"/>
                <w:numId w:val="37"/>
              </w:numPr>
              <w:spacing w:after="0" w:line="240" w:lineRule="auto"/>
              <w:rPr>
                <w:rFonts w:ascii="Cambria" w:hAnsi="Cambria"/>
                <w:sz w:val="20"/>
                <w:szCs w:val="20"/>
              </w:rPr>
            </w:pPr>
            <w:r w:rsidRPr="005F29AF">
              <w:rPr>
                <w:rFonts w:ascii="Cambria" w:hAnsi="Cambria"/>
                <w:sz w:val="20"/>
                <w:szCs w:val="20"/>
              </w:rPr>
              <w:t>Kalo yang petugas ukur dan koordinator ukur itu nilainya 25.530</w:t>
            </w:r>
          </w:p>
          <w:p w14:paraId="227EA4FD" w14:textId="77777777" w:rsidR="00A84D52" w:rsidRPr="005F29AF" w:rsidRDefault="00A84D52" w:rsidP="003974C6">
            <w:pPr>
              <w:pStyle w:val="ListParagraph"/>
              <w:numPr>
                <w:ilvl w:val="1"/>
                <w:numId w:val="37"/>
              </w:numPr>
              <w:spacing w:after="0" w:line="240" w:lineRule="auto"/>
              <w:rPr>
                <w:rFonts w:ascii="Cambria" w:hAnsi="Cambria"/>
                <w:sz w:val="20"/>
                <w:szCs w:val="20"/>
              </w:rPr>
            </w:pPr>
            <w:r w:rsidRPr="005F29AF">
              <w:rPr>
                <w:rFonts w:ascii="Cambria" w:hAnsi="Cambria"/>
                <w:sz w:val="20"/>
                <w:szCs w:val="20"/>
              </w:rPr>
              <w:t>Sisanya untuk pembantu ukur</w:t>
            </w:r>
          </w:p>
          <w:p w14:paraId="6F8C39B3" w14:textId="77777777" w:rsidR="00A84D52" w:rsidRPr="005F29AF" w:rsidRDefault="00A84D52" w:rsidP="003974C6">
            <w:pPr>
              <w:pStyle w:val="ListParagraph"/>
              <w:numPr>
                <w:ilvl w:val="0"/>
                <w:numId w:val="37"/>
              </w:numPr>
              <w:spacing w:after="0" w:line="240" w:lineRule="auto"/>
              <w:ind w:left="360" w:hanging="360"/>
              <w:rPr>
                <w:rFonts w:ascii="Cambria" w:hAnsi="Cambria"/>
                <w:sz w:val="20"/>
                <w:szCs w:val="20"/>
              </w:rPr>
            </w:pPr>
            <w:r w:rsidRPr="005F29AF">
              <w:rPr>
                <w:rFonts w:ascii="Cambria" w:hAnsi="Cambria"/>
                <w:sz w:val="20"/>
                <w:szCs w:val="20"/>
              </w:rPr>
              <w:t>Untuk kegiatan puldadis sistemnya sama di load dari kegiatan puldadis diketahui berapa bidang dengan berapa kelurahan. Setelah di load kemudian dituangkan kedalam kwitansi</w:t>
            </w:r>
          </w:p>
          <w:p w14:paraId="718E8647" w14:textId="77777777" w:rsidR="00A84D52" w:rsidRPr="005F29AF" w:rsidRDefault="00A84D52" w:rsidP="003974C6">
            <w:pPr>
              <w:pStyle w:val="ListParagraph"/>
              <w:numPr>
                <w:ilvl w:val="1"/>
                <w:numId w:val="37"/>
              </w:numPr>
              <w:spacing w:after="0" w:line="240" w:lineRule="auto"/>
              <w:rPr>
                <w:rFonts w:ascii="Cambria" w:hAnsi="Cambria"/>
                <w:sz w:val="20"/>
                <w:szCs w:val="20"/>
              </w:rPr>
            </w:pPr>
            <w:r w:rsidRPr="005F29AF">
              <w:rPr>
                <w:rFonts w:ascii="Cambria" w:hAnsi="Cambria"/>
                <w:sz w:val="20"/>
                <w:szCs w:val="20"/>
              </w:rPr>
              <w:t>Honor : 31.080</w:t>
            </w:r>
          </w:p>
          <w:p w14:paraId="03C2548C" w14:textId="77777777" w:rsidR="00A84D52" w:rsidRPr="005F29AF" w:rsidRDefault="00A84D52" w:rsidP="003974C6">
            <w:pPr>
              <w:pStyle w:val="ListParagraph"/>
              <w:numPr>
                <w:ilvl w:val="1"/>
                <w:numId w:val="37"/>
              </w:numPr>
              <w:spacing w:after="0" w:line="240" w:lineRule="auto"/>
              <w:rPr>
                <w:rFonts w:ascii="Cambria" w:hAnsi="Cambria"/>
                <w:sz w:val="20"/>
                <w:szCs w:val="20"/>
              </w:rPr>
            </w:pPr>
            <w:r w:rsidRPr="005F29AF">
              <w:rPr>
                <w:rFonts w:ascii="Cambria" w:hAnsi="Cambria"/>
                <w:sz w:val="20"/>
                <w:szCs w:val="20"/>
              </w:rPr>
              <w:t>Pembagian honornya untuk satgas desa : 10.000</w:t>
            </w:r>
          </w:p>
          <w:p w14:paraId="513230FC" w14:textId="77777777" w:rsidR="00A84D52" w:rsidRPr="005F29AF" w:rsidRDefault="00A84D52" w:rsidP="003974C6">
            <w:pPr>
              <w:pStyle w:val="ListParagraph"/>
              <w:numPr>
                <w:ilvl w:val="1"/>
                <w:numId w:val="37"/>
              </w:numPr>
              <w:spacing w:after="0" w:line="240" w:lineRule="auto"/>
              <w:rPr>
                <w:rFonts w:ascii="Cambria" w:hAnsi="Cambria"/>
                <w:sz w:val="20"/>
                <w:szCs w:val="20"/>
              </w:rPr>
            </w:pPr>
            <w:r w:rsidRPr="005F29AF">
              <w:rPr>
                <w:rFonts w:ascii="Cambria" w:hAnsi="Cambria"/>
                <w:sz w:val="20"/>
                <w:szCs w:val="20"/>
              </w:rPr>
              <w:t>Untuk satgas BPN 21.080</w:t>
            </w:r>
          </w:p>
          <w:p w14:paraId="0D8E213F" w14:textId="77777777" w:rsidR="00A84D52" w:rsidRPr="005F29AF" w:rsidRDefault="00A84D52" w:rsidP="003974C6">
            <w:pPr>
              <w:pStyle w:val="ListParagraph"/>
              <w:numPr>
                <w:ilvl w:val="1"/>
                <w:numId w:val="37"/>
              </w:numPr>
              <w:spacing w:after="0" w:line="240" w:lineRule="auto"/>
              <w:rPr>
                <w:rFonts w:ascii="Cambria" w:hAnsi="Cambria"/>
                <w:sz w:val="20"/>
                <w:szCs w:val="20"/>
              </w:rPr>
            </w:pPr>
            <w:r w:rsidRPr="005F29AF">
              <w:rPr>
                <w:rFonts w:ascii="Cambria" w:hAnsi="Cambria"/>
                <w:sz w:val="20"/>
                <w:szCs w:val="20"/>
              </w:rPr>
              <w:t>Untuk satgas desa ada 4 :</w:t>
            </w:r>
          </w:p>
          <w:p w14:paraId="209E1E5E" w14:textId="77777777" w:rsidR="00A84D52" w:rsidRPr="005F29AF" w:rsidRDefault="00A84D52" w:rsidP="003974C6">
            <w:pPr>
              <w:pStyle w:val="ListParagraph"/>
              <w:numPr>
                <w:ilvl w:val="2"/>
                <w:numId w:val="37"/>
              </w:numPr>
              <w:spacing w:after="0" w:line="240" w:lineRule="auto"/>
              <w:rPr>
                <w:rFonts w:ascii="Cambria" w:hAnsi="Cambria"/>
                <w:sz w:val="20"/>
                <w:szCs w:val="20"/>
              </w:rPr>
            </w:pPr>
            <w:r w:rsidRPr="005F29AF">
              <w:rPr>
                <w:rFonts w:ascii="Cambria" w:hAnsi="Cambria"/>
                <w:sz w:val="20"/>
                <w:szCs w:val="20"/>
              </w:rPr>
              <w:t>Lpmk (lembaga pemberdayaan masyarakat) kelurahan</w:t>
            </w:r>
          </w:p>
          <w:p w14:paraId="6CFFC3A1" w14:textId="77777777" w:rsidR="00A84D52" w:rsidRPr="005F29AF" w:rsidRDefault="00A84D52" w:rsidP="003974C6">
            <w:pPr>
              <w:pStyle w:val="ListParagraph"/>
              <w:numPr>
                <w:ilvl w:val="2"/>
                <w:numId w:val="37"/>
              </w:numPr>
              <w:spacing w:after="0" w:line="240" w:lineRule="auto"/>
              <w:rPr>
                <w:rFonts w:ascii="Cambria" w:hAnsi="Cambria"/>
                <w:sz w:val="20"/>
                <w:szCs w:val="20"/>
              </w:rPr>
            </w:pPr>
            <w:r w:rsidRPr="005F29AF">
              <w:rPr>
                <w:rFonts w:ascii="Cambria" w:hAnsi="Cambria"/>
                <w:sz w:val="20"/>
                <w:szCs w:val="20"/>
              </w:rPr>
              <w:t>Staf kelurahan yang membantu terkait dengan ke ontentikan data yang ada di kelurahan</w:t>
            </w:r>
          </w:p>
          <w:p w14:paraId="2B00DC45" w14:textId="77777777" w:rsidR="00A84D52" w:rsidRPr="005F29AF" w:rsidRDefault="00A84D52" w:rsidP="003974C6">
            <w:pPr>
              <w:pStyle w:val="ListParagraph"/>
              <w:numPr>
                <w:ilvl w:val="2"/>
                <w:numId w:val="37"/>
              </w:numPr>
              <w:spacing w:after="0" w:line="240" w:lineRule="auto"/>
              <w:rPr>
                <w:rFonts w:ascii="Cambria" w:hAnsi="Cambria"/>
                <w:sz w:val="20"/>
                <w:szCs w:val="20"/>
              </w:rPr>
            </w:pPr>
            <w:r w:rsidRPr="005F29AF">
              <w:rPr>
                <w:rFonts w:ascii="Cambria" w:hAnsi="Cambria"/>
                <w:sz w:val="20"/>
                <w:szCs w:val="20"/>
              </w:rPr>
              <w:t>2 orang dari babinsa dan babinkamtipmas</w:t>
            </w:r>
          </w:p>
          <w:p w14:paraId="5B0F0261" w14:textId="77777777" w:rsidR="00A84D52" w:rsidRPr="005F29AF" w:rsidRDefault="00A84D52" w:rsidP="003974C6">
            <w:pPr>
              <w:pStyle w:val="ListParagraph"/>
              <w:numPr>
                <w:ilvl w:val="2"/>
                <w:numId w:val="37"/>
              </w:numPr>
              <w:spacing w:after="0" w:line="240" w:lineRule="auto"/>
              <w:rPr>
                <w:rFonts w:ascii="Cambria" w:hAnsi="Cambria"/>
                <w:sz w:val="20"/>
                <w:szCs w:val="20"/>
              </w:rPr>
            </w:pPr>
            <w:r w:rsidRPr="005F29AF">
              <w:rPr>
                <w:rFonts w:ascii="Cambria" w:hAnsi="Cambria"/>
                <w:sz w:val="20"/>
                <w:szCs w:val="20"/>
              </w:rPr>
              <w:t>Setelah diperoleh bidangnya kita kalikan harga satuan dari hak masing masing tugas</w:t>
            </w:r>
          </w:p>
          <w:p w14:paraId="69DB2FBB" w14:textId="77777777" w:rsidR="00A84D52" w:rsidRPr="005F29AF" w:rsidRDefault="00A84D52" w:rsidP="003974C6">
            <w:pPr>
              <w:pStyle w:val="ListParagraph"/>
              <w:numPr>
                <w:ilvl w:val="2"/>
                <w:numId w:val="37"/>
              </w:numPr>
              <w:spacing w:after="0" w:line="240" w:lineRule="auto"/>
              <w:rPr>
                <w:rFonts w:ascii="Cambria" w:hAnsi="Cambria"/>
                <w:sz w:val="20"/>
                <w:szCs w:val="20"/>
              </w:rPr>
            </w:pPr>
            <w:r w:rsidRPr="005F29AF">
              <w:rPr>
                <w:rFonts w:ascii="Cambria" w:hAnsi="Cambria"/>
                <w:sz w:val="20"/>
                <w:szCs w:val="20"/>
              </w:rPr>
              <w:t>Kemudian dibuatkan kwitasni</w:t>
            </w:r>
          </w:p>
          <w:p w14:paraId="18C319BD" w14:textId="77777777" w:rsidR="00A84D52" w:rsidRPr="005F29AF" w:rsidRDefault="00A84D52" w:rsidP="003974C6">
            <w:pPr>
              <w:pStyle w:val="ListParagraph"/>
              <w:numPr>
                <w:ilvl w:val="2"/>
                <w:numId w:val="37"/>
              </w:numPr>
              <w:spacing w:after="0" w:line="240" w:lineRule="auto"/>
              <w:rPr>
                <w:rFonts w:ascii="Cambria" w:hAnsi="Cambria"/>
                <w:sz w:val="20"/>
                <w:szCs w:val="20"/>
              </w:rPr>
            </w:pPr>
            <w:r w:rsidRPr="005F29AF">
              <w:rPr>
                <w:rFonts w:ascii="Cambria" w:hAnsi="Cambria"/>
                <w:sz w:val="20"/>
                <w:szCs w:val="20"/>
              </w:rPr>
              <w:t>Dibuatkan berita acara</w:t>
            </w:r>
          </w:p>
          <w:p w14:paraId="0FBF245B" w14:textId="77777777" w:rsidR="00A84D52" w:rsidRPr="005F29AF" w:rsidRDefault="00A84D52" w:rsidP="003974C6">
            <w:pPr>
              <w:pStyle w:val="ListParagraph"/>
              <w:numPr>
                <w:ilvl w:val="2"/>
                <w:numId w:val="37"/>
              </w:numPr>
              <w:spacing w:after="0" w:line="240" w:lineRule="auto"/>
              <w:rPr>
                <w:rFonts w:ascii="Cambria" w:hAnsi="Cambria"/>
                <w:sz w:val="20"/>
                <w:szCs w:val="20"/>
              </w:rPr>
            </w:pPr>
            <w:r w:rsidRPr="005F29AF">
              <w:rPr>
                <w:rFonts w:ascii="Cambria" w:hAnsi="Cambria"/>
                <w:sz w:val="20"/>
                <w:szCs w:val="20"/>
              </w:rPr>
              <w:t>Yang diketahui oleh masing masing tim</w:t>
            </w:r>
          </w:p>
          <w:p w14:paraId="32E26F7B" w14:textId="77777777" w:rsidR="00A84D52" w:rsidRPr="005F29AF" w:rsidRDefault="00A84D52" w:rsidP="003974C6">
            <w:pPr>
              <w:pStyle w:val="ListParagraph"/>
              <w:numPr>
                <w:ilvl w:val="2"/>
                <w:numId w:val="37"/>
              </w:numPr>
              <w:spacing w:after="0" w:line="240" w:lineRule="auto"/>
              <w:rPr>
                <w:rFonts w:ascii="Cambria" w:hAnsi="Cambria"/>
                <w:sz w:val="20"/>
                <w:szCs w:val="20"/>
              </w:rPr>
            </w:pPr>
            <w:r w:rsidRPr="005F29AF">
              <w:rPr>
                <w:rFonts w:ascii="Cambria" w:hAnsi="Cambria"/>
                <w:sz w:val="20"/>
                <w:szCs w:val="20"/>
              </w:rPr>
              <w:t>Stuju bayar oleh bpk</w:t>
            </w:r>
          </w:p>
          <w:p w14:paraId="33DB92E8" w14:textId="77777777" w:rsidR="00A84D52" w:rsidRPr="005F29AF" w:rsidRDefault="00A84D52" w:rsidP="003974C6">
            <w:pPr>
              <w:pStyle w:val="ListParagraph"/>
              <w:numPr>
                <w:ilvl w:val="2"/>
                <w:numId w:val="37"/>
              </w:numPr>
              <w:spacing w:after="0" w:line="240" w:lineRule="auto"/>
              <w:rPr>
                <w:rFonts w:ascii="Cambria" w:hAnsi="Cambria"/>
                <w:sz w:val="20"/>
                <w:szCs w:val="20"/>
              </w:rPr>
            </w:pPr>
            <w:r w:rsidRPr="005F29AF">
              <w:rPr>
                <w:rFonts w:ascii="Cambria" w:hAnsi="Cambria"/>
                <w:sz w:val="20"/>
                <w:szCs w:val="20"/>
              </w:rPr>
              <w:t>Lunas bayar oleh bendahara pengeluaran</w:t>
            </w:r>
          </w:p>
          <w:p w14:paraId="099FA43A" w14:textId="77777777" w:rsidR="00A84D52" w:rsidRPr="005F29AF" w:rsidRDefault="00A84D52" w:rsidP="003974C6">
            <w:pPr>
              <w:pStyle w:val="ListParagraph"/>
              <w:numPr>
                <w:ilvl w:val="2"/>
                <w:numId w:val="37"/>
              </w:numPr>
              <w:spacing w:after="0" w:line="240" w:lineRule="auto"/>
              <w:rPr>
                <w:rFonts w:ascii="Cambria" w:hAnsi="Cambria"/>
                <w:sz w:val="20"/>
                <w:szCs w:val="20"/>
              </w:rPr>
            </w:pPr>
            <w:r w:rsidRPr="005F29AF">
              <w:rPr>
                <w:rFonts w:ascii="Cambria" w:hAnsi="Cambria"/>
                <w:sz w:val="20"/>
                <w:szCs w:val="20"/>
              </w:rPr>
              <w:t xml:space="preserve">Untuk pembayaranya sudah melalui ke rekening masing masing by transfer dengan instruksi dari kementrian </w:t>
            </w:r>
          </w:p>
          <w:p w14:paraId="4C6C05A8" w14:textId="77777777" w:rsidR="00A84D52" w:rsidRPr="005F29AF" w:rsidRDefault="00A84D52" w:rsidP="003974C6">
            <w:pPr>
              <w:pStyle w:val="ListParagraph"/>
              <w:numPr>
                <w:ilvl w:val="0"/>
                <w:numId w:val="37"/>
              </w:numPr>
              <w:spacing w:after="0" w:line="240" w:lineRule="auto"/>
              <w:ind w:left="360" w:hanging="360"/>
              <w:rPr>
                <w:rFonts w:ascii="Cambria" w:hAnsi="Cambria"/>
                <w:sz w:val="20"/>
                <w:szCs w:val="20"/>
              </w:rPr>
            </w:pPr>
            <w:r w:rsidRPr="005F29AF">
              <w:rPr>
                <w:rFonts w:ascii="Cambria" w:hAnsi="Cambria"/>
                <w:sz w:val="20"/>
                <w:szCs w:val="20"/>
              </w:rPr>
              <w:t>Kegiatan panitia A ada 2 yang diterima :</w:t>
            </w:r>
          </w:p>
          <w:p w14:paraId="6721EDE6" w14:textId="77777777" w:rsidR="00A84D52" w:rsidRPr="005F29AF" w:rsidRDefault="00A84D52" w:rsidP="003974C6">
            <w:pPr>
              <w:pStyle w:val="ListParagraph"/>
              <w:numPr>
                <w:ilvl w:val="1"/>
                <w:numId w:val="37"/>
              </w:numPr>
              <w:spacing w:after="0" w:line="240" w:lineRule="auto"/>
              <w:rPr>
                <w:rFonts w:ascii="Cambria" w:hAnsi="Cambria"/>
                <w:sz w:val="20"/>
                <w:szCs w:val="20"/>
              </w:rPr>
            </w:pPr>
            <w:r w:rsidRPr="005F29AF">
              <w:rPr>
                <w:rFonts w:ascii="Cambria" w:hAnsi="Cambria"/>
                <w:sz w:val="20"/>
                <w:szCs w:val="20"/>
              </w:rPr>
              <w:t>Pemeriksaan tanah: honornya 37.200 terbagi oleh 5 petugas</w:t>
            </w:r>
          </w:p>
          <w:p w14:paraId="1BB071AA" w14:textId="77777777" w:rsidR="00A84D52" w:rsidRPr="005F29AF" w:rsidRDefault="00A84D52" w:rsidP="003974C6">
            <w:pPr>
              <w:pStyle w:val="ListParagraph"/>
              <w:numPr>
                <w:ilvl w:val="2"/>
                <w:numId w:val="37"/>
              </w:numPr>
              <w:spacing w:after="0" w:line="240" w:lineRule="auto"/>
              <w:rPr>
                <w:rFonts w:ascii="Cambria" w:hAnsi="Cambria"/>
                <w:sz w:val="20"/>
                <w:szCs w:val="20"/>
              </w:rPr>
            </w:pPr>
            <w:r w:rsidRPr="005F29AF">
              <w:rPr>
                <w:rFonts w:ascii="Cambria" w:hAnsi="Cambria"/>
                <w:sz w:val="20"/>
                <w:szCs w:val="20"/>
              </w:rPr>
              <w:t>Ketua tim</w:t>
            </w:r>
          </w:p>
          <w:p w14:paraId="5B0549D1" w14:textId="77777777" w:rsidR="00A84D52" w:rsidRPr="005F29AF" w:rsidRDefault="00A84D52" w:rsidP="003974C6">
            <w:pPr>
              <w:pStyle w:val="ListParagraph"/>
              <w:numPr>
                <w:ilvl w:val="2"/>
                <w:numId w:val="37"/>
              </w:numPr>
              <w:spacing w:after="0" w:line="240" w:lineRule="auto"/>
              <w:rPr>
                <w:rFonts w:ascii="Cambria" w:hAnsi="Cambria"/>
                <w:sz w:val="20"/>
                <w:szCs w:val="20"/>
              </w:rPr>
            </w:pPr>
            <w:r w:rsidRPr="005F29AF">
              <w:rPr>
                <w:rFonts w:ascii="Cambria" w:hAnsi="Cambria"/>
                <w:sz w:val="20"/>
                <w:szCs w:val="20"/>
              </w:rPr>
              <w:t>Waka fisik terkait dengan pengukuran</w:t>
            </w:r>
          </w:p>
          <w:p w14:paraId="74EDC691" w14:textId="77777777" w:rsidR="00A84D52" w:rsidRPr="005F29AF" w:rsidRDefault="00A84D52" w:rsidP="003974C6">
            <w:pPr>
              <w:pStyle w:val="ListParagraph"/>
              <w:numPr>
                <w:ilvl w:val="2"/>
                <w:numId w:val="37"/>
              </w:numPr>
              <w:spacing w:after="0" w:line="240" w:lineRule="auto"/>
              <w:rPr>
                <w:rFonts w:ascii="Cambria" w:hAnsi="Cambria"/>
                <w:sz w:val="20"/>
                <w:szCs w:val="20"/>
              </w:rPr>
            </w:pPr>
            <w:r w:rsidRPr="005F29AF">
              <w:rPr>
                <w:rFonts w:ascii="Cambria" w:hAnsi="Cambria"/>
                <w:sz w:val="20"/>
                <w:szCs w:val="20"/>
              </w:rPr>
              <w:t>Waka yuridis terkait ke otentikan data alas hak kami</w:t>
            </w:r>
          </w:p>
          <w:p w14:paraId="60E79B3D" w14:textId="77777777" w:rsidR="00A84D52" w:rsidRPr="005F29AF" w:rsidRDefault="00A84D52" w:rsidP="003974C6">
            <w:pPr>
              <w:pStyle w:val="ListParagraph"/>
              <w:numPr>
                <w:ilvl w:val="2"/>
                <w:numId w:val="37"/>
              </w:numPr>
              <w:spacing w:after="0" w:line="240" w:lineRule="auto"/>
              <w:rPr>
                <w:rFonts w:ascii="Cambria" w:hAnsi="Cambria"/>
                <w:sz w:val="20"/>
                <w:szCs w:val="20"/>
              </w:rPr>
            </w:pPr>
            <w:r w:rsidRPr="005F29AF">
              <w:rPr>
                <w:rFonts w:ascii="Cambria" w:hAnsi="Cambria"/>
                <w:sz w:val="20"/>
                <w:szCs w:val="20"/>
              </w:rPr>
              <w:t>Sekertaris</w:t>
            </w:r>
          </w:p>
          <w:p w14:paraId="303B6906" w14:textId="77777777" w:rsidR="00A84D52" w:rsidRPr="005F29AF" w:rsidRDefault="00A84D52" w:rsidP="003974C6">
            <w:pPr>
              <w:pStyle w:val="ListParagraph"/>
              <w:numPr>
                <w:ilvl w:val="2"/>
                <w:numId w:val="37"/>
              </w:numPr>
              <w:spacing w:after="0" w:line="240" w:lineRule="auto"/>
              <w:rPr>
                <w:rFonts w:ascii="Cambria" w:hAnsi="Cambria"/>
                <w:sz w:val="20"/>
                <w:szCs w:val="20"/>
              </w:rPr>
            </w:pPr>
            <w:r w:rsidRPr="005F29AF">
              <w:rPr>
                <w:rFonts w:ascii="Cambria" w:hAnsi="Cambria"/>
                <w:sz w:val="20"/>
                <w:szCs w:val="20"/>
              </w:rPr>
              <w:t>Anggota : lurah yang terkait dengan kebenaran alas hak dari masing masing masyarakat</w:t>
            </w:r>
          </w:p>
          <w:p w14:paraId="7238DA4D" w14:textId="77777777" w:rsidR="00A84D52" w:rsidRPr="005F29AF" w:rsidRDefault="00A84D52" w:rsidP="003974C6">
            <w:pPr>
              <w:pStyle w:val="ListParagraph"/>
              <w:numPr>
                <w:ilvl w:val="1"/>
                <w:numId w:val="37"/>
              </w:numPr>
              <w:spacing w:after="0" w:line="240" w:lineRule="auto"/>
              <w:rPr>
                <w:rFonts w:ascii="Cambria" w:hAnsi="Cambria"/>
                <w:sz w:val="20"/>
                <w:szCs w:val="20"/>
              </w:rPr>
            </w:pPr>
            <w:r w:rsidRPr="005F29AF">
              <w:rPr>
                <w:rFonts w:ascii="Cambria" w:hAnsi="Cambria"/>
                <w:sz w:val="20"/>
                <w:szCs w:val="20"/>
              </w:rPr>
              <w:t>Kegiatan honor sidang panitia A: honornya 28.000 terbagi menjadi 5 orang dengan anggota yang sama.  Dikenakan pajak pph 21 hukumnya 521.213 selain akun itu tidak dikenakan pajak sesuai dari petunjuk kementrian baik dari kementrian atr bpr maupun kementrian keuangan</w:t>
            </w:r>
          </w:p>
          <w:p w14:paraId="0A1BB4FC" w14:textId="77777777" w:rsidR="00A84D52" w:rsidRPr="005F29AF" w:rsidRDefault="00A84D52" w:rsidP="003974C6">
            <w:pPr>
              <w:pStyle w:val="ListParagraph"/>
              <w:numPr>
                <w:ilvl w:val="0"/>
                <w:numId w:val="37"/>
              </w:numPr>
              <w:spacing w:after="0" w:line="240" w:lineRule="auto"/>
              <w:ind w:left="360" w:hanging="360"/>
              <w:rPr>
                <w:rFonts w:ascii="Cambria" w:hAnsi="Cambria"/>
                <w:sz w:val="20"/>
                <w:szCs w:val="20"/>
              </w:rPr>
            </w:pPr>
            <w:r w:rsidRPr="005F29AF">
              <w:rPr>
                <w:rFonts w:ascii="Cambria" w:hAnsi="Cambria"/>
                <w:sz w:val="20"/>
                <w:szCs w:val="20"/>
              </w:rPr>
              <w:t>Itu hak hak yang merupakan biaya lapang</w:t>
            </w:r>
          </w:p>
          <w:p w14:paraId="63FAE882" w14:textId="77777777" w:rsidR="00A84D52" w:rsidRPr="005F29AF" w:rsidRDefault="00A84D52" w:rsidP="003974C6">
            <w:pPr>
              <w:pStyle w:val="ListParagraph"/>
              <w:numPr>
                <w:ilvl w:val="0"/>
                <w:numId w:val="37"/>
              </w:numPr>
              <w:spacing w:after="0" w:line="240" w:lineRule="auto"/>
              <w:ind w:left="360" w:hanging="360"/>
              <w:rPr>
                <w:rFonts w:ascii="Cambria" w:hAnsi="Cambria"/>
                <w:sz w:val="20"/>
                <w:szCs w:val="20"/>
              </w:rPr>
            </w:pPr>
            <w:r w:rsidRPr="005F29AF">
              <w:rPr>
                <w:rFonts w:ascii="Cambria" w:hAnsi="Cambria"/>
                <w:sz w:val="20"/>
                <w:szCs w:val="20"/>
              </w:rPr>
              <w:t>Kegiatan K4 sama pelaksanayan</w:t>
            </w:r>
          </w:p>
          <w:p w14:paraId="2BB6AF93" w14:textId="77777777" w:rsidR="00A84D52" w:rsidRPr="005F29AF" w:rsidRDefault="00A84D52" w:rsidP="003974C6">
            <w:pPr>
              <w:pStyle w:val="ListParagraph"/>
              <w:numPr>
                <w:ilvl w:val="1"/>
                <w:numId w:val="37"/>
              </w:numPr>
              <w:spacing w:after="0" w:line="240" w:lineRule="auto"/>
              <w:rPr>
                <w:rFonts w:ascii="Cambria" w:hAnsi="Cambria"/>
                <w:sz w:val="20"/>
                <w:szCs w:val="20"/>
              </w:rPr>
            </w:pPr>
            <w:r w:rsidRPr="005F29AF">
              <w:rPr>
                <w:rFonts w:ascii="Cambria" w:hAnsi="Cambria"/>
                <w:sz w:val="20"/>
                <w:szCs w:val="20"/>
              </w:rPr>
              <w:t>K4 fisik sama dengan kegiatan pengukuran tujuanya sama dengan untuk melakukan validasi pada tanah tanah yang sudah bersertifikat. Jadi menata ulang terkait gambar yang sudah terpetakan</w:t>
            </w:r>
          </w:p>
          <w:p w14:paraId="1A7A66E8" w14:textId="77777777" w:rsidR="00A84D52" w:rsidRPr="005F29AF" w:rsidRDefault="00A84D52" w:rsidP="003974C6">
            <w:pPr>
              <w:pStyle w:val="ListParagraph"/>
              <w:numPr>
                <w:ilvl w:val="2"/>
                <w:numId w:val="37"/>
              </w:numPr>
              <w:spacing w:after="0" w:line="240" w:lineRule="auto"/>
              <w:rPr>
                <w:rFonts w:ascii="Cambria" w:hAnsi="Cambria"/>
                <w:sz w:val="20"/>
                <w:szCs w:val="20"/>
              </w:rPr>
            </w:pPr>
            <w:r w:rsidRPr="005F29AF">
              <w:rPr>
                <w:rFonts w:ascii="Cambria" w:hAnsi="Cambria"/>
                <w:sz w:val="20"/>
                <w:szCs w:val="20"/>
              </w:rPr>
              <w:t>Pelaksana:</w:t>
            </w:r>
          </w:p>
          <w:p w14:paraId="64CA9737" w14:textId="77777777" w:rsidR="00A84D52" w:rsidRPr="005F29AF" w:rsidRDefault="00A84D52" w:rsidP="003974C6">
            <w:pPr>
              <w:pStyle w:val="ListParagraph"/>
              <w:numPr>
                <w:ilvl w:val="3"/>
                <w:numId w:val="37"/>
              </w:numPr>
              <w:spacing w:after="0" w:line="240" w:lineRule="auto"/>
              <w:rPr>
                <w:rFonts w:ascii="Cambria" w:hAnsi="Cambria"/>
                <w:sz w:val="20"/>
                <w:szCs w:val="20"/>
              </w:rPr>
            </w:pPr>
            <w:r w:rsidRPr="005F29AF">
              <w:rPr>
                <w:rFonts w:ascii="Cambria" w:hAnsi="Cambria"/>
                <w:sz w:val="20"/>
                <w:szCs w:val="20"/>
              </w:rPr>
              <w:t>Waka fisik selaku koordinator</w:t>
            </w:r>
          </w:p>
          <w:p w14:paraId="4B17F704" w14:textId="77777777" w:rsidR="00A84D52" w:rsidRPr="005F29AF" w:rsidRDefault="00A84D52" w:rsidP="003974C6">
            <w:pPr>
              <w:pStyle w:val="ListParagraph"/>
              <w:numPr>
                <w:ilvl w:val="3"/>
                <w:numId w:val="37"/>
              </w:numPr>
              <w:spacing w:after="0" w:line="240" w:lineRule="auto"/>
              <w:rPr>
                <w:rFonts w:ascii="Cambria" w:hAnsi="Cambria"/>
                <w:sz w:val="20"/>
                <w:szCs w:val="20"/>
              </w:rPr>
            </w:pPr>
            <w:r w:rsidRPr="005F29AF">
              <w:rPr>
                <w:rFonts w:ascii="Cambria" w:hAnsi="Cambria"/>
                <w:sz w:val="20"/>
                <w:szCs w:val="20"/>
              </w:rPr>
              <w:t>Petugas ukur</w:t>
            </w:r>
          </w:p>
          <w:p w14:paraId="716C2CB7" w14:textId="77777777" w:rsidR="00A84D52" w:rsidRPr="005F29AF" w:rsidRDefault="00A84D52" w:rsidP="003974C6">
            <w:pPr>
              <w:pStyle w:val="ListParagraph"/>
              <w:numPr>
                <w:ilvl w:val="3"/>
                <w:numId w:val="37"/>
              </w:numPr>
              <w:spacing w:after="0" w:line="240" w:lineRule="auto"/>
              <w:rPr>
                <w:rFonts w:ascii="Cambria" w:hAnsi="Cambria"/>
                <w:sz w:val="20"/>
                <w:szCs w:val="20"/>
              </w:rPr>
            </w:pPr>
            <w:r w:rsidRPr="005F29AF">
              <w:rPr>
                <w:rFonts w:ascii="Cambria" w:hAnsi="Cambria"/>
                <w:sz w:val="20"/>
                <w:szCs w:val="20"/>
              </w:rPr>
              <w:t>Pembantu ukur</w:t>
            </w:r>
          </w:p>
          <w:p w14:paraId="5DFC67A2" w14:textId="77777777" w:rsidR="00A84D52" w:rsidRPr="005F29AF" w:rsidRDefault="00A84D52" w:rsidP="003974C6">
            <w:pPr>
              <w:pStyle w:val="ListParagraph"/>
              <w:numPr>
                <w:ilvl w:val="1"/>
                <w:numId w:val="37"/>
              </w:numPr>
              <w:spacing w:after="0" w:line="240" w:lineRule="auto"/>
              <w:rPr>
                <w:rFonts w:ascii="Cambria" w:hAnsi="Cambria"/>
                <w:sz w:val="20"/>
                <w:szCs w:val="20"/>
              </w:rPr>
            </w:pPr>
            <w:r w:rsidRPr="005F29AF">
              <w:rPr>
                <w:rFonts w:ascii="Cambria" w:hAnsi="Cambria"/>
                <w:sz w:val="20"/>
                <w:szCs w:val="20"/>
              </w:rPr>
              <w:t>K4 yuridis dari satgas desa</w:t>
            </w:r>
          </w:p>
          <w:p w14:paraId="1A3B0613" w14:textId="7436BF78" w:rsidR="00A84D52" w:rsidRPr="003E529A" w:rsidRDefault="00A84D52" w:rsidP="003974C6">
            <w:pPr>
              <w:pStyle w:val="ListParagraph"/>
              <w:numPr>
                <w:ilvl w:val="0"/>
                <w:numId w:val="37"/>
              </w:numPr>
              <w:spacing w:after="0" w:line="240" w:lineRule="auto"/>
              <w:ind w:left="360" w:hanging="360"/>
              <w:rPr>
                <w:rFonts w:ascii="Cambria" w:hAnsi="Cambria"/>
                <w:sz w:val="20"/>
                <w:szCs w:val="20"/>
              </w:rPr>
            </w:pPr>
            <w:r w:rsidRPr="005F29AF">
              <w:rPr>
                <w:rFonts w:ascii="Cambria" w:hAnsi="Cambria"/>
                <w:sz w:val="20"/>
                <w:szCs w:val="20"/>
              </w:rPr>
              <w:t>Yang jelas dasar untuk pembuatan kwitansi yaitu : load,surat tugas, kwitansi, berita acara</w:t>
            </w:r>
          </w:p>
        </w:tc>
      </w:tr>
    </w:tbl>
    <w:p w14:paraId="2E26E37E" w14:textId="77777777" w:rsidR="005F29AF" w:rsidRPr="00A84D52" w:rsidRDefault="005F29AF" w:rsidP="003E529A">
      <w:pPr>
        <w:ind w:left="0" w:firstLine="0"/>
        <w:rPr>
          <w:b/>
          <w:bCs/>
        </w:rPr>
      </w:pPr>
    </w:p>
    <w:p w14:paraId="40FC9BF8" w14:textId="77777777" w:rsidR="00A84D52" w:rsidRPr="00A84D52" w:rsidRDefault="00A84D52">
      <w:pPr>
        <w:pStyle w:val="ListParagraph"/>
        <w:numPr>
          <w:ilvl w:val="0"/>
          <w:numId w:val="36"/>
        </w:numPr>
        <w:spacing w:line="360" w:lineRule="auto"/>
        <w:rPr>
          <w:rFonts w:ascii="Cambria" w:hAnsi="Cambria"/>
          <w:b/>
          <w:bCs/>
        </w:rPr>
      </w:pPr>
      <w:r w:rsidRPr="00A84D52">
        <w:rPr>
          <w:rFonts w:ascii="Cambria" w:hAnsi="Cambria"/>
          <w:b/>
          <w:bCs/>
        </w:rPr>
        <w:t>WAWANCARA  4</w:t>
      </w:r>
    </w:p>
    <w:p w14:paraId="35F86032"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Narasumber</w:t>
      </w:r>
      <w:r w:rsidRPr="00A84D52">
        <w:rPr>
          <w:rFonts w:ascii="Cambria" w:hAnsi="Cambria"/>
        </w:rPr>
        <w:tab/>
        <w:t xml:space="preserve">:  </w:t>
      </w:r>
      <w:r w:rsidRPr="00A84D52">
        <w:rPr>
          <w:rFonts w:ascii="Cambria" w:hAnsi="Cambria"/>
          <w:lang w:val="id-ID"/>
        </w:rPr>
        <w:t>Ibu Agustanti Tias Setiyoni, S.ST</w:t>
      </w:r>
    </w:p>
    <w:p w14:paraId="148F359C"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Jabatan</w:t>
      </w:r>
      <w:r w:rsidRPr="00A84D52">
        <w:rPr>
          <w:rFonts w:ascii="Cambria" w:hAnsi="Cambria"/>
        </w:rPr>
        <w:tab/>
        <w:t xml:space="preserve">: </w:t>
      </w:r>
      <w:r w:rsidRPr="00A84D52">
        <w:rPr>
          <w:rFonts w:ascii="Cambria" w:hAnsi="Cambria"/>
          <w:lang w:val="id-ID"/>
        </w:rPr>
        <w:t xml:space="preserve">Koordinator Kelompok Substansi Keuangan Dan BMN </w:t>
      </w:r>
      <w:r w:rsidRPr="00A84D52">
        <w:rPr>
          <w:rFonts w:ascii="Cambria" w:hAnsi="Cambria"/>
        </w:rPr>
        <w:t xml:space="preserve">Di Kantor Pertanahan Kota Semarang </w:t>
      </w:r>
    </w:p>
    <w:p w14:paraId="5508542C" w14:textId="77777777" w:rsidR="00A84D52" w:rsidRPr="00A84D52" w:rsidRDefault="00A84D52">
      <w:pPr>
        <w:pStyle w:val="ListParagraph"/>
        <w:numPr>
          <w:ilvl w:val="1"/>
          <w:numId w:val="36"/>
        </w:numPr>
        <w:spacing w:line="360" w:lineRule="auto"/>
        <w:rPr>
          <w:rFonts w:ascii="Cambria" w:hAnsi="Cambria"/>
          <w:b/>
          <w:bCs/>
        </w:rPr>
      </w:pPr>
      <w:r w:rsidRPr="00A84D52">
        <w:rPr>
          <w:rFonts w:ascii="Cambria" w:hAnsi="Cambria"/>
        </w:rPr>
        <w:t>Pewawancara</w:t>
      </w:r>
      <w:r w:rsidRPr="00A84D52">
        <w:rPr>
          <w:rFonts w:ascii="Cambria" w:hAnsi="Cambria"/>
        </w:rPr>
        <w:tab/>
        <w:t>:  Mia Putri Setyawati</w:t>
      </w:r>
    </w:p>
    <w:p w14:paraId="3B920629" w14:textId="77777777" w:rsidR="00A84D52" w:rsidRPr="00A84D52" w:rsidRDefault="00A84D52">
      <w:pPr>
        <w:pStyle w:val="ListParagraph"/>
        <w:numPr>
          <w:ilvl w:val="0"/>
          <w:numId w:val="36"/>
        </w:numPr>
        <w:spacing w:line="360" w:lineRule="auto"/>
        <w:rPr>
          <w:rFonts w:ascii="Cambria" w:hAnsi="Cambria"/>
          <w:b/>
          <w:bCs/>
        </w:rPr>
      </w:pPr>
      <w:r w:rsidRPr="00A84D52">
        <w:rPr>
          <w:rFonts w:ascii="Cambria" w:hAnsi="Cambria"/>
          <w:b/>
          <w:bCs/>
        </w:rPr>
        <w:t>WAKTU DAN TEMPAT KEGIATAN WAWANCARA 4</w:t>
      </w:r>
    </w:p>
    <w:p w14:paraId="6C031521"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Hari/ Tanggal</w:t>
      </w:r>
      <w:r w:rsidRPr="00A84D52">
        <w:rPr>
          <w:rFonts w:ascii="Cambria" w:hAnsi="Cambria"/>
        </w:rPr>
        <w:tab/>
        <w:t>: Jumat, 10 february 2023</w:t>
      </w:r>
    </w:p>
    <w:p w14:paraId="4D4E82B5" w14:textId="77777777" w:rsidR="00A84D52" w:rsidRPr="00A84D52" w:rsidRDefault="00A84D52">
      <w:pPr>
        <w:pStyle w:val="ListParagraph"/>
        <w:numPr>
          <w:ilvl w:val="1"/>
          <w:numId w:val="36"/>
        </w:numPr>
        <w:spacing w:line="360" w:lineRule="auto"/>
        <w:rPr>
          <w:rFonts w:ascii="Cambria" w:hAnsi="Cambria"/>
        </w:rPr>
      </w:pPr>
      <w:r w:rsidRPr="00A84D52">
        <w:rPr>
          <w:rFonts w:ascii="Cambria" w:hAnsi="Cambria"/>
        </w:rPr>
        <w:t>Tempat</w:t>
      </w:r>
      <w:r w:rsidRPr="00A84D52">
        <w:rPr>
          <w:rFonts w:ascii="Cambria" w:hAnsi="Cambria"/>
        </w:rPr>
        <w:tab/>
        <w:t>: Kantor Pertanahan Kota Semarang</w:t>
      </w:r>
    </w:p>
    <w:p w14:paraId="57F92D00" w14:textId="77777777" w:rsidR="00A84D52" w:rsidRPr="00A84D52" w:rsidRDefault="00A84D52">
      <w:pPr>
        <w:pStyle w:val="ListParagraph"/>
        <w:numPr>
          <w:ilvl w:val="0"/>
          <w:numId w:val="36"/>
        </w:numPr>
        <w:spacing w:line="360" w:lineRule="auto"/>
        <w:rPr>
          <w:rFonts w:ascii="Cambria" w:hAnsi="Cambria"/>
          <w:b/>
          <w:bCs/>
        </w:rPr>
      </w:pPr>
      <w:r w:rsidRPr="00A84D52">
        <w:rPr>
          <w:rFonts w:ascii="Cambria" w:hAnsi="Cambria"/>
          <w:b/>
          <w:bCs/>
        </w:rPr>
        <w:t>KETERANGAN</w:t>
      </w:r>
    </w:p>
    <w:p w14:paraId="0D402B46" w14:textId="77777777" w:rsidR="00A84D52" w:rsidRPr="00A84D52" w:rsidRDefault="00A84D52" w:rsidP="00A84D52">
      <w:pPr>
        <w:ind w:left="720"/>
      </w:pPr>
      <w:r w:rsidRPr="00A84D52">
        <w:t>P : Pewawancara</w:t>
      </w:r>
    </w:p>
    <w:p w14:paraId="71C8E0D6" w14:textId="77777777" w:rsidR="00A84D52" w:rsidRPr="00A84D52" w:rsidRDefault="00A84D52" w:rsidP="00A84D52">
      <w:pPr>
        <w:ind w:left="720"/>
      </w:pPr>
      <w:r w:rsidRPr="00A84D52">
        <w:t>N: Narasumber</w:t>
      </w:r>
    </w:p>
    <w:tbl>
      <w:tblPr>
        <w:tblStyle w:val="TableGrid0"/>
        <w:tblW w:w="0" w:type="auto"/>
        <w:tblLook w:val="04A0" w:firstRow="1" w:lastRow="0" w:firstColumn="1" w:lastColumn="0" w:noHBand="0" w:noVBand="1"/>
      </w:tblPr>
      <w:tblGrid>
        <w:gridCol w:w="382"/>
        <w:gridCol w:w="5447"/>
      </w:tblGrid>
      <w:tr w:rsidR="00A84D52" w:rsidRPr="003974C6" w14:paraId="171D58F6" w14:textId="77777777" w:rsidTr="00A30A65">
        <w:tc>
          <w:tcPr>
            <w:tcW w:w="409" w:type="dxa"/>
          </w:tcPr>
          <w:p w14:paraId="42666BBA" w14:textId="77777777" w:rsidR="00A84D52" w:rsidRPr="003974C6" w:rsidRDefault="00A84D52" w:rsidP="003974C6">
            <w:pPr>
              <w:spacing w:line="240" w:lineRule="auto"/>
              <w:ind w:left="-47" w:firstLine="47"/>
              <w:rPr>
                <w:b/>
                <w:bCs/>
                <w:sz w:val="20"/>
                <w:szCs w:val="20"/>
              </w:rPr>
            </w:pPr>
            <w:r w:rsidRPr="003974C6">
              <w:rPr>
                <w:b/>
                <w:bCs/>
                <w:sz w:val="20"/>
                <w:szCs w:val="20"/>
              </w:rPr>
              <w:t>P</w:t>
            </w:r>
          </w:p>
        </w:tc>
        <w:tc>
          <w:tcPr>
            <w:tcW w:w="8517" w:type="dxa"/>
          </w:tcPr>
          <w:p w14:paraId="6E3F8D51" w14:textId="77777777" w:rsidR="00A84D52" w:rsidRPr="003974C6" w:rsidRDefault="00A84D52" w:rsidP="003974C6">
            <w:pPr>
              <w:spacing w:line="240" w:lineRule="auto"/>
              <w:ind w:left="0" w:firstLine="0"/>
              <w:rPr>
                <w:b/>
                <w:bCs/>
                <w:sz w:val="20"/>
                <w:szCs w:val="20"/>
              </w:rPr>
            </w:pPr>
            <w:r w:rsidRPr="003974C6">
              <w:rPr>
                <w:b/>
                <w:bCs/>
                <w:sz w:val="20"/>
                <w:szCs w:val="20"/>
              </w:rPr>
              <w:t>Sistem pembuatan dan pengelolaan dokumen pertanggungjawaban apakah diperlukan?</w:t>
            </w:r>
          </w:p>
        </w:tc>
      </w:tr>
      <w:tr w:rsidR="00A84D52" w:rsidRPr="00072DD0" w14:paraId="0E011C78" w14:textId="77777777" w:rsidTr="00A30A65">
        <w:tc>
          <w:tcPr>
            <w:tcW w:w="409" w:type="dxa"/>
          </w:tcPr>
          <w:p w14:paraId="5BEA84A5" w14:textId="77777777" w:rsidR="00A84D52" w:rsidRPr="00072DD0" w:rsidRDefault="00A84D52" w:rsidP="003974C6">
            <w:pPr>
              <w:spacing w:line="240" w:lineRule="auto"/>
              <w:ind w:left="-22" w:firstLine="22"/>
              <w:rPr>
                <w:sz w:val="20"/>
                <w:szCs w:val="20"/>
              </w:rPr>
            </w:pPr>
            <w:r w:rsidRPr="00072DD0">
              <w:rPr>
                <w:sz w:val="20"/>
                <w:szCs w:val="20"/>
              </w:rPr>
              <w:t>N</w:t>
            </w:r>
          </w:p>
        </w:tc>
        <w:tc>
          <w:tcPr>
            <w:tcW w:w="8517" w:type="dxa"/>
          </w:tcPr>
          <w:p w14:paraId="4EEF9F62" w14:textId="77777777" w:rsidR="00A84D52" w:rsidRPr="00072DD0" w:rsidRDefault="00A84D52" w:rsidP="003974C6">
            <w:pPr>
              <w:spacing w:line="240" w:lineRule="auto"/>
              <w:ind w:left="0" w:firstLine="0"/>
              <w:rPr>
                <w:sz w:val="20"/>
                <w:szCs w:val="20"/>
              </w:rPr>
            </w:pPr>
            <w:r w:rsidRPr="00072DD0">
              <w:rPr>
                <w:sz w:val="20"/>
                <w:szCs w:val="20"/>
              </w:rPr>
              <w:t xml:space="preserve">Monggo gapapa kalau saya juga gapapa. Itu juga sesuai dengan regulasinya. </w:t>
            </w:r>
          </w:p>
          <w:p w14:paraId="59C24C97" w14:textId="77777777" w:rsidR="00A84D52" w:rsidRPr="00072DD0" w:rsidRDefault="00A84D52" w:rsidP="003974C6">
            <w:pPr>
              <w:spacing w:line="240" w:lineRule="auto"/>
              <w:ind w:left="0" w:firstLine="0"/>
              <w:rPr>
                <w:sz w:val="20"/>
                <w:szCs w:val="20"/>
              </w:rPr>
            </w:pPr>
            <w:r w:rsidRPr="00072DD0">
              <w:rPr>
                <w:sz w:val="20"/>
                <w:szCs w:val="20"/>
              </w:rPr>
              <w:t>Jadi kita membuat semua dokumen pertanggungjawaban sesuai dengan regulasinya. Kalau mbak mia punya suatu sistem dalam rangka percepatan pertanggungjawaban keuangan baik untuk kami. Jadi kita akan merasa terbantu kegiatan itu akan cepat selesai daripada dilakukan secara manual.</w:t>
            </w:r>
          </w:p>
        </w:tc>
      </w:tr>
    </w:tbl>
    <w:p w14:paraId="5BADD260" w14:textId="77777777" w:rsidR="00A84D52" w:rsidRPr="00A84D52" w:rsidRDefault="00A84D52" w:rsidP="00A84D52"/>
    <w:p w14:paraId="366CA237" w14:textId="77777777" w:rsidR="00A84D52" w:rsidRPr="00A84D52" w:rsidRDefault="00A84D52">
      <w:pPr>
        <w:pStyle w:val="ListParagraph"/>
        <w:numPr>
          <w:ilvl w:val="0"/>
          <w:numId w:val="36"/>
        </w:numPr>
        <w:spacing w:line="360" w:lineRule="auto"/>
        <w:rPr>
          <w:rFonts w:ascii="Cambria" w:hAnsi="Cambria"/>
          <w:b/>
          <w:bCs/>
        </w:rPr>
      </w:pPr>
      <w:r w:rsidRPr="00A84D52">
        <w:rPr>
          <w:rFonts w:ascii="Cambria" w:hAnsi="Cambria"/>
          <w:b/>
          <w:bCs/>
        </w:rPr>
        <w:t>KESIMPULAN</w:t>
      </w:r>
    </w:p>
    <w:p w14:paraId="419890CF" w14:textId="4419F3C3" w:rsidR="00A84D52" w:rsidRDefault="00A84D52" w:rsidP="005E32B7">
      <w:pPr>
        <w:pStyle w:val="ListParagraph"/>
        <w:spacing w:line="360" w:lineRule="auto"/>
        <w:ind w:firstLine="720"/>
        <w:rPr>
          <w:rFonts w:ascii="Cambria" w:hAnsi="Cambria"/>
        </w:rPr>
      </w:pPr>
      <w:r w:rsidRPr="00A84D52">
        <w:rPr>
          <w:rFonts w:ascii="Cambria" w:hAnsi="Cambria"/>
        </w:rPr>
        <w:t>Dari wawancara yang dilakukan dapat disumpulkan bahwa proses bisnis mengenai pembuatan dan pengelolaan dokumen pertanggungjawaban pada kegiatan PTSL di kantor pertanahan kota dimulai dari pembagian petugas keuangan menjadi beberapa tim yang terdiri dari  tim load ukur,tim load kegiatan puldadis,tim load kegiatan panitia A dan pemeriksaan tanah,tim load kegiatan K4. Ada data fisik dan data yuridis. Dimana masing-masing tim memiliki tugas untuk melakukan load atau mengunduh data dari dashboard aplikasi KKP PTSL. Saat di load   atau di unduh data masih tercampur kemudian di plotkan per kelurahan dengan jumlah yang harus sesuai dengan jumlah load data keseluruhan di awal, Ketika sudah sesuai maka akan dituangkan ke kwitansi yang dasarnya dari surat tugas. Surat tugas tersebut berasal dari setiap tim pelaksana yang menyebutkan siapa pelaksananya. Dalam pembuatan dokumen pertanggungjawaban masih dilakukan secara manual menggunakan microsoft word dan excel sehingga pembuatan sistem untuk mengelola dan membuat dokumen pertanggungjawaban dapat mempercepat selesainya kegiatan dan membantu pekerjaan staf tata uasaha bagian keuangan.</w:t>
      </w:r>
    </w:p>
    <w:p w14:paraId="0A39C743" w14:textId="77777777" w:rsidR="00FA200A" w:rsidRDefault="00FA200A" w:rsidP="005E32B7">
      <w:pPr>
        <w:pStyle w:val="ListParagraph"/>
        <w:spacing w:line="360" w:lineRule="auto"/>
        <w:ind w:firstLine="720"/>
        <w:rPr>
          <w:rFonts w:ascii="Cambria" w:hAnsi="Cambria"/>
        </w:rPr>
      </w:pPr>
    </w:p>
    <w:p w14:paraId="7A0A3400" w14:textId="77777777" w:rsidR="00FA200A" w:rsidRDefault="00FA200A" w:rsidP="005E32B7">
      <w:pPr>
        <w:pStyle w:val="ListParagraph"/>
        <w:spacing w:line="360" w:lineRule="auto"/>
        <w:ind w:firstLine="720"/>
        <w:rPr>
          <w:rFonts w:ascii="Cambria" w:hAnsi="Cambria"/>
        </w:rPr>
      </w:pPr>
    </w:p>
    <w:p w14:paraId="03095282" w14:textId="77777777" w:rsidR="00FA200A" w:rsidRDefault="00FA200A" w:rsidP="005E32B7">
      <w:pPr>
        <w:pStyle w:val="ListParagraph"/>
        <w:spacing w:line="360" w:lineRule="auto"/>
        <w:ind w:firstLine="720"/>
        <w:rPr>
          <w:rFonts w:ascii="Cambria" w:hAnsi="Cambria"/>
        </w:rPr>
      </w:pPr>
    </w:p>
    <w:p w14:paraId="2C3D7D73" w14:textId="77777777" w:rsidR="00FA200A" w:rsidRDefault="00FA200A" w:rsidP="005E32B7">
      <w:pPr>
        <w:pStyle w:val="ListParagraph"/>
        <w:spacing w:line="360" w:lineRule="auto"/>
        <w:ind w:firstLine="720"/>
        <w:rPr>
          <w:rFonts w:ascii="Cambria" w:hAnsi="Cambria"/>
        </w:rPr>
      </w:pPr>
    </w:p>
    <w:p w14:paraId="4DE3460C" w14:textId="77777777" w:rsidR="00FA200A" w:rsidRDefault="00FA200A" w:rsidP="005E32B7">
      <w:pPr>
        <w:pStyle w:val="ListParagraph"/>
        <w:spacing w:line="360" w:lineRule="auto"/>
        <w:ind w:firstLine="720"/>
        <w:rPr>
          <w:rFonts w:ascii="Cambria" w:hAnsi="Cambria"/>
        </w:rPr>
      </w:pPr>
    </w:p>
    <w:p w14:paraId="4A5B40FB" w14:textId="77777777" w:rsidR="00FA200A" w:rsidRDefault="00FA200A" w:rsidP="005E32B7">
      <w:pPr>
        <w:pStyle w:val="ListParagraph"/>
        <w:spacing w:line="360" w:lineRule="auto"/>
        <w:ind w:firstLine="720"/>
        <w:rPr>
          <w:rFonts w:ascii="Cambria" w:hAnsi="Cambria"/>
        </w:rPr>
      </w:pPr>
    </w:p>
    <w:p w14:paraId="7A2E9022" w14:textId="77777777" w:rsidR="00FA200A" w:rsidRDefault="00FA200A" w:rsidP="005E32B7">
      <w:pPr>
        <w:pStyle w:val="ListParagraph"/>
        <w:spacing w:line="360" w:lineRule="auto"/>
        <w:ind w:firstLine="720"/>
        <w:rPr>
          <w:rFonts w:ascii="Cambria" w:hAnsi="Cambria"/>
        </w:rPr>
      </w:pPr>
    </w:p>
    <w:p w14:paraId="37E1BD57" w14:textId="77777777" w:rsidR="003C0FAD" w:rsidRDefault="003C0FAD" w:rsidP="005E32B7">
      <w:pPr>
        <w:pStyle w:val="ListParagraph"/>
        <w:spacing w:line="360" w:lineRule="auto"/>
        <w:ind w:firstLine="720"/>
        <w:rPr>
          <w:rFonts w:ascii="Cambria" w:hAnsi="Cambria"/>
        </w:rPr>
      </w:pPr>
    </w:p>
    <w:p w14:paraId="21896468" w14:textId="77777777" w:rsidR="00EE7EF3" w:rsidRDefault="00EE7EF3" w:rsidP="005E32B7">
      <w:pPr>
        <w:pStyle w:val="ListParagraph"/>
        <w:spacing w:line="360" w:lineRule="auto"/>
        <w:ind w:firstLine="720"/>
        <w:rPr>
          <w:rFonts w:ascii="Cambria" w:hAnsi="Cambria"/>
        </w:rPr>
      </w:pPr>
    </w:p>
    <w:p w14:paraId="093CA3C1" w14:textId="77777777" w:rsidR="00EE7EF3" w:rsidRDefault="00EE7EF3" w:rsidP="005E32B7">
      <w:pPr>
        <w:pStyle w:val="ListParagraph"/>
        <w:spacing w:line="360" w:lineRule="auto"/>
        <w:ind w:firstLine="720"/>
        <w:rPr>
          <w:rFonts w:ascii="Cambria" w:hAnsi="Cambria"/>
        </w:rPr>
      </w:pPr>
    </w:p>
    <w:p w14:paraId="46C40811" w14:textId="77777777" w:rsidR="00EE7EF3" w:rsidRDefault="00EE7EF3" w:rsidP="005E32B7">
      <w:pPr>
        <w:pStyle w:val="ListParagraph"/>
        <w:spacing w:line="360" w:lineRule="auto"/>
        <w:ind w:firstLine="720"/>
        <w:rPr>
          <w:rFonts w:ascii="Cambria" w:hAnsi="Cambria"/>
        </w:rPr>
      </w:pPr>
    </w:p>
    <w:p w14:paraId="77F55FA5" w14:textId="77777777" w:rsidR="00EE7EF3" w:rsidRDefault="00EE7EF3" w:rsidP="005E32B7">
      <w:pPr>
        <w:pStyle w:val="ListParagraph"/>
        <w:spacing w:line="360" w:lineRule="auto"/>
        <w:ind w:firstLine="720"/>
        <w:rPr>
          <w:rFonts w:ascii="Cambria" w:hAnsi="Cambria"/>
        </w:rPr>
      </w:pPr>
    </w:p>
    <w:p w14:paraId="4561F1E6" w14:textId="77777777" w:rsidR="00EE7EF3" w:rsidRDefault="00EE7EF3" w:rsidP="005E32B7">
      <w:pPr>
        <w:pStyle w:val="ListParagraph"/>
        <w:spacing w:line="360" w:lineRule="auto"/>
        <w:ind w:firstLine="720"/>
        <w:rPr>
          <w:rFonts w:ascii="Cambria" w:hAnsi="Cambria"/>
        </w:rPr>
      </w:pPr>
    </w:p>
    <w:p w14:paraId="5D9A1320" w14:textId="77777777" w:rsidR="00FA200A" w:rsidRPr="00B0421E" w:rsidRDefault="00FA200A" w:rsidP="00B0421E">
      <w:pPr>
        <w:ind w:left="0" w:firstLine="0"/>
      </w:pPr>
    </w:p>
    <w:p w14:paraId="7A6A1E5F" w14:textId="77777777" w:rsidR="00FA200A" w:rsidRDefault="00FA200A" w:rsidP="005E32B7">
      <w:pPr>
        <w:pStyle w:val="ListParagraph"/>
        <w:spacing w:line="360" w:lineRule="auto"/>
        <w:ind w:firstLine="720"/>
        <w:rPr>
          <w:rFonts w:ascii="Cambria" w:hAnsi="Cambria"/>
        </w:rPr>
      </w:pPr>
    </w:p>
    <w:p w14:paraId="4995FE2B" w14:textId="77777777" w:rsidR="00FA200A" w:rsidRPr="003E529A" w:rsidRDefault="00FA200A" w:rsidP="003E529A">
      <w:pPr>
        <w:ind w:left="0" w:firstLine="0"/>
      </w:pPr>
    </w:p>
    <w:p w14:paraId="1BE5DAAE" w14:textId="77777777" w:rsidR="00EE7EF3" w:rsidRDefault="00EE7EF3" w:rsidP="002702AF">
      <w:pPr>
        <w:tabs>
          <w:tab w:val="left" w:pos="2562"/>
        </w:tabs>
        <w:ind w:left="0" w:firstLine="0"/>
      </w:pPr>
    </w:p>
    <w:p w14:paraId="7CE53D3F" w14:textId="77777777" w:rsidR="00EE7EF3" w:rsidRDefault="00EE7EF3" w:rsidP="002702AF">
      <w:pPr>
        <w:tabs>
          <w:tab w:val="left" w:pos="2562"/>
        </w:tabs>
        <w:ind w:left="0" w:firstLine="0"/>
      </w:pPr>
    </w:p>
    <w:p w14:paraId="18D50C97" w14:textId="77777777" w:rsidR="00EE7EF3" w:rsidRDefault="00EE7EF3" w:rsidP="002702AF">
      <w:pPr>
        <w:tabs>
          <w:tab w:val="left" w:pos="2562"/>
        </w:tabs>
        <w:ind w:left="0" w:firstLine="0"/>
      </w:pPr>
    </w:p>
    <w:p w14:paraId="7361205A" w14:textId="77777777" w:rsidR="00EE7EF3" w:rsidRDefault="00EE7EF3" w:rsidP="002702AF">
      <w:pPr>
        <w:tabs>
          <w:tab w:val="left" w:pos="2562"/>
        </w:tabs>
        <w:ind w:left="0" w:firstLine="0"/>
      </w:pPr>
    </w:p>
    <w:p w14:paraId="0A2782A0" w14:textId="77777777" w:rsidR="00EE7EF3" w:rsidRDefault="00EE7EF3" w:rsidP="002702AF">
      <w:pPr>
        <w:tabs>
          <w:tab w:val="left" w:pos="2562"/>
        </w:tabs>
        <w:ind w:left="0" w:firstLine="0"/>
      </w:pPr>
    </w:p>
    <w:p w14:paraId="096364CC" w14:textId="77777777" w:rsidR="00EE7EF3" w:rsidRDefault="00EE7EF3" w:rsidP="002702AF">
      <w:pPr>
        <w:tabs>
          <w:tab w:val="left" w:pos="2562"/>
        </w:tabs>
        <w:ind w:left="0" w:firstLine="0"/>
      </w:pPr>
    </w:p>
    <w:p w14:paraId="408131FA" w14:textId="77777777" w:rsidR="00EE7EF3" w:rsidRDefault="00EE7EF3" w:rsidP="002702AF">
      <w:pPr>
        <w:tabs>
          <w:tab w:val="left" w:pos="2562"/>
        </w:tabs>
        <w:ind w:left="0" w:firstLine="0"/>
      </w:pPr>
    </w:p>
    <w:p w14:paraId="09A4B12D" w14:textId="77777777" w:rsidR="00EE7EF3" w:rsidRDefault="00EE7EF3" w:rsidP="002702AF">
      <w:pPr>
        <w:tabs>
          <w:tab w:val="left" w:pos="2562"/>
        </w:tabs>
        <w:ind w:left="0" w:firstLine="0"/>
      </w:pPr>
    </w:p>
    <w:p w14:paraId="0980530A" w14:textId="77777777" w:rsidR="00EE7EF3" w:rsidRDefault="00EE7EF3" w:rsidP="002702AF">
      <w:pPr>
        <w:tabs>
          <w:tab w:val="left" w:pos="2562"/>
        </w:tabs>
        <w:ind w:left="0" w:firstLine="0"/>
      </w:pPr>
    </w:p>
    <w:p w14:paraId="29E240B5" w14:textId="77777777" w:rsidR="00EE7EF3" w:rsidRDefault="00EE7EF3" w:rsidP="002702AF">
      <w:pPr>
        <w:tabs>
          <w:tab w:val="left" w:pos="2562"/>
        </w:tabs>
        <w:ind w:left="0" w:firstLine="0"/>
      </w:pPr>
    </w:p>
    <w:p w14:paraId="13948D1E" w14:textId="77777777" w:rsidR="00EE7EF3" w:rsidRDefault="00EE7EF3" w:rsidP="002702AF">
      <w:pPr>
        <w:tabs>
          <w:tab w:val="left" w:pos="2562"/>
        </w:tabs>
        <w:ind w:left="0" w:firstLine="0"/>
      </w:pPr>
    </w:p>
    <w:p w14:paraId="3E7BFCC9" w14:textId="77777777" w:rsidR="00EE7EF3" w:rsidRDefault="00EE7EF3" w:rsidP="002702AF">
      <w:pPr>
        <w:tabs>
          <w:tab w:val="left" w:pos="2562"/>
        </w:tabs>
        <w:ind w:left="0" w:firstLine="0"/>
      </w:pPr>
    </w:p>
    <w:p w14:paraId="77777829" w14:textId="77777777" w:rsidR="00EE7EF3" w:rsidRDefault="00EE7EF3" w:rsidP="002702AF">
      <w:pPr>
        <w:tabs>
          <w:tab w:val="left" w:pos="2562"/>
        </w:tabs>
        <w:ind w:left="0" w:firstLine="0"/>
      </w:pPr>
    </w:p>
    <w:p w14:paraId="4DE5DC7D" w14:textId="77777777" w:rsidR="00EE7EF3" w:rsidRDefault="00EE7EF3" w:rsidP="002702AF">
      <w:pPr>
        <w:tabs>
          <w:tab w:val="left" w:pos="2562"/>
        </w:tabs>
        <w:ind w:left="0" w:firstLine="0"/>
      </w:pPr>
    </w:p>
    <w:p w14:paraId="2656E8A4" w14:textId="77777777" w:rsidR="00EE7EF3" w:rsidRDefault="00EE7EF3" w:rsidP="002702AF">
      <w:pPr>
        <w:tabs>
          <w:tab w:val="left" w:pos="2562"/>
        </w:tabs>
        <w:ind w:left="0" w:firstLine="0"/>
      </w:pPr>
    </w:p>
    <w:p w14:paraId="5D0F2D97" w14:textId="77777777" w:rsidR="00EE7EF3" w:rsidRDefault="00EE7EF3" w:rsidP="002702AF">
      <w:pPr>
        <w:tabs>
          <w:tab w:val="left" w:pos="2562"/>
        </w:tabs>
        <w:ind w:left="0" w:firstLine="0"/>
      </w:pPr>
    </w:p>
    <w:p w14:paraId="16860018" w14:textId="77777777" w:rsidR="00EE7EF3" w:rsidRDefault="00EE7EF3" w:rsidP="002702AF">
      <w:pPr>
        <w:tabs>
          <w:tab w:val="left" w:pos="2562"/>
        </w:tabs>
        <w:ind w:left="0" w:firstLine="0"/>
      </w:pPr>
    </w:p>
    <w:p w14:paraId="78C8A878" w14:textId="77777777" w:rsidR="00EE7EF3" w:rsidRDefault="00EE7EF3" w:rsidP="002702AF">
      <w:pPr>
        <w:tabs>
          <w:tab w:val="left" w:pos="2562"/>
        </w:tabs>
        <w:ind w:left="0" w:firstLine="0"/>
      </w:pPr>
    </w:p>
    <w:p w14:paraId="6161EDEC" w14:textId="77777777" w:rsidR="00EE7EF3" w:rsidRDefault="00EE7EF3" w:rsidP="002702AF">
      <w:pPr>
        <w:tabs>
          <w:tab w:val="left" w:pos="2562"/>
        </w:tabs>
        <w:ind w:left="0" w:firstLine="0"/>
      </w:pPr>
    </w:p>
    <w:p w14:paraId="3B226CC1" w14:textId="77777777" w:rsidR="00EE7EF3" w:rsidRDefault="00EE7EF3" w:rsidP="002702AF">
      <w:pPr>
        <w:tabs>
          <w:tab w:val="left" w:pos="2562"/>
        </w:tabs>
        <w:ind w:left="0" w:firstLine="0"/>
      </w:pPr>
    </w:p>
    <w:p w14:paraId="154842E1" w14:textId="77777777" w:rsidR="00EE7EF3" w:rsidRDefault="00EE7EF3" w:rsidP="002702AF">
      <w:pPr>
        <w:tabs>
          <w:tab w:val="left" w:pos="2562"/>
        </w:tabs>
        <w:ind w:left="0" w:firstLine="0"/>
      </w:pPr>
    </w:p>
    <w:p w14:paraId="2E54BD9B" w14:textId="77777777" w:rsidR="00EE7EF3" w:rsidRDefault="00EE7EF3" w:rsidP="002702AF">
      <w:pPr>
        <w:tabs>
          <w:tab w:val="left" w:pos="2562"/>
        </w:tabs>
        <w:ind w:left="0" w:firstLine="0"/>
      </w:pPr>
    </w:p>
    <w:p w14:paraId="448214A0" w14:textId="77777777" w:rsidR="00EE7EF3" w:rsidRDefault="00EE7EF3" w:rsidP="002702AF">
      <w:pPr>
        <w:tabs>
          <w:tab w:val="left" w:pos="2562"/>
        </w:tabs>
        <w:ind w:left="0" w:firstLine="0"/>
      </w:pPr>
    </w:p>
    <w:p w14:paraId="6D02338A" w14:textId="03FAB86E" w:rsidR="00130067" w:rsidRPr="00A84D52" w:rsidRDefault="00860E51" w:rsidP="002702AF">
      <w:pPr>
        <w:tabs>
          <w:tab w:val="left" w:pos="2562"/>
        </w:tabs>
        <w:ind w:left="0" w:firstLine="0"/>
        <w:rPr>
          <w:i/>
          <w:iCs/>
        </w:rPr>
      </w:pPr>
      <w:r w:rsidRPr="00A84D52">
        <w:t xml:space="preserve">Lampiran </w:t>
      </w:r>
      <w:r w:rsidR="00E31B4C">
        <w:t>7</w:t>
      </w:r>
      <w:r w:rsidRPr="00A84D52">
        <w:t>:</w:t>
      </w:r>
      <w:r w:rsidR="00786D78" w:rsidRPr="00A84D52">
        <w:t xml:space="preserve"> </w:t>
      </w:r>
      <w:r w:rsidR="007D5418" w:rsidRPr="00A84D52">
        <w:t xml:space="preserve">Angket Pengujian Dokumen </w:t>
      </w:r>
      <w:r w:rsidR="007D5418" w:rsidRPr="00A84D52">
        <w:rPr>
          <w:i/>
          <w:iCs/>
        </w:rPr>
        <w:t>Blackbox Testing</w:t>
      </w:r>
    </w:p>
    <w:p w14:paraId="5E6B7D7A" w14:textId="6176C76F" w:rsidR="00860E51" w:rsidRDefault="005E32B7" w:rsidP="002702AF">
      <w:pPr>
        <w:tabs>
          <w:tab w:val="left" w:pos="2562"/>
        </w:tabs>
        <w:ind w:left="0" w:firstLine="0"/>
      </w:pPr>
      <w:r>
        <w:rPr>
          <w:noProof/>
        </w:rPr>
        <w:drawing>
          <wp:inline distT="0" distB="0" distL="0" distR="0" wp14:anchorId="17B2C2A8" wp14:editId="50B59736">
            <wp:extent cx="3495675" cy="50863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495675" cy="5086350"/>
                    </a:xfrm>
                    <a:prstGeom prst="rect">
                      <a:avLst/>
                    </a:prstGeom>
                    <a:noFill/>
                    <a:ln>
                      <a:noFill/>
                    </a:ln>
                  </pic:spPr>
                </pic:pic>
              </a:graphicData>
            </a:graphic>
          </wp:inline>
        </w:drawing>
      </w:r>
    </w:p>
    <w:p w14:paraId="08EABF11" w14:textId="6F58108C" w:rsidR="005E32B7" w:rsidRDefault="005E32B7" w:rsidP="002702AF">
      <w:pPr>
        <w:tabs>
          <w:tab w:val="left" w:pos="2562"/>
        </w:tabs>
        <w:ind w:left="0" w:firstLine="0"/>
      </w:pPr>
      <w:r>
        <w:rPr>
          <w:noProof/>
        </w:rPr>
        <w:drawing>
          <wp:inline distT="0" distB="0" distL="0" distR="0" wp14:anchorId="74E6C552" wp14:editId="19E2520D">
            <wp:extent cx="3495675" cy="5286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495675" cy="5286375"/>
                    </a:xfrm>
                    <a:prstGeom prst="rect">
                      <a:avLst/>
                    </a:prstGeom>
                    <a:noFill/>
                    <a:ln>
                      <a:noFill/>
                    </a:ln>
                  </pic:spPr>
                </pic:pic>
              </a:graphicData>
            </a:graphic>
          </wp:inline>
        </w:drawing>
      </w:r>
      <w:r>
        <w:rPr>
          <w:noProof/>
        </w:rPr>
        <w:drawing>
          <wp:inline distT="0" distB="0" distL="0" distR="0" wp14:anchorId="687E03CB" wp14:editId="1FEA01E9">
            <wp:extent cx="3495675" cy="50577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495675" cy="5057775"/>
                    </a:xfrm>
                    <a:prstGeom prst="rect">
                      <a:avLst/>
                    </a:prstGeom>
                    <a:noFill/>
                    <a:ln>
                      <a:noFill/>
                    </a:ln>
                  </pic:spPr>
                </pic:pic>
              </a:graphicData>
            </a:graphic>
          </wp:inline>
        </w:drawing>
      </w:r>
    </w:p>
    <w:p w14:paraId="6019E7F1" w14:textId="552EBAF6" w:rsidR="005E32B7" w:rsidRPr="00A84D52" w:rsidRDefault="005E32B7" w:rsidP="002702AF">
      <w:pPr>
        <w:tabs>
          <w:tab w:val="left" w:pos="2562"/>
        </w:tabs>
        <w:ind w:left="0" w:firstLine="0"/>
      </w:pPr>
      <w:r>
        <w:rPr>
          <w:noProof/>
        </w:rPr>
        <w:drawing>
          <wp:inline distT="0" distB="0" distL="0" distR="0" wp14:anchorId="33BD6A73" wp14:editId="004967A2">
            <wp:extent cx="3495675" cy="52101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495675" cy="5210175"/>
                    </a:xfrm>
                    <a:prstGeom prst="rect">
                      <a:avLst/>
                    </a:prstGeom>
                    <a:noFill/>
                    <a:ln>
                      <a:noFill/>
                    </a:ln>
                  </pic:spPr>
                </pic:pic>
              </a:graphicData>
            </a:graphic>
          </wp:inline>
        </w:drawing>
      </w:r>
      <w:r>
        <w:rPr>
          <w:noProof/>
        </w:rPr>
        <w:drawing>
          <wp:inline distT="0" distB="0" distL="0" distR="0" wp14:anchorId="5F143B4B" wp14:editId="79988AA9">
            <wp:extent cx="3495675" cy="50673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495675" cy="5067300"/>
                    </a:xfrm>
                    <a:prstGeom prst="rect">
                      <a:avLst/>
                    </a:prstGeom>
                    <a:noFill/>
                    <a:ln>
                      <a:noFill/>
                    </a:ln>
                  </pic:spPr>
                </pic:pic>
              </a:graphicData>
            </a:graphic>
          </wp:inline>
        </w:drawing>
      </w:r>
      <w:r>
        <w:rPr>
          <w:noProof/>
        </w:rPr>
        <w:drawing>
          <wp:inline distT="0" distB="0" distL="0" distR="0" wp14:anchorId="28B5EE8F" wp14:editId="77AA23DD">
            <wp:extent cx="3495675" cy="53340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495675" cy="5334000"/>
                    </a:xfrm>
                    <a:prstGeom prst="rect">
                      <a:avLst/>
                    </a:prstGeom>
                    <a:noFill/>
                    <a:ln>
                      <a:noFill/>
                    </a:ln>
                  </pic:spPr>
                </pic:pic>
              </a:graphicData>
            </a:graphic>
          </wp:inline>
        </w:drawing>
      </w:r>
    </w:p>
    <w:p w14:paraId="3363BAB1" w14:textId="10793202" w:rsidR="00FC5057" w:rsidRDefault="00A51F97" w:rsidP="002702AF">
      <w:pPr>
        <w:tabs>
          <w:tab w:val="left" w:pos="2562"/>
        </w:tabs>
        <w:ind w:left="0" w:firstLine="0"/>
      </w:pPr>
      <w:r w:rsidRPr="00A84D52">
        <w:t xml:space="preserve">Lampiran </w:t>
      </w:r>
      <w:r w:rsidR="00E31B4C">
        <w:t>8</w:t>
      </w:r>
      <w:r w:rsidRPr="00A84D52">
        <w:t xml:space="preserve"> : </w:t>
      </w:r>
      <w:r w:rsidR="0036760A" w:rsidRPr="00A84D52">
        <w:t xml:space="preserve">Angket Pengujian Dokumen </w:t>
      </w:r>
      <w:r w:rsidR="0036760A" w:rsidRPr="00A84D52">
        <w:rPr>
          <w:i/>
          <w:iCs/>
        </w:rPr>
        <w:t xml:space="preserve">User Acceptent Test </w:t>
      </w:r>
      <w:r w:rsidR="0036760A" w:rsidRPr="00A84D52">
        <w:t>(</w:t>
      </w:r>
      <w:r w:rsidR="0036760A">
        <w:t>UAT)</w:t>
      </w:r>
    </w:p>
    <w:p w14:paraId="10E57708" w14:textId="61297CF3" w:rsidR="00187FDE" w:rsidRDefault="00187FDE" w:rsidP="002702AF">
      <w:pPr>
        <w:tabs>
          <w:tab w:val="left" w:pos="2562"/>
        </w:tabs>
        <w:ind w:left="0" w:firstLine="0"/>
      </w:pPr>
      <w:r>
        <w:rPr>
          <w:noProof/>
        </w:rPr>
        <w:drawing>
          <wp:inline distT="0" distB="0" distL="0" distR="0" wp14:anchorId="078C5FE2" wp14:editId="3A516F59">
            <wp:extent cx="3495675" cy="505777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495675" cy="5057775"/>
                    </a:xfrm>
                    <a:prstGeom prst="rect">
                      <a:avLst/>
                    </a:prstGeom>
                    <a:noFill/>
                    <a:ln>
                      <a:noFill/>
                    </a:ln>
                  </pic:spPr>
                </pic:pic>
              </a:graphicData>
            </a:graphic>
          </wp:inline>
        </w:drawing>
      </w:r>
    </w:p>
    <w:p w14:paraId="6768501A" w14:textId="0D82108D" w:rsidR="00187FDE" w:rsidRDefault="00187FDE" w:rsidP="002702AF">
      <w:pPr>
        <w:tabs>
          <w:tab w:val="left" w:pos="2562"/>
        </w:tabs>
        <w:ind w:left="0" w:firstLine="0"/>
      </w:pPr>
      <w:r>
        <w:rPr>
          <w:noProof/>
        </w:rPr>
        <w:drawing>
          <wp:inline distT="0" distB="0" distL="0" distR="0" wp14:anchorId="08B97960" wp14:editId="36CDBABF">
            <wp:extent cx="3495675" cy="55626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495675" cy="5562600"/>
                    </a:xfrm>
                    <a:prstGeom prst="rect">
                      <a:avLst/>
                    </a:prstGeom>
                    <a:noFill/>
                    <a:ln>
                      <a:noFill/>
                    </a:ln>
                  </pic:spPr>
                </pic:pic>
              </a:graphicData>
            </a:graphic>
          </wp:inline>
        </w:drawing>
      </w:r>
    </w:p>
    <w:p w14:paraId="2421B94A" w14:textId="148022A3" w:rsidR="00E31B4C" w:rsidRDefault="00187FDE" w:rsidP="002702AF">
      <w:pPr>
        <w:tabs>
          <w:tab w:val="left" w:pos="2562"/>
        </w:tabs>
        <w:ind w:left="0" w:firstLine="0"/>
      </w:pPr>
      <w:r>
        <w:rPr>
          <w:noProof/>
        </w:rPr>
        <w:drawing>
          <wp:inline distT="0" distB="0" distL="0" distR="0" wp14:anchorId="56888BE0" wp14:editId="27A5C4D3">
            <wp:extent cx="3486150" cy="538162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86150" cy="5381625"/>
                    </a:xfrm>
                    <a:prstGeom prst="rect">
                      <a:avLst/>
                    </a:prstGeom>
                    <a:noFill/>
                    <a:ln>
                      <a:noFill/>
                    </a:ln>
                  </pic:spPr>
                </pic:pic>
              </a:graphicData>
            </a:graphic>
          </wp:inline>
        </w:drawing>
      </w:r>
    </w:p>
    <w:p w14:paraId="0806FE23" w14:textId="77777777" w:rsidR="0074763E" w:rsidRDefault="0074763E" w:rsidP="002702AF">
      <w:pPr>
        <w:tabs>
          <w:tab w:val="left" w:pos="2562"/>
        </w:tabs>
        <w:ind w:left="0" w:firstLine="0"/>
      </w:pPr>
    </w:p>
    <w:p w14:paraId="11AE36D1" w14:textId="77777777" w:rsidR="0074763E" w:rsidRDefault="0074763E" w:rsidP="002702AF">
      <w:pPr>
        <w:tabs>
          <w:tab w:val="left" w:pos="2562"/>
        </w:tabs>
        <w:ind w:left="0" w:firstLine="0"/>
      </w:pPr>
    </w:p>
    <w:p w14:paraId="4AD7EB1A" w14:textId="77777777" w:rsidR="0074763E" w:rsidRDefault="0074763E" w:rsidP="002702AF">
      <w:pPr>
        <w:tabs>
          <w:tab w:val="left" w:pos="2562"/>
        </w:tabs>
        <w:ind w:left="0" w:firstLine="0"/>
      </w:pPr>
    </w:p>
    <w:p w14:paraId="6C48D6CE" w14:textId="77777777" w:rsidR="0074763E" w:rsidRDefault="0074763E" w:rsidP="002702AF">
      <w:pPr>
        <w:tabs>
          <w:tab w:val="left" w:pos="2562"/>
        </w:tabs>
        <w:ind w:left="0" w:firstLine="0"/>
      </w:pPr>
    </w:p>
    <w:p w14:paraId="6D41741C" w14:textId="77777777" w:rsidR="0074763E" w:rsidRDefault="0074763E" w:rsidP="002702AF">
      <w:pPr>
        <w:tabs>
          <w:tab w:val="left" w:pos="2562"/>
        </w:tabs>
        <w:ind w:left="0" w:firstLine="0"/>
      </w:pPr>
    </w:p>
    <w:p w14:paraId="24D71250" w14:textId="77777777" w:rsidR="0074763E" w:rsidRDefault="0074763E" w:rsidP="002702AF">
      <w:pPr>
        <w:tabs>
          <w:tab w:val="left" w:pos="2562"/>
        </w:tabs>
        <w:ind w:left="0" w:firstLine="0"/>
      </w:pPr>
    </w:p>
    <w:p w14:paraId="408BC6DE" w14:textId="77777777" w:rsidR="0074763E" w:rsidRDefault="0074763E" w:rsidP="002702AF">
      <w:pPr>
        <w:tabs>
          <w:tab w:val="left" w:pos="2562"/>
        </w:tabs>
        <w:ind w:left="0" w:firstLine="0"/>
      </w:pPr>
    </w:p>
    <w:p w14:paraId="6D0FDFC5" w14:textId="77777777" w:rsidR="0074763E" w:rsidRDefault="0074763E" w:rsidP="002702AF">
      <w:pPr>
        <w:tabs>
          <w:tab w:val="left" w:pos="2562"/>
        </w:tabs>
        <w:ind w:left="0" w:firstLine="0"/>
      </w:pPr>
    </w:p>
    <w:p w14:paraId="7F29B0B6" w14:textId="77777777" w:rsidR="0074763E" w:rsidRDefault="0074763E" w:rsidP="002702AF">
      <w:pPr>
        <w:tabs>
          <w:tab w:val="left" w:pos="2562"/>
        </w:tabs>
        <w:ind w:left="0" w:firstLine="0"/>
      </w:pPr>
    </w:p>
    <w:p w14:paraId="62F78BE1" w14:textId="77777777" w:rsidR="0074763E" w:rsidRDefault="0074763E" w:rsidP="002702AF">
      <w:pPr>
        <w:tabs>
          <w:tab w:val="left" w:pos="2562"/>
        </w:tabs>
        <w:ind w:left="0" w:firstLine="0"/>
      </w:pPr>
    </w:p>
    <w:p w14:paraId="13A5205E" w14:textId="77777777" w:rsidR="0074763E" w:rsidRDefault="0074763E" w:rsidP="002702AF">
      <w:pPr>
        <w:tabs>
          <w:tab w:val="left" w:pos="2562"/>
        </w:tabs>
        <w:ind w:left="0" w:firstLine="0"/>
      </w:pPr>
    </w:p>
    <w:p w14:paraId="2255384D" w14:textId="77777777" w:rsidR="0074763E" w:rsidRDefault="0074763E" w:rsidP="002702AF">
      <w:pPr>
        <w:tabs>
          <w:tab w:val="left" w:pos="2562"/>
        </w:tabs>
        <w:ind w:left="0" w:firstLine="0"/>
      </w:pPr>
    </w:p>
    <w:p w14:paraId="347D1FF7" w14:textId="77777777" w:rsidR="0074763E" w:rsidRDefault="0074763E" w:rsidP="002702AF">
      <w:pPr>
        <w:tabs>
          <w:tab w:val="left" w:pos="2562"/>
        </w:tabs>
        <w:ind w:left="0" w:firstLine="0"/>
      </w:pPr>
    </w:p>
    <w:p w14:paraId="19EF158F" w14:textId="77777777" w:rsidR="0074763E" w:rsidRDefault="0074763E" w:rsidP="002702AF">
      <w:pPr>
        <w:tabs>
          <w:tab w:val="left" w:pos="2562"/>
        </w:tabs>
        <w:ind w:left="0" w:firstLine="0"/>
      </w:pPr>
    </w:p>
    <w:p w14:paraId="13A709FE" w14:textId="77777777" w:rsidR="0074763E" w:rsidRDefault="0074763E" w:rsidP="002702AF">
      <w:pPr>
        <w:tabs>
          <w:tab w:val="left" w:pos="2562"/>
        </w:tabs>
        <w:ind w:left="0" w:firstLine="0"/>
      </w:pPr>
    </w:p>
    <w:p w14:paraId="0017943B" w14:textId="77777777" w:rsidR="0074763E" w:rsidRDefault="0074763E" w:rsidP="002702AF">
      <w:pPr>
        <w:tabs>
          <w:tab w:val="left" w:pos="2562"/>
        </w:tabs>
        <w:ind w:left="0" w:firstLine="0"/>
      </w:pPr>
    </w:p>
    <w:p w14:paraId="0BE70B14" w14:textId="77777777" w:rsidR="0074763E" w:rsidRDefault="0074763E" w:rsidP="002702AF">
      <w:pPr>
        <w:tabs>
          <w:tab w:val="left" w:pos="2562"/>
        </w:tabs>
        <w:ind w:left="0" w:firstLine="0"/>
      </w:pPr>
    </w:p>
    <w:p w14:paraId="66B281F7" w14:textId="77777777" w:rsidR="0074763E" w:rsidRDefault="0074763E" w:rsidP="002702AF">
      <w:pPr>
        <w:tabs>
          <w:tab w:val="left" w:pos="2562"/>
        </w:tabs>
        <w:ind w:left="0" w:firstLine="0"/>
      </w:pPr>
    </w:p>
    <w:p w14:paraId="12DBC661" w14:textId="77777777" w:rsidR="0074763E" w:rsidRDefault="0074763E" w:rsidP="002702AF">
      <w:pPr>
        <w:tabs>
          <w:tab w:val="left" w:pos="2562"/>
        </w:tabs>
        <w:ind w:left="0" w:firstLine="0"/>
      </w:pPr>
    </w:p>
    <w:p w14:paraId="49E7F22F" w14:textId="77777777" w:rsidR="0074763E" w:rsidRDefault="0074763E" w:rsidP="002702AF">
      <w:pPr>
        <w:tabs>
          <w:tab w:val="left" w:pos="2562"/>
        </w:tabs>
        <w:ind w:left="0" w:firstLine="0"/>
      </w:pPr>
    </w:p>
    <w:p w14:paraId="3A41DF13" w14:textId="77777777" w:rsidR="0074763E" w:rsidRDefault="0074763E" w:rsidP="002702AF">
      <w:pPr>
        <w:tabs>
          <w:tab w:val="left" w:pos="2562"/>
        </w:tabs>
        <w:ind w:left="0" w:firstLine="0"/>
      </w:pPr>
    </w:p>
    <w:p w14:paraId="6CCC44F3" w14:textId="77777777" w:rsidR="00782EA5" w:rsidRDefault="00782EA5" w:rsidP="002702AF">
      <w:pPr>
        <w:tabs>
          <w:tab w:val="left" w:pos="2562"/>
        </w:tabs>
        <w:ind w:left="0" w:firstLine="0"/>
      </w:pPr>
    </w:p>
    <w:p w14:paraId="03061E52" w14:textId="77777777" w:rsidR="0074763E" w:rsidRDefault="0074763E" w:rsidP="002702AF">
      <w:pPr>
        <w:tabs>
          <w:tab w:val="left" w:pos="2562"/>
        </w:tabs>
        <w:ind w:left="0" w:firstLine="0"/>
      </w:pPr>
    </w:p>
    <w:p w14:paraId="714D1B1D" w14:textId="77777777" w:rsidR="0074763E" w:rsidRDefault="0074763E" w:rsidP="002702AF">
      <w:pPr>
        <w:tabs>
          <w:tab w:val="left" w:pos="2562"/>
        </w:tabs>
        <w:ind w:left="0" w:firstLine="0"/>
      </w:pPr>
    </w:p>
    <w:p w14:paraId="0CA24CC0" w14:textId="1CC5F4CD" w:rsidR="00E31B4C" w:rsidRDefault="00E31B4C" w:rsidP="002702AF">
      <w:pPr>
        <w:tabs>
          <w:tab w:val="left" w:pos="2562"/>
        </w:tabs>
        <w:ind w:left="0" w:firstLine="0"/>
      </w:pPr>
      <w:r>
        <w:t>Lampiran 9 : Dokumentasi</w:t>
      </w:r>
    </w:p>
    <w:p w14:paraId="526FF145" w14:textId="5F107C1A" w:rsidR="00F00779" w:rsidRDefault="00F00779" w:rsidP="002702AF">
      <w:pPr>
        <w:tabs>
          <w:tab w:val="left" w:pos="2562"/>
        </w:tabs>
        <w:ind w:left="0" w:firstLine="0"/>
      </w:pPr>
      <w:r>
        <w:rPr>
          <w:noProof/>
        </w:rPr>
        <w:drawing>
          <wp:inline distT="0" distB="0" distL="0" distR="0" wp14:anchorId="541275EE" wp14:editId="0F1B4721">
            <wp:extent cx="3499485" cy="2624455"/>
            <wp:effectExtent l="0" t="0" r="5715"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499485" cy="2624455"/>
                    </a:xfrm>
                    <a:prstGeom prst="rect">
                      <a:avLst/>
                    </a:prstGeom>
                    <a:noFill/>
                    <a:ln>
                      <a:noFill/>
                    </a:ln>
                  </pic:spPr>
                </pic:pic>
              </a:graphicData>
            </a:graphic>
          </wp:inline>
        </w:drawing>
      </w:r>
    </w:p>
    <w:p w14:paraId="62187957" w14:textId="6E0D3120" w:rsidR="00F00779" w:rsidRDefault="005556B1" w:rsidP="002702AF">
      <w:pPr>
        <w:tabs>
          <w:tab w:val="left" w:pos="2562"/>
        </w:tabs>
        <w:ind w:left="0" w:firstLine="0"/>
      </w:pPr>
      <w:r>
        <w:rPr>
          <w:noProof/>
        </w:rPr>
        <w:drawing>
          <wp:inline distT="0" distB="0" distL="0" distR="0" wp14:anchorId="1D639C6D" wp14:editId="3B9213C5">
            <wp:extent cx="3499485" cy="2625090"/>
            <wp:effectExtent l="0" t="0" r="571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499485" cy="2625090"/>
                    </a:xfrm>
                    <a:prstGeom prst="rect">
                      <a:avLst/>
                    </a:prstGeom>
                    <a:noFill/>
                    <a:ln>
                      <a:noFill/>
                    </a:ln>
                  </pic:spPr>
                </pic:pic>
              </a:graphicData>
            </a:graphic>
          </wp:inline>
        </w:drawing>
      </w:r>
    </w:p>
    <w:p w14:paraId="07D793D4" w14:textId="77777777" w:rsidR="0074763E" w:rsidRDefault="0074763E" w:rsidP="002702AF">
      <w:pPr>
        <w:tabs>
          <w:tab w:val="left" w:pos="2562"/>
        </w:tabs>
        <w:ind w:left="0" w:firstLine="0"/>
      </w:pPr>
    </w:p>
    <w:p w14:paraId="0E377519" w14:textId="77777777" w:rsidR="0074763E" w:rsidRDefault="0074763E" w:rsidP="002702AF">
      <w:pPr>
        <w:tabs>
          <w:tab w:val="left" w:pos="2562"/>
        </w:tabs>
        <w:ind w:left="0" w:firstLine="0"/>
      </w:pPr>
    </w:p>
    <w:p w14:paraId="4988A8E0" w14:textId="77777777" w:rsidR="0074763E" w:rsidRDefault="0074763E" w:rsidP="002702AF">
      <w:pPr>
        <w:tabs>
          <w:tab w:val="left" w:pos="2562"/>
        </w:tabs>
        <w:ind w:left="0" w:firstLine="0"/>
      </w:pPr>
    </w:p>
    <w:p w14:paraId="58C5CF7E" w14:textId="77777777" w:rsidR="0074763E" w:rsidRDefault="0074763E" w:rsidP="002702AF">
      <w:pPr>
        <w:tabs>
          <w:tab w:val="left" w:pos="2562"/>
        </w:tabs>
        <w:ind w:left="0" w:firstLine="0"/>
      </w:pPr>
    </w:p>
    <w:p w14:paraId="5B58DA25" w14:textId="77777777" w:rsidR="0074763E" w:rsidRDefault="0074763E" w:rsidP="002702AF">
      <w:pPr>
        <w:tabs>
          <w:tab w:val="left" w:pos="2562"/>
        </w:tabs>
        <w:ind w:left="0" w:firstLine="0"/>
      </w:pPr>
    </w:p>
    <w:p w14:paraId="22F25CE9" w14:textId="77777777" w:rsidR="0074763E" w:rsidRDefault="0074763E" w:rsidP="002702AF">
      <w:pPr>
        <w:tabs>
          <w:tab w:val="left" w:pos="2562"/>
        </w:tabs>
        <w:ind w:left="0" w:firstLine="0"/>
      </w:pPr>
    </w:p>
    <w:p w14:paraId="0F41965A" w14:textId="77777777" w:rsidR="0074763E" w:rsidRDefault="0074763E" w:rsidP="002702AF">
      <w:pPr>
        <w:tabs>
          <w:tab w:val="left" w:pos="2562"/>
        </w:tabs>
        <w:ind w:left="0" w:firstLine="0"/>
      </w:pPr>
    </w:p>
    <w:p w14:paraId="2607EA43" w14:textId="77777777" w:rsidR="0074763E" w:rsidRDefault="0074763E" w:rsidP="002702AF">
      <w:pPr>
        <w:tabs>
          <w:tab w:val="left" w:pos="2562"/>
        </w:tabs>
        <w:ind w:left="0" w:firstLine="0"/>
      </w:pPr>
    </w:p>
    <w:p w14:paraId="210A51D6" w14:textId="77777777" w:rsidR="0074763E" w:rsidRDefault="0074763E" w:rsidP="002702AF">
      <w:pPr>
        <w:tabs>
          <w:tab w:val="left" w:pos="2562"/>
        </w:tabs>
        <w:ind w:left="0" w:firstLine="0"/>
      </w:pPr>
    </w:p>
    <w:p w14:paraId="1E69156A" w14:textId="77777777" w:rsidR="0074763E" w:rsidRDefault="0074763E" w:rsidP="002702AF">
      <w:pPr>
        <w:tabs>
          <w:tab w:val="left" w:pos="2562"/>
        </w:tabs>
        <w:ind w:left="0" w:firstLine="0"/>
      </w:pPr>
    </w:p>
    <w:p w14:paraId="53BDA752" w14:textId="77777777" w:rsidR="0074763E" w:rsidRDefault="0074763E" w:rsidP="002702AF">
      <w:pPr>
        <w:tabs>
          <w:tab w:val="left" w:pos="2562"/>
        </w:tabs>
        <w:ind w:left="0" w:firstLine="0"/>
      </w:pPr>
    </w:p>
    <w:p w14:paraId="0C47012E" w14:textId="77777777" w:rsidR="0074763E" w:rsidRDefault="0074763E" w:rsidP="002702AF">
      <w:pPr>
        <w:tabs>
          <w:tab w:val="left" w:pos="2562"/>
        </w:tabs>
        <w:ind w:left="0" w:firstLine="0"/>
      </w:pPr>
    </w:p>
    <w:p w14:paraId="2952F7B2" w14:textId="77777777" w:rsidR="0074763E" w:rsidRDefault="0074763E" w:rsidP="002702AF">
      <w:pPr>
        <w:tabs>
          <w:tab w:val="left" w:pos="2562"/>
        </w:tabs>
        <w:ind w:left="0" w:firstLine="0"/>
      </w:pPr>
    </w:p>
    <w:p w14:paraId="50019901" w14:textId="77777777" w:rsidR="0074763E" w:rsidRDefault="0074763E" w:rsidP="002702AF">
      <w:pPr>
        <w:tabs>
          <w:tab w:val="left" w:pos="2562"/>
        </w:tabs>
        <w:ind w:left="0" w:firstLine="0"/>
      </w:pPr>
    </w:p>
    <w:p w14:paraId="01FB4977" w14:textId="77777777" w:rsidR="0074763E" w:rsidRDefault="0074763E" w:rsidP="002702AF">
      <w:pPr>
        <w:tabs>
          <w:tab w:val="left" w:pos="2562"/>
        </w:tabs>
        <w:ind w:left="0" w:firstLine="0"/>
      </w:pPr>
    </w:p>
    <w:p w14:paraId="06E2F2F8" w14:textId="77777777" w:rsidR="0074763E" w:rsidRDefault="0074763E" w:rsidP="002702AF">
      <w:pPr>
        <w:tabs>
          <w:tab w:val="left" w:pos="2562"/>
        </w:tabs>
        <w:ind w:left="0" w:firstLine="0"/>
      </w:pPr>
    </w:p>
    <w:p w14:paraId="640DB30C" w14:textId="77777777" w:rsidR="0074763E" w:rsidRDefault="0074763E" w:rsidP="002702AF">
      <w:pPr>
        <w:tabs>
          <w:tab w:val="left" w:pos="2562"/>
        </w:tabs>
        <w:ind w:left="0" w:firstLine="0"/>
      </w:pPr>
    </w:p>
    <w:p w14:paraId="590C7FFE" w14:textId="77777777" w:rsidR="0074763E" w:rsidRDefault="0074763E" w:rsidP="002702AF">
      <w:pPr>
        <w:tabs>
          <w:tab w:val="left" w:pos="2562"/>
        </w:tabs>
        <w:ind w:left="0" w:firstLine="0"/>
      </w:pPr>
    </w:p>
    <w:p w14:paraId="755CAF79" w14:textId="77777777" w:rsidR="0074763E" w:rsidRDefault="0074763E" w:rsidP="002702AF">
      <w:pPr>
        <w:tabs>
          <w:tab w:val="left" w:pos="2562"/>
        </w:tabs>
        <w:ind w:left="0" w:firstLine="0"/>
      </w:pPr>
    </w:p>
    <w:p w14:paraId="38837659" w14:textId="77777777" w:rsidR="0074763E" w:rsidRDefault="0074763E" w:rsidP="002702AF">
      <w:pPr>
        <w:tabs>
          <w:tab w:val="left" w:pos="2562"/>
        </w:tabs>
        <w:ind w:left="0" w:firstLine="0"/>
      </w:pPr>
    </w:p>
    <w:p w14:paraId="4E9C3930" w14:textId="77777777" w:rsidR="0074763E" w:rsidRDefault="0074763E" w:rsidP="002702AF">
      <w:pPr>
        <w:tabs>
          <w:tab w:val="left" w:pos="2562"/>
        </w:tabs>
        <w:ind w:left="0" w:firstLine="0"/>
      </w:pPr>
    </w:p>
    <w:p w14:paraId="044B8C9A" w14:textId="77777777" w:rsidR="0074763E" w:rsidRDefault="0074763E" w:rsidP="002702AF">
      <w:pPr>
        <w:tabs>
          <w:tab w:val="left" w:pos="2562"/>
        </w:tabs>
        <w:ind w:left="0" w:firstLine="0"/>
      </w:pPr>
    </w:p>
    <w:p w14:paraId="6092750F" w14:textId="77777777" w:rsidR="0074763E" w:rsidRDefault="0074763E" w:rsidP="002702AF">
      <w:pPr>
        <w:tabs>
          <w:tab w:val="left" w:pos="2562"/>
        </w:tabs>
        <w:ind w:left="0" w:firstLine="0"/>
      </w:pPr>
    </w:p>
    <w:p w14:paraId="14D2819E" w14:textId="615DA511" w:rsidR="00E31B4C" w:rsidRDefault="00E31B4C" w:rsidP="002702AF">
      <w:pPr>
        <w:tabs>
          <w:tab w:val="left" w:pos="2562"/>
        </w:tabs>
        <w:ind w:left="0" w:firstLine="0"/>
      </w:pPr>
      <w:r>
        <w:t>Lampiran 10 : Daftar Riwayat Hidup</w:t>
      </w:r>
    </w:p>
    <w:p w14:paraId="5D476EEF" w14:textId="74891BBE" w:rsidR="000929C0" w:rsidRPr="00334D44" w:rsidRDefault="000929C0" w:rsidP="000929C0">
      <w:pPr>
        <w:tabs>
          <w:tab w:val="left" w:pos="2562"/>
        </w:tabs>
        <w:ind w:left="0" w:firstLine="0"/>
        <w:jc w:val="center"/>
        <w:rPr>
          <w:b/>
          <w:bCs/>
        </w:rPr>
      </w:pPr>
      <w:r w:rsidRPr="00334D44">
        <w:rPr>
          <w:b/>
          <w:bCs/>
        </w:rPr>
        <w:t>RIWAYAT HIDUP</w:t>
      </w:r>
    </w:p>
    <w:p w14:paraId="2C92EF07" w14:textId="77777777" w:rsidR="000929C0" w:rsidRPr="00334D44" w:rsidRDefault="000929C0" w:rsidP="00B33112">
      <w:pPr>
        <w:tabs>
          <w:tab w:val="left" w:pos="2562"/>
        </w:tabs>
        <w:ind w:left="0" w:firstLine="0"/>
        <w:jc w:val="center"/>
        <w:rPr>
          <w:b/>
          <w:bCs/>
        </w:rPr>
      </w:pPr>
    </w:p>
    <w:p w14:paraId="0E9D6E85" w14:textId="77777777" w:rsidR="00334D44" w:rsidRDefault="00334D44">
      <w:pPr>
        <w:pStyle w:val="Heading2"/>
        <w:numPr>
          <w:ilvl w:val="0"/>
          <w:numId w:val="40"/>
        </w:numPr>
        <w:spacing w:line="360" w:lineRule="auto"/>
      </w:pPr>
      <w:r w:rsidRPr="00334D44">
        <w:t>Identitas Diri</w:t>
      </w:r>
    </w:p>
    <w:p w14:paraId="1224EAC9" w14:textId="7E56B2BE" w:rsidR="00334D44" w:rsidRDefault="00334D44">
      <w:pPr>
        <w:pStyle w:val="Heading3"/>
        <w:numPr>
          <w:ilvl w:val="0"/>
          <w:numId w:val="41"/>
        </w:numPr>
        <w:spacing w:line="360" w:lineRule="auto"/>
      </w:pPr>
      <w:r>
        <w:t>Nama Lengkap</w:t>
      </w:r>
      <w:r>
        <w:tab/>
      </w:r>
      <w:r>
        <w:tab/>
      </w:r>
      <w:r w:rsidR="008F0BBA">
        <w:t xml:space="preserve"> </w:t>
      </w:r>
      <w:r>
        <w:t>: Mia Putri Setyawati</w:t>
      </w:r>
    </w:p>
    <w:p w14:paraId="1D443569" w14:textId="57BE02C0" w:rsidR="00334D44" w:rsidRDefault="00334D44">
      <w:pPr>
        <w:pStyle w:val="Heading3"/>
        <w:numPr>
          <w:ilvl w:val="0"/>
          <w:numId w:val="41"/>
        </w:numPr>
        <w:spacing w:line="360" w:lineRule="auto"/>
      </w:pPr>
      <w:r>
        <w:t>Tempat &amp; Tanggal Lahir: Demak, 24 Mei 2001</w:t>
      </w:r>
    </w:p>
    <w:p w14:paraId="77B4A48F" w14:textId="5F1431A6" w:rsidR="00334D44" w:rsidRDefault="00334D44">
      <w:pPr>
        <w:pStyle w:val="Heading3"/>
        <w:numPr>
          <w:ilvl w:val="0"/>
          <w:numId w:val="41"/>
        </w:numPr>
        <w:spacing w:line="360" w:lineRule="auto"/>
      </w:pPr>
      <w:r>
        <w:t>Alamat rumah</w:t>
      </w:r>
      <w:r>
        <w:tab/>
      </w:r>
      <w:r>
        <w:tab/>
      </w:r>
      <w:r w:rsidR="008F0BBA">
        <w:t xml:space="preserve"> </w:t>
      </w:r>
      <w:r>
        <w:t>: Ds. Kuripan RT 01/ 07</w:t>
      </w:r>
    </w:p>
    <w:p w14:paraId="179AFDD2" w14:textId="7C99BEE6" w:rsidR="00334D44" w:rsidRPr="00334D44" w:rsidRDefault="00B326D0" w:rsidP="00B33112">
      <w:pPr>
        <w:ind w:left="2520"/>
      </w:pPr>
      <w:r>
        <w:t xml:space="preserve">   </w:t>
      </w:r>
      <w:r w:rsidR="00334D44">
        <w:t>Karangawen, Demak.</w:t>
      </w:r>
    </w:p>
    <w:p w14:paraId="1445DD65" w14:textId="24C190E3" w:rsidR="00334D44" w:rsidRDefault="00334D44">
      <w:pPr>
        <w:pStyle w:val="Heading3"/>
        <w:numPr>
          <w:ilvl w:val="0"/>
          <w:numId w:val="41"/>
        </w:numPr>
        <w:spacing w:line="360" w:lineRule="auto"/>
      </w:pPr>
      <w:r>
        <w:t>HP</w:t>
      </w:r>
      <w:r>
        <w:tab/>
      </w:r>
      <w:r>
        <w:tab/>
      </w:r>
      <w:r>
        <w:tab/>
      </w:r>
      <w:r w:rsidR="008F0BBA">
        <w:t xml:space="preserve"> </w:t>
      </w:r>
      <w:r>
        <w:t>:</w:t>
      </w:r>
      <w:r w:rsidR="008D4101">
        <w:t xml:space="preserve"> 089523529453</w:t>
      </w:r>
    </w:p>
    <w:p w14:paraId="4BDA966B" w14:textId="30E0174D" w:rsidR="00334D44" w:rsidRPr="00334D44" w:rsidRDefault="00334D44">
      <w:pPr>
        <w:pStyle w:val="Heading3"/>
        <w:numPr>
          <w:ilvl w:val="0"/>
          <w:numId w:val="41"/>
        </w:numPr>
        <w:spacing w:line="360" w:lineRule="auto"/>
      </w:pPr>
      <w:r>
        <w:t>Email</w:t>
      </w:r>
      <w:r>
        <w:tab/>
      </w:r>
      <w:r>
        <w:tab/>
      </w:r>
      <w:r>
        <w:tab/>
      </w:r>
      <w:r w:rsidR="008F0BBA">
        <w:t xml:space="preserve"> </w:t>
      </w:r>
      <w:r>
        <w:t>:</w:t>
      </w:r>
      <w:r w:rsidR="008D4101">
        <w:t xml:space="preserve"> miaputri0501@gmail.com</w:t>
      </w:r>
    </w:p>
    <w:p w14:paraId="35177F1F" w14:textId="245C93C3" w:rsidR="00334D44" w:rsidRDefault="00334D44">
      <w:pPr>
        <w:pStyle w:val="Heading2"/>
        <w:numPr>
          <w:ilvl w:val="0"/>
          <w:numId w:val="40"/>
        </w:numPr>
        <w:spacing w:after="0" w:line="360" w:lineRule="auto"/>
      </w:pPr>
      <w:r w:rsidRPr="00334D44">
        <w:t xml:space="preserve">Riwayat Pendidikan </w:t>
      </w:r>
    </w:p>
    <w:p w14:paraId="62EEAEE4" w14:textId="44C8F9C1" w:rsidR="00194BC5" w:rsidRDefault="0015212A">
      <w:pPr>
        <w:pStyle w:val="Heading3"/>
        <w:numPr>
          <w:ilvl w:val="0"/>
          <w:numId w:val="42"/>
        </w:numPr>
        <w:spacing w:line="360" w:lineRule="auto"/>
      </w:pPr>
      <w:r>
        <w:t>Sekolah Dasar Negeri Kuripan 1</w:t>
      </w:r>
    </w:p>
    <w:p w14:paraId="5478FD1B" w14:textId="27C7DC74" w:rsidR="0015212A" w:rsidRDefault="0015212A">
      <w:pPr>
        <w:pStyle w:val="Heading3"/>
        <w:numPr>
          <w:ilvl w:val="0"/>
          <w:numId w:val="42"/>
        </w:numPr>
        <w:spacing w:line="360" w:lineRule="auto"/>
      </w:pPr>
      <w:r>
        <w:t>Sekolah Menengah Pertama Negeri Karangawen 1</w:t>
      </w:r>
    </w:p>
    <w:p w14:paraId="5D08B3B8" w14:textId="167BFE50" w:rsidR="0015212A" w:rsidRDefault="0015212A">
      <w:pPr>
        <w:pStyle w:val="Heading3"/>
        <w:numPr>
          <w:ilvl w:val="0"/>
          <w:numId w:val="42"/>
        </w:numPr>
        <w:spacing w:line="360" w:lineRule="auto"/>
      </w:pPr>
      <w:r>
        <w:t>Sekolah Menengah Kejuruan Negeri Semarang 2</w:t>
      </w:r>
    </w:p>
    <w:p w14:paraId="289A3020" w14:textId="77777777" w:rsidR="00181F30" w:rsidRPr="00181F30" w:rsidRDefault="00181F30" w:rsidP="00181F30"/>
    <w:p w14:paraId="32258F2C" w14:textId="04C83DF8" w:rsidR="00334D44" w:rsidRPr="00181F30" w:rsidRDefault="00E7221A" w:rsidP="00181F30">
      <w:pPr>
        <w:pStyle w:val="ListParagraph"/>
        <w:tabs>
          <w:tab w:val="left" w:pos="2562"/>
        </w:tabs>
        <w:ind w:left="2880" w:firstLine="0"/>
        <w:jc w:val="left"/>
        <w:rPr>
          <w:rFonts w:ascii="Cambria" w:hAnsi="Cambria"/>
        </w:rPr>
      </w:pPr>
      <w:r w:rsidRPr="00181F30">
        <w:rPr>
          <w:rFonts w:ascii="Cambria" w:hAnsi="Cambria"/>
        </w:rPr>
        <w:t>Semarang , 1</w:t>
      </w:r>
      <w:r w:rsidR="00C8047E">
        <w:rPr>
          <w:rFonts w:ascii="Cambria" w:hAnsi="Cambria"/>
        </w:rPr>
        <w:t>8</w:t>
      </w:r>
      <w:r w:rsidRPr="00181F30">
        <w:rPr>
          <w:rFonts w:ascii="Cambria" w:hAnsi="Cambria"/>
        </w:rPr>
        <w:t xml:space="preserve"> April 2023</w:t>
      </w:r>
    </w:p>
    <w:p w14:paraId="2E9EC555" w14:textId="77777777" w:rsidR="00E7221A" w:rsidRPr="00181F30" w:rsidRDefault="00E7221A" w:rsidP="00181F30">
      <w:pPr>
        <w:pStyle w:val="ListParagraph"/>
        <w:tabs>
          <w:tab w:val="left" w:pos="2562"/>
        </w:tabs>
        <w:ind w:left="2880" w:firstLine="0"/>
        <w:jc w:val="left"/>
        <w:rPr>
          <w:rFonts w:ascii="Cambria" w:hAnsi="Cambria"/>
        </w:rPr>
      </w:pPr>
    </w:p>
    <w:p w14:paraId="0CA0B1B8" w14:textId="77777777" w:rsidR="00E7221A" w:rsidRPr="00181F30" w:rsidRDefault="00E7221A" w:rsidP="00181F30">
      <w:pPr>
        <w:pStyle w:val="ListParagraph"/>
        <w:tabs>
          <w:tab w:val="left" w:pos="2562"/>
        </w:tabs>
        <w:ind w:left="2880" w:firstLine="0"/>
        <w:jc w:val="left"/>
        <w:rPr>
          <w:rFonts w:ascii="Cambria" w:hAnsi="Cambria"/>
        </w:rPr>
      </w:pPr>
    </w:p>
    <w:p w14:paraId="0DE56EC0" w14:textId="77777777" w:rsidR="00E7221A" w:rsidRDefault="00E7221A" w:rsidP="00181F30">
      <w:pPr>
        <w:pStyle w:val="ListParagraph"/>
        <w:tabs>
          <w:tab w:val="left" w:pos="2562"/>
        </w:tabs>
        <w:ind w:left="2880" w:firstLine="0"/>
        <w:jc w:val="left"/>
        <w:rPr>
          <w:rFonts w:ascii="Cambria" w:hAnsi="Cambria"/>
        </w:rPr>
      </w:pPr>
    </w:p>
    <w:p w14:paraId="053C90A5" w14:textId="77777777" w:rsidR="009E157C" w:rsidRPr="00181F30" w:rsidRDefault="009E157C" w:rsidP="00181F30">
      <w:pPr>
        <w:pStyle w:val="ListParagraph"/>
        <w:tabs>
          <w:tab w:val="left" w:pos="2562"/>
        </w:tabs>
        <w:ind w:left="2880" w:firstLine="0"/>
        <w:jc w:val="left"/>
        <w:rPr>
          <w:rFonts w:ascii="Cambria" w:hAnsi="Cambria"/>
        </w:rPr>
      </w:pPr>
    </w:p>
    <w:p w14:paraId="7F9268EF" w14:textId="32EF5C9B" w:rsidR="00E7221A" w:rsidRDefault="00E7221A" w:rsidP="00181F30">
      <w:pPr>
        <w:pStyle w:val="ListParagraph"/>
        <w:tabs>
          <w:tab w:val="left" w:pos="2562"/>
        </w:tabs>
        <w:ind w:left="2880" w:firstLine="0"/>
        <w:jc w:val="left"/>
        <w:rPr>
          <w:rFonts w:ascii="Cambria" w:hAnsi="Cambria"/>
          <w:b/>
          <w:bCs/>
        </w:rPr>
      </w:pPr>
      <w:r w:rsidRPr="00181F30">
        <w:rPr>
          <w:rFonts w:ascii="Cambria" w:hAnsi="Cambria"/>
        </w:rPr>
        <w:t>Mia Putri Setyawati</w:t>
      </w:r>
      <w:r>
        <w:rPr>
          <w:rFonts w:ascii="Cambria" w:hAnsi="Cambria"/>
          <w:b/>
          <w:bCs/>
        </w:rPr>
        <w:tab/>
      </w:r>
    </w:p>
    <w:p w14:paraId="22A7E379" w14:textId="183B1C90" w:rsidR="00181F30" w:rsidRPr="00181F30" w:rsidRDefault="00181F30" w:rsidP="00181F30">
      <w:pPr>
        <w:pStyle w:val="ListParagraph"/>
        <w:tabs>
          <w:tab w:val="left" w:pos="2562"/>
        </w:tabs>
        <w:ind w:left="2880" w:firstLine="0"/>
        <w:jc w:val="left"/>
        <w:rPr>
          <w:rFonts w:ascii="Cambria" w:hAnsi="Cambria"/>
        </w:rPr>
      </w:pPr>
      <w:r>
        <w:rPr>
          <w:rFonts w:ascii="Cambria" w:hAnsi="Cambria"/>
        </w:rPr>
        <w:t>NIM : 1908096014</w:t>
      </w:r>
    </w:p>
    <w:sectPr w:rsidR="00181F30" w:rsidRPr="00181F30" w:rsidSect="007D01A1">
      <w:pgSz w:w="8391" w:h="11906" w:code="11"/>
      <w:pgMar w:top="1134" w:right="1134" w:bottom="1134" w:left="1418" w:header="708" w:footer="850" w:gutter="0"/>
      <w:pgNumType w:start="12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67F968" w14:textId="77777777" w:rsidR="0034686D" w:rsidRDefault="0034686D" w:rsidP="00105860">
      <w:r>
        <w:separator/>
      </w:r>
    </w:p>
  </w:endnote>
  <w:endnote w:type="continuationSeparator" w:id="0">
    <w:p w14:paraId="48CA5A3A" w14:textId="77777777" w:rsidR="0034686D" w:rsidRDefault="0034686D" w:rsidP="001058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FACC3" w14:textId="77777777" w:rsidR="00497479" w:rsidRPr="00F14823" w:rsidRDefault="00497479" w:rsidP="00280B3E">
    <w:pPr>
      <w:pStyle w:val="Footer"/>
      <w:ind w:left="-709"/>
      <w:jc w:val="center"/>
      <w:rPr>
        <w:caps/>
        <w:noProof/>
      </w:rPr>
    </w:pPr>
    <w:r w:rsidRPr="00F14823">
      <w:rPr>
        <w:caps/>
      </w:rPr>
      <w:fldChar w:fldCharType="begin"/>
    </w:r>
    <w:r w:rsidRPr="00F14823">
      <w:rPr>
        <w:caps/>
      </w:rPr>
      <w:instrText xml:space="preserve"> PAGE   \* MERGEFORMAT </w:instrText>
    </w:r>
    <w:r w:rsidRPr="00F14823">
      <w:rPr>
        <w:caps/>
      </w:rPr>
      <w:fldChar w:fldCharType="separate"/>
    </w:r>
    <w:r w:rsidRPr="00F14823">
      <w:rPr>
        <w:caps/>
        <w:noProof/>
      </w:rPr>
      <w:t>2</w:t>
    </w:r>
    <w:r w:rsidRPr="00F14823">
      <w:rPr>
        <w:caps/>
        <w:noProof/>
      </w:rPr>
      <w:fldChar w:fldCharType="end"/>
    </w:r>
  </w:p>
  <w:p w14:paraId="552A17EE" w14:textId="77777777" w:rsidR="006F2C19" w:rsidRDefault="006F2C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1BF499" w14:textId="77777777" w:rsidR="0034686D" w:rsidRDefault="0034686D" w:rsidP="00105860">
      <w:r>
        <w:separator/>
      </w:r>
    </w:p>
  </w:footnote>
  <w:footnote w:type="continuationSeparator" w:id="0">
    <w:p w14:paraId="34FE7A7A" w14:textId="77777777" w:rsidR="0034686D" w:rsidRDefault="0034686D" w:rsidP="001058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B64E0" w14:textId="1747AC9D" w:rsidR="00BF1135" w:rsidRPr="005D72D8" w:rsidRDefault="00BF1135" w:rsidP="00BF1135">
    <w:pPr>
      <w:spacing w:line="240" w:lineRule="auto"/>
      <w:ind w:left="0" w:firstLine="0"/>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52AA3" w14:textId="77777777" w:rsidR="00F54E3D" w:rsidRDefault="00F54E3D" w:rsidP="00304A88">
    <w:pPr>
      <w:pStyle w:val="Header"/>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F0FA2" w14:textId="77777777" w:rsidR="00B93285" w:rsidRDefault="00B93285" w:rsidP="00304A8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873F4"/>
    <w:multiLevelType w:val="hybridMultilevel"/>
    <w:tmpl w:val="F3080D5A"/>
    <w:lvl w:ilvl="0" w:tplc="FFFFFFFF">
      <w:start w:val="1"/>
      <w:numFmt w:val="decimal"/>
      <w:lvlText w:val="%1."/>
      <w:lvlJc w:val="left"/>
      <w:pPr>
        <w:ind w:left="-66" w:hanging="360"/>
      </w:pPr>
    </w:lvl>
    <w:lvl w:ilvl="1" w:tplc="FFFFFFFF" w:tentative="1">
      <w:start w:val="1"/>
      <w:numFmt w:val="lowerLetter"/>
      <w:lvlText w:val="%2."/>
      <w:lvlJc w:val="left"/>
      <w:pPr>
        <w:ind w:left="654" w:hanging="360"/>
      </w:pPr>
    </w:lvl>
    <w:lvl w:ilvl="2" w:tplc="FFFFFFFF" w:tentative="1">
      <w:start w:val="1"/>
      <w:numFmt w:val="lowerRoman"/>
      <w:lvlText w:val="%3."/>
      <w:lvlJc w:val="right"/>
      <w:pPr>
        <w:ind w:left="1374" w:hanging="180"/>
      </w:pPr>
    </w:lvl>
    <w:lvl w:ilvl="3" w:tplc="FFFFFFFF" w:tentative="1">
      <w:start w:val="1"/>
      <w:numFmt w:val="decimal"/>
      <w:lvlText w:val="%4."/>
      <w:lvlJc w:val="left"/>
      <w:pPr>
        <w:ind w:left="2094" w:hanging="360"/>
      </w:pPr>
    </w:lvl>
    <w:lvl w:ilvl="4" w:tplc="FFFFFFFF" w:tentative="1">
      <w:start w:val="1"/>
      <w:numFmt w:val="lowerLetter"/>
      <w:lvlText w:val="%5."/>
      <w:lvlJc w:val="left"/>
      <w:pPr>
        <w:ind w:left="2814" w:hanging="360"/>
      </w:pPr>
    </w:lvl>
    <w:lvl w:ilvl="5" w:tplc="FFFFFFFF" w:tentative="1">
      <w:start w:val="1"/>
      <w:numFmt w:val="lowerRoman"/>
      <w:lvlText w:val="%6."/>
      <w:lvlJc w:val="right"/>
      <w:pPr>
        <w:ind w:left="3534" w:hanging="180"/>
      </w:pPr>
    </w:lvl>
    <w:lvl w:ilvl="6" w:tplc="FFFFFFFF" w:tentative="1">
      <w:start w:val="1"/>
      <w:numFmt w:val="decimal"/>
      <w:lvlText w:val="%7."/>
      <w:lvlJc w:val="left"/>
      <w:pPr>
        <w:ind w:left="4254" w:hanging="360"/>
      </w:pPr>
    </w:lvl>
    <w:lvl w:ilvl="7" w:tplc="FFFFFFFF" w:tentative="1">
      <w:start w:val="1"/>
      <w:numFmt w:val="lowerLetter"/>
      <w:lvlText w:val="%8."/>
      <w:lvlJc w:val="left"/>
      <w:pPr>
        <w:ind w:left="4974" w:hanging="360"/>
      </w:pPr>
    </w:lvl>
    <w:lvl w:ilvl="8" w:tplc="FFFFFFFF" w:tentative="1">
      <w:start w:val="1"/>
      <w:numFmt w:val="lowerRoman"/>
      <w:lvlText w:val="%9."/>
      <w:lvlJc w:val="right"/>
      <w:pPr>
        <w:ind w:left="5694" w:hanging="180"/>
      </w:pPr>
    </w:lvl>
  </w:abstractNum>
  <w:abstractNum w:abstractNumId="1" w15:restartNumberingAfterBreak="0">
    <w:nsid w:val="01C634DB"/>
    <w:multiLevelType w:val="hybridMultilevel"/>
    <w:tmpl w:val="F5CE954C"/>
    <w:lvl w:ilvl="0" w:tplc="6C602F46">
      <w:start w:val="20"/>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BE5EC1"/>
    <w:multiLevelType w:val="hybridMultilevel"/>
    <w:tmpl w:val="FCC0FBEE"/>
    <w:lvl w:ilvl="0" w:tplc="FFFFFFFF">
      <w:start w:val="1"/>
      <w:numFmt w:val="decimal"/>
      <w:lvlText w:val="%1."/>
      <w:lvlJc w:val="left"/>
      <w:pPr>
        <w:ind w:left="77" w:hanging="360"/>
      </w:pPr>
    </w:lvl>
    <w:lvl w:ilvl="1" w:tplc="FFFFFFFF" w:tentative="1">
      <w:start w:val="1"/>
      <w:numFmt w:val="lowerLetter"/>
      <w:lvlText w:val="%2."/>
      <w:lvlJc w:val="left"/>
      <w:pPr>
        <w:ind w:left="797" w:hanging="360"/>
      </w:pPr>
    </w:lvl>
    <w:lvl w:ilvl="2" w:tplc="FFFFFFFF" w:tentative="1">
      <w:start w:val="1"/>
      <w:numFmt w:val="lowerRoman"/>
      <w:lvlText w:val="%3."/>
      <w:lvlJc w:val="right"/>
      <w:pPr>
        <w:ind w:left="1517" w:hanging="180"/>
      </w:pPr>
    </w:lvl>
    <w:lvl w:ilvl="3" w:tplc="FFFFFFFF" w:tentative="1">
      <w:start w:val="1"/>
      <w:numFmt w:val="decimal"/>
      <w:lvlText w:val="%4."/>
      <w:lvlJc w:val="left"/>
      <w:pPr>
        <w:ind w:left="2237" w:hanging="360"/>
      </w:pPr>
    </w:lvl>
    <w:lvl w:ilvl="4" w:tplc="FFFFFFFF" w:tentative="1">
      <w:start w:val="1"/>
      <w:numFmt w:val="lowerLetter"/>
      <w:lvlText w:val="%5."/>
      <w:lvlJc w:val="left"/>
      <w:pPr>
        <w:ind w:left="2957" w:hanging="360"/>
      </w:pPr>
    </w:lvl>
    <w:lvl w:ilvl="5" w:tplc="FFFFFFFF" w:tentative="1">
      <w:start w:val="1"/>
      <w:numFmt w:val="lowerRoman"/>
      <w:lvlText w:val="%6."/>
      <w:lvlJc w:val="right"/>
      <w:pPr>
        <w:ind w:left="3677" w:hanging="180"/>
      </w:pPr>
    </w:lvl>
    <w:lvl w:ilvl="6" w:tplc="FFFFFFFF" w:tentative="1">
      <w:start w:val="1"/>
      <w:numFmt w:val="decimal"/>
      <w:lvlText w:val="%7."/>
      <w:lvlJc w:val="left"/>
      <w:pPr>
        <w:ind w:left="4397" w:hanging="360"/>
      </w:pPr>
    </w:lvl>
    <w:lvl w:ilvl="7" w:tplc="FFFFFFFF" w:tentative="1">
      <w:start w:val="1"/>
      <w:numFmt w:val="lowerLetter"/>
      <w:lvlText w:val="%8."/>
      <w:lvlJc w:val="left"/>
      <w:pPr>
        <w:ind w:left="5117" w:hanging="360"/>
      </w:pPr>
    </w:lvl>
    <w:lvl w:ilvl="8" w:tplc="FFFFFFFF" w:tentative="1">
      <w:start w:val="1"/>
      <w:numFmt w:val="lowerRoman"/>
      <w:lvlText w:val="%9."/>
      <w:lvlJc w:val="right"/>
      <w:pPr>
        <w:ind w:left="5837" w:hanging="180"/>
      </w:pPr>
    </w:lvl>
  </w:abstractNum>
  <w:abstractNum w:abstractNumId="3" w15:restartNumberingAfterBreak="0">
    <w:nsid w:val="239F3CB1"/>
    <w:multiLevelType w:val="hybridMultilevel"/>
    <w:tmpl w:val="B3708146"/>
    <w:lvl w:ilvl="0" w:tplc="BE705AF4">
      <w:start w:val="1"/>
      <w:numFmt w:val="decimal"/>
      <w:pStyle w:val="Heading5"/>
      <w:lvlText w:val="%1)"/>
      <w:lvlJc w:val="left"/>
      <w:pPr>
        <w:ind w:left="1353" w:hanging="360"/>
      </w:pPr>
    </w:lvl>
    <w:lvl w:ilvl="1" w:tplc="38090017">
      <w:start w:val="1"/>
      <w:numFmt w:val="lowerLetter"/>
      <w:lvlText w:val="%2)"/>
      <w:lvlJc w:val="left"/>
      <w:pPr>
        <w:ind w:left="1856" w:hanging="360"/>
      </w:pPr>
    </w:lvl>
    <w:lvl w:ilvl="2" w:tplc="38090019">
      <w:start w:val="1"/>
      <w:numFmt w:val="lowerLetter"/>
      <w:lvlText w:val="%3."/>
      <w:lvlJc w:val="left"/>
      <w:pPr>
        <w:ind w:left="2281" w:hanging="360"/>
      </w:pPr>
    </w:lvl>
    <w:lvl w:ilvl="3" w:tplc="38090019">
      <w:start w:val="1"/>
      <w:numFmt w:val="lowerLetter"/>
      <w:lvlText w:val="%4."/>
      <w:lvlJc w:val="left"/>
      <w:pPr>
        <w:ind w:left="1289" w:hanging="360"/>
      </w:pPr>
    </w:lvl>
    <w:lvl w:ilvl="4" w:tplc="38090019">
      <w:start w:val="1"/>
      <w:numFmt w:val="lowerLetter"/>
      <w:lvlText w:val="%5."/>
      <w:lvlJc w:val="left"/>
      <w:pPr>
        <w:ind w:left="4594" w:hanging="360"/>
      </w:pPr>
    </w:lvl>
    <w:lvl w:ilvl="5" w:tplc="3809001B" w:tentative="1">
      <w:start w:val="1"/>
      <w:numFmt w:val="lowerRoman"/>
      <w:lvlText w:val="%6."/>
      <w:lvlJc w:val="right"/>
      <w:pPr>
        <w:ind w:left="5314" w:hanging="180"/>
      </w:pPr>
    </w:lvl>
    <w:lvl w:ilvl="6" w:tplc="3809000F" w:tentative="1">
      <w:start w:val="1"/>
      <w:numFmt w:val="decimal"/>
      <w:lvlText w:val="%7."/>
      <w:lvlJc w:val="left"/>
      <w:pPr>
        <w:ind w:left="6034" w:hanging="360"/>
      </w:pPr>
    </w:lvl>
    <w:lvl w:ilvl="7" w:tplc="38090019" w:tentative="1">
      <w:start w:val="1"/>
      <w:numFmt w:val="lowerLetter"/>
      <w:lvlText w:val="%8."/>
      <w:lvlJc w:val="left"/>
      <w:pPr>
        <w:ind w:left="6754" w:hanging="360"/>
      </w:pPr>
    </w:lvl>
    <w:lvl w:ilvl="8" w:tplc="3809001B" w:tentative="1">
      <w:start w:val="1"/>
      <w:numFmt w:val="lowerRoman"/>
      <w:lvlText w:val="%9."/>
      <w:lvlJc w:val="right"/>
      <w:pPr>
        <w:ind w:left="7474" w:hanging="180"/>
      </w:pPr>
    </w:lvl>
  </w:abstractNum>
  <w:abstractNum w:abstractNumId="4" w15:restartNumberingAfterBreak="0">
    <w:nsid w:val="2C365292"/>
    <w:multiLevelType w:val="hybridMultilevel"/>
    <w:tmpl w:val="FD36C280"/>
    <w:lvl w:ilvl="0" w:tplc="EDCC394E">
      <w:start w:val="15"/>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31B4D59"/>
    <w:multiLevelType w:val="hybridMultilevel"/>
    <w:tmpl w:val="290639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0B5004"/>
    <w:multiLevelType w:val="hybridMultilevel"/>
    <w:tmpl w:val="2D86CDB0"/>
    <w:lvl w:ilvl="0" w:tplc="7292E23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34501401"/>
    <w:multiLevelType w:val="hybridMultilevel"/>
    <w:tmpl w:val="69AC4318"/>
    <w:lvl w:ilvl="0" w:tplc="38090019">
      <w:start w:val="1"/>
      <w:numFmt w:val="lowerLetter"/>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8" w15:restartNumberingAfterBreak="0">
    <w:nsid w:val="358B42B7"/>
    <w:multiLevelType w:val="hybridMultilevel"/>
    <w:tmpl w:val="FCC0FBE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35925701"/>
    <w:multiLevelType w:val="hybridMultilevel"/>
    <w:tmpl w:val="1A6CEB68"/>
    <w:lvl w:ilvl="0" w:tplc="38090013">
      <w:start w:val="1"/>
      <w:numFmt w:val="upperRoman"/>
      <w:lvlText w:val="%1."/>
      <w:lvlJc w:val="right"/>
      <w:pPr>
        <w:ind w:left="720" w:hanging="360"/>
      </w:pPr>
    </w:lvl>
    <w:lvl w:ilvl="1" w:tplc="6936BB64">
      <w:start w:val="1"/>
      <w:numFmt w:val="lowerLetter"/>
      <w:lvlText w:val="%2."/>
      <w:lvlJc w:val="left"/>
      <w:pPr>
        <w:ind w:left="1440" w:hanging="360"/>
      </w:pPr>
      <w:rPr>
        <w:b w:val="0"/>
        <w:bCs w:val="0"/>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6F34ADF"/>
    <w:multiLevelType w:val="hybridMultilevel"/>
    <w:tmpl w:val="1F2E6D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BC52F42"/>
    <w:multiLevelType w:val="hybridMultilevel"/>
    <w:tmpl w:val="1F12671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3BD229EE"/>
    <w:multiLevelType w:val="hybridMultilevel"/>
    <w:tmpl w:val="B29EF0D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418F47A8"/>
    <w:multiLevelType w:val="hybridMultilevel"/>
    <w:tmpl w:val="EC681964"/>
    <w:lvl w:ilvl="0" w:tplc="B786191E">
      <w:start w:val="1"/>
      <w:numFmt w:val="decimal"/>
      <w:lvlText w:val="%1)"/>
      <w:lvlJc w:val="left"/>
      <w:pPr>
        <w:ind w:left="1495" w:hanging="360"/>
      </w:pPr>
      <w:rPr>
        <w:rFonts w:hint="default"/>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14" w15:restartNumberingAfterBreak="0">
    <w:nsid w:val="453F365E"/>
    <w:multiLevelType w:val="hybridMultilevel"/>
    <w:tmpl w:val="2E7A6B36"/>
    <w:lvl w:ilvl="0" w:tplc="68E22754">
      <w:start w:val="1"/>
      <w:numFmt w:val="upperLetter"/>
      <w:pStyle w:val="Heading2"/>
      <w:lvlText w:val="%1."/>
      <w:lvlJc w:val="left"/>
      <w:pPr>
        <w:ind w:left="360" w:hanging="360"/>
      </w:pPr>
    </w:lvl>
    <w:lvl w:ilvl="1" w:tplc="BF4C82AE">
      <w:start w:val="1"/>
      <w:numFmt w:val="lowerLetter"/>
      <w:lvlText w:val="%2."/>
      <w:lvlJc w:val="left"/>
      <w:pPr>
        <w:ind w:left="-219" w:hanging="360"/>
      </w:pPr>
      <w:rPr>
        <w:rFonts w:ascii="Cambria" w:hAnsi="Cambria" w:hint="default"/>
      </w:r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4E2B1A2B"/>
    <w:multiLevelType w:val="hybridMultilevel"/>
    <w:tmpl w:val="53E4CD9C"/>
    <w:lvl w:ilvl="0" w:tplc="60CAB212">
      <w:start w:val="1"/>
      <w:numFmt w:val="decimal"/>
      <w:pStyle w:val="Heading3"/>
      <w:lvlText w:val="%1."/>
      <w:lvlJc w:val="left"/>
      <w:pPr>
        <w:ind w:left="644" w:hanging="360"/>
      </w:pPr>
      <w:rPr>
        <w:rFonts w:hint="default"/>
        <w:i w:val="0"/>
        <w:iCs w:val="0"/>
      </w:rPr>
    </w:lvl>
    <w:lvl w:ilvl="1" w:tplc="6B9E1A4E">
      <w:start w:val="1"/>
      <w:numFmt w:val="lowerLetter"/>
      <w:pStyle w:val="Heading4"/>
      <w:lvlText w:val="%2."/>
      <w:lvlJc w:val="left"/>
      <w:pPr>
        <w:ind w:left="644" w:hanging="360"/>
      </w:pPr>
      <w:rPr>
        <w:b w:val="0"/>
        <w:bCs w:val="0"/>
      </w:rPr>
    </w:lvl>
    <w:lvl w:ilvl="2" w:tplc="3809001B">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6" w15:restartNumberingAfterBreak="0">
    <w:nsid w:val="574F4752"/>
    <w:multiLevelType w:val="hybridMultilevel"/>
    <w:tmpl w:val="2D86CDB0"/>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17" w15:restartNumberingAfterBreak="0">
    <w:nsid w:val="5CF027F6"/>
    <w:multiLevelType w:val="hybridMultilevel"/>
    <w:tmpl w:val="9118EAC2"/>
    <w:lvl w:ilvl="0" w:tplc="B5E8FC2A">
      <w:start w:val="2"/>
      <w:numFmt w:val="bullet"/>
      <w:lvlText w:val="-"/>
      <w:lvlJc w:val="left"/>
      <w:rPr>
        <w:rFonts w:ascii="Calibri" w:eastAsia="Calibri" w:hAnsi="Calibri" w:cs="Calibri" w:hint="default"/>
      </w:rPr>
    </w:lvl>
    <w:lvl w:ilvl="1" w:tplc="38090003">
      <w:start w:val="1"/>
      <w:numFmt w:val="bullet"/>
      <w:lvlText w:val="o"/>
      <w:lvlJc w:val="left"/>
      <w:pPr>
        <w:ind w:left="785" w:hanging="360"/>
      </w:pPr>
      <w:rPr>
        <w:rFonts w:ascii="Courier New" w:hAnsi="Courier New" w:cs="Courier New" w:hint="default"/>
      </w:rPr>
    </w:lvl>
    <w:lvl w:ilvl="2" w:tplc="38090005">
      <w:start w:val="1"/>
      <w:numFmt w:val="bullet"/>
      <w:lvlText w:val=""/>
      <w:lvlJc w:val="left"/>
      <w:pPr>
        <w:ind w:left="1069" w:hanging="360"/>
      </w:pPr>
      <w:rPr>
        <w:rFonts w:ascii="Wingdings" w:hAnsi="Wingdings" w:hint="default"/>
      </w:rPr>
    </w:lvl>
    <w:lvl w:ilvl="3" w:tplc="38090001">
      <w:start w:val="1"/>
      <w:numFmt w:val="bullet"/>
      <w:lvlText w:val=""/>
      <w:lvlJc w:val="left"/>
      <w:pPr>
        <w:ind w:left="1778"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61D33793"/>
    <w:multiLevelType w:val="hybridMultilevel"/>
    <w:tmpl w:val="1F12671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61DB4F52"/>
    <w:multiLevelType w:val="hybridMultilevel"/>
    <w:tmpl w:val="1F12671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6362784D"/>
    <w:multiLevelType w:val="hybridMultilevel"/>
    <w:tmpl w:val="F3080D5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66CF6063"/>
    <w:multiLevelType w:val="hybridMultilevel"/>
    <w:tmpl w:val="1F12671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6F7A5D4E"/>
    <w:multiLevelType w:val="hybridMultilevel"/>
    <w:tmpl w:val="6DEA0B4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C201837"/>
    <w:multiLevelType w:val="hybridMultilevel"/>
    <w:tmpl w:val="FCC0FBE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 w15:restartNumberingAfterBreak="0">
    <w:nsid w:val="7E6365D0"/>
    <w:multiLevelType w:val="hybridMultilevel"/>
    <w:tmpl w:val="522E085A"/>
    <w:lvl w:ilvl="0" w:tplc="26C6D25E">
      <w:start w:val="10"/>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137330944">
    <w:abstractNumId w:val="14"/>
  </w:num>
  <w:num w:numId="2" w16cid:durableId="469252792">
    <w:abstractNumId w:val="14"/>
    <w:lvlOverride w:ilvl="0">
      <w:startOverride w:val="1"/>
    </w:lvlOverride>
  </w:num>
  <w:num w:numId="3" w16cid:durableId="1134786621">
    <w:abstractNumId w:val="14"/>
    <w:lvlOverride w:ilvl="0">
      <w:startOverride w:val="1"/>
    </w:lvlOverride>
  </w:num>
  <w:num w:numId="4" w16cid:durableId="1574122018">
    <w:abstractNumId w:val="15"/>
  </w:num>
  <w:num w:numId="5" w16cid:durableId="1364214717">
    <w:abstractNumId w:val="6"/>
  </w:num>
  <w:num w:numId="6" w16cid:durableId="1762875731">
    <w:abstractNumId w:val="15"/>
    <w:lvlOverride w:ilvl="0">
      <w:startOverride w:val="1"/>
    </w:lvlOverride>
  </w:num>
  <w:num w:numId="7" w16cid:durableId="2122261187">
    <w:abstractNumId w:val="15"/>
    <w:lvlOverride w:ilvl="0">
      <w:startOverride w:val="1"/>
    </w:lvlOverride>
  </w:num>
  <w:num w:numId="8" w16cid:durableId="51925006">
    <w:abstractNumId w:val="3"/>
  </w:num>
  <w:num w:numId="9" w16cid:durableId="1804619203">
    <w:abstractNumId w:val="7"/>
  </w:num>
  <w:num w:numId="10" w16cid:durableId="1795247884">
    <w:abstractNumId w:val="15"/>
    <w:lvlOverride w:ilvl="0">
      <w:startOverride w:val="1"/>
    </w:lvlOverride>
  </w:num>
  <w:num w:numId="11" w16cid:durableId="2035419484">
    <w:abstractNumId w:val="16"/>
  </w:num>
  <w:num w:numId="12" w16cid:durableId="1158767509">
    <w:abstractNumId w:val="15"/>
    <w:lvlOverride w:ilvl="0">
      <w:startOverride w:val="1"/>
    </w:lvlOverride>
  </w:num>
  <w:num w:numId="13" w16cid:durableId="55975912">
    <w:abstractNumId w:val="10"/>
  </w:num>
  <w:num w:numId="14" w16cid:durableId="736822550">
    <w:abstractNumId w:val="14"/>
    <w:lvlOverride w:ilvl="0">
      <w:startOverride w:val="1"/>
    </w:lvlOverride>
  </w:num>
  <w:num w:numId="15" w16cid:durableId="1716343830">
    <w:abstractNumId w:val="15"/>
    <w:lvlOverride w:ilvl="0">
      <w:startOverride w:val="1"/>
    </w:lvlOverride>
  </w:num>
  <w:num w:numId="16" w16cid:durableId="273637493">
    <w:abstractNumId w:val="12"/>
  </w:num>
  <w:num w:numId="17" w16cid:durableId="273287227">
    <w:abstractNumId w:val="15"/>
    <w:lvlOverride w:ilvl="0">
      <w:startOverride w:val="1"/>
    </w:lvlOverride>
  </w:num>
  <w:num w:numId="18" w16cid:durableId="1513489763">
    <w:abstractNumId w:val="20"/>
  </w:num>
  <w:num w:numId="19" w16cid:durableId="1048384305">
    <w:abstractNumId w:val="21"/>
  </w:num>
  <w:num w:numId="20" w16cid:durableId="22172114">
    <w:abstractNumId w:val="2"/>
  </w:num>
  <w:num w:numId="21" w16cid:durableId="1010988542">
    <w:abstractNumId w:val="19"/>
  </w:num>
  <w:num w:numId="22" w16cid:durableId="1745837829">
    <w:abstractNumId w:val="11"/>
  </w:num>
  <w:num w:numId="23" w16cid:durableId="51542875">
    <w:abstractNumId w:val="8"/>
  </w:num>
  <w:num w:numId="24" w16cid:durableId="541670708">
    <w:abstractNumId w:val="23"/>
  </w:num>
  <w:num w:numId="25" w16cid:durableId="1206912672">
    <w:abstractNumId w:val="13"/>
  </w:num>
  <w:num w:numId="26" w16cid:durableId="1610504582">
    <w:abstractNumId w:val="3"/>
    <w:lvlOverride w:ilvl="0">
      <w:startOverride w:val="1"/>
    </w:lvlOverride>
  </w:num>
  <w:num w:numId="27" w16cid:durableId="989021610">
    <w:abstractNumId w:val="3"/>
    <w:lvlOverride w:ilvl="0">
      <w:startOverride w:val="1"/>
    </w:lvlOverride>
  </w:num>
  <w:num w:numId="28" w16cid:durableId="1224179092">
    <w:abstractNumId w:val="0"/>
  </w:num>
  <w:num w:numId="29" w16cid:durableId="2013869368">
    <w:abstractNumId w:val="1"/>
  </w:num>
  <w:num w:numId="30" w16cid:durableId="1253587449">
    <w:abstractNumId w:val="18"/>
  </w:num>
  <w:num w:numId="31" w16cid:durableId="153565954">
    <w:abstractNumId w:val="24"/>
  </w:num>
  <w:num w:numId="32" w16cid:durableId="1572085375">
    <w:abstractNumId w:val="4"/>
  </w:num>
  <w:num w:numId="33" w16cid:durableId="1755397797">
    <w:abstractNumId w:val="14"/>
    <w:lvlOverride w:ilvl="0">
      <w:startOverride w:val="1"/>
    </w:lvlOverride>
  </w:num>
  <w:num w:numId="34" w16cid:durableId="436759339">
    <w:abstractNumId w:val="15"/>
    <w:lvlOverride w:ilvl="0">
      <w:startOverride w:val="1"/>
    </w:lvlOverride>
  </w:num>
  <w:num w:numId="35" w16cid:durableId="924802774">
    <w:abstractNumId w:val="3"/>
    <w:lvlOverride w:ilvl="0">
      <w:startOverride w:val="1"/>
    </w:lvlOverride>
  </w:num>
  <w:num w:numId="36" w16cid:durableId="506138048">
    <w:abstractNumId w:val="9"/>
  </w:num>
  <w:num w:numId="37" w16cid:durableId="1007243895">
    <w:abstractNumId w:val="17"/>
  </w:num>
  <w:num w:numId="38" w16cid:durableId="1491671538">
    <w:abstractNumId w:val="5"/>
  </w:num>
  <w:num w:numId="39" w16cid:durableId="562329989">
    <w:abstractNumId w:val="22"/>
  </w:num>
  <w:num w:numId="40" w16cid:durableId="1688360821">
    <w:abstractNumId w:val="14"/>
    <w:lvlOverride w:ilvl="0">
      <w:startOverride w:val="1"/>
    </w:lvlOverride>
  </w:num>
  <w:num w:numId="41" w16cid:durableId="676350025">
    <w:abstractNumId w:val="15"/>
    <w:lvlOverride w:ilvl="0">
      <w:startOverride w:val="1"/>
    </w:lvlOverride>
  </w:num>
  <w:num w:numId="42" w16cid:durableId="2755246">
    <w:abstractNumId w:val="15"/>
    <w:lvlOverride w:ilvl="0">
      <w:startOverride w:val="1"/>
    </w:lvlOverride>
  </w:num>
  <w:num w:numId="43" w16cid:durableId="275991263">
    <w:abstractNumId w:val="3"/>
    <w:lvlOverride w:ilvl="0">
      <w:startOverride w:val="1"/>
    </w:lvlOverride>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43D2"/>
    <w:rsid w:val="00001181"/>
    <w:rsid w:val="000027B1"/>
    <w:rsid w:val="000032E9"/>
    <w:rsid w:val="0000413B"/>
    <w:rsid w:val="000049AF"/>
    <w:rsid w:val="00004DA9"/>
    <w:rsid w:val="000058D7"/>
    <w:rsid w:val="00006253"/>
    <w:rsid w:val="00006BAB"/>
    <w:rsid w:val="00007F59"/>
    <w:rsid w:val="00012627"/>
    <w:rsid w:val="00012D29"/>
    <w:rsid w:val="000137F1"/>
    <w:rsid w:val="00013A69"/>
    <w:rsid w:val="00013CCB"/>
    <w:rsid w:val="00014818"/>
    <w:rsid w:val="00016193"/>
    <w:rsid w:val="0001631C"/>
    <w:rsid w:val="00017AB8"/>
    <w:rsid w:val="000206ED"/>
    <w:rsid w:val="00020826"/>
    <w:rsid w:val="00020C7E"/>
    <w:rsid w:val="00021198"/>
    <w:rsid w:val="00021478"/>
    <w:rsid w:val="00021A47"/>
    <w:rsid w:val="00021B8E"/>
    <w:rsid w:val="00021E94"/>
    <w:rsid w:val="00021FEA"/>
    <w:rsid w:val="000220A1"/>
    <w:rsid w:val="000237CE"/>
    <w:rsid w:val="000238ED"/>
    <w:rsid w:val="00023929"/>
    <w:rsid w:val="000239FC"/>
    <w:rsid w:val="00024A5D"/>
    <w:rsid w:val="00024B84"/>
    <w:rsid w:val="000254A4"/>
    <w:rsid w:val="00025738"/>
    <w:rsid w:val="000258C8"/>
    <w:rsid w:val="00025B71"/>
    <w:rsid w:val="00026C26"/>
    <w:rsid w:val="000279B9"/>
    <w:rsid w:val="00027F00"/>
    <w:rsid w:val="000301F5"/>
    <w:rsid w:val="00030D82"/>
    <w:rsid w:val="00031A7A"/>
    <w:rsid w:val="00031F8D"/>
    <w:rsid w:val="000328A7"/>
    <w:rsid w:val="00032AD6"/>
    <w:rsid w:val="0003319A"/>
    <w:rsid w:val="000338CF"/>
    <w:rsid w:val="00033EEE"/>
    <w:rsid w:val="000347B8"/>
    <w:rsid w:val="00034C65"/>
    <w:rsid w:val="00035416"/>
    <w:rsid w:val="000354C1"/>
    <w:rsid w:val="000364F3"/>
    <w:rsid w:val="00036F32"/>
    <w:rsid w:val="000375F9"/>
    <w:rsid w:val="00040544"/>
    <w:rsid w:val="00040581"/>
    <w:rsid w:val="000410C4"/>
    <w:rsid w:val="00041457"/>
    <w:rsid w:val="00041B2D"/>
    <w:rsid w:val="0004240F"/>
    <w:rsid w:val="00042509"/>
    <w:rsid w:val="00042A5E"/>
    <w:rsid w:val="00042AE0"/>
    <w:rsid w:val="00042F9E"/>
    <w:rsid w:val="000430ED"/>
    <w:rsid w:val="000432EB"/>
    <w:rsid w:val="00043551"/>
    <w:rsid w:val="00043832"/>
    <w:rsid w:val="00043E4A"/>
    <w:rsid w:val="0004448D"/>
    <w:rsid w:val="0004454F"/>
    <w:rsid w:val="00044A39"/>
    <w:rsid w:val="00044A63"/>
    <w:rsid w:val="00045672"/>
    <w:rsid w:val="000458E8"/>
    <w:rsid w:val="00045F74"/>
    <w:rsid w:val="00046FB4"/>
    <w:rsid w:val="00047691"/>
    <w:rsid w:val="00047D18"/>
    <w:rsid w:val="00047F04"/>
    <w:rsid w:val="00050232"/>
    <w:rsid w:val="00050B59"/>
    <w:rsid w:val="00050F16"/>
    <w:rsid w:val="00052D99"/>
    <w:rsid w:val="00053327"/>
    <w:rsid w:val="000534C2"/>
    <w:rsid w:val="00053DD7"/>
    <w:rsid w:val="00054580"/>
    <w:rsid w:val="00054E47"/>
    <w:rsid w:val="000565B9"/>
    <w:rsid w:val="00057579"/>
    <w:rsid w:val="0005761F"/>
    <w:rsid w:val="0006027A"/>
    <w:rsid w:val="000607C1"/>
    <w:rsid w:val="00060B50"/>
    <w:rsid w:val="00060E65"/>
    <w:rsid w:val="00061417"/>
    <w:rsid w:val="00062777"/>
    <w:rsid w:val="00063607"/>
    <w:rsid w:val="000637F6"/>
    <w:rsid w:val="00064083"/>
    <w:rsid w:val="000646AA"/>
    <w:rsid w:val="00066BBB"/>
    <w:rsid w:val="00067133"/>
    <w:rsid w:val="000673F9"/>
    <w:rsid w:val="00067BA3"/>
    <w:rsid w:val="0007068C"/>
    <w:rsid w:val="00070EC6"/>
    <w:rsid w:val="000714C3"/>
    <w:rsid w:val="000718F0"/>
    <w:rsid w:val="00071A6E"/>
    <w:rsid w:val="00072B96"/>
    <w:rsid w:val="00072DD0"/>
    <w:rsid w:val="000735A0"/>
    <w:rsid w:val="000739EF"/>
    <w:rsid w:val="00073B5D"/>
    <w:rsid w:val="00073CA9"/>
    <w:rsid w:val="00073E92"/>
    <w:rsid w:val="00074BE3"/>
    <w:rsid w:val="000752A2"/>
    <w:rsid w:val="000756C7"/>
    <w:rsid w:val="00075CE9"/>
    <w:rsid w:val="00075F4D"/>
    <w:rsid w:val="00077F08"/>
    <w:rsid w:val="000804BE"/>
    <w:rsid w:val="000810BA"/>
    <w:rsid w:val="00081ADB"/>
    <w:rsid w:val="000824FB"/>
    <w:rsid w:val="00082813"/>
    <w:rsid w:val="0008285C"/>
    <w:rsid w:val="000828DC"/>
    <w:rsid w:val="00082A73"/>
    <w:rsid w:val="00082EE2"/>
    <w:rsid w:val="00083D03"/>
    <w:rsid w:val="000840B7"/>
    <w:rsid w:val="00084485"/>
    <w:rsid w:val="0008578D"/>
    <w:rsid w:val="0008682A"/>
    <w:rsid w:val="00086FB9"/>
    <w:rsid w:val="00087888"/>
    <w:rsid w:val="000878CC"/>
    <w:rsid w:val="00087E2F"/>
    <w:rsid w:val="00087EEE"/>
    <w:rsid w:val="000903F4"/>
    <w:rsid w:val="00090B5D"/>
    <w:rsid w:val="000912AD"/>
    <w:rsid w:val="00091621"/>
    <w:rsid w:val="00091902"/>
    <w:rsid w:val="0009279C"/>
    <w:rsid w:val="000929C0"/>
    <w:rsid w:val="00092D77"/>
    <w:rsid w:val="00093148"/>
    <w:rsid w:val="0009359D"/>
    <w:rsid w:val="0009382F"/>
    <w:rsid w:val="0009410E"/>
    <w:rsid w:val="00094145"/>
    <w:rsid w:val="000949D6"/>
    <w:rsid w:val="00094AA0"/>
    <w:rsid w:val="00094C82"/>
    <w:rsid w:val="00094DCC"/>
    <w:rsid w:val="00094E99"/>
    <w:rsid w:val="0009509D"/>
    <w:rsid w:val="000950A3"/>
    <w:rsid w:val="000956D9"/>
    <w:rsid w:val="00096702"/>
    <w:rsid w:val="00096AE6"/>
    <w:rsid w:val="00096C24"/>
    <w:rsid w:val="00097625"/>
    <w:rsid w:val="000A00FE"/>
    <w:rsid w:val="000A0499"/>
    <w:rsid w:val="000A07FF"/>
    <w:rsid w:val="000A08F4"/>
    <w:rsid w:val="000A11DD"/>
    <w:rsid w:val="000A14B7"/>
    <w:rsid w:val="000A1B8A"/>
    <w:rsid w:val="000A242D"/>
    <w:rsid w:val="000A2799"/>
    <w:rsid w:val="000A2CC5"/>
    <w:rsid w:val="000A2F8D"/>
    <w:rsid w:val="000A3606"/>
    <w:rsid w:val="000A3691"/>
    <w:rsid w:val="000A3C74"/>
    <w:rsid w:val="000A3FD3"/>
    <w:rsid w:val="000A405B"/>
    <w:rsid w:val="000A4796"/>
    <w:rsid w:val="000A50C4"/>
    <w:rsid w:val="000A637F"/>
    <w:rsid w:val="000B005B"/>
    <w:rsid w:val="000B0314"/>
    <w:rsid w:val="000B086B"/>
    <w:rsid w:val="000B0A4A"/>
    <w:rsid w:val="000B1269"/>
    <w:rsid w:val="000B1388"/>
    <w:rsid w:val="000B2346"/>
    <w:rsid w:val="000B27F8"/>
    <w:rsid w:val="000B2D5B"/>
    <w:rsid w:val="000B3E92"/>
    <w:rsid w:val="000B4428"/>
    <w:rsid w:val="000B5417"/>
    <w:rsid w:val="000B545F"/>
    <w:rsid w:val="000B55D5"/>
    <w:rsid w:val="000B598D"/>
    <w:rsid w:val="000B5FCA"/>
    <w:rsid w:val="000B6097"/>
    <w:rsid w:val="000B6872"/>
    <w:rsid w:val="000B6DD7"/>
    <w:rsid w:val="000B70FA"/>
    <w:rsid w:val="000B7ECC"/>
    <w:rsid w:val="000C0750"/>
    <w:rsid w:val="000C12F7"/>
    <w:rsid w:val="000C2810"/>
    <w:rsid w:val="000C2DFD"/>
    <w:rsid w:val="000C3410"/>
    <w:rsid w:val="000C4F1D"/>
    <w:rsid w:val="000C5141"/>
    <w:rsid w:val="000C672B"/>
    <w:rsid w:val="000C6C1B"/>
    <w:rsid w:val="000C719A"/>
    <w:rsid w:val="000C74C5"/>
    <w:rsid w:val="000C796A"/>
    <w:rsid w:val="000C7E2F"/>
    <w:rsid w:val="000C7F1F"/>
    <w:rsid w:val="000C7FF5"/>
    <w:rsid w:val="000D0BDB"/>
    <w:rsid w:val="000D0BE2"/>
    <w:rsid w:val="000D13D3"/>
    <w:rsid w:val="000D368F"/>
    <w:rsid w:val="000D36F4"/>
    <w:rsid w:val="000D400B"/>
    <w:rsid w:val="000D54BF"/>
    <w:rsid w:val="000D67CA"/>
    <w:rsid w:val="000D6CBA"/>
    <w:rsid w:val="000D7033"/>
    <w:rsid w:val="000E0673"/>
    <w:rsid w:val="000E19DD"/>
    <w:rsid w:val="000E1E84"/>
    <w:rsid w:val="000E25AC"/>
    <w:rsid w:val="000E4A81"/>
    <w:rsid w:val="000E4D41"/>
    <w:rsid w:val="000E5E9B"/>
    <w:rsid w:val="000E76EF"/>
    <w:rsid w:val="000E7B10"/>
    <w:rsid w:val="000E7D00"/>
    <w:rsid w:val="000F0C66"/>
    <w:rsid w:val="000F0CCE"/>
    <w:rsid w:val="000F1410"/>
    <w:rsid w:val="000F14F5"/>
    <w:rsid w:val="000F17BB"/>
    <w:rsid w:val="000F18FB"/>
    <w:rsid w:val="000F1BFC"/>
    <w:rsid w:val="000F1D13"/>
    <w:rsid w:val="000F296E"/>
    <w:rsid w:val="000F3066"/>
    <w:rsid w:val="000F3499"/>
    <w:rsid w:val="000F3CF6"/>
    <w:rsid w:val="000F3CFE"/>
    <w:rsid w:val="000F479E"/>
    <w:rsid w:val="000F4F63"/>
    <w:rsid w:val="000F5944"/>
    <w:rsid w:val="000F648E"/>
    <w:rsid w:val="000F6FCC"/>
    <w:rsid w:val="0010084E"/>
    <w:rsid w:val="00100E95"/>
    <w:rsid w:val="001012EB"/>
    <w:rsid w:val="001013BF"/>
    <w:rsid w:val="001018BD"/>
    <w:rsid w:val="00101B7B"/>
    <w:rsid w:val="00102442"/>
    <w:rsid w:val="00102E9D"/>
    <w:rsid w:val="0010391A"/>
    <w:rsid w:val="00103ED2"/>
    <w:rsid w:val="00104265"/>
    <w:rsid w:val="00104516"/>
    <w:rsid w:val="00104D4F"/>
    <w:rsid w:val="00105860"/>
    <w:rsid w:val="00106943"/>
    <w:rsid w:val="00106C8B"/>
    <w:rsid w:val="00107BC5"/>
    <w:rsid w:val="00107D3D"/>
    <w:rsid w:val="00107FB9"/>
    <w:rsid w:val="00110AD8"/>
    <w:rsid w:val="001118DC"/>
    <w:rsid w:val="001124C2"/>
    <w:rsid w:val="001136EB"/>
    <w:rsid w:val="00113CB2"/>
    <w:rsid w:val="00114914"/>
    <w:rsid w:val="00114C97"/>
    <w:rsid w:val="00115B26"/>
    <w:rsid w:val="00115B29"/>
    <w:rsid w:val="00115B8B"/>
    <w:rsid w:val="0012084B"/>
    <w:rsid w:val="00121B09"/>
    <w:rsid w:val="0012251F"/>
    <w:rsid w:val="001231F7"/>
    <w:rsid w:val="001234F2"/>
    <w:rsid w:val="0012375E"/>
    <w:rsid w:val="001239DF"/>
    <w:rsid w:val="00123D6A"/>
    <w:rsid w:val="00123F23"/>
    <w:rsid w:val="00123F50"/>
    <w:rsid w:val="00124300"/>
    <w:rsid w:val="00126754"/>
    <w:rsid w:val="00126923"/>
    <w:rsid w:val="00126CE0"/>
    <w:rsid w:val="00126F74"/>
    <w:rsid w:val="0012727A"/>
    <w:rsid w:val="0012754F"/>
    <w:rsid w:val="00127F9E"/>
    <w:rsid w:val="00130067"/>
    <w:rsid w:val="00130297"/>
    <w:rsid w:val="00130C0D"/>
    <w:rsid w:val="00131A63"/>
    <w:rsid w:val="001320F1"/>
    <w:rsid w:val="001327D0"/>
    <w:rsid w:val="00132CAD"/>
    <w:rsid w:val="00133041"/>
    <w:rsid w:val="001336E4"/>
    <w:rsid w:val="00134006"/>
    <w:rsid w:val="0013476C"/>
    <w:rsid w:val="00135546"/>
    <w:rsid w:val="00135F95"/>
    <w:rsid w:val="001361DE"/>
    <w:rsid w:val="00136EFD"/>
    <w:rsid w:val="00137042"/>
    <w:rsid w:val="001374EF"/>
    <w:rsid w:val="001400AF"/>
    <w:rsid w:val="001400BC"/>
    <w:rsid w:val="001408D0"/>
    <w:rsid w:val="0014094F"/>
    <w:rsid w:val="001412C7"/>
    <w:rsid w:val="001417CB"/>
    <w:rsid w:val="00141D69"/>
    <w:rsid w:val="0014205A"/>
    <w:rsid w:val="001437F1"/>
    <w:rsid w:val="00143F3B"/>
    <w:rsid w:val="0014533E"/>
    <w:rsid w:val="00145C52"/>
    <w:rsid w:val="00147436"/>
    <w:rsid w:val="00150025"/>
    <w:rsid w:val="001502B3"/>
    <w:rsid w:val="001502FB"/>
    <w:rsid w:val="0015075A"/>
    <w:rsid w:val="001508D4"/>
    <w:rsid w:val="001510AF"/>
    <w:rsid w:val="00151C08"/>
    <w:rsid w:val="0015212A"/>
    <w:rsid w:val="00152140"/>
    <w:rsid w:val="0015268F"/>
    <w:rsid w:val="00153C1D"/>
    <w:rsid w:val="00153CB8"/>
    <w:rsid w:val="00153D7B"/>
    <w:rsid w:val="00153D9F"/>
    <w:rsid w:val="00153F6A"/>
    <w:rsid w:val="00154227"/>
    <w:rsid w:val="00154532"/>
    <w:rsid w:val="001549E1"/>
    <w:rsid w:val="001553CA"/>
    <w:rsid w:val="0015682A"/>
    <w:rsid w:val="001570CA"/>
    <w:rsid w:val="0015738C"/>
    <w:rsid w:val="001576B8"/>
    <w:rsid w:val="0015797C"/>
    <w:rsid w:val="00160270"/>
    <w:rsid w:val="00160410"/>
    <w:rsid w:val="00160952"/>
    <w:rsid w:val="00161D56"/>
    <w:rsid w:val="001620FE"/>
    <w:rsid w:val="001627AA"/>
    <w:rsid w:val="001635DE"/>
    <w:rsid w:val="0016377D"/>
    <w:rsid w:val="00164E16"/>
    <w:rsid w:val="00165D18"/>
    <w:rsid w:val="001662AB"/>
    <w:rsid w:val="00166363"/>
    <w:rsid w:val="00166D7A"/>
    <w:rsid w:val="00167897"/>
    <w:rsid w:val="0016789A"/>
    <w:rsid w:val="00171394"/>
    <w:rsid w:val="00171803"/>
    <w:rsid w:val="00171CCB"/>
    <w:rsid w:val="001721CC"/>
    <w:rsid w:val="001722EF"/>
    <w:rsid w:val="00172639"/>
    <w:rsid w:val="001737A0"/>
    <w:rsid w:val="00173A90"/>
    <w:rsid w:val="001750EE"/>
    <w:rsid w:val="00175937"/>
    <w:rsid w:val="0017623F"/>
    <w:rsid w:val="001762B6"/>
    <w:rsid w:val="00176CE6"/>
    <w:rsid w:val="00176E9D"/>
    <w:rsid w:val="00176FD5"/>
    <w:rsid w:val="0017789F"/>
    <w:rsid w:val="00181486"/>
    <w:rsid w:val="0018148B"/>
    <w:rsid w:val="00181B6B"/>
    <w:rsid w:val="00181F30"/>
    <w:rsid w:val="00181FFC"/>
    <w:rsid w:val="00182169"/>
    <w:rsid w:val="001827AF"/>
    <w:rsid w:val="00182CE0"/>
    <w:rsid w:val="00183D55"/>
    <w:rsid w:val="00183F69"/>
    <w:rsid w:val="001845F8"/>
    <w:rsid w:val="00184B46"/>
    <w:rsid w:val="00184E32"/>
    <w:rsid w:val="001855CD"/>
    <w:rsid w:val="001855D0"/>
    <w:rsid w:val="001860A8"/>
    <w:rsid w:val="00187A7B"/>
    <w:rsid w:val="00187FDE"/>
    <w:rsid w:val="00190062"/>
    <w:rsid w:val="00191122"/>
    <w:rsid w:val="0019167D"/>
    <w:rsid w:val="00191990"/>
    <w:rsid w:val="00191D56"/>
    <w:rsid w:val="00191F95"/>
    <w:rsid w:val="00193576"/>
    <w:rsid w:val="00194BC5"/>
    <w:rsid w:val="00194CB9"/>
    <w:rsid w:val="001950A6"/>
    <w:rsid w:val="0019521F"/>
    <w:rsid w:val="00195590"/>
    <w:rsid w:val="00195C0A"/>
    <w:rsid w:val="00196231"/>
    <w:rsid w:val="001A00E6"/>
    <w:rsid w:val="001A0DFB"/>
    <w:rsid w:val="001A1566"/>
    <w:rsid w:val="001A173B"/>
    <w:rsid w:val="001A222E"/>
    <w:rsid w:val="001A47A2"/>
    <w:rsid w:val="001A4954"/>
    <w:rsid w:val="001A5B52"/>
    <w:rsid w:val="001A61DA"/>
    <w:rsid w:val="001A65CE"/>
    <w:rsid w:val="001A6951"/>
    <w:rsid w:val="001A6C11"/>
    <w:rsid w:val="001A6F8D"/>
    <w:rsid w:val="001A7020"/>
    <w:rsid w:val="001A7264"/>
    <w:rsid w:val="001A7530"/>
    <w:rsid w:val="001B0E08"/>
    <w:rsid w:val="001B2E27"/>
    <w:rsid w:val="001B30EC"/>
    <w:rsid w:val="001B3D67"/>
    <w:rsid w:val="001B4215"/>
    <w:rsid w:val="001B4B62"/>
    <w:rsid w:val="001B5FBD"/>
    <w:rsid w:val="001B65B2"/>
    <w:rsid w:val="001B6FB8"/>
    <w:rsid w:val="001C0087"/>
    <w:rsid w:val="001C0961"/>
    <w:rsid w:val="001C1FF7"/>
    <w:rsid w:val="001C2123"/>
    <w:rsid w:val="001C22C6"/>
    <w:rsid w:val="001C27B1"/>
    <w:rsid w:val="001C2D90"/>
    <w:rsid w:val="001C374D"/>
    <w:rsid w:val="001C40AE"/>
    <w:rsid w:val="001C44D7"/>
    <w:rsid w:val="001C4D55"/>
    <w:rsid w:val="001C5316"/>
    <w:rsid w:val="001C6755"/>
    <w:rsid w:val="001C676A"/>
    <w:rsid w:val="001C67C9"/>
    <w:rsid w:val="001C68E1"/>
    <w:rsid w:val="001C6A0B"/>
    <w:rsid w:val="001C7328"/>
    <w:rsid w:val="001C73FA"/>
    <w:rsid w:val="001C7509"/>
    <w:rsid w:val="001D0B39"/>
    <w:rsid w:val="001D1B04"/>
    <w:rsid w:val="001D2C0B"/>
    <w:rsid w:val="001D2C86"/>
    <w:rsid w:val="001D2DB2"/>
    <w:rsid w:val="001D428A"/>
    <w:rsid w:val="001D44A8"/>
    <w:rsid w:val="001D4C31"/>
    <w:rsid w:val="001D5CB1"/>
    <w:rsid w:val="001D6BA9"/>
    <w:rsid w:val="001D6C1A"/>
    <w:rsid w:val="001D7A3C"/>
    <w:rsid w:val="001E02EF"/>
    <w:rsid w:val="001E0BF2"/>
    <w:rsid w:val="001E0ECD"/>
    <w:rsid w:val="001E183B"/>
    <w:rsid w:val="001E18C6"/>
    <w:rsid w:val="001E1A85"/>
    <w:rsid w:val="001E215A"/>
    <w:rsid w:val="001E21C0"/>
    <w:rsid w:val="001E292F"/>
    <w:rsid w:val="001E310D"/>
    <w:rsid w:val="001E32DA"/>
    <w:rsid w:val="001E3DFE"/>
    <w:rsid w:val="001E4619"/>
    <w:rsid w:val="001E55FE"/>
    <w:rsid w:val="001E5A95"/>
    <w:rsid w:val="001E5C81"/>
    <w:rsid w:val="001E5D55"/>
    <w:rsid w:val="001E5F1C"/>
    <w:rsid w:val="001E63EE"/>
    <w:rsid w:val="001E6AB8"/>
    <w:rsid w:val="001E6B52"/>
    <w:rsid w:val="001E6E09"/>
    <w:rsid w:val="001E7A50"/>
    <w:rsid w:val="001F00A7"/>
    <w:rsid w:val="001F056D"/>
    <w:rsid w:val="001F0FF6"/>
    <w:rsid w:val="001F10E2"/>
    <w:rsid w:val="001F114E"/>
    <w:rsid w:val="001F1F89"/>
    <w:rsid w:val="001F2405"/>
    <w:rsid w:val="001F2F88"/>
    <w:rsid w:val="001F2FDD"/>
    <w:rsid w:val="001F33DF"/>
    <w:rsid w:val="001F414E"/>
    <w:rsid w:val="001F49B5"/>
    <w:rsid w:val="001F4B53"/>
    <w:rsid w:val="001F4EA3"/>
    <w:rsid w:val="001F4FA6"/>
    <w:rsid w:val="001F50B7"/>
    <w:rsid w:val="001F56C4"/>
    <w:rsid w:val="001F59E8"/>
    <w:rsid w:val="001F62AA"/>
    <w:rsid w:val="001F6EFA"/>
    <w:rsid w:val="001F7388"/>
    <w:rsid w:val="001F7785"/>
    <w:rsid w:val="002000E2"/>
    <w:rsid w:val="002009AD"/>
    <w:rsid w:val="00201025"/>
    <w:rsid w:val="002012DA"/>
    <w:rsid w:val="00201B93"/>
    <w:rsid w:val="00201BB4"/>
    <w:rsid w:val="00202CAF"/>
    <w:rsid w:val="00202D0A"/>
    <w:rsid w:val="00203070"/>
    <w:rsid w:val="00203411"/>
    <w:rsid w:val="00204A01"/>
    <w:rsid w:val="00204B1A"/>
    <w:rsid w:val="00205A38"/>
    <w:rsid w:val="00205CEC"/>
    <w:rsid w:val="00206FFD"/>
    <w:rsid w:val="0020718A"/>
    <w:rsid w:val="00207B03"/>
    <w:rsid w:val="00207D43"/>
    <w:rsid w:val="00207FF3"/>
    <w:rsid w:val="002101C1"/>
    <w:rsid w:val="00210385"/>
    <w:rsid w:val="002140C9"/>
    <w:rsid w:val="00214993"/>
    <w:rsid w:val="00214A4A"/>
    <w:rsid w:val="00214C79"/>
    <w:rsid w:val="00215E04"/>
    <w:rsid w:val="002166A0"/>
    <w:rsid w:val="002169C6"/>
    <w:rsid w:val="00217046"/>
    <w:rsid w:val="002178AF"/>
    <w:rsid w:val="0021791A"/>
    <w:rsid w:val="0022028C"/>
    <w:rsid w:val="002217DB"/>
    <w:rsid w:val="00221983"/>
    <w:rsid w:val="00221C6B"/>
    <w:rsid w:val="00222694"/>
    <w:rsid w:val="0022371D"/>
    <w:rsid w:val="00223B69"/>
    <w:rsid w:val="0022421B"/>
    <w:rsid w:val="00224392"/>
    <w:rsid w:val="00224D33"/>
    <w:rsid w:val="00224DDD"/>
    <w:rsid w:val="00224FE9"/>
    <w:rsid w:val="002253E8"/>
    <w:rsid w:val="00225E5D"/>
    <w:rsid w:val="002266BB"/>
    <w:rsid w:val="002267B4"/>
    <w:rsid w:val="00227D9E"/>
    <w:rsid w:val="00227DD2"/>
    <w:rsid w:val="00230158"/>
    <w:rsid w:val="00230C25"/>
    <w:rsid w:val="00230F91"/>
    <w:rsid w:val="0023159D"/>
    <w:rsid w:val="00231718"/>
    <w:rsid w:val="00231F94"/>
    <w:rsid w:val="00232293"/>
    <w:rsid w:val="00232953"/>
    <w:rsid w:val="00232D2D"/>
    <w:rsid w:val="002333F9"/>
    <w:rsid w:val="00235A33"/>
    <w:rsid w:val="00235D3A"/>
    <w:rsid w:val="00236501"/>
    <w:rsid w:val="00237A8B"/>
    <w:rsid w:val="00240CCC"/>
    <w:rsid w:val="0024114C"/>
    <w:rsid w:val="00241BBA"/>
    <w:rsid w:val="00243F5E"/>
    <w:rsid w:val="00244390"/>
    <w:rsid w:val="00244656"/>
    <w:rsid w:val="00245CF4"/>
    <w:rsid w:val="00246286"/>
    <w:rsid w:val="00247799"/>
    <w:rsid w:val="002513E1"/>
    <w:rsid w:val="0025280E"/>
    <w:rsid w:val="00252FD3"/>
    <w:rsid w:val="00253B4F"/>
    <w:rsid w:val="00253F99"/>
    <w:rsid w:val="00254283"/>
    <w:rsid w:val="002544B7"/>
    <w:rsid w:val="0025578F"/>
    <w:rsid w:val="00255842"/>
    <w:rsid w:val="00255896"/>
    <w:rsid w:val="00255C59"/>
    <w:rsid w:val="0026022C"/>
    <w:rsid w:val="00260962"/>
    <w:rsid w:val="002636D4"/>
    <w:rsid w:val="00263D7C"/>
    <w:rsid w:val="00263F75"/>
    <w:rsid w:val="00264817"/>
    <w:rsid w:val="00264842"/>
    <w:rsid w:val="00265E97"/>
    <w:rsid w:val="002662F9"/>
    <w:rsid w:val="0026691E"/>
    <w:rsid w:val="00266B19"/>
    <w:rsid w:val="002702AF"/>
    <w:rsid w:val="00271087"/>
    <w:rsid w:val="00271150"/>
    <w:rsid w:val="00272552"/>
    <w:rsid w:val="00273266"/>
    <w:rsid w:val="002732C8"/>
    <w:rsid w:val="00273673"/>
    <w:rsid w:val="00273917"/>
    <w:rsid w:val="00273DDF"/>
    <w:rsid w:val="00274D26"/>
    <w:rsid w:val="00275540"/>
    <w:rsid w:val="0027727B"/>
    <w:rsid w:val="00277841"/>
    <w:rsid w:val="00280B3E"/>
    <w:rsid w:val="00280F46"/>
    <w:rsid w:val="00280F67"/>
    <w:rsid w:val="00281572"/>
    <w:rsid w:val="00282590"/>
    <w:rsid w:val="00282A05"/>
    <w:rsid w:val="00282F6E"/>
    <w:rsid w:val="002855CA"/>
    <w:rsid w:val="00285AA4"/>
    <w:rsid w:val="00285CA1"/>
    <w:rsid w:val="00286273"/>
    <w:rsid w:val="0028652D"/>
    <w:rsid w:val="002866C8"/>
    <w:rsid w:val="00286A54"/>
    <w:rsid w:val="00286F56"/>
    <w:rsid w:val="002874C1"/>
    <w:rsid w:val="002877FE"/>
    <w:rsid w:val="00287C21"/>
    <w:rsid w:val="00287F7E"/>
    <w:rsid w:val="00290103"/>
    <w:rsid w:val="00290F7A"/>
    <w:rsid w:val="00291CE5"/>
    <w:rsid w:val="00291E2C"/>
    <w:rsid w:val="002920AB"/>
    <w:rsid w:val="00292419"/>
    <w:rsid w:val="002924D0"/>
    <w:rsid w:val="0029296A"/>
    <w:rsid w:val="00293341"/>
    <w:rsid w:val="00293623"/>
    <w:rsid w:val="00293710"/>
    <w:rsid w:val="00294400"/>
    <w:rsid w:val="002949F0"/>
    <w:rsid w:val="00294BD9"/>
    <w:rsid w:val="00294D9B"/>
    <w:rsid w:val="00295C6D"/>
    <w:rsid w:val="0029631D"/>
    <w:rsid w:val="002A0086"/>
    <w:rsid w:val="002A0185"/>
    <w:rsid w:val="002A0E56"/>
    <w:rsid w:val="002A132F"/>
    <w:rsid w:val="002A21B9"/>
    <w:rsid w:val="002A25C7"/>
    <w:rsid w:val="002A2CE8"/>
    <w:rsid w:val="002A3414"/>
    <w:rsid w:val="002A3530"/>
    <w:rsid w:val="002A3688"/>
    <w:rsid w:val="002A5235"/>
    <w:rsid w:val="002A529C"/>
    <w:rsid w:val="002A563B"/>
    <w:rsid w:val="002A5F85"/>
    <w:rsid w:val="002A6916"/>
    <w:rsid w:val="002A7547"/>
    <w:rsid w:val="002B06E2"/>
    <w:rsid w:val="002B0D1B"/>
    <w:rsid w:val="002B1297"/>
    <w:rsid w:val="002B1701"/>
    <w:rsid w:val="002B1707"/>
    <w:rsid w:val="002B2150"/>
    <w:rsid w:val="002B21D0"/>
    <w:rsid w:val="002B2645"/>
    <w:rsid w:val="002B3265"/>
    <w:rsid w:val="002B35AB"/>
    <w:rsid w:val="002B39F3"/>
    <w:rsid w:val="002B3CAB"/>
    <w:rsid w:val="002B44B8"/>
    <w:rsid w:val="002B55E7"/>
    <w:rsid w:val="002B6F0B"/>
    <w:rsid w:val="002B713D"/>
    <w:rsid w:val="002B7A8D"/>
    <w:rsid w:val="002C00F9"/>
    <w:rsid w:val="002C01B0"/>
    <w:rsid w:val="002C0290"/>
    <w:rsid w:val="002C064D"/>
    <w:rsid w:val="002C13FB"/>
    <w:rsid w:val="002C1434"/>
    <w:rsid w:val="002C1A79"/>
    <w:rsid w:val="002C3088"/>
    <w:rsid w:val="002C33A2"/>
    <w:rsid w:val="002C34A1"/>
    <w:rsid w:val="002C35CC"/>
    <w:rsid w:val="002C3EEA"/>
    <w:rsid w:val="002C46ED"/>
    <w:rsid w:val="002C4ED4"/>
    <w:rsid w:val="002C5166"/>
    <w:rsid w:val="002C683D"/>
    <w:rsid w:val="002C68CC"/>
    <w:rsid w:val="002C6DDD"/>
    <w:rsid w:val="002C70E3"/>
    <w:rsid w:val="002D01C6"/>
    <w:rsid w:val="002D02A9"/>
    <w:rsid w:val="002D0802"/>
    <w:rsid w:val="002D09DF"/>
    <w:rsid w:val="002D1A5B"/>
    <w:rsid w:val="002D1CFF"/>
    <w:rsid w:val="002D1D9A"/>
    <w:rsid w:val="002D2B98"/>
    <w:rsid w:val="002D3357"/>
    <w:rsid w:val="002D3517"/>
    <w:rsid w:val="002D36D0"/>
    <w:rsid w:val="002D4DF3"/>
    <w:rsid w:val="002D7E60"/>
    <w:rsid w:val="002D7F36"/>
    <w:rsid w:val="002E01F1"/>
    <w:rsid w:val="002E0913"/>
    <w:rsid w:val="002E0D50"/>
    <w:rsid w:val="002E3402"/>
    <w:rsid w:val="002E36FF"/>
    <w:rsid w:val="002E388D"/>
    <w:rsid w:val="002E3D42"/>
    <w:rsid w:val="002E3E42"/>
    <w:rsid w:val="002E44BE"/>
    <w:rsid w:val="002E48A4"/>
    <w:rsid w:val="002E5C48"/>
    <w:rsid w:val="002E61AE"/>
    <w:rsid w:val="002E6A9D"/>
    <w:rsid w:val="002E7170"/>
    <w:rsid w:val="002F0030"/>
    <w:rsid w:val="002F16E9"/>
    <w:rsid w:val="002F1749"/>
    <w:rsid w:val="002F1CD6"/>
    <w:rsid w:val="002F1D77"/>
    <w:rsid w:val="002F33DF"/>
    <w:rsid w:val="002F40ED"/>
    <w:rsid w:val="002F4858"/>
    <w:rsid w:val="002F51C0"/>
    <w:rsid w:val="002F5728"/>
    <w:rsid w:val="002F5748"/>
    <w:rsid w:val="002F617B"/>
    <w:rsid w:val="002F74F4"/>
    <w:rsid w:val="002F76E0"/>
    <w:rsid w:val="002F7812"/>
    <w:rsid w:val="002F7994"/>
    <w:rsid w:val="002F7F95"/>
    <w:rsid w:val="003004AF"/>
    <w:rsid w:val="00300656"/>
    <w:rsid w:val="003009C2"/>
    <w:rsid w:val="00300DAC"/>
    <w:rsid w:val="00301ED1"/>
    <w:rsid w:val="0030260E"/>
    <w:rsid w:val="0030290A"/>
    <w:rsid w:val="00302E72"/>
    <w:rsid w:val="00303C54"/>
    <w:rsid w:val="003040AD"/>
    <w:rsid w:val="00304A85"/>
    <w:rsid w:val="00304A88"/>
    <w:rsid w:val="00305431"/>
    <w:rsid w:val="003056C9"/>
    <w:rsid w:val="00305A83"/>
    <w:rsid w:val="00305D5D"/>
    <w:rsid w:val="00306CC7"/>
    <w:rsid w:val="00306FB5"/>
    <w:rsid w:val="00307384"/>
    <w:rsid w:val="0030755B"/>
    <w:rsid w:val="00307A3B"/>
    <w:rsid w:val="00307AD7"/>
    <w:rsid w:val="00307C27"/>
    <w:rsid w:val="003107E0"/>
    <w:rsid w:val="00310875"/>
    <w:rsid w:val="003115AF"/>
    <w:rsid w:val="00311C8C"/>
    <w:rsid w:val="00311E57"/>
    <w:rsid w:val="003121E2"/>
    <w:rsid w:val="00312ABC"/>
    <w:rsid w:val="00312F68"/>
    <w:rsid w:val="0031352E"/>
    <w:rsid w:val="0031354F"/>
    <w:rsid w:val="00314BD8"/>
    <w:rsid w:val="003206BD"/>
    <w:rsid w:val="003207B3"/>
    <w:rsid w:val="0032153A"/>
    <w:rsid w:val="00321DA8"/>
    <w:rsid w:val="0032203E"/>
    <w:rsid w:val="00322128"/>
    <w:rsid w:val="00322677"/>
    <w:rsid w:val="0032293D"/>
    <w:rsid w:val="003243EB"/>
    <w:rsid w:val="003245D6"/>
    <w:rsid w:val="00324868"/>
    <w:rsid w:val="00324A15"/>
    <w:rsid w:val="00324A3A"/>
    <w:rsid w:val="00324F96"/>
    <w:rsid w:val="00325C16"/>
    <w:rsid w:val="00326703"/>
    <w:rsid w:val="00326FE0"/>
    <w:rsid w:val="00327196"/>
    <w:rsid w:val="003273B9"/>
    <w:rsid w:val="00330261"/>
    <w:rsid w:val="00330360"/>
    <w:rsid w:val="003312DE"/>
    <w:rsid w:val="00331852"/>
    <w:rsid w:val="00331A04"/>
    <w:rsid w:val="0033241F"/>
    <w:rsid w:val="00332B05"/>
    <w:rsid w:val="00332C93"/>
    <w:rsid w:val="0033348E"/>
    <w:rsid w:val="003339D7"/>
    <w:rsid w:val="00333D38"/>
    <w:rsid w:val="0033483D"/>
    <w:rsid w:val="00334D44"/>
    <w:rsid w:val="00337352"/>
    <w:rsid w:val="00337CC3"/>
    <w:rsid w:val="00337E9B"/>
    <w:rsid w:val="003409E7"/>
    <w:rsid w:val="00340D62"/>
    <w:rsid w:val="0034103C"/>
    <w:rsid w:val="00341245"/>
    <w:rsid w:val="003413E1"/>
    <w:rsid w:val="00341408"/>
    <w:rsid w:val="003429C3"/>
    <w:rsid w:val="00344FD8"/>
    <w:rsid w:val="00345FA6"/>
    <w:rsid w:val="003464FC"/>
    <w:rsid w:val="0034686D"/>
    <w:rsid w:val="00346CB8"/>
    <w:rsid w:val="003473E3"/>
    <w:rsid w:val="003501E2"/>
    <w:rsid w:val="003508F5"/>
    <w:rsid w:val="00350EC4"/>
    <w:rsid w:val="00350F54"/>
    <w:rsid w:val="00351047"/>
    <w:rsid w:val="0035194C"/>
    <w:rsid w:val="00351974"/>
    <w:rsid w:val="00352D9D"/>
    <w:rsid w:val="003542A3"/>
    <w:rsid w:val="003547E7"/>
    <w:rsid w:val="003556F1"/>
    <w:rsid w:val="003565A8"/>
    <w:rsid w:val="00356616"/>
    <w:rsid w:val="003567AC"/>
    <w:rsid w:val="00356CC7"/>
    <w:rsid w:val="00357482"/>
    <w:rsid w:val="00357AF3"/>
    <w:rsid w:val="003600B6"/>
    <w:rsid w:val="003603B7"/>
    <w:rsid w:val="003607A9"/>
    <w:rsid w:val="003609A0"/>
    <w:rsid w:val="00360C5F"/>
    <w:rsid w:val="00360DEF"/>
    <w:rsid w:val="00360EE3"/>
    <w:rsid w:val="003619BA"/>
    <w:rsid w:val="00361EE8"/>
    <w:rsid w:val="003625DB"/>
    <w:rsid w:val="0036284D"/>
    <w:rsid w:val="003631AC"/>
    <w:rsid w:val="00363685"/>
    <w:rsid w:val="00364245"/>
    <w:rsid w:val="00365971"/>
    <w:rsid w:val="00365B05"/>
    <w:rsid w:val="00365D9F"/>
    <w:rsid w:val="0036705B"/>
    <w:rsid w:val="003674CA"/>
    <w:rsid w:val="0036760A"/>
    <w:rsid w:val="0036789C"/>
    <w:rsid w:val="00370E0C"/>
    <w:rsid w:val="00370E5F"/>
    <w:rsid w:val="00371045"/>
    <w:rsid w:val="003710CA"/>
    <w:rsid w:val="00373DC4"/>
    <w:rsid w:val="00373F35"/>
    <w:rsid w:val="00374056"/>
    <w:rsid w:val="00375080"/>
    <w:rsid w:val="00376010"/>
    <w:rsid w:val="0037709D"/>
    <w:rsid w:val="00377BC5"/>
    <w:rsid w:val="00380FA4"/>
    <w:rsid w:val="00381209"/>
    <w:rsid w:val="00382214"/>
    <w:rsid w:val="003825EF"/>
    <w:rsid w:val="00382A27"/>
    <w:rsid w:val="0038366A"/>
    <w:rsid w:val="00384129"/>
    <w:rsid w:val="00384A54"/>
    <w:rsid w:val="00384CDF"/>
    <w:rsid w:val="00385008"/>
    <w:rsid w:val="003854DA"/>
    <w:rsid w:val="00386398"/>
    <w:rsid w:val="00386922"/>
    <w:rsid w:val="00386FD9"/>
    <w:rsid w:val="00387188"/>
    <w:rsid w:val="0038749E"/>
    <w:rsid w:val="00387C6E"/>
    <w:rsid w:val="00392DE1"/>
    <w:rsid w:val="0039382A"/>
    <w:rsid w:val="00394DDF"/>
    <w:rsid w:val="0039541E"/>
    <w:rsid w:val="0039542D"/>
    <w:rsid w:val="00395CFE"/>
    <w:rsid w:val="003971F2"/>
    <w:rsid w:val="0039725A"/>
    <w:rsid w:val="003974C6"/>
    <w:rsid w:val="00397714"/>
    <w:rsid w:val="00397718"/>
    <w:rsid w:val="003A0C72"/>
    <w:rsid w:val="003A12DD"/>
    <w:rsid w:val="003A1B80"/>
    <w:rsid w:val="003A3480"/>
    <w:rsid w:val="003A45B1"/>
    <w:rsid w:val="003A4B48"/>
    <w:rsid w:val="003A4F4C"/>
    <w:rsid w:val="003A4FC0"/>
    <w:rsid w:val="003A5381"/>
    <w:rsid w:val="003A596B"/>
    <w:rsid w:val="003A5BE6"/>
    <w:rsid w:val="003A5D7B"/>
    <w:rsid w:val="003A774B"/>
    <w:rsid w:val="003A7841"/>
    <w:rsid w:val="003A7894"/>
    <w:rsid w:val="003B1052"/>
    <w:rsid w:val="003B1135"/>
    <w:rsid w:val="003B1136"/>
    <w:rsid w:val="003B1BA7"/>
    <w:rsid w:val="003B1BC0"/>
    <w:rsid w:val="003B262A"/>
    <w:rsid w:val="003B345C"/>
    <w:rsid w:val="003B3DB5"/>
    <w:rsid w:val="003B3DD6"/>
    <w:rsid w:val="003B48A7"/>
    <w:rsid w:val="003B4B0C"/>
    <w:rsid w:val="003B682F"/>
    <w:rsid w:val="003B7709"/>
    <w:rsid w:val="003B7D90"/>
    <w:rsid w:val="003C0A8F"/>
    <w:rsid w:val="003C0FAD"/>
    <w:rsid w:val="003C1032"/>
    <w:rsid w:val="003C10FA"/>
    <w:rsid w:val="003C138E"/>
    <w:rsid w:val="003C1502"/>
    <w:rsid w:val="003C2F7A"/>
    <w:rsid w:val="003C3FC9"/>
    <w:rsid w:val="003C4092"/>
    <w:rsid w:val="003C40E4"/>
    <w:rsid w:val="003C4966"/>
    <w:rsid w:val="003C5085"/>
    <w:rsid w:val="003C59F8"/>
    <w:rsid w:val="003C7019"/>
    <w:rsid w:val="003D06EB"/>
    <w:rsid w:val="003D0822"/>
    <w:rsid w:val="003D1134"/>
    <w:rsid w:val="003D14A2"/>
    <w:rsid w:val="003D30DD"/>
    <w:rsid w:val="003D38F0"/>
    <w:rsid w:val="003D3C29"/>
    <w:rsid w:val="003D442F"/>
    <w:rsid w:val="003D4D1B"/>
    <w:rsid w:val="003D5CAC"/>
    <w:rsid w:val="003D6B3A"/>
    <w:rsid w:val="003E04D6"/>
    <w:rsid w:val="003E076F"/>
    <w:rsid w:val="003E08DB"/>
    <w:rsid w:val="003E0C60"/>
    <w:rsid w:val="003E0D3F"/>
    <w:rsid w:val="003E1D99"/>
    <w:rsid w:val="003E2046"/>
    <w:rsid w:val="003E3EFF"/>
    <w:rsid w:val="003E46C2"/>
    <w:rsid w:val="003E529A"/>
    <w:rsid w:val="003E531A"/>
    <w:rsid w:val="003E5EF3"/>
    <w:rsid w:val="003E620E"/>
    <w:rsid w:val="003E6D7B"/>
    <w:rsid w:val="003E6E48"/>
    <w:rsid w:val="003E6EBD"/>
    <w:rsid w:val="003E72E5"/>
    <w:rsid w:val="003F0433"/>
    <w:rsid w:val="003F0583"/>
    <w:rsid w:val="003F0BA3"/>
    <w:rsid w:val="003F11C0"/>
    <w:rsid w:val="003F1475"/>
    <w:rsid w:val="003F16E9"/>
    <w:rsid w:val="003F357A"/>
    <w:rsid w:val="00400103"/>
    <w:rsid w:val="00400BF4"/>
    <w:rsid w:val="00400CC7"/>
    <w:rsid w:val="00400D37"/>
    <w:rsid w:val="0040143B"/>
    <w:rsid w:val="00401E4C"/>
    <w:rsid w:val="00401E73"/>
    <w:rsid w:val="004046C9"/>
    <w:rsid w:val="00404C90"/>
    <w:rsid w:val="0040549A"/>
    <w:rsid w:val="0040558E"/>
    <w:rsid w:val="00405A4F"/>
    <w:rsid w:val="00405BD9"/>
    <w:rsid w:val="00407A6E"/>
    <w:rsid w:val="004108A3"/>
    <w:rsid w:val="00410B73"/>
    <w:rsid w:val="00410C38"/>
    <w:rsid w:val="00411993"/>
    <w:rsid w:val="0041204D"/>
    <w:rsid w:val="00413083"/>
    <w:rsid w:val="00413D23"/>
    <w:rsid w:val="004147AC"/>
    <w:rsid w:val="00414E99"/>
    <w:rsid w:val="004164E1"/>
    <w:rsid w:val="0041747C"/>
    <w:rsid w:val="00420ADB"/>
    <w:rsid w:val="00421901"/>
    <w:rsid w:val="00422648"/>
    <w:rsid w:val="004235E5"/>
    <w:rsid w:val="00423639"/>
    <w:rsid w:val="00425282"/>
    <w:rsid w:val="00425399"/>
    <w:rsid w:val="0042539D"/>
    <w:rsid w:val="004271CB"/>
    <w:rsid w:val="004275C8"/>
    <w:rsid w:val="00427C6A"/>
    <w:rsid w:val="004304DD"/>
    <w:rsid w:val="004314C0"/>
    <w:rsid w:val="0043162A"/>
    <w:rsid w:val="004319F5"/>
    <w:rsid w:val="00431D39"/>
    <w:rsid w:val="004321BC"/>
    <w:rsid w:val="0043278C"/>
    <w:rsid w:val="0043360D"/>
    <w:rsid w:val="004337B2"/>
    <w:rsid w:val="00433AAB"/>
    <w:rsid w:val="004345FC"/>
    <w:rsid w:val="004363CB"/>
    <w:rsid w:val="0043657A"/>
    <w:rsid w:val="004377B6"/>
    <w:rsid w:val="00440B3B"/>
    <w:rsid w:val="00440DD9"/>
    <w:rsid w:val="004416E3"/>
    <w:rsid w:val="004419C7"/>
    <w:rsid w:val="00442393"/>
    <w:rsid w:val="004425A7"/>
    <w:rsid w:val="004463EF"/>
    <w:rsid w:val="0044651E"/>
    <w:rsid w:val="0044699B"/>
    <w:rsid w:val="00446E33"/>
    <w:rsid w:val="00447AF6"/>
    <w:rsid w:val="00447C9F"/>
    <w:rsid w:val="004504B5"/>
    <w:rsid w:val="00450793"/>
    <w:rsid w:val="0045187B"/>
    <w:rsid w:val="0045284B"/>
    <w:rsid w:val="00452EA6"/>
    <w:rsid w:val="00453ADF"/>
    <w:rsid w:val="004543AE"/>
    <w:rsid w:val="00454757"/>
    <w:rsid w:val="00455995"/>
    <w:rsid w:val="00455B21"/>
    <w:rsid w:val="004565E7"/>
    <w:rsid w:val="00457CCC"/>
    <w:rsid w:val="00457E72"/>
    <w:rsid w:val="004606A7"/>
    <w:rsid w:val="00460813"/>
    <w:rsid w:val="0046109F"/>
    <w:rsid w:val="00461172"/>
    <w:rsid w:val="004616AA"/>
    <w:rsid w:val="00461C6E"/>
    <w:rsid w:val="004646E9"/>
    <w:rsid w:val="00464D4A"/>
    <w:rsid w:val="00464F7E"/>
    <w:rsid w:val="00466119"/>
    <w:rsid w:val="00466501"/>
    <w:rsid w:val="00467A1E"/>
    <w:rsid w:val="00470885"/>
    <w:rsid w:val="00470AC2"/>
    <w:rsid w:val="00471802"/>
    <w:rsid w:val="00471AB1"/>
    <w:rsid w:val="00471CD1"/>
    <w:rsid w:val="00472149"/>
    <w:rsid w:val="00472858"/>
    <w:rsid w:val="00473878"/>
    <w:rsid w:val="00473E5A"/>
    <w:rsid w:val="00473EBF"/>
    <w:rsid w:val="004747F7"/>
    <w:rsid w:val="004763EA"/>
    <w:rsid w:val="0047750A"/>
    <w:rsid w:val="00477682"/>
    <w:rsid w:val="004779BF"/>
    <w:rsid w:val="00477A3E"/>
    <w:rsid w:val="0048036E"/>
    <w:rsid w:val="004804FF"/>
    <w:rsid w:val="0048112F"/>
    <w:rsid w:val="00481544"/>
    <w:rsid w:val="00481848"/>
    <w:rsid w:val="00481C5C"/>
    <w:rsid w:val="00482411"/>
    <w:rsid w:val="004844AF"/>
    <w:rsid w:val="004845CB"/>
    <w:rsid w:val="00484C62"/>
    <w:rsid w:val="004858B8"/>
    <w:rsid w:val="00485A23"/>
    <w:rsid w:val="00485B2E"/>
    <w:rsid w:val="00485F49"/>
    <w:rsid w:val="004867F3"/>
    <w:rsid w:val="00487312"/>
    <w:rsid w:val="00487EFD"/>
    <w:rsid w:val="00490D66"/>
    <w:rsid w:val="00491228"/>
    <w:rsid w:val="00491726"/>
    <w:rsid w:val="00491A3A"/>
    <w:rsid w:val="00491BE6"/>
    <w:rsid w:val="00492C5C"/>
    <w:rsid w:val="00492D1A"/>
    <w:rsid w:val="00493651"/>
    <w:rsid w:val="00493DD3"/>
    <w:rsid w:val="0049433B"/>
    <w:rsid w:val="00494D91"/>
    <w:rsid w:val="0049507D"/>
    <w:rsid w:val="004952F2"/>
    <w:rsid w:val="00495F34"/>
    <w:rsid w:val="004971EF"/>
    <w:rsid w:val="00497479"/>
    <w:rsid w:val="004978D7"/>
    <w:rsid w:val="00497D58"/>
    <w:rsid w:val="00497DA2"/>
    <w:rsid w:val="004A0B2F"/>
    <w:rsid w:val="004A0E05"/>
    <w:rsid w:val="004A1FA0"/>
    <w:rsid w:val="004A24E8"/>
    <w:rsid w:val="004A28E0"/>
    <w:rsid w:val="004A2AFA"/>
    <w:rsid w:val="004A2CD5"/>
    <w:rsid w:val="004A31B5"/>
    <w:rsid w:val="004A3C28"/>
    <w:rsid w:val="004A4295"/>
    <w:rsid w:val="004A4307"/>
    <w:rsid w:val="004A50FF"/>
    <w:rsid w:val="004A5589"/>
    <w:rsid w:val="004A5E6D"/>
    <w:rsid w:val="004A5E7F"/>
    <w:rsid w:val="004A65F9"/>
    <w:rsid w:val="004A737A"/>
    <w:rsid w:val="004B015B"/>
    <w:rsid w:val="004B0C8F"/>
    <w:rsid w:val="004B255E"/>
    <w:rsid w:val="004B28D1"/>
    <w:rsid w:val="004B2C27"/>
    <w:rsid w:val="004B2DEF"/>
    <w:rsid w:val="004B2FC7"/>
    <w:rsid w:val="004B3EE3"/>
    <w:rsid w:val="004B4AF1"/>
    <w:rsid w:val="004B4C67"/>
    <w:rsid w:val="004B59B2"/>
    <w:rsid w:val="004B5FD4"/>
    <w:rsid w:val="004B690A"/>
    <w:rsid w:val="004B7743"/>
    <w:rsid w:val="004C0350"/>
    <w:rsid w:val="004C0691"/>
    <w:rsid w:val="004C09FE"/>
    <w:rsid w:val="004C10ED"/>
    <w:rsid w:val="004C19E2"/>
    <w:rsid w:val="004C2197"/>
    <w:rsid w:val="004C24FB"/>
    <w:rsid w:val="004C2B48"/>
    <w:rsid w:val="004C2E9D"/>
    <w:rsid w:val="004C4CA3"/>
    <w:rsid w:val="004C4E45"/>
    <w:rsid w:val="004C500C"/>
    <w:rsid w:val="004C5D1B"/>
    <w:rsid w:val="004C5D3E"/>
    <w:rsid w:val="004C6902"/>
    <w:rsid w:val="004C7A54"/>
    <w:rsid w:val="004D0127"/>
    <w:rsid w:val="004D0CB6"/>
    <w:rsid w:val="004D103F"/>
    <w:rsid w:val="004D1517"/>
    <w:rsid w:val="004D19C7"/>
    <w:rsid w:val="004D19E6"/>
    <w:rsid w:val="004D19FA"/>
    <w:rsid w:val="004D30F7"/>
    <w:rsid w:val="004D43D2"/>
    <w:rsid w:val="004D445B"/>
    <w:rsid w:val="004D5498"/>
    <w:rsid w:val="004D5565"/>
    <w:rsid w:val="004D6E90"/>
    <w:rsid w:val="004D6F64"/>
    <w:rsid w:val="004D75C3"/>
    <w:rsid w:val="004D762E"/>
    <w:rsid w:val="004D77A9"/>
    <w:rsid w:val="004D7BC3"/>
    <w:rsid w:val="004E008D"/>
    <w:rsid w:val="004E008F"/>
    <w:rsid w:val="004E062E"/>
    <w:rsid w:val="004E0A27"/>
    <w:rsid w:val="004E0E48"/>
    <w:rsid w:val="004E1923"/>
    <w:rsid w:val="004E2A19"/>
    <w:rsid w:val="004E41FE"/>
    <w:rsid w:val="004E4B84"/>
    <w:rsid w:val="004E5460"/>
    <w:rsid w:val="004E54B9"/>
    <w:rsid w:val="004E56DE"/>
    <w:rsid w:val="004E5BD5"/>
    <w:rsid w:val="004E6481"/>
    <w:rsid w:val="004E6EAA"/>
    <w:rsid w:val="004F0C4F"/>
    <w:rsid w:val="004F1F13"/>
    <w:rsid w:val="004F208B"/>
    <w:rsid w:val="004F26BA"/>
    <w:rsid w:val="004F2768"/>
    <w:rsid w:val="004F2B80"/>
    <w:rsid w:val="004F2B87"/>
    <w:rsid w:val="004F3A24"/>
    <w:rsid w:val="004F43DE"/>
    <w:rsid w:val="004F540D"/>
    <w:rsid w:val="004F56CC"/>
    <w:rsid w:val="004F7AB1"/>
    <w:rsid w:val="004F7FB2"/>
    <w:rsid w:val="005002C7"/>
    <w:rsid w:val="0050032C"/>
    <w:rsid w:val="005017A1"/>
    <w:rsid w:val="0050187F"/>
    <w:rsid w:val="00501BF9"/>
    <w:rsid w:val="00501CB6"/>
    <w:rsid w:val="00501F9C"/>
    <w:rsid w:val="00502AEA"/>
    <w:rsid w:val="00502C5A"/>
    <w:rsid w:val="00503AF5"/>
    <w:rsid w:val="00503B22"/>
    <w:rsid w:val="00504458"/>
    <w:rsid w:val="005047C9"/>
    <w:rsid w:val="005052DD"/>
    <w:rsid w:val="00505C90"/>
    <w:rsid w:val="00506AFA"/>
    <w:rsid w:val="0050704B"/>
    <w:rsid w:val="00507328"/>
    <w:rsid w:val="0050740E"/>
    <w:rsid w:val="005074DF"/>
    <w:rsid w:val="00507670"/>
    <w:rsid w:val="005079CB"/>
    <w:rsid w:val="00510BB2"/>
    <w:rsid w:val="00511620"/>
    <w:rsid w:val="00512281"/>
    <w:rsid w:val="005122D7"/>
    <w:rsid w:val="00512D6A"/>
    <w:rsid w:val="00512EBE"/>
    <w:rsid w:val="00512FDC"/>
    <w:rsid w:val="00513276"/>
    <w:rsid w:val="0051327B"/>
    <w:rsid w:val="0051382E"/>
    <w:rsid w:val="0051460E"/>
    <w:rsid w:val="005149C0"/>
    <w:rsid w:val="005157DE"/>
    <w:rsid w:val="0051591D"/>
    <w:rsid w:val="005160B2"/>
    <w:rsid w:val="00516292"/>
    <w:rsid w:val="00516820"/>
    <w:rsid w:val="005176A9"/>
    <w:rsid w:val="005178D8"/>
    <w:rsid w:val="00517D32"/>
    <w:rsid w:val="00517DE5"/>
    <w:rsid w:val="00520D72"/>
    <w:rsid w:val="00521022"/>
    <w:rsid w:val="00521EFF"/>
    <w:rsid w:val="005225AB"/>
    <w:rsid w:val="0052380D"/>
    <w:rsid w:val="00523BC0"/>
    <w:rsid w:val="00523CB1"/>
    <w:rsid w:val="0052436F"/>
    <w:rsid w:val="0052477E"/>
    <w:rsid w:val="00524F86"/>
    <w:rsid w:val="00525466"/>
    <w:rsid w:val="005254F4"/>
    <w:rsid w:val="00525EE9"/>
    <w:rsid w:val="005260CF"/>
    <w:rsid w:val="005269A5"/>
    <w:rsid w:val="0052714F"/>
    <w:rsid w:val="00527396"/>
    <w:rsid w:val="0053013B"/>
    <w:rsid w:val="00530F4E"/>
    <w:rsid w:val="00532C1B"/>
    <w:rsid w:val="00534543"/>
    <w:rsid w:val="00534D43"/>
    <w:rsid w:val="00535B3F"/>
    <w:rsid w:val="005363B6"/>
    <w:rsid w:val="00536E6C"/>
    <w:rsid w:val="00537077"/>
    <w:rsid w:val="005371F9"/>
    <w:rsid w:val="005373E0"/>
    <w:rsid w:val="00537AF1"/>
    <w:rsid w:val="00537CDD"/>
    <w:rsid w:val="00537E61"/>
    <w:rsid w:val="00540094"/>
    <w:rsid w:val="00540BA4"/>
    <w:rsid w:val="00540DC3"/>
    <w:rsid w:val="0054193A"/>
    <w:rsid w:val="00542A77"/>
    <w:rsid w:val="00543287"/>
    <w:rsid w:val="00544C5C"/>
    <w:rsid w:val="00544D53"/>
    <w:rsid w:val="005450D1"/>
    <w:rsid w:val="0054526A"/>
    <w:rsid w:val="0054617A"/>
    <w:rsid w:val="005461BF"/>
    <w:rsid w:val="00547046"/>
    <w:rsid w:val="005475D4"/>
    <w:rsid w:val="005479E0"/>
    <w:rsid w:val="00547AE5"/>
    <w:rsid w:val="00547DD0"/>
    <w:rsid w:val="00547E28"/>
    <w:rsid w:val="00550EE8"/>
    <w:rsid w:val="00553160"/>
    <w:rsid w:val="0055376D"/>
    <w:rsid w:val="00554549"/>
    <w:rsid w:val="005556B1"/>
    <w:rsid w:val="00557A85"/>
    <w:rsid w:val="00557BCD"/>
    <w:rsid w:val="00560437"/>
    <w:rsid w:val="00560C2B"/>
    <w:rsid w:val="00560DF2"/>
    <w:rsid w:val="00561ACE"/>
    <w:rsid w:val="00561ADE"/>
    <w:rsid w:val="00561B3F"/>
    <w:rsid w:val="00562354"/>
    <w:rsid w:val="005625E1"/>
    <w:rsid w:val="00563A67"/>
    <w:rsid w:val="00563C5C"/>
    <w:rsid w:val="00564077"/>
    <w:rsid w:val="00564CB5"/>
    <w:rsid w:val="0056566C"/>
    <w:rsid w:val="00566AC2"/>
    <w:rsid w:val="00571C1B"/>
    <w:rsid w:val="00571E49"/>
    <w:rsid w:val="005723AF"/>
    <w:rsid w:val="005728F4"/>
    <w:rsid w:val="00574317"/>
    <w:rsid w:val="0057485F"/>
    <w:rsid w:val="00574D76"/>
    <w:rsid w:val="0057546A"/>
    <w:rsid w:val="005755EE"/>
    <w:rsid w:val="00576FE7"/>
    <w:rsid w:val="00577B4C"/>
    <w:rsid w:val="00577CA3"/>
    <w:rsid w:val="00580651"/>
    <w:rsid w:val="00580FDC"/>
    <w:rsid w:val="005816B3"/>
    <w:rsid w:val="00581768"/>
    <w:rsid w:val="00581F89"/>
    <w:rsid w:val="005857D8"/>
    <w:rsid w:val="00585F2C"/>
    <w:rsid w:val="00586263"/>
    <w:rsid w:val="00586AAF"/>
    <w:rsid w:val="00586EF0"/>
    <w:rsid w:val="00587239"/>
    <w:rsid w:val="005873BD"/>
    <w:rsid w:val="00587612"/>
    <w:rsid w:val="00587CC1"/>
    <w:rsid w:val="00587F72"/>
    <w:rsid w:val="00590272"/>
    <w:rsid w:val="00590332"/>
    <w:rsid w:val="0059249A"/>
    <w:rsid w:val="00592A92"/>
    <w:rsid w:val="00593CA7"/>
    <w:rsid w:val="00593DB7"/>
    <w:rsid w:val="00594547"/>
    <w:rsid w:val="00594B5E"/>
    <w:rsid w:val="00594DD8"/>
    <w:rsid w:val="00594EF1"/>
    <w:rsid w:val="00595627"/>
    <w:rsid w:val="00597C40"/>
    <w:rsid w:val="00597EB9"/>
    <w:rsid w:val="005A03CD"/>
    <w:rsid w:val="005A04CC"/>
    <w:rsid w:val="005A1585"/>
    <w:rsid w:val="005A228F"/>
    <w:rsid w:val="005A2DE2"/>
    <w:rsid w:val="005A3B56"/>
    <w:rsid w:val="005A3D5C"/>
    <w:rsid w:val="005A3DCD"/>
    <w:rsid w:val="005A466C"/>
    <w:rsid w:val="005A541E"/>
    <w:rsid w:val="005A6206"/>
    <w:rsid w:val="005A6E7B"/>
    <w:rsid w:val="005A72BA"/>
    <w:rsid w:val="005B0A95"/>
    <w:rsid w:val="005B142E"/>
    <w:rsid w:val="005B18A7"/>
    <w:rsid w:val="005B220C"/>
    <w:rsid w:val="005B2462"/>
    <w:rsid w:val="005B4034"/>
    <w:rsid w:val="005B470C"/>
    <w:rsid w:val="005B56B3"/>
    <w:rsid w:val="005B668A"/>
    <w:rsid w:val="005B6BF5"/>
    <w:rsid w:val="005B708D"/>
    <w:rsid w:val="005B77DD"/>
    <w:rsid w:val="005B7D0E"/>
    <w:rsid w:val="005B7F4B"/>
    <w:rsid w:val="005C01F3"/>
    <w:rsid w:val="005C107D"/>
    <w:rsid w:val="005C2306"/>
    <w:rsid w:val="005C31BB"/>
    <w:rsid w:val="005C5188"/>
    <w:rsid w:val="005C51E1"/>
    <w:rsid w:val="005C595F"/>
    <w:rsid w:val="005C5D33"/>
    <w:rsid w:val="005C6132"/>
    <w:rsid w:val="005C6F4D"/>
    <w:rsid w:val="005C7516"/>
    <w:rsid w:val="005D0074"/>
    <w:rsid w:val="005D03A0"/>
    <w:rsid w:val="005D1254"/>
    <w:rsid w:val="005D295E"/>
    <w:rsid w:val="005D2AD7"/>
    <w:rsid w:val="005D339D"/>
    <w:rsid w:val="005D3D23"/>
    <w:rsid w:val="005D51BB"/>
    <w:rsid w:val="005D72D8"/>
    <w:rsid w:val="005D7C9A"/>
    <w:rsid w:val="005E0512"/>
    <w:rsid w:val="005E0795"/>
    <w:rsid w:val="005E09C6"/>
    <w:rsid w:val="005E0F5A"/>
    <w:rsid w:val="005E146A"/>
    <w:rsid w:val="005E16F5"/>
    <w:rsid w:val="005E1CEB"/>
    <w:rsid w:val="005E2DF5"/>
    <w:rsid w:val="005E32B7"/>
    <w:rsid w:val="005E3A58"/>
    <w:rsid w:val="005E440A"/>
    <w:rsid w:val="005E48B3"/>
    <w:rsid w:val="005E57D2"/>
    <w:rsid w:val="005E65A1"/>
    <w:rsid w:val="005E65C9"/>
    <w:rsid w:val="005E65FE"/>
    <w:rsid w:val="005E6F11"/>
    <w:rsid w:val="005E7317"/>
    <w:rsid w:val="005E73FE"/>
    <w:rsid w:val="005E769A"/>
    <w:rsid w:val="005E7706"/>
    <w:rsid w:val="005F1603"/>
    <w:rsid w:val="005F1E46"/>
    <w:rsid w:val="005F275F"/>
    <w:rsid w:val="005F29AF"/>
    <w:rsid w:val="005F40A2"/>
    <w:rsid w:val="005F4791"/>
    <w:rsid w:val="005F4A47"/>
    <w:rsid w:val="005F4BDE"/>
    <w:rsid w:val="005F4F8B"/>
    <w:rsid w:val="005F57D4"/>
    <w:rsid w:val="005F5D3E"/>
    <w:rsid w:val="005F6427"/>
    <w:rsid w:val="005F6560"/>
    <w:rsid w:val="005F6731"/>
    <w:rsid w:val="005F6E83"/>
    <w:rsid w:val="005F7115"/>
    <w:rsid w:val="005F725C"/>
    <w:rsid w:val="005F7472"/>
    <w:rsid w:val="005F7DCB"/>
    <w:rsid w:val="0060036F"/>
    <w:rsid w:val="00600883"/>
    <w:rsid w:val="00600B8F"/>
    <w:rsid w:val="00601434"/>
    <w:rsid w:val="00601911"/>
    <w:rsid w:val="00603622"/>
    <w:rsid w:val="0060430A"/>
    <w:rsid w:val="00604C2F"/>
    <w:rsid w:val="00605282"/>
    <w:rsid w:val="00605530"/>
    <w:rsid w:val="0060727B"/>
    <w:rsid w:val="00607B2A"/>
    <w:rsid w:val="00607EF3"/>
    <w:rsid w:val="00610096"/>
    <w:rsid w:val="006100C7"/>
    <w:rsid w:val="00610247"/>
    <w:rsid w:val="00610B94"/>
    <w:rsid w:val="00610E69"/>
    <w:rsid w:val="00611CDB"/>
    <w:rsid w:val="00612DA2"/>
    <w:rsid w:val="0061327F"/>
    <w:rsid w:val="006133DF"/>
    <w:rsid w:val="00613EDB"/>
    <w:rsid w:val="0061402F"/>
    <w:rsid w:val="0061438D"/>
    <w:rsid w:val="00614B98"/>
    <w:rsid w:val="00615A2F"/>
    <w:rsid w:val="00617926"/>
    <w:rsid w:val="00617DA6"/>
    <w:rsid w:val="00620900"/>
    <w:rsid w:val="00620ED0"/>
    <w:rsid w:val="00621274"/>
    <w:rsid w:val="006222E7"/>
    <w:rsid w:val="0062244F"/>
    <w:rsid w:val="00622714"/>
    <w:rsid w:val="006233A3"/>
    <w:rsid w:val="006233E7"/>
    <w:rsid w:val="006239E6"/>
    <w:rsid w:val="0062409B"/>
    <w:rsid w:val="00624779"/>
    <w:rsid w:val="00624D20"/>
    <w:rsid w:val="00625200"/>
    <w:rsid w:val="00625324"/>
    <w:rsid w:val="00625497"/>
    <w:rsid w:val="0062684D"/>
    <w:rsid w:val="00627110"/>
    <w:rsid w:val="006278D3"/>
    <w:rsid w:val="00630732"/>
    <w:rsid w:val="006308B9"/>
    <w:rsid w:val="00631BD5"/>
    <w:rsid w:val="00631D5C"/>
    <w:rsid w:val="00631E17"/>
    <w:rsid w:val="006325EB"/>
    <w:rsid w:val="00632E0C"/>
    <w:rsid w:val="00633A73"/>
    <w:rsid w:val="00633D82"/>
    <w:rsid w:val="00634477"/>
    <w:rsid w:val="00635137"/>
    <w:rsid w:val="00635652"/>
    <w:rsid w:val="0063688F"/>
    <w:rsid w:val="006368A5"/>
    <w:rsid w:val="00636D57"/>
    <w:rsid w:val="00636F1F"/>
    <w:rsid w:val="0063743A"/>
    <w:rsid w:val="006378CF"/>
    <w:rsid w:val="00637950"/>
    <w:rsid w:val="00637B1D"/>
    <w:rsid w:val="00637C9C"/>
    <w:rsid w:val="00640CC2"/>
    <w:rsid w:val="006411A9"/>
    <w:rsid w:val="006411D2"/>
    <w:rsid w:val="00641AA3"/>
    <w:rsid w:val="006420CC"/>
    <w:rsid w:val="00642D55"/>
    <w:rsid w:val="00643E4A"/>
    <w:rsid w:val="0064508D"/>
    <w:rsid w:val="006450E7"/>
    <w:rsid w:val="00645985"/>
    <w:rsid w:val="00647537"/>
    <w:rsid w:val="006502CE"/>
    <w:rsid w:val="00650851"/>
    <w:rsid w:val="006509BE"/>
    <w:rsid w:val="0065101D"/>
    <w:rsid w:val="006515E3"/>
    <w:rsid w:val="00651BFA"/>
    <w:rsid w:val="00652030"/>
    <w:rsid w:val="0065211D"/>
    <w:rsid w:val="00652464"/>
    <w:rsid w:val="00653528"/>
    <w:rsid w:val="00653EF8"/>
    <w:rsid w:val="00653F55"/>
    <w:rsid w:val="006543FF"/>
    <w:rsid w:val="00655731"/>
    <w:rsid w:val="00655F5B"/>
    <w:rsid w:val="00655FC6"/>
    <w:rsid w:val="006569DF"/>
    <w:rsid w:val="006602E1"/>
    <w:rsid w:val="0066040F"/>
    <w:rsid w:val="0066067D"/>
    <w:rsid w:val="00661999"/>
    <w:rsid w:val="00661A00"/>
    <w:rsid w:val="00661AA8"/>
    <w:rsid w:val="0066407E"/>
    <w:rsid w:val="006651CA"/>
    <w:rsid w:val="00665987"/>
    <w:rsid w:val="00665D58"/>
    <w:rsid w:val="00666344"/>
    <w:rsid w:val="006667BD"/>
    <w:rsid w:val="00666F6A"/>
    <w:rsid w:val="00667E4C"/>
    <w:rsid w:val="00670168"/>
    <w:rsid w:val="00670964"/>
    <w:rsid w:val="00670C9E"/>
    <w:rsid w:val="00670EFE"/>
    <w:rsid w:val="00671C1D"/>
    <w:rsid w:val="00672D04"/>
    <w:rsid w:val="00672DC5"/>
    <w:rsid w:val="00673292"/>
    <w:rsid w:val="0067438D"/>
    <w:rsid w:val="0067488E"/>
    <w:rsid w:val="00675BB2"/>
    <w:rsid w:val="00675E35"/>
    <w:rsid w:val="00675FB9"/>
    <w:rsid w:val="006766A7"/>
    <w:rsid w:val="006769BE"/>
    <w:rsid w:val="00677043"/>
    <w:rsid w:val="00677BB1"/>
    <w:rsid w:val="006809B1"/>
    <w:rsid w:val="0068112E"/>
    <w:rsid w:val="00681C20"/>
    <w:rsid w:val="00681DA0"/>
    <w:rsid w:val="006828B4"/>
    <w:rsid w:val="00682EE1"/>
    <w:rsid w:val="006835BE"/>
    <w:rsid w:val="00683BE0"/>
    <w:rsid w:val="00683FAF"/>
    <w:rsid w:val="0068412B"/>
    <w:rsid w:val="0068476F"/>
    <w:rsid w:val="00684912"/>
    <w:rsid w:val="00684F71"/>
    <w:rsid w:val="00685ECC"/>
    <w:rsid w:val="0068631D"/>
    <w:rsid w:val="0068643D"/>
    <w:rsid w:val="0068663C"/>
    <w:rsid w:val="006869A2"/>
    <w:rsid w:val="00686B64"/>
    <w:rsid w:val="00686C99"/>
    <w:rsid w:val="006872BA"/>
    <w:rsid w:val="006872F1"/>
    <w:rsid w:val="00687EAE"/>
    <w:rsid w:val="00690A78"/>
    <w:rsid w:val="00692E2F"/>
    <w:rsid w:val="00693143"/>
    <w:rsid w:val="006933DC"/>
    <w:rsid w:val="006938FA"/>
    <w:rsid w:val="0069414D"/>
    <w:rsid w:val="00694A99"/>
    <w:rsid w:val="0069574E"/>
    <w:rsid w:val="00696BBF"/>
    <w:rsid w:val="00697429"/>
    <w:rsid w:val="006A0C5C"/>
    <w:rsid w:val="006A2126"/>
    <w:rsid w:val="006A218C"/>
    <w:rsid w:val="006A267E"/>
    <w:rsid w:val="006A287D"/>
    <w:rsid w:val="006A293E"/>
    <w:rsid w:val="006A4532"/>
    <w:rsid w:val="006A494F"/>
    <w:rsid w:val="006A4D3E"/>
    <w:rsid w:val="006A4FCD"/>
    <w:rsid w:val="006A54E0"/>
    <w:rsid w:val="006A55F8"/>
    <w:rsid w:val="006A5F86"/>
    <w:rsid w:val="006A6A99"/>
    <w:rsid w:val="006B05DF"/>
    <w:rsid w:val="006B0FDB"/>
    <w:rsid w:val="006B1188"/>
    <w:rsid w:val="006B1264"/>
    <w:rsid w:val="006B1F04"/>
    <w:rsid w:val="006B23A8"/>
    <w:rsid w:val="006B3089"/>
    <w:rsid w:val="006B3886"/>
    <w:rsid w:val="006B39B1"/>
    <w:rsid w:val="006B4022"/>
    <w:rsid w:val="006B4807"/>
    <w:rsid w:val="006B5336"/>
    <w:rsid w:val="006B577D"/>
    <w:rsid w:val="006B6183"/>
    <w:rsid w:val="006B73E2"/>
    <w:rsid w:val="006C0F65"/>
    <w:rsid w:val="006C15D5"/>
    <w:rsid w:val="006C1FFC"/>
    <w:rsid w:val="006C275F"/>
    <w:rsid w:val="006C2BDA"/>
    <w:rsid w:val="006C348C"/>
    <w:rsid w:val="006C3658"/>
    <w:rsid w:val="006C3F93"/>
    <w:rsid w:val="006C409F"/>
    <w:rsid w:val="006C42E1"/>
    <w:rsid w:val="006C452C"/>
    <w:rsid w:val="006C4CC5"/>
    <w:rsid w:val="006C52B0"/>
    <w:rsid w:val="006C5558"/>
    <w:rsid w:val="006C5585"/>
    <w:rsid w:val="006C5E2A"/>
    <w:rsid w:val="006C66AD"/>
    <w:rsid w:val="006C6F99"/>
    <w:rsid w:val="006C710A"/>
    <w:rsid w:val="006C7368"/>
    <w:rsid w:val="006C7F7D"/>
    <w:rsid w:val="006D0040"/>
    <w:rsid w:val="006D15A3"/>
    <w:rsid w:val="006D1EB8"/>
    <w:rsid w:val="006D2BA4"/>
    <w:rsid w:val="006D2BDD"/>
    <w:rsid w:val="006D33F8"/>
    <w:rsid w:val="006D4130"/>
    <w:rsid w:val="006D4963"/>
    <w:rsid w:val="006D4E2F"/>
    <w:rsid w:val="006D56A6"/>
    <w:rsid w:val="006D5F8A"/>
    <w:rsid w:val="006D64A8"/>
    <w:rsid w:val="006D64F6"/>
    <w:rsid w:val="006D6666"/>
    <w:rsid w:val="006D6BD1"/>
    <w:rsid w:val="006D6F01"/>
    <w:rsid w:val="006D79C6"/>
    <w:rsid w:val="006D7C1D"/>
    <w:rsid w:val="006D7D05"/>
    <w:rsid w:val="006D7D87"/>
    <w:rsid w:val="006E0AAE"/>
    <w:rsid w:val="006E176B"/>
    <w:rsid w:val="006E1AC2"/>
    <w:rsid w:val="006E27A9"/>
    <w:rsid w:val="006E6A2D"/>
    <w:rsid w:val="006E6DA5"/>
    <w:rsid w:val="006E71C7"/>
    <w:rsid w:val="006E725F"/>
    <w:rsid w:val="006F26D0"/>
    <w:rsid w:val="006F2C19"/>
    <w:rsid w:val="006F2FB9"/>
    <w:rsid w:val="006F3089"/>
    <w:rsid w:val="006F3616"/>
    <w:rsid w:val="006F3A5F"/>
    <w:rsid w:val="006F4B4A"/>
    <w:rsid w:val="006F5155"/>
    <w:rsid w:val="006F6822"/>
    <w:rsid w:val="006F6A36"/>
    <w:rsid w:val="006F6B2B"/>
    <w:rsid w:val="006F6B45"/>
    <w:rsid w:val="006F78F5"/>
    <w:rsid w:val="00701803"/>
    <w:rsid w:val="00702B15"/>
    <w:rsid w:val="00703149"/>
    <w:rsid w:val="007039F6"/>
    <w:rsid w:val="007057CB"/>
    <w:rsid w:val="00706A7A"/>
    <w:rsid w:val="0070708E"/>
    <w:rsid w:val="007074B3"/>
    <w:rsid w:val="00707576"/>
    <w:rsid w:val="007078BD"/>
    <w:rsid w:val="007107BB"/>
    <w:rsid w:val="00710963"/>
    <w:rsid w:val="0071106E"/>
    <w:rsid w:val="0071106F"/>
    <w:rsid w:val="00711138"/>
    <w:rsid w:val="00711539"/>
    <w:rsid w:val="007123DB"/>
    <w:rsid w:val="007125A3"/>
    <w:rsid w:val="00712E1F"/>
    <w:rsid w:val="00714769"/>
    <w:rsid w:val="00714FD8"/>
    <w:rsid w:val="00715D7A"/>
    <w:rsid w:val="007167B5"/>
    <w:rsid w:val="007178CD"/>
    <w:rsid w:val="00717A54"/>
    <w:rsid w:val="00717D5C"/>
    <w:rsid w:val="007204EF"/>
    <w:rsid w:val="00720761"/>
    <w:rsid w:val="00720DC8"/>
    <w:rsid w:val="007225A1"/>
    <w:rsid w:val="00724DD1"/>
    <w:rsid w:val="00725332"/>
    <w:rsid w:val="00725639"/>
    <w:rsid w:val="00726419"/>
    <w:rsid w:val="007275F9"/>
    <w:rsid w:val="00727925"/>
    <w:rsid w:val="00727EB6"/>
    <w:rsid w:val="007301A6"/>
    <w:rsid w:val="0073064D"/>
    <w:rsid w:val="00730909"/>
    <w:rsid w:val="00731723"/>
    <w:rsid w:val="00731767"/>
    <w:rsid w:val="00731B76"/>
    <w:rsid w:val="00731F5D"/>
    <w:rsid w:val="00732533"/>
    <w:rsid w:val="00732E03"/>
    <w:rsid w:val="0073426D"/>
    <w:rsid w:val="00735464"/>
    <w:rsid w:val="0073550E"/>
    <w:rsid w:val="00735732"/>
    <w:rsid w:val="00735ABC"/>
    <w:rsid w:val="00735DBA"/>
    <w:rsid w:val="007369B7"/>
    <w:rsid w:val="00736AAC"/>
    <w:rsid w:val="0074064B"/>
    <w:rsid w:val="00741388"/>
    <w:rsid w:val="0074143C"/>
    <w:rsid w:val="007416C3"/>
    <w:rsid w:val="00741EB3"/>
    <w:rsid w:val="00741FA1"/>
    <w:rsid w:val="0074290F"/>
    <w:rsid w:val="00742A02"/>
    <w:rsid w:val="007435EB"/>
    <w:rsid w:val="00743DEA"/>
    <w:rsid w:val="00743F11"/>
    <w:rsid w:val="00744E95"/>
    <w:rsid w:val="007456AF"/>
    <w:rsid w:val="00745798"/>
    <w:rsid w:val="0074620A"/>
    <w:rsid w:val="00746D9F"/>
    <w:rsid w:val="0074716C"/>
    <w:rsid w:val="00747273"/>
    <w:rsid w:val="0074763E"/>
    <w:rsid w:val="00751840"/>
    <w:rsid w:val="00751E4E"/>
    <w:rsid w:val="007521D4"/>
    <w:rsid w:val="0075395B"/>
    <w:rsid w:val="00755E6E"/>
    <w:rsid w:val="00756A58"/>
    <w:rsid w:val="007570A5"/>
    <w:rsid w:val="00757AB0"/>
    <w:rsid w:val="007603F5"/>
    <w:rsid w:val="007609C0"/>
    <w:rsid w:val="00761A75"/>
    <w:rsid w:val="0076232D"/>
    <w:rsid w:val="00762A25"/>
    <w:rsid w:val="0076323F"/>
    <w:rsid w:val="007633B6"/>
    <w:rsid w:val="00763425"/>
    <w:rsid w:val="007638D4"/>
    <w:rsid w:val="007646FA"/>
    <w:rsid w:val="00764FE3"/>
    <w:rsid w:val="00765D63"/>
    <w:rsid w:val="007661C0"/>
    <w:rsid w:val="007665EB"/>
    <w:rsid w:val="00766C5B"/>
    <w:rsid w:val="00766F9D"/>
    <w:rsid w:val="0076734F"/>
    <w:rsid w:val="00767731"/>
    <w:rsid w:val="007705EB"/>
    <w:rsid w:val="00770675"/>
    <w:rsid w:val="00771017"/>
    <w:rsid w:val="00771FCF"/>
    <w:rsid w:val="00772345"/>
    <w:rsid w:val="0077243C"/>
    <w:rsid w:val="007733DF"/>
    <w:rsid w:val="00773B34"/>
    <w:rsid w:val="00773D8A"/>
    <w:rsid w:val="00773E35"/>
    <w:rsid w:val="00774FAF"/>
    <w:rsid w:val="007751FC"/>
    <w:rsid w:val="00775427"/>
    <w:rsid w:val="00776D5C"/>
    <w:rsid w:val="00776D90"/>
    <w:rsid w:val="00776E0E"/>
    <w:rsid w:val="007772AD"/>
    <w:rsid w:val="007773D8"/>
    <w:rsid w:val="00777AC4"/>
    <w:rsid w:val="00780371"/>
    <w:rsid w:val="00781118"/>
    <w:rsid w:val="0078191D"/>
    <w:rsid w:val="00781DFE"/>
    <w:rsid w:val="00781FD0"/>
    <w:rsid w:val="00782312"/>
    <w:rsid w:val="007827F2"/>
    <w:rsid w:val="007829F4"/>
    <w:rsid w:val="00782EA5"/>
    <w:rsid w:val="007831E9"/>
    <w:rsid w:val="007834D2"/>
    <w:rsid w:val="00784B6F"/>
    <w:rsid w:val="0078578D"/>
    <w:rsid w:val="007859B8"/>
    <w:rsid w:val="00785DD1"/>
    <w:rsid w:val="00786B29"/>
    <w:rsid w:val="00786D78"/>
    <w:rsid w:val="00787320"/>
    <w:rsid w:val="00787F61"/>
    <w:rsid w:val="00791C6C"/>
    <w:rsid w:val="00791F38"/>
    <w:rsid w:val="007921C7"/>
    <w:rsid w:val="00793682"/>
    <w:rsid w:val="00793D48"/>
    <w:rsid w:val="00794E99"/>
    <w:rsid w:val="00794EB8"/>
    <w:rsid w:val="00795249"/>
    <w:rsid w:val="00795751"/>
    <w:rsid w:val="007A1636"/>
    <w:rsid w:val="007A2ADB"/>
    <w:rsid w:val="007A2B4B"/>
    <w:rsid w:val="007A2E92"/>
    <w:rsid w:val="007A30AC"/>
    <w:rsid w:val="007A30CF"/>
    <w:rsid w:val="007A330C"/>
    <w:rsid w:val="007A455C"/>
    <w:rsid w:val="007A4CAB"/>
    <w:rsid w:val="007A4F1A"/>
    <w:rsid w:val="007A5071"/>
    <w:rsid w:val="007A6066"/>
    <w:rsid w:val="007A61B4"/>
    <w:rsid w:val="007A68F3"/>
    <w:rsid w:val="007A6B6C"/>
    <w:rsid w:val="007A7118"/>
    <w:rsid w:val="007B02C3"/>
    <w:rsid w:val="007B2035"/>
    <w:rsid w:val="007B4652"/>
    <w:rsid w:val="007B4844"/>
    <w:rsid w:val="007B5D3A"/>
    <w:rsid w:val="007B6654"/>
    <w:rsid w:val="007B6AB0"/>
    <w:rsid w:val="007B7109"/>
    <w:rsid w:val="007B75FC"/>
    <w:rsid w:val="007C0FC9"/>
    <w:rsid w:val="007C1701"/>
    <w:rsid w:val="007C224D"/>
    <w:rsid w:val="007C2CFD"/>
    <w:rsid w:val="007C38AE"/>
    <w:rsid w:val="007C3932"/>
    <w:rsid w:val="007C3957"/>
    <w:rsid w:val="007C3C33"/>
    <w:rsid w:val="007C3ECB"/>
    <w:rsid w:val="007C404F"/>
    <w:rsid w:val="007C41E3"/>
    <w:rsid w:val="007C43A6"/>
    <w:rsid w:val="007C5041"/>
    <w:rsid w:val="007C55B2"/>
    <w:rsid w:val="007C59B6"/>
    <w:rsid w:val="007C5C3D"/>
    <w:rsid w:val="007C6939"/>
    <w:rsid w:val="007C7900"/>
    <w:rsid w:val="007C7967"/>
    <w:rsid w:val="007C79D1"/>
    <w:rsid w:val="007C7B80"/>
    <w:rsid w:val="007D01A1"/>
    <w:rsid w:val="007D02A9"/>
    <w:rsid w:val="007D0A16"/>
    <w:rsid w:val="007D3B3C"/>
    <w:rsid w:val="007D3DD8"/>
    <w:rsid w:val="007D4744"/>
    <w:rsid w:val="007D49F2"/>
    <w:rsid w:val="007D4EFB"/>
    <w:rsid w:val="007D508B"/>
    <w:rsid w:val="007D51C1"/>
    <w:rsid w:val="007D5418"/>
    <w:rsid w:val="007D5CD3"/>
    <w:rsid w:val="007D67ED"/>
    <w:rsid w:val="007D75D4"/>
    <w:rsid w:val="007D77B3"/>
    <w:rsid w:val="007D7BA6"/>
    <w:rsid w:val="007D7F3F"/>
    <w:rsid w:val="007E0F60"/>
    <w:rsid w:val="007E1190"/>
    <w:rsid w:val="007E1401"/>
    <w:rsid w:val="007E1DFC"/>
    <w:rsid w:val="007E20CD"/>
    <w:rsid w:val="007E20D7"/>
    <w:rsid w:val="007E28C0"/>
    <w:rsid w:val="007E2CE0"/>
    <w:rsid w:val="007E3113"/>
    <w:rsid w:val="007E36D5"/>
    <w:rsid w:val="007E541D"/>
    <w:rsid w:val="007E6415"/>
    <w:rsid w:val="007E6B9D"/>
    <w:rsid w:val="007E73C1"/>
    <w:rsid w:val="007E7697"/>
    <w:rsid w:val="007E7E90"/>
    <w:rsid w:val="007F000D"/>
    <w:rsid w:val="007F0490"/>
    <w:rsid w:val="007F0AC9"/>
    <w:rsid w:val="007F14CE"/>
    <w:rsid w:val="007F1BAF"/>
    <w:rsid w:val="007F1EFE"/>
    <w:rsid w:val="007F254F"/>
    <w:rsid w:val="007F33B1"/>
    <w:rsid w:val="007F33C1"/>
    <w:rsid w:val="007F34FC"/>
    <w:rsid w:val="007F3907"/>
    <w:rsid w:val="007F3FDD"/>
    <w:rsid w:val="007F4002"/>
    <w:rsid w:val="007F406E"/>
    <w:rsid w:val="007F51C3"/>
    <w:rsid w:val="007F56DA"/>
    <w:rsid w:val="007F5BE4"/>
    <w:rsid w:val="007F623D"/>
    <w:rsid w:val="007F670B"/>
    <w:rsid w:val="007F701E"/>
    <w:rsid w:val="007F7799"/>
    <w:rsid w:val="00801FA2"/>
    <w:rsid w:val="008025C3"/>
    <w:rsid w:val="00802D6A"/>
    <w:rsid w:val="0080340D"/>
    <w:rsid w:val="00804063"/>
    <w:rsid w:val="008049CF"/>
    <w:rsid w:val="008055BD"/>
    <w:rsid w:val="0080573A"/>
    <w:rsid w:val="008059B3"/>
    <w:rsid w:val="00805E14"/>
    <w:rsid w:val="00806777"/>
    <w:rsid w:val="00807236"/>
    <w:rsid w:val="0080771A"/>
    <w:rsid w:val="00807F66"/>
    <w:rsid w:val="00810479"/>
    <w:rsid w:val="00810D43"/>
    <w:rsid w:val="008114B6"/>
    <w:rsid w:val="00812E0E"/>
    <w:rsid w:val="008133DC"/>
    <w:rsid w:val="008153B4"/>
    <w:rsid w:val="00815D60"/>
    <w:rsid w:val="0081653D"/>
    <w:rsid w:val="00816A94"/>
    <w:rsid w:val="00817DC6"/>
    <w:rsid w:val="0082070E"/>
    <w:rsid w:val="00820BAE"/>
    <w:rsid w:val="008212C4"/>
    <w:rsid w:val="008219B4"/>
    <w:rsid w:val="008224F1"/>
    <w:rsid w:val="008238E4"/>
    <w:rsid w:val="00823961"/>
    <w:rsid w:val="008240DA"/>
    <w:rsid w:val="00824A27"/>
    <w:rsid w:val="00824C99"/>
    <w:rsid w:val="0082548D"/>
    <w:rsid w:val="00825E4D"/>
    <w:rsid w:val="00825FB7"/>
    <w:rsid w:val="008260E2"/>
    <w:rsid w:val="008263DE"/>
    <w:rsid w:val="00826850"/>
    <w:rsid w:val="00826967"/>
    <w:rsid w:val="00826C22"/>
    <w:rsid w:val="00826C41"/>
    <w:rsid w:val="00826D97"/>
    <w:rsid w:val="00827029"/>
    <w:rsid w:val="00830310"/>
    <w:rsid w:val="008304EB"/>
    <w:rsid w:val="00830C28"/>
    <w:rsid w:val="00831518"/>
    <w:rsid w:val="00831748"/>
    <w:rsid w:val="00832554"/>
    <w:rsid w:val="00833C53"/>
    <w:rsid w:val="00835311"/>
    <w:rsid w:val="00835A40"/>
    <w:rsid w:val="00835F5A"/>
    <w:rsid w:val="008360D1"/>
    <w:rsid w:val="00836E00"/>
    <w:rsid w:val="00837294"/>
    <w:rsid w:val="00837BCE"/>
    <w:rsid w:val="00837F4D"/>
    <w:rsid w:val="00840200"/>
    <w:rsid w:val="0084067A"/>
    <w:rsid w:val="008413CA"/>
    <w:rsid w:val="0084229A"/>
    <w:rsid w:val="0084299C"/>
    <w:rsid w:val="00842F8E"/>
    <w:rsid w:val="00843C27"/>
    <w:rsid w:val="008445E5"/>
    <w:rsid w:val="00844FDA"/>
    <w:rsid w:val="0084507A"/>
    <w:rsid w:val="00845203"/>
    <w:rsid w:val="008461FD"/>
    <w:rsid w:val="008470DF"/>
    <w:rsid w:val="00847281"/>
    <w:rsid w:val="00847BB6"/>
    <w:rsid w:val="0085106E"/>
    <w:rsid w:val="00851658"/>
    <w:rsid w:val="008519A7"/>
    <w:rsid w:val="0085291F"/>
    <w:rsid w:val="00853824"/>
    <w:rsid w:val="00853DEF"/>
    <w:rsid w:val="00854170"/>
    <w:rsid w:val="008550F1"/>
    <w:rsid w:val="008572D6"/>
    <w:rsid w:val="00857990"/>
    <w:rsid w:val="00857A13"/>
    <w:rsid w:val="00860E51"/>
    <w:rsid w:val="00860F62"/>
    <w:rsid w:val="00861123"/>
    <w:rsid w:val="00861B08"/>
    <w:rsid w:val="0086285D"/>
    <w:rsid w:val="008630C6"/>
    <w:rsid w:val="0086427B"/>
    <w:rsid w:val="00864EFC"/>
    <w:rsid w:val="008657A9"/>
    <w:rsid w:val="00867328"/>
    <w:rsid w:val="008679FB"/>
    <w:rsid w:val="00867BF2"/>
    <w:rsid w:val="00870FFC"/>
    <w:rsid w:val="00871B38"/>
    <w:rsid w:val="0087256A"/>
    <w:rsid w:val="00872ACD"/>
    <w:rsid w:val="00872FFA"/>
    <w:rsid w:val="00873167"/>
    <w:rsid w:val="00873185"/>
    <w:rsid w:val="008733EF"/>
    <w:rsid w:val="00873939"/>
    <w:rsid w:val="00874256"/>
    <w:rsid w:val="008759DD"/>
    <w:rsid w:val="0087604F"/>
    <w:rsid w:val="00876292"/>
    <w:rsid w:val="00876B0F"/>
    <w:rsid w:val="00876DEF"/>
    <w:rsid w:val="008777D9"/>
    <w:rsid w:val="00880180"/>
    <w:rsid w:val="00881037"/>
    <w:rsid w:val="00881553"/>
    <w:rsid w:val="00881910"/>
    <w:rsid w:val="0088197A"/>
    <w:rsid w:val="0088266D"/>
    <w:rsid w:val="0088388D"/>
    <w:rsid w:val="00883B57"/>
    <w:rsid w:val="00883DD2"/>
    <w:rsid w:val="00884B8E"/>
    <w:rsid w:val="00884F00"/>
    <w:rsid w:val="0088737B"/>
    <w:rsid w:val="00891016"/>
    <w:rsid w:val="00891266"/>
    <w:rsid w:val="00891FFC"/>
    <w:rsid w:val="0089249C"/>
    <w:rsid w:val="008928E8"/>
    <w:rsid w:val="00892B9A"/>
    <w:rsid w:val="00892D98"/>
    <w:rsid w:val="00893B26"/>
    <w:rsid w:val="0089480A"/>
    <w:rsid w:val="00895D23"/>
    <w:rsid w:val="00896972"/>
    <w:rsid w:val="00897691"/>
    <w:rsid w:val="00897BBD"/>
    <w:rsid w:val="008A0F39"/>
    <w:rsid w:val="008A0FAE"/>
    <w:rsid w:val="008A172C"/>
    <w:rsid w:val="008A2AAB"/>
    <w:rsid w:val="008A2CC0"/>
    <w:rsid w:val="008A3497"/>
    <w:rsid w:val="008A3FA1"/>
    <w:rsid w:val="008A40A0"/>
    <w:rsid w:val="008A4BB9"/>
    <w:rsid w:val="008A4E9C"/>
    <w:rsid w:val="008A59AF"/>
    <w:rsid w:val="008A6FBD"/>
    <w:rsid w:val="008A72EC"/>
    <w:rsid w:val="008A776D"/>
    <w:rsid w:val="008A7D36"/>
    <w:rsid w:val="008B0150"/>
    <w:rsid w:val="008B0C6A"/>
    <w:rsid w:val="008B1826"/>
    <w:rsid w:val="008B2B6F"/>
    <w:rsid w:val="008B33CF"/>
    <w:rsid w:val="008B3BFD"/>
    <w:rsid w:val="008B458F"/>
    <w:rsid w:val="008B4622"/>
    <w:rsid w:val="008B4690"/>
    <w:rsid w:val="008B49D7"/>
    <w:rsid w:val="008B5B08"/>
    <w:rsid w:val="008B5FD3"/>
    <w:rsid w:val="008B6FE0"/>
    <w:rsid w:val="008B7433"/>
    <w:rsid w:val="008B7A75"/>
    <w:rsid w:val="008C00D9"/>
    <w:rsid w:val="008C0783"/>
    <w:rsid w:val="008C081B"/>
    <w:rsid w:val="008C0983"/>
    <w:rsid w:val="008C0C2B"/>
    <w:rsid w:val="008C15CD"/>
    <w:rsid w:val="008C1E95"/>
    <w:rsid w:val="008C1F24"/>
    <w:rsid w:val="008C1F74"/>
    <w:rsid w:val="008C2855"/>
    <w:rsid w:val="008C2F94"/>
    <w:rsid w:val="008C3059"/>
    <w:rsid w:val="008C3CAD"/>
    <w:rsid w:val="008C3D34"/>
    <w:rsid w:val="008C3FE7"/>
    <w:rsid w:val="008C426A"/>
    <w:rsid w:val="008C4DDE"/>
    <w:rsid w:val="008C5476"/>
    <w:rsid w:val="008C562E"/>
    <w:rsid w:val="008C6404"/>
    <w:rsid w:val="008C6495"/>
    <w:rsid w:val="008C683D"/>
    <w:rsid w:val="008C6AC7"/>
    <w:rsid w:val="008C727A"/>
    <w:rsid w:val="008C7B38"/>
    <w:rsid w:val="008D10EC"/>
    <w:rsid w:val="008D2690"/>
    <w:rsid w:val="008D269F"/>
    <w:rsid w:val="008D289D"/>
    <w:rsid w:val="008D316D"/>
    <w:rsid w:val="008D4101"/>
    <w:rsid w:val="008D481D"/>
    <w:rsid w:val="008D4F4E"/>
    <w:rsid w:val="008D527E"/>
    <w:rsid w:val="008D588B"/>
    <w:rsid w:val="008D5C37"/>
    <w:rsid w:val="008D63D7"/>
    <w:rsid w:val="008D6C55"/>
    <w:rsid w:val="008D7343"/>
    <w:rsid w:val="008D7648"/>
    <w:rsid w:val="008D7870"/>
    <w:rsid w:val="008D7D3D"/>
    <w:rsid w:val="008E10FB"/>
    <w:rsid w:val="008E1114"/>
    <w:rsid w:val="008E1829"/>
    <w:rsid w:val="008E2C00"/>
    <w:rsid w:val="008E2F47"/>
    <w:rsid w:val="008E3BAD"/>
    <w:rsid w:val="008E3BF4"/>
    <w:rsid w:val="008E4551"/>
    <w:rsid w:val="008E4B35"/>
    <w:rsid w:val="008E4FB2"/>
    <w:rsid w:val="008E53F1"/>
    <w:rsid w:val="008E570D"/>
    <w:rsid w:val="008E581B"/>
    <w:rsid w:val="008E5857"/>
    <w:rsid w:val="008E5E60"/>
    <w:rsid w:val="008E667C"/>
    <w:rsid w:val="008E68B0"/>
    <w:rsid w:val="008E79D0"/>
    <w:rsid w:val="008E7A9D"/>
    <w:rsid w:val="008E7CEB"/>
    <w:rsid w:val="008F0BBA"/>
    <w:rsid w:val="008F1095"/>
    <w:rsid w:val="008F1CD9"/>
    <w:rsid w:val="008F2326"/>
    <w:rsid w:val="008F366A"/>
    <w:rsid w:val="008F41CC"/>
    <w:rsid w:val="008F5C72"/>
    <w:rsid w:val="00900E91"/>
    <w:rsid w:val="009022B3"/>
    <w:rsid w:val="0090343C"/>
    <w:rsid w:val="00903695"/>
    <w:rsid w:val="00903A9D"/>
    <w:rsid w:val="00903B5A"/>
    <w:rsid w:val="00903F6C"/>
    <w:rsid w:val="00904108"/>
    <w:rsid w:val="009041F3"/>
    <w:rsid w:val="0090477F"/>
    <w:rsid w:val="00905086"/>
    <w:rsid w:val="00905380"/>
    <w:rsid w:val="00905497"/>
    <w:rsid w:val="009058FF"/>
    <w:rsid w:val="009061CD"/>
    <w:rsid w:val="009061FF"/>
    <w:rsid w:val="009064D2"/>
    <w:rsid w:val="0090679B"/>
    <w:rsid w:val="00906ABC"/>
    <w:rsid w:val="00907459"/>
    <w:rsid w:val="00907CF0"/>
    <w:rsid w:val="00911737"/>
    <w:rsid w:val="00911FB2"/>
    <w:rsid w:val="009121D4"/>
    <w:rsid w:val="00912612"/>
    <w:rsid w:val="0091261D"/>
    <w:rsid w:val="009127D4"/>
    <w:rsid w:val="00915067"/>
    <w:rsid w:val="009153B2"/>
    <w:rsid w:val="00915EAF"/>
    <w:rsid w:val="00916AAB"/>
    <w:rsid w:val="00916CF6"/>
    <w:rsid w:val="009174FA"/>
    <w:rsid w:val="009179C9"/>
    <w:rsid w:val="00917AA8"/>
    <w:rsid w:val="00920346"/>
    <w:rsid w:val="0092103E"/>
    <w:rsid w:val="009215D0"/>
    <w:rsid w:val="00922163"/>
    <w:rsid w:val="00922B34"/>
    <w:rsid w:val="0092325F"/>
    <w:rsid w:val="0092364A"/>
    <w:rsid w:val="009245E3"/>
    <w:rsid w:val="00924714"/>
    <w:rsid w:val="009253C7"/>
    <w:rsid w:val="00925535"/>
    <w:rsid w:val="009257BA"/>
    <w:rsid w:val="00925D73"/>
    <w:rsid w:val="00925DDB"/>
    <w:rsid w:val="009264C8"/>
    <w:rsid w:val="0092713B"/>
    <w:rsid w:val="00927711"/>
    <w:rsid w:val="009308F6"/>
    <w:rsid w:val="00930D0B"/>
    <w:rsid w:val="00930DE3"/>
    <w:rsid w:val="00930EEE"/>
    <w:rsid w:val="00931782"/>
    <w:rsid w:val="009322DE"/>
    <w:rsid w:val="0093335E"/>
    <w:rsid w:val="00933728"/>
    <w:rsid w:val="009366C4"/>
    <w:rsid w:val="00936942"/>
    <w:rsid w:val="009371C1"/>
    <w:rsid w:val="00941006"/>
    <w:rsid w:val="009417F4"/>
    <w:rsid w:val="00941D68"/>
    <w:rsid w:val="00942376"/>
    <w:rsid w:val="0094240B"/>
    <w:rsid w:val="00942C34"/>
    <w:rsid w:val="00942EEF"/>
    <w:rsid w:val="009430FE"/>
    <w:rsid w:val="0094367A"/>
    <w:rsid w:val="00943C25"/>
    <w:rsid w:val="009448E2"/>
    <w:rsid w:val="0094562D"/>
    <w:rsid w:val="00946D39"/>
    <w:rsid w:val="00947C23"/>
    <w:rsid w:val="00947D66"/>
    <w:rsid w:val="0095165C"/>
    <w:rsid w:val="00951754"/>
    <w:rsid w:val="00951BBA"/>
    <w:rsid w:val="009529D8"/>
    <w:rsid w:val="00953487"/>
    <w:rsid w:val="0095386B"/>
    <w:rsid w:val="00953C76"/>
    <w:rsid w:val="009545FF"/>
    <w:rsid w:val="009549F2"/>
    <w:rsid w:val="00954BA4"/>
    <w:rsid w:val="00954FF4"/>
    <w:rsid w:val="0095571A"/>
    <w:rsid w:val="009557D1"/>
    <w:rsid w:val="009561DD"/>
    <w:rsid w:val="00957047"/>
    <w:rsid w:val="0095720E"/>
    <w:rsid w:val="00957344"/>
    <w:rsid w:val="00957427"/>
    <w:rsid w:val="0095791C"/>
    <w:rsid w:val="00957BE4"/>
    <w:rsid w:val="00960752"/>
    <w:rsid w:val="0096177F"/>
    <w:rsid w:val="00961886"/>
    <w:rsid w:val="00961A39"/>
    <w:rsid w:val="00962FC3"/>
    <w:rsid w:val="00964D79"/>
    <w:rsid w:val="00965007"/>
    <w:rsid w:val="00965F0B"/>
    <w:rsid w:val="009661DB"/>
    <w:rsid w:val="00966248"/>
    <w:rsid w:val="009671F1"/>
    <w:rsid w:val="00970048"/>
    <w:rsid w:val="00970704"/>
    <w:rsid w:val="00970A07"/>
    <w:rsid w:val="00970DAA"/>
    <w:rsid w:val="00971227"/>
    <w:rsid w:val="00971B04"/>
    <w:rsid w:val="00971B79"/>
    <w:rsid w:val="00971F71"/>
    <w:rsid w:val="009723ED"/>
    <w:rsid w:val="009727D8"/>
    <w:rsid w:val="0097280C"/>
    <w:rsid w:val="0097393C"/>
    <w:rsid w:val="00973A41"/>
    <w:rsid w:val="00973D78"/>
    <w:rsid w:val="009749DE"/>
    <w:rsid w:val="009749ED"/>
    <w:rsid w:val="009759B6"/>
    <w:rsid w:val="009778CE"/>
    <w:rsid w:val="009805D5"/>
    <w:rsid w:val="00980A5F"/>
    <w:rsid w:val="00980C21"/>
    <w:rsid w:val="00980CFC"/>
    <w:rsid w:val="00981779"/>
    <w:rsid w:val="00982375"/>
    <w:rsid w:val="009823EE"/>
    <w:rsid w:val="00982612"/>
    <w:rsid w:val="0098296D"/>
    <w:rsid w:val="00983797"/>
    <w:rsid w:val="0098386F"/>
    <w:rsid w:val="009841E3"/>
    <w:rsid w:val="009843B2"/>
    <w:rsid w:val="009846BD"/>
    <w:rsid w:val="00984846"/>
    <w:rsid w:val="009849F6"/>
    <w:rsid w:val="0098596A"/>
    <w:rsid w:val="00985C39"/>
    <w:rsid w:val="00986D2F"/>
    <w:rsid w:val="009875ED"/>
    <w:rsid w:val="0098772A"/>
    <w:rsid w:val="0099033B"/>
    <w:rsid w:val="00990CAD"/>
    <w:rsid w:val="0099138D"/>
    <w:rsid w:val="0099161C"/>
    <w:rsid w:val="0099311F"/>
    <w:rsid w:val="0099415A"/>
    <w:rsid w:val="00995B35"/>
    <w:rsid w:val="00995DBD"/>
    <w:rsid w:val="009965A1"/>
    <w:rsid w:val="00996A50"/>
    <w:rsid w:val="009972A3"/>
    <w:rsid w:val="0099731C"/>
    <w:rsid w:val="009A02F6"/>
    <w:rsid w:val="009A07F6"/>
    <w:rsid w:val="009A085A"/>
    <w:rsid w:val="009A0D3E"/>
    <w:rsid w:val="009A1A31"/>
    <w:rsid w:val="009A1A82"/>
    <w:rsid w:val="009A2399"/>
    <w:rsid w:val="009A23BF"/>
    <w:rsid w:val="009A3AD0"/>
    <w:rsid w:val="009A4C78"/>
    <w:rsid w:val="009A5981"/>
    <w:rsid w:val="009A644C"/>
    <w:rsid w:val="009A65CF"/>
    <w:rsid w:val="009A6980"/>
    <w:rsid w:val="009A6A49"/>
    <w:rsid w:val="009A74A2"/>
    <w:rsid w:val="009A761F"/>
    <w:rsid w:val="009A7ACE"/>
    <w:rsid w:val="009A7F73"/>
    <w:rsid w:val="009B08D5"/>
    <w:rsid w:val="009B19C5"/>
    <w:rsid w:val="009B1C04"/>
    <w:rsid w:val="009B1D4E"/>
    <w:rsid w:val="009B231E"/>
    <w:rsid w:val="009B2DA7"/>
    <w:rsid w:val="009B32C8"/>
    <w:rsid w:val="009B4C9F"/>
    <w:rsid w:val="009B5063"/>
    <w:rsid w:val="009B51F6"/>
    <w:rsid w:val="009B52CC"/>
    <w:rsid w:val="009B62AC"/>
    <w:rsid w:val="009B673C"/>
    <w:rsid w:val="009B6E43"/>
    <w:rsid w:val="009B73AC"/>
    <w:rsid w:val="009B79C5"/>
    <w:rsid w:val="009B7A46"/>
    <w:rsid w:val="009B7CD3"/>
    <w:rsid w:val="009B7D73"/>
    <w:rsid w:val="009C0236"/>
    <w:rsid w:val="009C1D32"/>
    <w:rsid w:val="009C2AE7"/>
    <w:rsid w:val="009C2BAF"/>
    <w:rsid w:val="009C2D0A"/>
    <w:rsid w:val="009C2E66"/>
    <w:rsid w:val="009C2FD9"/>
    <w:rsid w:val="009C3058"/>
    <w:rsid w:val="009C3087"/>
    <w:rsid w:val="009C3498"/>
    <w:rsid w:val="009C34E8"/>
    <w:rsid w:val="009C414B"/>
    <w:rsid w:val="009C4208"/>
    <w:rsid w:val="009C4936"/>
    <w:rsid w:val="009C554C"/>
    <w:rsid w:val="009C5C4C"/>
    <w:rsid w:val="009C66F7"/>
    <w:rsid w:val="009C6954"/>
    <w:rsid w:val="009C7802"/>
    <w:rsid w:val="009D06A2"/>
    <w:rsid w:val="009D0C41"/>
    <w:rsid w:val="009D0D31"/>
    <w:rsid w:val="009D1677"/>
    <w:rsid w:val="009D23B6"/>
    <w:rsid w:val="009D2909"/>
    <w:rsid w:val="009D2DFC"/>
    <w:rsid w:val="009D31AB"/>
    <w:rsid w:val="009D31FC"/>
    <w:rsid w:val="009D3DB1"/>
    <w:rsid w:val="009D4A4A"/>
    <w:rsid w:val="009D50B8"/>
    <w:rsid w:val="009D5898"/>
    <w:rsid w:val="009D64F4"/>
    <w:rsid w:val="009D6795"/>
    <w:rsid w:val="009D6FBB"/>
    <w:rsid w:val="009D74B6"/>
    <w:rsid w:val="009D7A0E"/>
    <w:rsid w:val="009D7B6E"/>
    <w:rsid w:val="009D7C60"/>
    <w:rsid w:val="009D7F35"/>
    <w:rsid w:val="009E046D"/>
    <w:rsid w:val="009E0745"/>
    <w:rsid w:val="009E108C"/>
    <w:rsid w:val="009E11EF"/>
    <w:rsid w:val="009E157C"/>
    <w:rsid w:val="009E1A5C"/>
    <w:rsid w:val="009E2316"/>
    <w:rsid w:val="009E46E2"/>
    <w:rsid w:val="009E494D"/>
    <w:rsid w:val="009E5089"/>
    <w:rsid w:val="009E524E"/>
    <w:rsid w:val="009E5B99"/>
    <w:rsid w:val="009E60B1"/>
    <w:rsid w:val="009E6374"/>
    <w:rsid w:val="009E64B8"/>
    <w:rsid w:val="009E64E9"/>
    <w:rsid w:val="009E6A40"/>
    <w:rsid w:val="009E7B9E"/>
    <w:rsid w:val="009F06C3"/>
    <w:rsid w:val="009F0746"/>
    <w:rsid w:val="009F09C6"/>
    <w:rsid w:val="009F19C1"/>
    <w:rsid w:val="009F2E9E"/>
    <w:rsid w:val="009F334B"/>
    <w:rsid w:val="009F3431"/>
    <w:rsid w:val="009F47C8"/>
    <w:rsid w:val="009F58AA"/>
    <w:rsid w:val="009F629A"/>
    <w:rsid w:val="009F6705"/>
    <w:rsid w:val="009F6C36"/>
    <w:rsid w:val="009F7A62"/>
    <w:rsid w:val="00A00144"/>
    <w:rsid w:val="00A0066F"/>
    <w:rsid w:val="00A00AA2"/>
    <w:rsid w:val="00A024F6"/>
    <w:rsid w:val="00A02D98"/>
    <w:rsid w:val="00A03C0D"/>
    <w:rsid w:val="00A03CFD"/>
    <w:rsid w:val="00A04144"/>
    <w:rsid w:val="00A04D30"/>
    <w:rsid w:val="00A05202"/>
    <w:rsid w:val="00A05754"/>
    <w:rsid w:val="00A062CE"/>
    <w:rsid w:val="00A07C42"/>
    <w:rsid w:val="00A10435"/>
    <w:rsid w:val="00A11234"/>
    <w:rsid w:val="00A11456"/>
    <w:rsid w:val="00A1146A"/>
    <w:rsid w:val="00A12C26"/>
    <w:rsid w:val="00A15058"/>
    <w:rsid w:val="00A150B5"/>
    <w:rsid w:val="00A15FE5"/>
    <w:rsid w:val="00A161FB"/>
    <w:rsid w:val="00A17692"/>
    <w:rsid w:val="00A17DBB"/>
    <w:rsid w:val="00A20705"/>
    <w:rsid w:val="00A20D8A"/>
    <w:rsid w:val="00A218BF"/>
    <w:rsid w:val="00A22F63"/>
    <w:rsid w:val="00A2400F"/>
    <w:rsid w:val="00A24311"/>
    <w:rsid w:val="00A243B6"/>
    <w:rsid w:val="00A2485B"/>
    <w:rsid w:val="00A250DC"/>
    <w:rsid w:val="00A258A0"/>
    <w:rsid w:val="00A25B5A"/>
    <w:rsid w:val="00A261F9"/>
    <w:rsid w:val="00A2666D"/>
    <w:rsid w:val="00A30081"/>
    <w:rsid w:val="00A30EB5"/>
    <w:rsid w:val="00A31B0B"/>
    <w:rsid w:val="00A3288D"/>
    <w:rsid w:val="00A3312A"/>
    <w:rsid w:val="00A33260"/>
    <w:rsid w:val="00A3466E"/>
    <w:rsid w:val="00A34D74"/>
    <w:rsid w:val="00A3523F"/>
    <w:rsid w:val="00A35BB9"/>
    <w:rsid w:val="00A35CA3"/>
    <w:rsid w:val="00A3716D"/>
    <w:rsid w:val="00A379C6"/>
    <w:rsid w:val="00A4085D"/>
    <w:rsid w:val="00A40EB4"/>
    <w:rsid w:val="00A41AB0"/>
    <w:rsid w:val="00A41FFD"/>
    <w:rsid w:val="00A426AF"/>
    <w:rsid w:val="00A42946"/>
    <w:rsid w:val="00A432D6"/>
    <w:rsid w:val="00A44EF1"/>
    <w:rsid w:val="00A45646"/>
    <w:rsid w:val="00A4597E"/>
    <w:rsid w:val="00A45A07"/>
    <w:rsid w:val="00A46A4C"/>
    <w:rsid w:val="00A4700C"/>
    <w:rsid w:val="00A47722"/>
    <w:rsid w:val="00A47949"/>
    <w:rsid w:val="00A50262"/>
    <w:rsid w:val="00A50D44"/>
    <w:rsid w:val="00A515A6"/>
    <w:rsid w:val="00A516B3"/>
    <w:rsid w:val="00A51F97"/>
    <w:rsid w:val="00A5304E"/>
    <w:rsid w:val="00A53122"/>
    <w:rsid w:val="00A549A5"/>
    <w:rsid w:val="00A54B10"/>
    <w:rsid w:val="00A55C36"/>
    <w:rsid w:val="00A56188"/>
    <w:rsid w:val="00A56633"/>
    <w:rsid w:val="00A56ABB"/>
    <w:rsid w:val="00A57565"/>
    <w:rsid w:val="00A578C0"/>
    <w:rsid w:val="00A60426"/>
    <w:rsid w:val="00A60513"/>
    <w:rsid w:val="00A61BBA"/>
    <w:rsid w:val="00A62E47"/>
    <w:rsid w:val="00A64B4B"/>
    <w:rsid w:val="00A64EFC"/>
    <w:rsid w:val="00A6546E"/>
    <w:rsid w:val="00A655FC"/>
    <w:rsid w:val="00A6683C"/>
    <w:rsid w:val="00A66F50"/>
    <w:rsid w:val="00A700C0"/>
    <w:rsid w:val="00A70F69"/>
    <w:rsid w:val="00A73744"/>
    <w:rsid w:val="00A73F16"/>
    <w:rsid w:val="00A758F1"/>
    <w:rsid w:val="00A75EE6"/>
    <w:rsid w:val="00A772AC"/>
    <w:rsid w:val="00A8010B"/>
    <w:rsid w:val="00A81AEF"/>
    <w:rsid w:val="00A81DA6"/>
    <w:rsid w:val="00A828A6"/>
    <w:rsid w:val="00A840CC"/>
    <w:rsid w:val="00A8491C"/>
    <w:rsid w:val="00A84ACC"/>
    <w:rsid w:val="00A84D52"/>
    <w:rsid w:val="00A857B5"/>
    <w:rsid w:val="00A85E93"/>
    <w:rsid w:val="00A86BB0"/>
    <w:rsid w:val="00A86F54"/>
    <w:rsid w:val="00A86FBE"/>
    <w:rsid w:val="00A87FEB"/>
    <w:rsid w:val="00A906E8"/>
    <w:rsid w:val="00A909AD"/>
    <w:rsid w:val="00A90F3D"/>
    <w:rsid w:val="00A9139C"/>
    <w:rsid w:val="00A92E8B"/>
    <w:rsid w:val="00A93719"/>
    <w:rsid w:val="00A94315"/>
    <w:rsid w:val="00A94A24"/>
    <w:rsid w:val="00A95409"/>
    <w:rsid w:val="00A95444"/>
    <w:rsid w:val="00A95E0C"/>
    <w:rsid w:val="00A9671D"/>
    <w:rsid w:val="00A967B1"/>
    <w:rsid w:val="00A96C5B"/>
    <w:rsid w:val="00A97B0B"/>
    <w:rsid w:val="00AA104F"/>
    <w:rsid w:val="00AA1514"/>
    <w:rsid w:val="00AA1E82"/>
    <w:rsid w:val="00AA2405"/>
    <w:rsid w:val="00AA30BB"/>
    <w:rsid w:val="00AA3520"/>
    <w:rsid w:val="00AA3737"/>
    <w:rsid w:val="00AA3EB7"/>
    <w:rsid w:val="00AA3F17"/>
    <w:rsid w:val="00AA41A5"/>
    <w:rsid w:val="00AA453A"/>
    <w:rsid w:val="00AA4E7B"/>
    <w:rsid w:val="00AA5175"/>
    <w:rsid w:val="00AA5202"/>
    <w:rsid w:val="00AA578F"/>
    <w:rsid w:val="00AA60CD"/>
    <w:rsid w:val="00AA6140"/>
    <w:rsid w:val="00AA666D"/>
    <w:rsid w:val="00AA7445"/>
    <w:rsid w:val="00AB0462"/>
    <w:rsid w:val="00AB0C25"/>
    <w:rsid w:val="00AB207A"/>
    <w:rsid w:val="00AB3AE6"/>
    <w:rsid w:val="00AB3FB0"/>
    <w:rsid w:val="00AB3FB5"/>
    <w:rsid w:val="00AB47FA"/>
    <w:rsid w:val="00AB5169"/>
    <w:rsid w:val="00AB5B9B"/>
    <w:rsid w:val="00AB5E12"/>
    <w:rsid w:val="00AB62BC"/>
    <w:rsid w:val="00AB6359"/>
    <w:rsid w:val="00AB6CDB"/>
    <w:rsid w:val="00AB73CC"/>
    <w:rsid w:val="00AB77B0"/>
    <w:rsid w:val="00AB7D8D"/>
    <w:rsid w:val="00AC10F1"/>
    <w:rsid w:val="00AC11F5"/>
    <w:rsid w:val="00AC1E43"/>
    <w:rsid w:val="00AC306C"/>
    <w:rsid w:val="00AC391B"/>
    <w:rsid w:val="00AC446D"/>
    <w:rsid w:val="00AC45A0"/>
    <w:rsid w:val="00AC4CD7"/>
    <w:rsid w:val="00AC520B"/>
    <w:rsid w:val="00AC5381"/>
    <w:rsid w:val="00AC6548"/>
    <w:rsid w:val="00AC68D9"/>
    <w:rsid w:val="00AC74EC"/>
    <w:rsid w:val="00AC7951"/>
    <w:rsid w:val="00AD0C47"/>
    <w:rsid w:val="00AD107C"/>
    <w:rsid w:val="00AD1D5B"/>
    <w:rsid w:val="00AD2D05"/>
    <w:rsid w:val="00AD36FC"/>
    <w:rsid w:val="00AD4958"/>
    <w:rsid w:val="00AD504A"/>
    <w:rsid w:val="00AD5C40"/>
    <w:rsid w:val="00AD6210"/>
    <w:rsid w:val="00AD6E10"/>
    <w:rsid w:val="00AD75AE"/>
    <w:rsid w:val="00AD7EB8"/>
    <w:rsid w:val="00AE058C"/>
    <w:rsid w:val="00AE1095"/>
    <w:rsid w:val="00AE19CC"/>
    <w:rsid w:val="00AE1F96"/>
    <w:rsid w:val="00AE22F7"/>
    <w:rsid w:val="00AE2A4E"/>
    <w:rsid w:val="00AE2D2B"/>
    <w:rsid w:val="00AE32A5"/>
    <w:rsid w:val="00AE364D"/>
    <w:rsid w:val="00AE38E0"/>
    <w:rsid w:val="00AE3A6F"/>
    <w:rsid w:val="00AE4247"/>
    <w:rsid w:val="00AE4D98"/>
    <w:rsid w:val="00AE5132"/>
    <w:rsid w:val="00AE657C"/>
    <w:rsid w:val="00AE68CC"/>
    <w:rsid w:val="00AF179B"/>
    <w:rsid w:val="00AF2AC7"/>
    <w:rsid w:val="00AF2CA9"/>
    <w:rsid w:val="00AF39F7"/>
    <w:rsid w:val="00AF438B"/>
    <w:rsid w:val="00AF4897"/>
    <w:rsid w:val="00AF559D"/>
    <w:rsid w:val="00AF56EE"/>
    <w:rsid w:val="00AF68AA"/>
    <w:rsid w:val="00AF7B7C"/>
    <w:rsid w:val="00B0012B"/>
    <w:rsid w:val="00B008C0"/>
    <w:rsid w:val="00B01BE9"/>
    <w:rsid w:val="00B023E5"/>
    <w:rsid w:val="00B030B3"/>
    <w:rsid w:val="00B032AE"/>
    <w:rsid w:val="00B03788"/>
    <w:rsid w:val="00B0421E"/>
    <w:rsid w:val="00B04587"/>
    <w:rsid w:val="00B04DAF"/>
    <w:rsid w:val="00B04E92"/>
    <w:rsid w:val="00B04EBB"/>
    <w:rsid w:val="00B04FB9"/>
    <w:rsid w:val="00B051F0"/>
    <w:rsid w:val="00B05812"/>
    <w:rsid w:val="00B05941"/>
    <w:rsid w:val="00B061FA"/>
    <w:rsid w:val="00B070E3"/>
    <w:rsid w:val="00B07253"/>
    <w:rsid w:val="00B0750C"/>
    <w:rsid w:val="00B10029"/>
    <w:rsid w:val="00B10CEB"/>
    <w:rsid w:val="00B1139D"/>
    <w:rsid w:val="00B116B1"/>
    <w:rsid w:val="00B12063"/>
    <w:rsid w:val="00B12530"/>
    <w:rsid w:val="00B12901"/>
    <w:rsid w:val="00B12BBB"/>
    <w:rsid w:val="00B132B0"/>
    <w:rsid w:val="00B139E8"/>
    <w:rsid w:val="00B13F7E"/>
    <w:rsid w:val="00B14149"/>
    <w:rsid w:val="00B142A8"/>
    <w:rsid w:val="00B16003"/>
    <w:rsid w:val="00B16946"/>
    <w:rsid w:val="00B16F5D"/>
    <w:rsid w:val="00B177B3"/>
    <w:rsid w:val="00B17B8D"/>
    <w:rsid w:val="00B223F8"/>
    <w:rsid w:val="00B23E69"/>
    <w:rsid w:val="00B23FB0"/>
    <w:rsid w:val="00B2489A"/>
    <w:rsid w:val="00B24BFF"/>
    <w:rsid w:val="00B2649E"/>
    <w:rsid w:val="00B265F5"/>
    <w:rsid w:val="00B27782"/>
    <w:rsid w:val="00B31F49"/>
    <w:rsid w:val="00B321FA"/>
    <w:rsid w:val="00B326D0"/>
    <w:rsid w:val="00B33112"/>
    <w:rsid w:val="00B33717"/>
    <w:rsid w:val="00B34C63"/>
    <w:rsid w:val="00B350C5"/>
    <w:rsid w:val="00B35761"/>
    <w:rsid w:val="00B36268"/>
    <w:rsid w:val="00B366FF"/>
    <w:rsid w:val="00B36A4B"/>
    <w:rsid w:val="00B404CB"/>
    <w:rsid w:val="00B4067C"/>
    <w:rsid w:val="00B40AE8"/>
    <w:rsid w:val="00B40FD5"/>
    <w:rsid w:val="00B41210"/>
    <w:rsid w:val="00B4227D"/>
    <w:rsid w:val="00B42978"/>
    <w:rsid w:val="00B43964"/>
    <w:rsid w:val="00B43D62"/>
    <w:rsid w:val="00B44E62"/>
    <w:rsid w:val="00B453D7"/>
    <w:rsid w:val="00B45FF7"/>
    <w:rsid w:val="00B47EB6"/>
    <w:rsid w:val="00B50A1B"/>
    <w:rsid w:val="00B50D58"/>
    <w:rsid w:val="00B5101D"/>
    <w:rsid w:val="00B51921"/>
    <w:rsid w:val="00B531A6"/>
    <w:rsid w:val="00B533A7"/>
    <w:rsid w:val="00B544CE"/>
    <w:rsid w:val="00B54FBC"/>
    <w:rsid w:val="00B55707"/>
    <w:rsid w:val="00B561E1"/>
    <w:rsid w:val="00B56342"/>
    <w:rsid w:val="00B564AA"/>
    <w:rsid w:val="00B574D2"/>
    <w:rsid w:val="00B6064C"/>
    <w:rsid w:val="00B60922"/>
    <w:rsid w:val="00B618DE"/>
    <w:rsid w:val="00B61B1A"/>
    <w:rsid w:val="00B61BB9"/>
    <w:rsid w:val="00B61DD3"/>
    <w:rsid w:val="00B626F3"/>
    <w:rsid w:val="00B631C9"/>
    <w:rsid w:val="00B64475"/>
    <w:rsid w:val="00B64810"/>
    <w:rsid w:val="00B648FD"/>
    <w:rsid w:val="00B64B53"/>
    <w:rsid w:val="00B6500A"/>
    <w:rsid w:val="00B66BF2"/>
    <w:rsid w:val="00B67779"/>
    <w:rsid w:val="00B67918"/>
    <w:rsid w:val="00B7173C"/>
    <w:rsid w:val="00B72280"/>
    <w:rsid w:val="00B72A58"/>
    <w:rsid w:val="00B733D5"/>
    <w:rsid w:val="00B73FD7"/>
    <w:rsid w:val="00B746E1"/>
    <w:rsid w:val="00B75E63"/>
    <w:rsid w:val="00B76413"/>
    <w:rsid w:val="00B7643B"/>
    <w:rsid w:val="00B76EF5"/>
    <w:rsid w:val="00B800E7"/>
    <w:rsid w:val="00B803F8"/>
    <w:rsid w:val="00B805A1"/>
    <w:rsid w:val="00B80C7F"/>
    <w:rsid w:val="00B810ED"/>
    <w:rsid w:val="00B8175D"/>
    <w:rsid w:val="00B81BD7"/>
    <w:rsid w:val="00B82003"/>
    <w:rsid w:val="00B822EC"/>
    <w:rsid w:val="00B8289D"/>
    <w:rsid w:val="00B82A8C"/>
    <w:rsid w:val="00B83006"/>
    <w:rsid w:val="00B83F71"/>
    <w:rsid w:val="00B865FE"/>
    <w:rsid w:val="00B8660D"/>
    <w:rsid w:val="00B86CB0"/>
    <w:rsid w:val="00B87848"/>
    <w:rsid w:val="00B907B1"/>
    <w:rsid w:val="00B908A2"/>
    <w:rsid w:val="00B90BFD"/>
    <w:rsid w:val="00B91D4A"/>
    <w:rsid w:val="00B92C3C"/>
    <w:rsid w:val="00B93285"/>
    <w:rsid w:val="00B93CEE"/>
    <w:rsid w:val="00B94156"/>
    <w:rsid w:val="00B942A3"/>
    <w:rsid w:val="00B95475"/>
    <w:rsid w:val="00B9550B"/>
    <w:rsid w:val="00B956DE"/>
    <w:rsid w:val="00B95988"/>
    <w:rsid w:val="00B969C2"/>
    <w:rsid w:val="00B96C8B"/>
    <w:rsid w:val="00B96CB6"/>
    <w:rsid w:val="00B96FAD"/>
    <w:rsid w:val="00B9792B"/>
    <w:rsid w:val="00BA0DAF"/>
    <w:rsid w:val="00BA0E08"/>
    <w:rsid w:val="00BA1299"/>
    <w:rsid w:val="00BA1829"/>
    <w:rsid w:val="00BA203A"/>
    <w:rsid w:val="00BA2A77"/>
    <w:rsid w:val="00BA2DDC"/>
    <w:rsid w:val="00BA3E28"/>
    <w:rsid w:val="00BA55D5"/>
    <w:rsid w:val="00BA736B"/>
    <w:rsid w:val="00BA73F7"/>
    <w:rsid w:val="00BA7D17"/>
    <w:rsid w:val="00BA7D7F"/>
    <w:rsid w:val="00BB0306"/>
    <w:rsid w:val="00BB0619"/>
    <w:rsid w:val="00BB09AB"/>
    <w:rsid w:val="00BB119B"/>
    <w:rsid w:val="00BB1434"/>
    <w:rsid w:val="00BB1AB5"/>
    <w:rsid w:val="00BB1B8F"/>
    <w:rsid w:val="00BB1F87"/>
    <w:rsid w:val="00BB240F"/>
    <w:rsid w:val="00BB27C5"/>
    <w:rsid w:val="00BB31A0"/>
    <w:rsid w:val="00BB31FD"/>
    <w:rsid w:val="00BB35DA"/>
    <w:rsid w:val="00BB53CD"/>
    <w:rsid w:val="00BB59AA"/>
    <w:rsid w:val="00BB5EC8"/>
    <w:rsid w:val="00BB6243"/>
    <w:rsid w:val="00BB7B95"/>
    <w:rsid w:val="00BB7FDB"/>
    <w:rsid w:val="00BC12DD"/>
    <w:rsid w:val="00BC2E50"/>
    <w:rsid w:val="00BC359B"/>
    <w:rsid w:val="00BC35A5"/>
    <w:rsid w:val="00BC3CBA"/>
    <w:rsid w:val="00BC40A1"/>
    <w:rsid w:val="00BC4B72"/>
    <w:rsid w:val="00BC542C"/>
    <w:rsid w:val="00BC6D5A"/>
    <w:rsid w:val="00BC6EE5"/>
    <w:rsid w:val="00BC718B"/>
    <w:rsid w:val="00BD06E9"/>
    <w:rsid w:val="00BD0D7B"/>
    <w:rsid w:val="00BD117B"/>
    <w:rsid w:val="00BD146E"/>
    <w:rsid w:val="00BD1605"/>
    <w:rsid w:val="00BD1A11"/>
    <w:rsid w:val="00BD3123"/>
    <w:rsid w:val="00BD4204"/>
    <w:rsid w:val="00BD4D9B"/>
    <w:rsid w:val="00BD5059"/>
    <w:rsid w:val="00BD5656"/>
    <w:rsid w:val="00BD5674"/>
    <w:rsid w:val="00BD660A"/>
    <w:rsid w:val="00BD7673"/>
    <w:rsid w:val="00BE0F58"/>
    <w:rsid w:val="00BE2666"/>
    <w:rsid w:val="00BE2A52"/>
    <w:rsid w:val="00BE3189"/>
    <w:rsid w:val="00BE3464"/>
    <w:rsid w:val="00BE3E29"/>
    <w:rsid w:val="00BE4102"/>
    <w:rsid w:val="00BE443C"/>
    <w:rsid w:val="00BE4447"/>
    <w:rsid w:val="00BE457B"/>
    <w:rsid w:val="00BE6337"/>
    <w:rsid w:val="00BE7A24"/>
    <w:rsid w:val="00BE7D11"/>
    <w:rsid w:val="00BF0307"/>
    <w:rsid w:val="00BF066D"/>
    <w:rsid w:val="00BF0934"/>
    <w:rsid w:val="00BF0C99"/>
    <w:rsid w:val="00BF0EBB"/>
    <w:rsid w:val="00BF105E"/>
    <w:rsid w:val="00BF1135"/>
    <w:rsid w:val="00BF1842"/>
    <w:rsid w:val="00BF2513"/>
    <w:rsid w:val="00BF2573"/>
    <w:rsid w:val="00BF3579"/>
    <w:rsid w:val="00BF3D62"/>
    <w:rsid w:val="00BF51BB"/>
    <w:rsid w:val="00BF67F5"/>
    <w:rsid w:val="00BF6839"/>
    <w:rsid w:val="00BF745A"/>
    <w:rsid w:val="00C0008A"/>
    <w:rsid w:val="00C00145"/>
    <w:rsid w:val="00C0168C"/>
    <w:rsid w:val="00C01E2D"/>
    <w:rsid w:val="00C0276D"/>
    <w:rsid w:val="00C02F65"/>
    <w:rsid w:val="00C038C5"/>
    <w:rsid w:val="00C039F2"/>
    <w:rsid w:val="00C03D96"/>
    <w:rsid w:val="00C03E2C"/>
    <w:rsid w:val="00C04A22"/>
    <w:rsid w:val="00C05105"/>
    <w:rsid w:val="00C05545"/>
    <w:rsid w:val="00C0555C"/>
    <w:rsid w:val="00C05E44"/>
    <w:rsid w:val="00C062DA"/>
    <w:rsid w:val="00C076BC"/>
    <w:rsid w:val="00C0772B"/>
    <w:rsid w:val="00C10E39"/>
    <w:rsid w:val="00C10F48"/>
    <w:rsid w:val="00C11AC4"/>
    <w:rsid w:val="00C12AA1"/>
    <w:rsid w:val="00C13178"/>
    <w:rsid w:val="00C132BA"/>
    <w:rsid w:val="00C13340"/>
    <w:rsid w:val="00C1428D"/>
    <w:rsid w:val="00C14EE3"/>
    <w:rsid w:val="00C153F4"/>
    <w:rsid w:val="00C15FC9"/>
    <w:rsid w:val="00C161C3"/>
    <w:rsid w:val="00C16D4E"/>
    <w:rsid w:val="00C16DFE"/>
    <w:rsid w:val="00C172B4"/>
    <w:rsid w:val="00C17390"/>
    <w:rsid w:val="00C17448"/>
    <w:rsid w:val="00C17F7C"/>
    <w:rsid w:val="00C2044A"/>
    <w:rsid w:val="00C2106F"/>
    <w:rsid w:val="00C21620"/>
    <w:rsid w:val="00C2192B"/>
    <w:rsid w:val="00C223C5"/>
    <w:rsid w:val="00C24369"/>
    <w:rsid w:val="00C25175"/>
    <w:rsid w:val="00C25754"/>
    <w:rsid w:val="00C2599A"/>
    <w:rsid w:val="00C25D53"/>
    <w:rsid w:val="00C26988"/>
    <w:rsid w:val="00C27417"/>
    <w:rsid w:val="00C30550"/>
    <w:rsid w:val="00C31785"/>
    <w:rsid w:val="00C32008"/>
    <w:rsid w:val="00C32AA7"/>
    <w:rsid w:val="00C32BC2"/>
    <w:rsid w:val="00C33977"/>
    <w:rsid w:val="00C3491C"/>
    <w:rsid w:val="00C349A0"/>
    <w:rsid w:val="00C3520B"/>
    <w:rsid w:val="00C35A3F"/>
    <w:rsid w:val="00C361F6"/>
    <w:rsid w:val="00C3740E"/>
    <w:rsid w:val="00C37E7E"/>
    <w:rsid w:val="00C40034"/>
    <w:rsid w:val="00C407BE"/>
    <w:rsid w:val="00C408B6"/>
    <w:rsid w:val="00C40AEE"/>
    <w:rsid w:val="00C40CE7"/>
    <w:rsid w:val="00C41706"/>
    <w:rsid w:val="00C41924"/>
    <w:rsid w:val="00C43A94"/>
    <w:rsid w:val="00C44B97"/>
    <w:rsid w:val="00C44D43"/>
    <w:rsid w:val="00C45F28"/>
    <w:rsid w:val="00C468BE"/>
    <w:rsid w:val="00C46974"/>
    <w:rsid w:val="00C474BA"/>
    <w:rsid w:val="00C50C47"/>
    <w:rsid w:val="00C51057"/>
    <w:rsid w:val="00C516C1"/>
    <w:rsid w:val="00C51865"/>
    <w:rsid w:val="00C51F2B"/>
    <w:rsid w:val="00C52919"/>
    <w:rsid w:val="00C52FB1"/>
    <w:rsid w:val="00C53ABA"/>
    <w:rsid w:val="00C54CCC"/>
    <w:rsid w:val="00C5533E"/>
    <w:rsid w:val="00C55A79"/>
    <w:rsid w:val="00C55D32"/>
    <w:rsid w:val="00C565B8"/>
    <w:rsid w:val="00C56AE0"/>
    <w:rsid w:val="00C575C7"/>
    <w:rsid w:val="00C57758"/>
    <w:rsid w:val="00C578B3"/>
    <w:rsid w:val="00C6035E"/>
    <w:rsid w:val="00C60A2B"/>
    <w:rsid w:val="00C612AF"/>
    <w:rsid w:val="00C619CC"/>
    <w:rsid w:val="00C62A03"/>
    <w:rsid w:val="00C62CEC"/>
    <w:rsid w:val="00C62D76"/>
    <w:rsid w:val="00C637EA"/>
    <w:rsid w:val="00C64FBB"/>
    <w:rsid w:val="00C653CF"/>
    <w:rsid w:val="00C66367"/>
    <w:rsid w:val="00C666AC"/>
    <w:rsid w:val="00C6687E"/>
    <w:rsid w:val="00C67888"/>
    <w:rsid w:val="00C67C56"/>
    <w:rsid w:val="00C67E52"/>
    <w:rsid w:val="00C70B01"/>
    <w:rsid w:val="00C7136E"/>
    <w:rsid w:val="00C71B9D"/>
    <w:rsid w:val="00C72129"/>
    <w:rsid w:val="00C72A8D"/>
    <w:rsid w:val="00C7328C"/>
    <w:rsid w:val="00C73A11"/>
    <w:rsid w:val="00C73C9B"/>
    <w:rsid w:val="00C73CE0"/>
    <w:rsid w:val="00C756EC"/>
    <w:rsid w:val="00C75DDC"/>
    <w:rsid w:val="00C7606D"/>
    <w:rsid w:val="00C76EB1"/>
    <w:rsid w:val="00C8047E"/>
    <w:rsid w:val="00C821F5"/>
    <w:rsid w:val="00C82469"/>
    <w:rsid w:val="00C82B5C"/>
    <w:rsid w:val="00C82EA7"/>
    <w:rsid w:val="00C831FF"/>
    <w:rsid w:val="00C83D16"/>
    <w:rsid w:val="00C842FA"/>
    <w:rsid w:val="00C8477B"/>
    <w:rsid w:val="00C85737"/>
    <w:rsid w:val="00C8593F"/>
    <w:rsid w:val="00C85BCA"/>
    <w:rsid w:val="00C85E57"/>
    <w:rsid w:val="00C86FF7"/>
    <w:rsid w:val="00C87273"/>
    <w:rsid w:val="00C878A1"/>
    <w:rsid w:val="00C90172"/>
    <w:rsid w:val="00C903F3"/>
    <w:rsid w:val="00C907AB"/>
    <w:rsid w:val="00C91057"/>
    <w:rsid w:val="00C9193A"/>
    <w:rsid w:val="00C91986"/>
    <w:rsid w:val="00C91DD0"/>
    <w:rsid w:val="00C9269D"/>
    <w:rsid w:val="00C926B3"/>
    <w:rsid w:val="00C92817"/>
    <w:rsid w:val="00C92D4D"/>
    <w:rsid w:val="00C93321"/>
    <w:rsid w:val="00C93734"/>
    <w:rsid w:val="00C9522D"/>
    <w:rsid w:val="00C95464"/>
    <w:rsid w:val="00C9565D"/>
    <w:rsid w:val="00C95AF1"/>
    <w:rsid w:val="00C97545"/>
    <w:rsid w:val="00C975AD"/>
    <w:rsid w:val="00CA0200"/>
    <w:rsid w:val="00CA074F"/>
    <w:rsid w:val="00CA151D"/>
    <w:rsid w:val="00CA1994"/>
    <w:rsid w:val="00CA1A50"/>
    <w:rsid w:val="00CA1B44"/>
    <w:rsid w:val="00CA1EBC"/>
    <w:rsid w:val="00CA2CAF"/>
    <w:rsid w:val="00CA37DF"/>
    <w:rsid w:val="00CA38C4"/>
    <w:rsid w:val="00CA48E8"/>
    <w:rsid w:val="00CA4B21"/>
    <w:rsid w:val="00CA4C00"/>
    <w:rsid w:val="00CA55F2"/>
    <w:rsid w:val="00CA5EED"/>
    <w:rsid w:val="00CA6796"/>
    <w:rsid w:val="00CA7C5A"/>
    <w:rsid w:val="00CB052D"/>
    <w:rsid w:val="00CB11D5"/>
    <w:rsid w:val="00CB158A"/>
    <w:rsid w:val="00CB1BCE"/>
    <w:rsid w:val="00CB299F"/>
    <w:rsid w:val="00CB2DAE"/>
    <w:rsid w:val="00CB5DDB"/>
    <w:rsid w:val="00CB6A93"/>
    <w:rsid w:val="00CB7FBA"/>
    <w:rsid w:val="00CC1C4B"/>
    <w:rsid w:val="00CC1D8E"/>
    <w:rsid w:val="00CC1F0B"/>
    <w:rsid w:val="00CC203F"/>
    <w:rsid w:val="00CC27C7"/>
    <w:rsid w:val="00CC3737"/>
    <w:rsid w:val="00CC42B1"/>
    <w:rsid w:val="00CC4C05"/>
    <w:rsid w:val="00CC572D"/>
    <w:rsid w:val="00CC57A5"/>
    <w:rsid w:val="00CC598B"/>
    <w:rsid w:val="00CC6C52"/>
    <w:rsid w:val="00CC7226"/>
    <w:rsid w:val="00CC7350"/>
    <w:rsid w:val="00CC7CEB"/>
    <w:rsid w:val="00CD04B6"/>
    <w:rsid w:val="00CD1691"/>
    <w:rsid w:val="00CD1B03"/>
    <w:rsid w:val="00CD1D87"/>
    <w:rsid w:val="00CD1DBB"/>
    <w:rsid w:val="00CD2600"/>
    <w:rsid w:val="00CD26CB"/>
    <w:rsid w:val="00CD29AC"/>
    <w:rsid w:val="00CD2A58"/>
    <w:rsid w:val="00CD38F8"/>
    <w:rsid w:val="00CD3AEF"/>
    <w:rsid w:val="00CD3B3F"/>
    <w:rsid w:val="00CD461C"/>
    <w:rsid w:val="00CD5CE1"/>
    <w:rsid w:val="00CD616A"/>
    <w:rsid w:val="00CD6655"/>
    <w:rsid w:val="00CD66FB"/>
    <w:rsid w:val="00CD7AD6"/>
    <w:rsid w:val="00CE12DF"/>
    <w:rsid w:val="00CE1697"/>
    <w:rsid w:val="00CE248E"/>
    <w:rsid w:val="00CE289C"/>
    <w:rsid w:val="00CE352F"/>
    <w:rsid w:val="00CE52E4"/>
    <w:rsid w:val="00CE5AA0"/>
    <w:rsid w:val="00CE5B16"/>
    <w:rsid w:val="00CE5C10"/>
    <w:rsid w:val="00CE5D21"/>
    <w:rsid w:val="00CE64CA"/>
    <w:rsid w:val="00CE693D"/>
    <w:rsid w:val="00CE6C2D"/>
    <w:rsid w:val="00CE6DF6"/>
    <w:rsid w:val="00CE749C"/>
    <w:rsid w:val="00CE7837"/>
    <w:rsid w:val="00CF00B1"/>
    <w:rsid w:val="00CF04C1"/>
    <w:rsid w:val="00CF061F"/>
    <w:rsid w:val="00CF08D7"/>
    <w:rsid w:val="00CF0A4A"/>
    <w:rsid w:val="00CF0D07"/>
    <w:rsid w:val="00CF0FBC"/>
    <w:rsid w:val="00CF121C"/>
    <w:rsid w:val="00CF1842"/>
    <w:rsid w:val="00CF1C26"/>
    <w:rsid w:val="00CF1F14"/>
    <w:rsid w:val="00CF21B3"/>
    <w:rsid w:val="00CF25BF"/>
    <w:rsid w:val="00CF45A5"/>
    <w:rsid w:val="00CF535C"/>
    <w:rsid w:val="00CF5877"/>
    <w:rsid w:val="00CF5E94"/>
    <w:rsid w:val="00CF6C5E"/>
    <w:rsid w:val="00CF7313"/>
    <w:rsid w:val="00CF7D50"/>
    <w:rsid w:val="00CF7E33"/>
    <w:rsid w:val="00CF7F7A"/>
    <w:rsid w:val="00D00179"/>
    <w:rsid w:val="00D0030F"/>
    <w:rsid w:val="00D003E1"/>
    <w:rsid w:val="00D01162"/>
    <w:rsid w:val="00D01339"/>
    <w:rsid w:val="00D0156D"/>
    <w:rsid w:val="00D01620"/>
    <w:rsid w:val="00D02F4A"/>
    <w:rsid w:val="00D03109"/>
    <w:rsid w:val="00D0312C"/>
    <w:rsid w:val="00D03E54"/>
    <w:rsid w:val="00D0575B"/>
    <w:rsid w:val="00D075AD"/>
    <w:rsid w:val="00D1080F"/>
    <w:rsid w:val="00D1091B"/>
    <w:rsid w:val="00D10BB4"/>
    <w:rsid w:val="00D11A9F"/>
    <w:rsid w:val="00D11AEB"/>
    <w:rsid w:val="00D11E6B"/>
    <w:rsid w:val="00D121B8"/>
    <w:rsid w:val="00D130C7"/>
    <w:rsid w:val="00D135A9"/>
    <w:rsid w:val="00D13B0F"/>
    <w:rsid w:val="00D146ED"/>
    <w:rsid w:val="00D147F6"/>
    <w:rsid w:val="00D14C78"/>
    <w:rsid w:val="00D14F57"/>
    <w:rsid w:val="00D153D5"/>
    <w:rsid w:val="00D16022"/>
    <w:rsid w:val="00D161A5"/>
    <w:rsid w:val="00D17E70"/>
    <w:rsid w:val="00D2026F"/>
    <w:rsid w:val="00D20676"/>
    <w:rsid w:val="00D208C0"/>
    <w:rsid w:val="00D20AF9"/>
    <w:rsid w:val="00D21632"/>
    <w:rsid w:val="00D21BE1"/>
    <w:rsid w:val="00D221B5"/>
    <w:rsid w:val="00D226B6"/>
    <w:rsid w:val="00D229A0"/>
    <w:rsid w:val="00D22B8F"/>
    <w:rsid w:val="00D239C4"/>
    <w:rsid w:val="00D23D78"/>
    <w:rsid w:val="00D23E4B"/>
    <w:rsid w:val="00D23FF6"/>
    <w:rsid w:val="00D241A1"/>
    <w:rsid w:val="00D24A93"/>
    <w:rsid w:val="00D24BEA"/>
    <w:rsid w:val="00D2517F"/>
    <w:rsid w:val="00D26024"/>
    <w:rsid w:val="00D266BB"/>
    <w:rsid w:val="00D26C5A"/>
    <w:rsid w:val="00D26D0B"/>
    <w:rsid w:val="00D274E8"/>
    <w:rsid w:val="00D27661"/>
    <w:rsid w:val="00D27736"/>
    <w:rsid w:val="00D27C86"/>
    <w:rsid w:val="00D313E0"/>
    <w:rsid w:val="00D32782"/>
    <w:rsid w:val="00D3322E"/>
    <w:rsid w:val="00D3343F"/>
    <w:rsid w:val="00D337A8"/>
    <w:rsid w:val="00D3398C"/>
    <w:rsid w:val="00D33F0B"/>
    <w:rsid w:val="00D33F86"/>
    <w:rsid w:val="00D34572"/>
    <w:rsid w:val="00D35B2A"/>
    <w:rsid w:val="00D35DAF"/>
    <w:rsid w:val="00D36C69"/>
    <w:rsid w:val="00D375F0"/>
    <w:rsid w:val="00D4019B"/>
    <w:rsid w:val="00D40CE1"/>
    <w:rsid w:val="00D40E1E"/>
    <w:rsid w:val="00D41E66"/>
    <w:rsid w:val="00D4211D"/>
    <w:rsid w:val="00D42EDF"/>
    <w:rsid w:val="00D431D4"/>
    <w:rsid w:val="00D449B6"/>
    <w:rsid w:val="00D44C95"/>
    <w:rsid w:val="00D44DF9"/>
    <w:rsid w:val="00D5179B"/>
    <w:rsid w:val="00D518D5"/>
    <w:rsid w:val="00D51930"/>
    <w:rsid w:val="00D52757"/>
    <w:rsid w:val="00D52D13"/>
    <w:rsid w:val="00D536CD"/>
    <w:rsid w:val="00D53764"/>
    <w:rsid w:val="00D53C70"/>
    <w:rsid w:val="00D54BB2"/>
    <w:rsid w:val="00D54E06"/>
    <w:rsid w:val="00D54E11"/>
    <w:rsid w:val="00D56C39"/>
    <w:rsid w:val="00D56F4B"/>
    <w:rsid w:val="00D5734F"/>
    <w:rsid w:val="00D579EF"/>
    <w:rsid w:val="00D6018B"/>
    <w:rsid w:val="00D610CC"/>
    <w:rsid w:val="00D614EB"/>
    <w:rsid w:val="00D616C8"/>
    <w:rsid w:val="00D61CA5"/>
    <w:rsid w:val="00D62254"/>
    <w:rsid w:val="00D6268E"/>
    <w:rsid w:val="00D63A56"/>
    <w:rsid w:val="00D63F39"/>
    <w:rsid w:val="00D64B19"/>
    <w:rsid w:val="00D65477"/>
    <w:rsid w:val="00D669D2"/>
    <w:rsid w:val="00D67465"/>
    <w:rsid w:val="00D67671"/>
    <w:rsid w:val="00D6794E"/>
    <w:rsid w:val="00D67D94"/>
    <w:rsid w:val="00D70A4B"/>
    <w:rsid w:val="00D722ED"/>
    <w:rsid w:val="00D7287A"/>
    <w:rsid w:val="00D73015"/>
    <w:rsid w:val="00D734B5"/>
    <w:rsid w:val="00D73D4A"/>
    <w:rsid w:val="00D7419D"/>
    <w:rsid w:val="00D7484F"/>
    <w:rsid w:val="00D74CDD"/>
    <w:rsid w:val="00D750FB"/>
    <w:rsid w:val="00D76121"/>
    <w:rsid w:val="00D76BA6"/>
    <w:rsid w:val="00D76EC4"/>
    <w:rsid w:val="00D7738E"/>
    <w:rsid w:val="00D774DF"/>
    <w:rsid w:val="00D77830"/>
    <w:rsid w:val="00D77E5C"/>
    <w:rsid w:val="00D80A3E"/>
    <w:rsid w:val="00D80B12"/>
    <w:rsid w:val="00D80C72"/>
    <w:rsid w:val="00D8122B"/>
    <w:rsid w:val="00D813C8"/>
    <w:rsid w:val="00D817D8"/>
    <w:rsid w:val="00D819C7"/>
    <w:rsid w:val="00D81A06"/>
    <w:rsid w:val="00D839A8"/>
    <w:rsid w:val="00D83C46"/>
    <w:rsid w:val="00D8408D"/>
    <w:rsid w:val="00D849C0"/>
    <w:rsid w:val="00D85FE5"/>
    <w:rsid w:val="00D86759"/>
    <w:rsid w:val="00D86B16"/>
    <w:rsid w:val="00D87605"/>
    <w:rsid w:val="00D878D0"/>
    <w:rsid w:val="00D91215"/>
    <w:rsid w:val="00D92438"/>
    <w:rsid w:val="00D9278E"/>
    <w:rsid w:val="00D92814"/>
    <w:rsid w:val="00D93378"/>
    <w:rsid w:val="00D93859"/>
    <w:rsid w:val="00D93922"/>
    <w:rsid w:val="00D945B1"/>
    <w:rsid w:val="00D95EE8"/>
    <w:rsid w:val="00D973AE"/>
    <w:rsid w:val="00DA1468"/>
    <w:rsid w:val="00DA1E94"/>
    <w:rsid w:val="00DA327C"/>
    <w:rsid w:val="00DA3522"/>
    <w:rsid w:val="00DA3910"/>
    <w:rsid w:val="00DA3B89"/>
    <w:rsid w:val="00DA3FFF"/>
    <w:rsid w:val="00DA45E5"/>
    <w:rsid w:val="00DA4CD1"/>
    <w:rsid w:val="00DA60C1"/>
    <w:rsid w:val="00DA738C"/>
    <w:rsid w:val="00DB1143"/>
    <w:rsid w:val="00DB1876"/>
    <w:rsid w:val="00DB1A09"/>
    <w:rsid w:val="00DB20B9"/>
    <w:rsid w:val="00DB23DF"/>
    <w:rsid w:val="00DB24CD"/>
    <w:rsid w:val="00DB2789"/>
    <w:rsid w:val="00DB4403"/>
    <w:rsid w:val="00DB51FC"/>
    <w:rsid w:val="00DB6726"/>
    <w:rsid w:val="00DB6C7F"/>
    <w:rsid w:val="00DB7533"/>
    <w:rsid w:val="00DB795F"/>
    <w:rsid w:val="00DC055B"/>
    <w:rsid w:val="00DC09A1"/>
    <w:rsid w:val="00DC0BD7"/>
    <w:rsid w:val="00DC13ED"/>
    <w:rsid w:val="00DC140B"/>
    <w:rsid w:val="00DC2507"/>
    <w:rsid w:val="00DC34E4"/>
    <w:rsid w:val="00DC47CD"/>
    <w:rsid w:val="00DC6823"/>
    <w:rsid w:val="00DC6A23"/>
    <w:rsid w:val="00DC7B80"/>
    <w:rsid w:val="00DC7F4E"/>
    <w:rsid w:val="00DD021F"/>
    <w:rsid w:val="00DD0EB5"/>
    <w:rsid w:val="00DD100C"/>
    <w:rsid w:val="00DD1D8F"/>
    <w:rsid w:val="00DD213A"/>
    <w:rsid w:val="00DD27A7"/>
    <w:rsid w:val="00DD401F"/>
    <w:rsid w:val="00DD4350"/>
    <w:rsid w:val="00DD4EB5"/>
    <w:rsid w:val="00DD75BA"/>
    <w:rsid w:val="00DE0F26"/>
    <w:rsid w:val="00DE1A09"/>
    <w:rsid w:val="00DE1C29"/>
    <w:rsid w:val="00DE1DA3"/>
    <w:rsid w:val="00DE2DA5"/>
    <w:rsid w:val="00DE313A"/>
    <w:rsid w:val="00DE35C9"/>
    <w:rsid w:val="00DE436D"/>
    <w:rsid w:val="00DE56FB"/>
    <w:rsid w:val="00DE5ED4"/>
    <w:rsid w:val="00DE649B"/>
    <w:rsid w:val="00DE6B09"/>
    <w:rsid w:val="00DE6E1B"/>
    <w:rsid w:val="00DE6F1C"/>
    <w:rsid w:val="00DE757D"/>
    <w:rsid w:val="00DE7E94"/>
    <w:rsid w:val="00DF0E37"/>
    <w:rsid w:val="00DF13B8"/>
    <w:rsid w:val="00DF152E"/>
    <w:rsid w:val="00DF1922"/>
    <w:rsid w:val="00DF23D4"/>
    <w:rsid w:val="00DF28E4"/>
    <w:rsid w:val="00DF2BFC"/>
    <w:rsid w:val="00DF2E96"/>
    <w:rsid w:val="00DF2FF5"/>
    <w:rsid w:val="00DF3718"/>
    <w:rsid w:val="00DF3929"/>
    <w:rsid w:val="00DF3B4B"/>
    <w:rsid w:val="00DF4705"/>
    <w:rsid w:val="00DF520A"/>
    <w:rsid w:val="00DF5565"/>
    <w:rsid w:val="00DF6161"/>
    <w:rsid w:val="00DF61B4"/>
    <w:rsid w:val="00DF69B8"/>
    <w:rsid w:val="00DF72B0"/>
    <w:rsid w:val="00DF7828"/>
    <w:rsid w:val="00DF78A2"/>
    <w:rsid w:val="00E00AD3"/>
    <w:rsid w:val="00E00E6C"/>
    <w:rsid w:val="00E01C67"/>
    <w:rsid w:val="00E020C7"/>
    <w:rsid w:val="00E0311A"/>
    <w:rsid w:val="00E032CF"/>
    <w:rsid w:val="00E032DA"/>
    <w:rsid w:val="00E03899"/>
    <w:rsid w:val="00E04031"/>
    <w:rsid w:val="00E04B6C"/>
    <w:rsid w:val="00E05BD9"/>
    <w:rsid w:val="00E06722"/>
    <w:rsid w:val="00E06A13"/>
    <w:rsid w:val="00E06E86"/>
    <w:rsid w:val="00E07E06"/>
    <w:rsid w:val="00E1006A"/>
    <w:rsid w:val="00E100A0"/>
    <w:rsid w:val="00E109D3"/>
    <w:rsid w:val="00E111E8"/>
    <w:rsid w:val="00E11961"/>
    <w:rsid w:val="00E123C4"/>
    <w:rsid w:val="00E12F06"/>
    <w:rsid w:val="00E1330B"/>
    <w:rsid w:val="00E13636"/>
    <w:rsid w:val="00E14AF8"/>
    <w:rsid w:val="00E1519D"/>
    <w:rsid w:val="00E15C48"/>
    <w:rsid w:val="00E15EC5"/>
    <w:rsid w:val="00E1607D"/>
    <w:rsid w:val="00E16853"/>
    <w:rsid w:val="00E16CC3"/>
    <w:rsid w:val="00E201D4"/>
    <w:rsid w:val="00E2023A"/>
    <w:rsid w:val="00E20B8C"/>
    <w:rsid w:val="00E2187D"/>
    <w:rsid w:val="00E2489E"/>
    <w:rsid w:val="00E25070"/>
    <w:rsid w:val="00E2566C"/>
    <w:rsid w:val="00E25DFA"/>
    <w:rsid w:val="00E26805"/>
    <w:rsid w:val="00E268FC"/>
    <w:rsid w:val="00E2730C"/>
    <w:rsid w:val="00E302D6"/>
    <w:rsid w:val="00E30488"/>
    <w:rsid w:val="00E305D6"/>
    <w:rsid w:val="00E30B37"/>
    <w:rsid w:val="00E3105E"/>
    <w:rsid w:val="00E31897"/>
    <w:rsid w:val="00E31B4C"/>
    <w:rsid w:val="00E33D08"/>
    <w:rsid w:val="00E33D2C"/>
    <w:rsid w:val="00E33E74"/>
    <w:rsid w:val="00E34755"/>
    <w:rsid w:val="00E349DD"/>
    <w:rsid w:val="00E34D68"/>
    <w:rsid w:val="00E35CC9"/>
    <w:rsid w:val="00E35FED"/>
    <w:rsid w:val="00E37EB1"/>
    <w:rsid w:val="00E40C2B"/>
    <w:rsid w:val="00E4109C"/>
    <w:rsid w:val="00E410D5"/>
    <w:rsid w:val="00E412CE"/>
    <w:rsid w:val="00E418AB"/>
    <w:rsid w:val="00E41E70"/>
    <w:rsid w:val="00E42544"/>
    <w:rsid w:val="00E42A43"/>
    <w:rsid w:val="00E437BC"/>
    <w:rsid w:val="00E44282"/>
    <w:rsid w:val="00E4444B"/>
    <w:rsid w:val="00E44EDA"/>
    <w:rsid w:val="00E44F0C"/>
    <w:rsid w:val="00E45A83"/>
    <w:rsid w:val="00E45C8B"/>
    <w:rsid w:val="00E4674E"/>
    <w:rsid w:val="00E46C63"/>
    <w:rsid w:val="00E46CA5"/>
    <w:rsid w:val="00E46DA5"/>
    <w:rsid w:val="00E46F7D"/>
    <w:rsid w:val="00E475A9"/>
    <w:rsid w:val="00E47DF5"/>
    <w:rsid w:val="00E507A1"/>
    <w:rsid w:val="00E50F5C"/>
    <w:rsid w:val="00E51D35"/>
    <w:rsid w:val="00E528E7"/>
    <w:rsid w:val="00E5327C"/>
    <w:rsid w:val="00E541C5"/>
    <w:rsid w:val="00E54411"/>
    <w:rsid w:val="00E55139"/>
    <w:rsid w:val="00E554A5"/>
    <w:rsid w:val="00E56D68"/>
    <w:rsid w:val="00E60A81"/>
    <w:rsid w:val="00E60F02"/>
    <w:rsid w:val="00E6115A"/>
    <w:rsid w:val="00E6149E"/>
    <w:rsid w:val="00E61577"/>
    <w:rsid w:val="00E6173B"/>
    <w:rsid w:val="00E619C3"/>
    <w:rsid w:val="00E619E6"/>
    <w:rsid w:val="00E61E42"/>
    <w:rsid w:val="00E62551"/>
    <w:rsid w:val="00E62624"/>
    <w:rsid w:val="00E62D06"/>
    <w:rsid w:val="00E631B6"/>
    <w:rsid w:val="00E63212"/>
    <w:rsid w:val="00E636E9"/>
    <w:rsid w:val="00E63C40"/>
    <w:rsid w:val="00E63C6A"/>
    <w:rsid w:val="00E63CD5"/>
    <w:rsid w:val="00E641A7"/>
    <w:rsid w:val="00E646E6"/>
    <w:rsid w:val="00E64C4B"/>
    <w:rsid w:val="00E64DF5"/>
    <w:rsid w:val="00E65177"/>
    <w:rsid w:val="00E6569B"/>
    <w:rsid w:val="00E6601C"/>
    <w:rsid w:val="00E66E8B"/>
    <w:rsid w:val="00E67D51"/>
    <w:rsid w:val="00E707A3"/>
    <w:rsid w:val="00E70931"/>
    <w:rsid w:val="00E711EA"/>
    <w:rsid w:val="00E71399"/>
    <w:rsid w:val="00E7167B"/>
    <w:rsid w:val="00E7221A"/>
    <w:rsid w:val="00E7334E"/>
    <w:rsid w:val="00E7370B"/>
    <w:rsid w:val="00E73FA4"/>
    <w:rsid w:val="00E7471A"/>
    <w:rsid w:val="00E749D2"/>
    <w:rsid w:val="00E74AB1"/>
    <w:rsid w:val="00E74C3C"/>
    <w:rsid w:val="00E74E10"/>
    <w:rsid w:val="00E75892"/>
    <w:rsid w:val="00E758EC"/>
    <w:rsid w:val="00E76633"/>
    <w:rsid w:val="00E76722"/>
    <w:rsid w:val="00E7713E"/>
    <w:rsid w:val="00E7744B"/>
    <w:rsid w:val="00E8093D"/>
    <w:rsid w:val="00E81693"/>
    <w:rsid w:val="00E81917"/>
    <w:rsid w:val="00E81AAA"/>
    <w:rsid w:val="00E81B22"/>
    <w:rsid w:val="00E82735"/>
    <w:rsid w:val="00E82B01"/>
    <w:rsid w:val="00E82E20"/>
    <w:rsid w:val="00E84175"/>
    <w:rsid w:val="00E84194"/>
    <w:rsid w:val="00E84A20"/>
    <w:rsid w:val="00E84F10"/>
    <w:rsid w:val="00E857FB"/>
    <w:rsid w:val="00E85C98"/>
    <w:rsid w:val="00E86926"/>
    <w:rsid w:val="00E87079"/>
    <w:rsid w:val="00E87601"/>
    <w:rsid w:val="00E87B46"/>
    <w:rsid w:val="00E87F5F"/>
    <w:rsid w:val="00E87FB7"/>
    <w:rsid w:val="00E90DE5"/>
    <w:rsid w:val="00E90F57"/>
    <w:rsid w:val="00E918D7"/>
    <w:rsid w:val="00E91BD8"/>
    <w:rsid w:val="00E92314"/>
    <w:rsid w:val="00E9282D"/>
    <w:rsid w:val="00E92DBA"/>
    <w:rsid w:val="00E941CB"/>
    <w:rsid w:val="00E942E3"/>
    <w:rsid w:val="00E943EC"/>
    <w:rsid w:val="00E9559F"/>
    <w:rsid w:val="00E96875"/>
    <w:rsid w:val="00E96BCB"/>
    <w:rsid w:val="00E9742F"/>
    <w:rsid w:val="00E97EF7"/>
    <w:rsid w:val="00EA096C"/>
    <w:rsid w:val="00EA1058"/>
    <w:rsid w:val="00EA10BE"/>
    <w:rsid w:val="00EA19BB"/>
    <w:rsid w:val="00EA2F7A"/>
    <w:rsid w:val="00EA39E8"/>
    <w:rsid w:val="00EA4843"/>
    <w:rsid w:val="00EA55FA"/>
    <w:rsid w:val="00EA6EB2"/>
    <w:rsid w:val="00EA6F11"/>
    <w:rsid w:val="00EA76B7"/>
    <w:rsid w:val="00EA79B3"/>
    <w:rsid w:val="00EB0420"/>
    <w:rsid w:val="00EB0AB9"/>
    <w:rsid w:val="00EB0CE0"/>
    <w:rsid w:val="00EB13BD"/>
    <w:rsid w:val="00EB3D2B"/>
    <w:rsid w:val="00EB43B1"/>
    <w:rsid w:val="00EB49B2"/>
    <w:rsid w:val="00EB4C1B"/>
    <w:rsid w:val="00EB50A2"/>
    <w:rsid w:val="00EB537B"/>
    <w:rsid w:val="00EB578E"/>
    <w:rsid w:val="00EB67BF"/>
    <w:rsid w:val="00EB685B"/>
    <w:rsid w:val="00EB727B"/>
    <w:rsid w:val="00EB743D"/>
    <w:rsid w:val="00EB7EB4"/>
    <w:rsid w:val="00EC02CA"/>
    <w:rsid w:val="00EC067C"/>
    <w:rsid w:val="00EC11D0"/>
    <w:rsid w:val="00EC20C1"/>
    <w:rsid w:val="00EC2596"/>
    <w:rsid w:val="00EC2A8C"/>
    <w:rsid w:val="00EC356F"/>
    <w:rsid w:val="00EC36DB"/>
    <w:rsid w:val="00EC423E"/>
    <w:rsid w:val="00EC56CC"/>
    <w:rsid w:val="00EC5FA6"/>
    <w:rsid w:val="00EC6477"/>
    <w:rsid w:val="00EC65AB"/>
    <w:rsid w:val="00EC6600"/>
    <w:rsid w:val="00ED0827"/>
    <w:rsid w:val="00ED0F21"/>
    <w:rsid w:val="00ED1ADB"/>
    <w:rsid w:val="00ED1D0B"/>
    <w:rsid w:val="00ED1FDB"/>
    <w:rsid w:val="00ED2011"/>
    <w:rsid w:val="00ED2EF2"/>
    <w:rsid w:val="00ED3209"/>
    <w:rsid w:val="00ED37DD"/>
    <w:rsid w:val="00ED3A82"/>
    <w:rsid w:val="00ED41E3"/>
    <w:rsid w:val="00ED4404"/>
    <w:rsid w:val="00ED4785"/>
    <w:rsid w:val="00ED4984"/>
    <w:rsid w:val="00ED5317"/>
    <w:rsid w:val="00ED5D2E"/>
    <w:rsid w:val="00ED6515"/>
    <w:rsid w:val="00ED6DAA"/>
    <w:rsid w:val="00EE0273"/>
    <w:rsid w:val="00EE13F6"/>
    <w:rsid w:val="00EE2B18"/>
    <w:rsid w:val="00EE2F46"/>
    <w:rsid w:val="00EE333E"/>
    <w:rsid w:val="00EE3E02"/>
    <w:rsid w:val="00EE3F3C"/>
    <w:rsid w:val="00EE3FDB"/>
    <w:rsid w:val="00EE4131"/>
    <w:rsid w:val="00EE4AE5"/>
    <w:rsid w:val="00EE5A98"/>
    <w:rsid w:val="00EE5DC8"/>
    <w:rsid w:val="00EE60D9"/>
    <w:rsid w:val="00EE6254"/>
    <w:rsid w:val="00EE65AB"/>
    <w:rsid w:val="00EE6605"/>
    <w:rsid w:val="00EE7EF3"/>
    <w:rsid w:val="00EE7F9C"/>
    <w:rsid w:val="00EF0691"/>
    <w:rsid w:val="00EF07BC"/>
    <w:rsid w:val="00EF2179"/>
    <w:rsid w:val="00EF3522"/>
    <w:rsid w:val="00EF37ED"/>
    <w:rsid w:val="00EF3A9E"/>
    <w:rsid w:val="00EF43B7"/>
    <w:rsid w:val="00EF5750"/>
    <w:rsid w:val="00EF6895"/>
    <w:rsid w:val="00EF6B97"/>
    <w:rsid w:val="00EF7EFB"/>
    <w:rsid w:val="00F00779"/>
    <w:rsid w:val="00F00AE1"/>
    <w:rsid w:val="00F02275"/>
    <w:rsid w:val="00F02CC6"/>
    <w:rsid w:val="00F04B2A"/>
    <w:rsid w:val="00F05202"/>
    <w:rsid w:val="00F0649B"/>
    <w:rsid w:val="00F0649F"/>
    <w:rsid w:val="00F0726D"/>
    <w:rsid w:val="00F073AC"/>
    <w:rsid w:val="00F07600"/>
    <w:rsid w:val="00F07C2A"/>
    <w:rsid w:val="00F07DA7"/>
    <w:rsid w:val="00F1025E"/>
    <w:rsid w:val="00F102D8"/>
    <w:rsid w:val="00F10BE1"/>
    <w:rsid w:val="00F116EC"/>
    <w:rsid w:val="00F11944"/>
    <w:rsid w:val="00F1292F"/>
    <w:rsid w:val="00F12A76"/>
    <w:rsid w:val="00F1314C"/>
    <w:rsid w:val="00F141BB"/>
    <w:rsid w:val="00F14823"/>
    <w:rsid w:val="00F14841"/>
    <w:rsid w:val="00F15789"/>
    <w:rsid w:val="00F15983"/>
    <w:rsid w:val="00F15A5B"/>
    <w:rsid w:val="00F15BDB"/>
    <w:rsid w:val="00F16100"/>
    <w:rsid w:val="00F16E9A"/>
    <w:rsid w:val="00F17187"/>
    <w:rsid w:val="00F175CE"/>
    <w:rsid w:val="00F204C1"/>
    <w:rsid w:val="00F20E86"/>
    <w:rsid w:val="00F21C9F"/>
    <w:rsid w:val="00F2234F"/>
    <w:rsid w:val="00F225E2"/>
    <w:rsid w:val="00F2287D"/>
    <w:rsid w:val="00F2300A"/>
    <w:rsid w:val="00F245CB"/>
    <w:rsid w:val="00F24C9E"/>
    <w:rsid w:val="00F24E7B"/>
    <w:rsid w:val="00F24FCC"/>
    <w:rsid w:val="00F25E2C"/>
    <w:rsid w:val="00F26160"/>
    <w:rsid w:val="00F2626C"/>
    <w:rsid w:val="00F265F8"/>
    <w:rsid w:val="00F26605"/>
    <w:rsid w:val="00F2661C"/>
    <w:rsid w:val="00F2704A"/>
    <w:rsid w:val="00F27091"/>
    <w:rsid w:val="00F274DD"/>
    <w:rsid w:val="00F27784"/>
    <w:rsid w:val="00F27D37"/>
    <w:rsid w:val="00F30477"/>
    <w:rsid w:val="00F3066D"/>
    <w:rsid w:val="00F31BFA"/>
    <w:rsid w:val="00F32AE1"/>
    <w:rsid w:val="00F32B48"/>
    <w:rsid w:val="00F32E6C"/>
    <w:rsid w:val="00F32FD9"/>
    <w:rsid w:val="00F34134"/>
    <w:rsid w:val="00F3456C"/>
    <w:rsid w:val="00F34CE4"/>
    <w:rsid w:val="00F34F01"/>
    <w:rsid w:val="00F36607"/>
    <w:rsid w:val="00F374BE"/>
    <w:rsid w:val="00F3796F"/>
    <w:rsid w:val="00F4005C"/>
    <w:rsid w:val="00F416E1"/>
    <w:rsid w:val="00F4279D"/>
    <w:rsid w:val="00F42B14"/>
    <w:rsid w:val="00F4540E"/>
    <w:rsid w:val="00F45CD9"/>
    <w:rsid w:val="00F4665B"/>
    <w:rsid w:val="00F46980"/>
    <w:rsid w:val="00F472B4"/>
    <w:rsid w:val="00F47DDD"/>
    <w:rsid w:val="00F52750"/>
    <w:rsid w:val="00F527A3"/>
    <w:rsid w:val="00F52B55"/>
    <w:rsid w:val="00F532D2"/>
    <w:rsid w:val="00F5367E"/>
    <w:rsid w:val="00F54AB8"/>
    <w:rsid w:val="00F54E3D"/>
    <w:rsid w:val="00F553F4"/>
    <w:rsid w:val="00F55918"/>
    <w:rsid w:val="00F56AA5"/>
    <w:rsid w:val="00F56CEB"/>
    <w:rsid w:val="00F56EE2"/>
    <w:rsid w:val="00F57426"/>
    <w:rsid w:val="00F60D99"/>
    <w:rsid w:val="00F60F61"/>
    <w:rsid w:val="00F6136D"/>
    <w:rsid w:val="00F61FA7"/>
    <w:rsid w:val="00F620E7"/>
    <w:rsid w:val="00F622BA"/>
    <w:rsid w:val="00F62587"/>
    <w:rsid w:val="00F62835"/>
    <w:rsid w:val="00F62908"/>
    <w:rsid w:val="00F63B3D"/>
    <w:rsid w:val="00F63D58"/>
    <w:rsid w:val="00F6420E"/>
    <w:rsid w:val="00F6493A"/>
    <w:rsid w:val="00F657B2"/>
    <w:rsid w:val="00F65CEA"/>
    <w:rsid w:val="00F66652"/>
    <w:rsid w:val="00F70B27"/>
    <w:rsid w:val="00F7120C"/>
    <w:rsid w:val="00F71580"/>
    <w:rsid w:val="00F7320B"/>
    <w:rsid w:val="00F740EE"/>
    <w:rsid w:val="00F74B45"/>
    <w:rsid w:val="00F75152"/>
    <w:rsid w:val="00F754D9"/>
    <w:rsid w:val="00F75FA1"/>
    <w:rsid w:val="00F768CD"/>
    <w:rsid w:val="00F773B1"/>
    <w:rsid w:val="00F7743C"/>
    <w:rsid w:val="00F7770C"/>
    <w:rsid w:val="00F77773"/>
    <w:rsid w:val="00F778BD"/>
    <w:rsid w:val="00F77F51"/>
    <w:rsid w:val="00F801AC"/>
    <w:rsid w:val="00F809D4"/>
    <w:rsid w:val="00F82F27"/>
    <w:rsid w:val="00F82FFC"/>
    <w:rsid w:val="00F838E4"/>
    <w:rsid w:val="00F8437F"/>
    <w:rsid w:val="00F861DE"/>
    <w:rsid w:val="00F86406"/>
    <w:rsid w:val="00F868D9"/>
    <w:rsid w:val="00F87544"/>
    <w:rsid w:val="00F8782C"/>
    <w:rsid w:val="00F901A8"/>
    <w:rsid w:val="00F9048F"/>
    <w:rsid w:val="00F904A5"/>
    <w:rsid w:val="00F90A8F"/>
    <w:rsid w:val="00F90AF4"/>
    <w:rsid w:val="00F90BAE"/>
    <w:rsid w:val="00F90D1D"/>
    <w:rsid w:val="00F9154B"/>
    <w:rsid w:val="00F920F6"/>
    <w:rsid w:val="00F92AB7"/>
    <w:rsid w:val="00F92AEA"/>
    <w:rsid w:val="00F92B6E"/>
    <w:rsid w:val="00F92CBF"/>
    <w:rsid w:val="00F93E1F"/>
    <w:rsid w:val="00F941F1"/>
    <w:rsid w:val="00F94950"/>
    <w:rsid w:val="00F951B0"/>
    <w:rsid w:val="00F95C3E"/>
    <w:rsid w:val="00F96429"/>
    <w:rsid w:val="00F975A4"/>
    <w:rsid w:val="00F976F7"/>
    <w:rsid w:val="00FA00D0"/>
    <w:rsid w:val="00FA00D8"/>
    <w:rsid w:val="00FA02B5"/>
    <w:rsid w:val="00FA08DD"/>
    <w:rsid w:val="00FA100D"/>
    <w:rsid w:val="00FA19CD"/>
    <w:rsid w:val="00FA200A"/>
    <w:rsid w:val="00FA20C2"/>
    <w:rsid w:val="00FA2758"/>
    <w:rsid w:val="00FA3119"/>
    <w:rsid w:val="00FA4DA7"/>
    <w:rsid w:val="00FA5286"/>
    <w:rsid w:val="00FA568D"/>
    <w:rsid w:val="00FA5F19"/>
    <w:rsid w:val="00FA641B"/>
    <w:rsid w:val="00FA6DF0"/>
    <w:rsid w:val="00FA7078"/>
    <w:rsid w:val="00FA7441"/>
    <w:rsid w:val="00FA7D3E"/>
    <w:rsid w:val="00FA7D76"/>
    <w:rsid w:val="00FB0495"/>
    <w:rsid w:val="00FB0571"/>
    <w:rsid w:val="00FB0A3F"/>
    <w:rsid w:val="00FB0F19"/>
    <w:rsid w:val="00FB14B0"/>
    <w:rsid w:val="00FB1584"/>
    <w:rsid w:val="00FB1773"/>
    <w:rsid w:val="00FB2040"/>
    <w:rsid w:val="00FB26D5"/>
    <w:rsid w:val="00FB2CC7"/>
    <w:rsid w:val="00FB354B"/>
    <w:rsid w:val="00FB3637"/>
    <w:rsid w:val="00FB363C"/>
    <w:rsid w:val="00FB455D"/>
    <w:rsid w:val="00FB4E9A"/>
    <w:rsid w:val="00FB6917"/>
    <w:rsid w:val="00FB6D77"/>
    <w:rsid w:val="00FB6E82"/>
    <w:rsid w:val="00FC0630"/>
    <w:rsid w:val="00FC22CF"/>
    <w:rsid w:val="00FC29F0"/>
    <w:rsid w:val="00FC2FF3"/>
    <w:rsid w:val="00FC33D9"/>
    <w:rsid w:val="00FC393F"/>
    <w:rsid w:val="00FC4D4D"/>
    <w:rsid w:val="00FC5057"/>
    <w:rsid w:val="00FC554F"/>
    <w:rsid w:val="00FC6308"/>
    <w:rsid w:val="00FC74C6"/>
    <w:rsid w:val="00FC7B34"/>
    <w:rsid w:val="00FD12E9"/>
    <w:rsid w:val="00FD131D"/>
    <w:rsid w:val="00FD18E9"/>
    <w:rsid w:val="00FD1A04"/>
    <w:rsid w:val="00FD1A30"/>
    <w:rsid w:val="00FD2573"/>
    <w:rsid w:val="00FD2962"/>
    <w:rsid w:val="00FD2C82"/>
    <w:rsid w:val="00FD424F"/>
    <w:rsid w:val="00FD531B"/>
    <w:rsid w:val="00FD5ADF"/>
    <w:rsid w:val="00FD66CC"/>
    <w:rsid w:val="00FD6DB4"/>
    <w:rsid w:val="00FE05CA"/>
    <w:rsid w:val="00FE0BA6"/>
    <w:rsid w:val="00FE0C97"/>
    <w:rsid w:val="00FE182A"/>
    <w:rsid w:val="00FE29AD"/>
    <w:rsid w:val="00FE3437"/>
    <w:rsid w:val="00FE40E7"/>
    <w:rsid w:val="00FE433B"/>
    <w:rsid w:val="00FE4A58"/>
    <w:rsid w:val="00FE4EE2"/>
    <w:rsid w:val="00FE519B"/>
    <w:rsid w:val="00FE598A"/>
    <w:rsid w:val="00FE60B7"/>
    <w:rsid w:val="00FE647A"/>
    <w:rsid w:val="00FE67D2"/>
    <w:rsid w:val="00FE6D6B"/>
    <w:rsid w:val="00FE743A"/>
    <w:rsid w:val="00FF0274"/>
    <w:rsid w:val="00FF048D"/>
    <w:rsid w:val="00FF1664"/>
    <w:rsid w:val="00FF1666"/>
    <w:rsid w:val="00FF1F38"/>
    <w:rsid w:val="00FF2606"/>
    <w:rsid w:val="00FF2810"/>
    <w:rsid w:val="00FF288B"/>
    <w:rsid w:val="00FF2A57"/>
    <w:rsid w:val="00FF2AC9"/>
    <w:rsid w:val="00FF2B66"/>
    <w:rsid w:val="00FF36FF"/>
    <w:rsid w:val="00FF3CD1"/>
    <w:rsid w:val="00FF4F86"/>
    <w:rsid w:val="00FF53BB"/>
    <w:rsid w:val="00FF571B"/>
    <w:rsid w:val="00FF6D03"/>
    <w:rsid w:val="00FF7920"/>
    <w:rsid w:val="00FF7B8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6B8EBD"/>
  <w15:docId w15:val="{6B2875D2-14D4-4150-A1B5-6B1BE46F1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5860"/>
    <w:pPr>
      <w:spacing w:after="0" w:line="360" w:lineRule="auto"/>
      <w:ind w:left="360" w:firstLine="360"/>
      <w:jc w:val="both"/>
    </w:pPr>
    <w:rPr>
      <w:rFonts w:ascii="Cambria" w:eastAsia="Times New Roman" w:hAnsi="Cambria" w:cs="Times New Roman"/>
      <w:lang w:val="en-US"/>
    </w:rPr>
  </w:style>
  <w:style w:type="paragraph" w:styleId="Heading1">
    <w:name w:val="heading 1"/>
    <w:basedOn w:val="ListParagraph"/>
    <w:next w:val="Normal"/>
    <w:link w:val="Heading1Char"/>
    <w:uiPriority w:val="9"/>
    <w:qFormat/>
    <w:rsid w:val="009C4936"/>
    <w:pPr>
      <w:spacing w:line="276" w:lineRule="auto"/>
      <w:ind w:left="644" w:hanging="360"/>
      <w:jc w:val="center"/>
      <w:outlineLvl w:val="0"/>
    </w:pPr>
    <w:rPr>
      <w:rFonts w:ascii="Cambria" w:hAnsi="Cambria" w:cs="Times New Roman"/>
      <w:b/>
      <w:bCs/>
    </w:rPr>
  </w:style>
  <w:style w:type="paragraph" w:styleId="Heading2">
    <w:name w:val="heading 2"/>
    <w:basedOn w:val="ListParagraph"/>
    <w:next w:val="Normal"/>
    <w:link w:val="Heading2Char"/>
    <w:uiPriority w:val="9"/>
    <w:unhideWhenUsed/>
    <w:qFormat/>
    <w:rsid w:val="002B39F3"/>
    <w:pPr>
      <w:numPr>
        <w:numId w:val="1"/>
      </w:numPr>
      <w:spacing w:line="276" w:lineRule="auto"/>
      <w:outlineLvl w:val="1"/>
    </w:pPr>
    <w:rPr>
      <w:rFonts w:ascii="Cambria" w:hAnsi="Cambria" w:cs="Times New Roman"/>
      <w:b/>
      <w:bCs/>
    </w:rPr>
  </w:style>
  <w:style w:type="paragraph" w:styleId="Heading3">
    <w:name w:val="heading 3"/>
    <w:basedOn w:val="ListParagraph"/>
    <w:next w:val="Normal"/>
    <w:link w:val="Heading3Char"/>
    <w:uiPriority w:val="9"/>
    <w:unhideWhenUsed/>
    <w:qFormat/>
    <w:rsid w:val="00ED6DAA"/>
    <w:pPr>
      <w:numPr>
        <w:numId w:val="4"/>
      </w:numPr>
      <w:outlineLvl w:val="2"/>
    </w:pPr>
    <w:rPr>
      <w:rFonts w:ascii="Cambria" w:hAnsi="Cambria" w:cs="Times New Roman"/>
    </w:rPr>
  </w:style>
  <w:style w:type="paragraph" w:styleId="Heading4">
    <w:name w:val="heading 4"/>
    <w:basedOn w:val="Heading3"/>
    <w:next w:val="Normal"/>
    <w:link w:val="Heading4Char"/>
    <w:uiPriority w:val="9"/>
    <w:unhideWhenUsed/>
    <w:qFormat/>
    <w:rsid w:val="00271150"/>
    <w:pPr>
      <w:numPr>
        <w:ilvl w:val="1"/>
      </w:numPr>
      <w:spacing w:line="360" w:lineRule="auto"/>
      <w:ind w:left="1070"/>
      <w:outlineLvl w:val="3"/>
    </w:pPr>
  </w:style>
  <w:style w:type="paragraph" w:styleId="Heading5">
    <w:name w:val="heading 5"/>
    <w:basedOn w:val="ListParagraph"/>
    <w:next w:val="Normal"/>
    <w:link w:val="Heading5Char"/>
    <w:uiPriority w:val="9"/>
    <w:unhideWhenUsed/>
    <w:qFormat/>
    <w:rsid w:val="003B7709"/>
    <w:pPr>
      <w:numPr>
        <w:numId w:val="8"/>
      </w:numPr>
      <w:outlineLvl w:val="4"/>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
    <w:name w:val="TableGrid"/>
    <w:rsid w:val="004D43D2"/>
    <w:pPr>
      <w:spacing w:after="0" w:line="240" w:lineRule="auto"/>
    </w:pPr>
    <w:rPr>
      <w:rFonts w:eastAsiaTheme="minorEastAsia"/>
      <w:lang w:val="en-US"/>
    </w:rPr>
    <w:tblPr>
      <w:tblCellMar>
        <w:top w:w="0" w:type="dxa"/>
        <w:left w:w="0" w:type="dxa"/>
        <w:bottom w:w="0" w:type="dxa"/>
        <w:right w:w="0" w:type="dxa"/>
      </w:tblCellMar>
    </w:tblPr>
  </w:style>
  <w:style w:type="paragraph" w:styleId="Header">
    <w:name w:val="header"/>
    <w:basedOn w:val="Normal"/>
    <w:link w:val="HeaderChar"/>
    <w:uiPriority w:val="99"/>
    <w:unhideWhenUsed/>
    <w:rsid w:val="004D43D2"/>
    <w:pPr>
      <w:tabs>
        <w:tab w:val="center" w:pos="4513"/>
        <w:tab w:val="right" w:pos="9026"/>
      </w:tabs>
    </w:pPr>
  </w:style>
  <w:style w:type="character" w:customStyle="1" w:styleId="HeaderChar">
    <w:name w:val="Header Char"/>
    <w:basedOn w:val="DefaultParagraphFont"/>
    <w:link w:val="Header"/>
    <w:uiPriority w:val="99"/>
    <w:rsid w:val="004D43D2"/>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4D43D2"/>
    <w:pPr>
      <w:tabs>
        <w:tab w:val="center" w:pos="4513"/>
        <w:tab w:val="right" w:pos="9026"/>
      </w:tabs>
    </w:pPr>
  </w:style>
  <w:style w:type="character" w:customStyle="1" w:styleId="FooterChar">
    <w:name w:val="Footer Char"/>
    <w:basedOn w:val="DefaultParagraphFont"/>
    <w:link w:val="Footer"/>
    <w:uiPriority w:val="99"/>
    <w:rsid w:val="004D43D2"/>
    <w:rPr>
      <w:rFonts w:ascii="Times New Roman" w:eastAsia="Times New Roman" w:hAnsi="Times New Roman" w:cs="Times New Roman"/>
      <w:sz w:val="20"/>
      <w:szCs w:val="20"/>
      <w:lang w:val="en-US"/>
    </w:rPr>
  </w:style>
  <w:style w:type="paragraph" w:styleId="ListParagraph">
    <w:name w:val="List Paragraph"/>
    <w:aliases w:val="Body of text,List Paragraph1,Sub BAB,Normal1,tabel,Isi Normal 2,sub 1,Normal2,normal"/>
    <w:basedOn w:val="Normal"/>
    <w:link w:val="ListParagraphChar"/>
    <w:uiPriority w:val="34"/>
    <w:qFormat/>
    <w:rsid w:val="004D43D2"/>
    <w:pPr>
      <w:spacing w:after="160" w:line="259" w:lineRule="auto"/>
      <w:ind w:left="720"/>
      <w:contextualSpacing/>
    </w:pPr>
    <w:rPr>
      <w:rFonts w:asciiTheme="minorHAnsi" w:eastAsiaTheme="minorHAnsi" w:hAnsiTheme="minorHAnsi" w:cstheme="minorBidi"/>
    </w:rPr>
  </w:style>
  <w:style w:type="character" w:customStyle="1" w:styleId="ListParagraphChar">
    <w:name w:val="List Paragraph Char"/>
    <w:aliases w:val="Body of text Char,List Paragraph1 Char,Sub BAB Char,Normal1 Char,tabel Char,Isi Normal 2 Char,sub 1 Char,Normal2 Char,normal Char"/>
    <w:link w:val="ListParagraph"/>
    <w:uiPriority w:val="34"/>
    <w:qFormat/>
    <w:locked/>
    <w:rsid w:val="004D43D2"/>
    <w:rPr>
      <w:lang w:val="en-US"/>
    </w:rPr>
  </w:style>
  <w:style w:type="character" w:styleId="Hyperlink">
    <w:name w:val="Hyperlink"/>
    <w:basedOn w:val="DefaultParagraphFont"/>
    <w:uiPriority w:val="99"/>
    <w:unhideWhenUsed/>
    <w:rsid w:val="004D43D2"/>
    <w:rPr>
      <w:color w:val="0000FF"/>
      <w:u w:val="single"/>
    </w:rPr>
  </w:style>
  <w:style w:type="character" w:customStyle="1" w:styleId="Heading4Char">
    <w:name w:val="Heading 4 Char"/>
    <w:basedOn w:val="DefaultParagraphFont"/>
    <w:link w:val="Heading4"/>
    <w:uiPriority w:val="9"/>
    <w:rsid w:val="00271150"/>
    <w:rPr>
      <w:rFonts w:ascii="Cambria" w:hAnsi="Cambria" w:cs="Times New Roman"/>
      <w:lang w:val="en-US"/>
    </w:rPr>
  </w:style>
  <w:style w:type="character" w:customStyle="1" w:styleId="Heading2Char">
    <w:name w:val="Heading 2 Char"/>
    <w:basedOn w:val="DefaultParagraphFont"/>
    <w:link w:val="Heading2"/>
    <w:uiPriority w:val="9"/>
    <w:rsid w:val="002B39F3"/>
    <w:rPr>
      <w:rFonts w:ascii="Cambria" w:hAnsi="Cambria" w:cs="Times New Roman"/>
      <w:b/>
      <w:bCs/>
      <w:lang w:val="en-US"/>
    </w:rPr>
  </w:style>
  <w:style w:type="character" w:customStyle="1" w:styleId="Heading1Char">
    <w:name w:val="Heading 1 Char"/>
    <w:basedOn w:val="DefaultParagraphFont"/>
    <w:link w:val="Heading1"/>
    <w:uiPriority w:val="9"/>
    <w:rsid w:val="009C4936"/>
    <w:rPr>
      <w:rFonts w:ascii="Cambria" w:hAnsi="Cambria" w:cs="Times New Roman"/>
      <w:b/>
      <w:bCs/>
      <w:lang w:val="en-US"/>
    </w:rPr>
  </w:style>
  <w:style w:type="table" w:styleId="TableGrid0">
    <w:name w:val="Table Grid"/>
    <w:basedOn w:val="TableNormal"/>
    <w:uiPriority w:val="39"/>
    <w:rsid w:val="00CE248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5187B"/>
    <w:rPr>
      <w:rFonts w:ascii="Tahoma" w:hAnsi="Tahoma" w:cs="Tahoma"/>
      <w:sz w:val="16"/>
      <w:szCs w:val="16"/>
    </w:rPr>
  </w:style>
  <w:style w:type="character" w:customStyle="1" w:styleId="BalloonTextChar">
    <w:name w:val="Balloon Text Char"/>
    <w:basedOn w:val="DefaultParagraphFont"/>
    <w:link w:val="BalloonText"/>
    <w:uiPriority w:val="99"/>
    <w:semiHidden/>
    <w:rsid w:val="0045187B"/>
    <w:rPr>
      <w:rFonts w:ascii="Tahoma" w:eastAsia="Times New Roman" w:hAnsi="Tahoma" w:cs="Tahoma"/>
      <w:sz w:val="16"/>
      <w:szCs w:val="16"/>
      <w:lang w:val="en-US"/>
    </w:rPr>
  </w:style>
  <w:style w:type="character" w:customStyle="1" w:styleId="Heading3Char">
    <w:name w:val="Heading 3 Char"/>
    <w:basedOn w:val="DefaultParagraphFont"/>
    <w:link w:val="Heading3"/>
    <w:uiPriority w:val="9"/>
    <w:rsid w:val="00ED6DAA"/>
    <w:rPr>
      <w:rFonts w:ascii="Cambria" w:hAnsi="Cambria" w:cs="Times New Roman"/>
      <w:lang w:val="en-US"/>
    </w:rPr>
  </w:style>
  <w:style w:type="character" w:styleId="FollowedHyperlink">
    <w:name w:val="FollowedHyperlink"/>
    <w:basedOn w:val="DefaultParagraphFont"/>
    <w:uiPriority w:val="99"/>
    <w:semiHidden/>
    <w:unhideWhenUsed/>
    <w:rsid w:val="000A405B"/>
    <w:rPr>
      <w:color w:val="954F72" w:themeColor="followedHyperlink"/>
      <w:u w:val="single"/>
    </w:rPr>
  </w:style>
  <w:style w:type="paragraph" w:styleId="Bibliography">
    <w:name w:val="Bibliography"/>
    <w:basedOn w:val="Normal"/>
    <w:next w:val="Normal"/>
    <w:uiPriority w:val="37"/>
    <w:unhideWhenUsed/>
    <w:rsid w:val="00EE7F9C"/>
    <w:pPr>
      <w:ind w:left="720" w:hanging="720"/>
    </w:pPr>
  </w:style>
  <w:style w:type="character" w:styleId="UnresolvedMention">
    <w:name w:val="Unresolved Mention"/>
    <w:basedOn w:val="DefaultParagraphFont"/>
    <w:uiPriority w:val="99"/>
    <w:semiHidden/>
    <w:unhideWhenUsed/>
    <w:rsid w:val="00291CE5"/>
    <w:rPr>
      <w:color w:val="605E5C"/>
      <w:shd w:val="clear" w:color="auto" w:fill="E1DFDD"/>
    </w:rPr>
  </w:style>
  <w:style w:type="paragraph" w:styleId="TOCHeading">
    <w:name w:val="TOC Heading"/>
    <w:basedOn w:val="Heading1"/>
    <w:next w:val="Normal"/>
    <w:uiPriority w:val="39"/>
    <w:unhideWhenUsed/>
    <w:qFormat/>
    <w:rsid w:val="00ED0F21"/>
    <w:pPr>
      <w:keepNext/>
      <w:keepLines/>
      <w:spacing w:before="240" w:after="0" w:line="259" w:lineRule="auto"/>
      <w:ind w:left="0" w:firstLine="0"/>
      <w:contextualSpacing w:val="0"/>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1827AF"/>
    <w:pPr>
      <w:tabs>
        <w:tab w:val="right" w:leader="dot" w:pos="5501"/>
      </w:tabs>
      <w:spacing w:after="100" w:line="240" w:lineRule="auto"/>
      <w:ind w:left="0" w:firstLine="0"/>
    </w:pPr>
    <w:rPr>
      <w:b/>
      <w:bCs/>
      <w:noProof/>
      <w:lang w:val="id-ID"/>
    </w:rPr>
  </w:style>
  <w:style w:type="paragraph" w:styleId="TOC2">
    <w:name w:val="toc 2"/>
    <w:basedOn w:val="Normal"/>
    <w:next w:val="Normal"/>
    <w:autoRedefine/>
    <w:uiPriority w:val="39"/>
    <w:unhideWhenUsed/>
    <w:rsid w:val="00ED0F21"/>
    <w:pPr>
      <w:spacing w:after="100"/>
      <w:ind w:left="200"/>
    </w:pPr>
  </w:style>
  <w:style w:type="paragraph" w:styleId="NoSpacing">
    <w:name w:val="No Spacing"/>
    <w:uiPriority w:val="1"/>
    <w:qFormat/>
    <w:rsid w:val="00E66E8B"/>
    <w:pPr>
      <w:spacing w:after="0" w:line="240" w:lineRule="auto"/>
    </w:pPr>
    <w:rPr>
      <w:rFonts w:ascii="Times New Roman" w:eastAsia="Times New Roman" w:hAnsi="Times New Roman" w:cs="Times New Roman"/>
      <w:sz w:val="20"/>
      <w:szCs w:val="20"/>
      <w:lang w:val="en-US"/>
    </w:rPr>
  </w:style>
  <w:style w:type="paragraph" w:styleId="Caption">
    <w:name w:val="caption"/>
    <w:basedOn w:val="Normal"/>
    <w:next w:val="Normal"/>
    <w:uiPriority w:val="35"/>
    <w:unhideWhenUsed/>
    <w:qFormat/>
    <w:rsid w:val="001C676A"/>
    <w:pPr>
      <w:spacing w:after="200"/>
    </w:pPr>
    <w:rPr>
      <w:i/>
      <w:iCs/>
      <w:color w:val="44546A" w:themeColor="text2"/>
      <w:sz w:val="18"/>
      <w:szCs w:val="18"/>
    </w:rPr>
  </w:style>
  <w:style w:type="paragraph" w:styleId="TableofFigures">
    <w:name w:val="table of figures"/>
    <w:basedOn w:val="Normal"/>
    <w:next w:val="Normal"/>
    <w:uiPriority w:val="99"/>
    <w:unhideWhenUsed/>
    <w:rsid w:val="009A4C78"/>
  </w:style>
  <w:style w:type="paragraph" w:styleId="TOC3">
    <w:name w:val="toc 3"/>
    <w:basedOn w:val="Normal"/>
    <w:next w:val="Normal"/>
    <w:autoRedefine/>
    <w:uiPriority w:val="39"/>
    <w:unhideWhenUsed/>
    <w:rsid w:val="00837BCE"/>
    <w:pPr>
      <w:tabs>
        <w:tab w:val="left" w:pos="1320"/>
        <w:tab w:val="right" w:leader="dot" w:pos="5501"/>
      </w:tabs>
      <w:spacing w:after="100"/>
      <w:ind w:left="480"/>
      <w:jc w:val="left"/>
    </w:pPr>
  </w:style>
  <w:style w:type="character" w:customStyle="1" w:styleId="Heading5Char">
    <w:name w:val="Heading 5 Char"/>
    <w:basedOn w:val="DefaultParagraphFont"/>
    <w:link w:val="Heading5"/>
    <w:uiPriority w:val="9"/>
    <w:rsid w:val="003B7709"/>
    <w:rPr>
      <w:rFonts w:ascii="Cambria" w:hAnsi="Cambria"/>
      <w:lang w:val="en-US"/>
    </w:rPr>
  </w:style>
  <w:style w:type="character" w:styleId="CommentReference">
    <w:name w:val="annotation reference"/>
    <w:basedOn w:val="DefaultParagraphFont"/>
    <w:uiPriority w:val="99"/>
    <w:semiHidden/>
    <w:unhideWhenUsed/>
    <w:rsid w:val="00E032CF"/>
    <w:rPr>
      <w:sz w:val="16"/>
      <w:szCs w:val="16"/>
    </w:rPr>
  </w:style>
  <w:style w:type="paragraph" w:styleId="CommentText">
    <w:name w:val="annotation text"/>
    <w:basedOn w:val="Normal"/>
    <w:link w:val="CommentTextChar"/>
    <w:uiPriority w:val="99"/>
    <w:semiHidden/>
    <w:unhideWhenUsed/>
    <w:rsid w:val="00E032CF"/>
    <w:pPr>
      <w:spacing w:line="240" w:lineRule="auto"/>
    </w:pPr>
    <w:rPr>
      <w:sz w:val="20"/>
      <w:szCs w:val="20"/>
    </w:rPr>
  </w:style>
  <w:style w:type="character" w:customStyle="1" w:styleId="CommentTextChar">
    <w:name w:val="Comment Text Char"/>
    <w:basedOn w:val="DefaultParagraphFont"/>
    <w:link w:val="CommentText"/>
    <w:uiPriority w:val="99"/>
    <w:semiHidden/>
    <w:rsid w:val="00E032CF"/>
    <w:rPr>
      <w:rFonts w:ascii="Cambria" w:eastAsia="Times New Roman" w:hAnsi="Cambria"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032CF"/>
    <w:rPr>
      <w:b/>
      <w:bCs/>
    </w:rPr>
  </w:style>
  <w:style w:type="character" w:customStyle="1" w:styleId="CommentSubjectChar">
    <w:name w:val="Comment Subject Char"/>
    <w:basedOn w:val="CommentTextChar"/>
    <w:link w:val="CommentSubject"/>
    <w:uiPriority w:val="99"/>
    <w:semiHidden/>
    <w:rsid w:val="00E032CF"/>
    <w:rPr>
      <w:rFonts w:ascii="Cambria" w:eastAsia="Times New Roman" w:hAnsi="Cambria" w:cs="Times New Roman"/>
      <w:b/>
      <w:bCs/>
      <w:sz w:val="20"/>
      <w:szCs w:val="20"/>
      <w:lang w:val="en-US"/>
    </w:rPr>
  </w:style>
  <w:style w:type="character" w:styleId="PlaceholderText">
    <w:name w:val="Placeholder Text"/>
    <w:basedOn w:val="DefaultParagraphFont"/>
    <w:uiPriority w:val="99"/>
    <w:semiHidden/>
    <w:rsid w:val="0001631C"/>
    <w:rPr>
      <w:color w:val="808080"/>
    </w:rPr>
  </w:style>
  <w:style w:type="table" w:styleId="TableGridLight">
    <w:name w:val="Grid Table Light"/>
    <w:basedOn w:val="TableNormal"/>
    <w:uiPriority w:val="40"/>
    <w:rsid w:val="00A84D5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4">
    <w:name w:val="toc 4"/>
    <w:basedOn w:val="Normal"/>
    <w:next w:val="Normal"/>
    <w:autoRedefine/>
    <w:uiPriority w:val="39"/>
    <w:unhideWhenUsed/>
    <w:rsid w:val="00E711EA"/>
    <w:pPr>
      <w:spacing w:after="100" w:line="259" w:lineRule="auto"/>
      <w:ind w:left="660" w:firstLine="0"/>
      <w:jc w:val="left"/>
    </w:pPr>
    <w:rPr>
      <w:rFonts w:asciiTheme="minorHAnsi" w:eastAsiaTheme="minorEastAsia" w:hAnsiTheme="minorHAnsi" w:cstheme="minorBidi"/>
      <w:lang w:val="en-ID" w:eastAsia="en-ID"/>
    </w:rPr>
  </w:style>
  <w:style w:type="paragraph" w:styleId="TOC5">
    <w:name w:val="toc 5"/>
    <w:basedOn w:val="Normal"/>
    <w:next w:val="Normal"/>
    <w:autoRedefine/>
    <w:uiPriority w:val="39"/>
    <w:unhideWhenUsed/>
    <w:rsid w:val="00E711EA"/>
    <w:pPr>
      <w:spacing w:after="100" w:line="259" w:lineRule="auto"/>
      <w:ind w:left="880" w:firstLine="0"/>
      <w:jc w:val="left"/>
    </w:pPr>
    <w:rPr>
      <w:rFonts w:asciiTheme="minorHAnsi" w:eastAsiaTheme="minorEastAsia" w:hAnsiTheme="minorHAnsi" w:cstheme="minorBidi"/>
      <w:lang w:val="en-ID" w:eastAsia="en-ID"/>
    </w:rPr>
  </w:style>
  <w:style w:type="paragraph" w:styleId="TOC6">
    <w:name w:val="toc 6"/>
    <w:basedOn w:val="Normal"/>
    <w:next w:val="Normal"/>
    <w:autoRedefine/>
    <w:uiPriority w:val="39"/>
    <w:unhideWhenUsed/>
    <w:rsid w:val="00E711EA"/>
    <w:pPr>
      <w:spacing w:after="100" w:line="259" w:lineRule="auto"/>
      <w:ind w:left="1100" w:firstLine="0"/>
      <w:jc w:val="left"/>
    </w:pPr>
    <w:rPr>
      <w:rFonts w:asciiTheme="minorHAnsi" w:eastAsiaTheme="minorEastAsia" w:hAnsiTheme="minorHAnsi" w:cstheme="minorBidi"/>
      <w:lang w:val="en-ID" w:eastAsia="en-ID"/>
    </w:rPr>
  </w:style>
  <w:style w:type="paragraph" w:styleId="TOC7">
    <w:name w:val="toc 7"/>
    <w:basedOn w:val="Normal"/>
    <w:next w:val="Normal"/>
    <w:autoRedefine/>
    <w:uiPriority w:val="39"/>
    <w:unhideWhenUsed/>
    <w:rsid w:val="00E711EA"/>
    <w:pPr>
      <w:spacing w:after="100" w:line="259" w:lineRule="auto"/>
      <w:ind w:left="1320" w:firstLine="0"/>
      <w:jc w:val="left"/>
    </w:pPr>
    <w:rPr>
      <w:rFonts w:asciiTheme="minorHAnsi" w:eastAsiaTheme="minorEastAsia" w:hAnsiTheme="minorHAnsi" w:cstheme="minorBidi"/>
      <w:lang w:val="en-ID" w:eastAsia="en-ID"/>
    </w:rPr>
  </w:style>
  <w:style w:type="paragraph" w:styleId="TOC8">
    <w:name w:val="toc 8"/>
    <w:basedOn w:val="Normal"/>
    <w:next w:val="Normal"/>
    <w:autoRedefine/>
    <w:uiPriority w:val="39"/>
    <w:unhideWhenUsed/>
    <w:rsid w:val="00E711EA"/>
    <w:pPr>
      <w:spacing w:after="100" w:line="259" w:lineRule="auto"/>
      <w:ind w:left="1540" w:firstLine="0"/>
      <w:jc w:val="left"/>
    </w:pPr>
    <w:rPr>
      <w:rFonts w:asciiTheme="minorHAnsi" w:eastAsiaTheme="minorEastAsia" w:hAnsiTheme="minorHAnsi" w:cstheme="minorBidi"/>
      <w:lang w:val="en-ID" w:eastAsia="en-ID"/>
    </w:rPr>
  </w:style>
  <w:style w:type="paragraph" w:styleId="TOC9">
    <w:name w:val="toc 9"/>
    <w:basedOn w:val="Normal"/>
    <w:next w:val="Normal"/>
    <w:autoRedefine/>
    <w:uiPriority w:val="39"/>
    <w:unhideWhenUsed/>
    <w:rsid w:val="00E711EA"/>
    <w:pPr>
      <w:spacing w:after="100" w:line="259" w:lineRule="auto"/>
      <w:ind w:left="1760" w:firstLine="0"/>
      <w:jc w:val="left"/>
    </w:pPr>
    <w:rPr>
      <w:rFonts w:asciiTheme="minorHAnsi" w:eastAsiaTheme="minorEastAsia" w:hAnsiTheme="minorHAnsi" w:cstheme="minorBidi"/>
      <w:lang w:val="en-ID" w:eastAsia="en-ID"/>
    </w:rPr>
  </w:style>
  <w:style w:type="paragraph" w:styleId="FootnoteText">
    <w:name w:val="footnote text"/>
    <w:basedOn w:val="Normal"/>
    <w:link w:val="FootnoteTextChar"/>
    <w:uiPriority w:val="99"/>
    <w:semiHidden/>
    <w:unhideWhenUsed/>
    <w:rsid w:val="00561ADE"/>
    <w:pPr>
      <w:spacing w:line="240" w:lineRule="auto"/>
    </w:pPr>
    <w:rPr>
      <w:sz w:val="20"/>
      <w:szCs w:val="20"/>
    </w:rPr>
  </w:style>
  <w:style w:type="character" w:customStyle="1" w:styleId="FootnoteTextChar">
    <w:name w:val="Footnote Text Char"/>
    <w:basedOn w:val="DefaultParagraphFont"/>
    <w:link w:val="FootnoteText"/>
    <w:uiPriority w:val="99"/>
    <w:semiHidden/>
    <w:rsid w:val="00561ADE"/>
    <w:rPr>
      <w:rFonts w:ascii="Cambria" w:eastAsia="Times New Roman" w:hAnsi="Cambria" w:cs="Times New Roman"/>
      <w:sz w:val="20"/>
      <w:szCs w:val="20"/>
      <w:lang w:val="en-US"/>
    </w:rPr>
  </w:style>
  <w:style w:type="character" w:styleId="FootnoteReference">
    <w:name w:val="footnote reference"/>
    <w:basedOn w:val="DefaultParagraphFont"/>
    <w:uiPriority w:val="99"/>
    <w:semiHidden/>
    <w:unhideWhenUsed/>
    <w:rsid w:val="00561AD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861879">
      <w:bodyDiv w:val="1"/>
      <w:marLeft w:val="0"/>
      <w:marRight w:val="0"/>
      <w:marTop w:val="0"/>
      <w:marBottom w:val="0"/>
      <w:divBdr>
        <w:top w:val="none" w:sz="0" w:space="0" w:color="auto"/>
        <w:left w:val="none" w:sz="0" w:space="0" w:color="auto"/>
        <w:bottom w:val="none" w:sz="0" w:space="0" w:color="auto"/>
        <w:right w:val="none" w:sz="0" w:space="0" w:color="auto"/>
      </w:divBdr>
      <w:divsChild>
        <w:div w:id="1138768940">
          <w:marLeft w:val="0"/>
          <w:marRight w:val="0"/>
          <w:marTop w:val="0"/>
          <w:marBottom w:val="0"/>
          <w:divBdr>
            <w:top w:val="none" w:sz="0" w:space="0" w:color="auto"/>
            <w:left w:val="none" w:sz="0" w:space="0" w:color="auto"/>
            <w:bottom w:val="none" w:sz="0" w:space="0" w:color="auto"/>
            <w:right w:val="none" w:sz="0" w:space="0" w:color="auto"/>
          </w:divBdr>
        </w:div>
        <w:div w:id="1842506199">
          <w:marLeft w:val="0"/>
          <w:marRight w:val="0"/>
          <w:marTop w:val="0"/>
          <w:marBottom w:val="0"/>
          <w:divBdr>
            <w:top w:val="none" w:sz="0" w:space="0" w:color="auto"/>
            <w:left w:val="none" w:sz="0" w:space="0" w:color="auto"/>
            <w:bottom w:val="none" w:sz="0" w:space="0" w:color="auto"/>
            <w:right w:val="none" w:sz="0" w:space="0" w:color="auto"/>
          </w:divBdr>
        </w:div>
        <w:div w:id="307443304">
          <w:marLeft w:val="0"/>
          <w:marRight w:val="0"/>
          <w:marTop w:val="0"/>
          <w:marBottom w:val="0"/>
          <w:divBdr>
            <w:top w:val="none" w:sz="0" w:space="0" w:color="auto"/>
            <w:left w:val="none" w:sz="0" w:space="0" w:color="auto"/>
            <w:bottom w:val="none" w:sz="0" w:space="0" w:color="auto"/>
            <w:right w:val="none" w:sz="0" w:space="0" w:color="auto"/>
          </w:divBdr>
        </w:div>
        <w:div w:id="1114324479">
          <w:marLeft w:val="0"/>
          <w:marRight w:val="0"/>
          <w:marTop w:val="0"/>
          <w:marBottom w:val="0"/>
          <w:divBdr>
            <w:top w:val="none" w:sz="0" w:space="0" w:color="auto"/>
            <w:left w:val="none" w:sz="0" w:space="0" w:color="auto"/>
            <w:bottom w:val="none" w:sz="0" w:space="0" w:color="auto"/>
            <w:right w:val="none" w:sz="0" w:space="0" w:color="auto"/>
          </w:divBdr>
        </w:div>
        <w:div w:id="2143843457">
          <w:marLeft w:val="0"/>
          <w:marRight w:val="0"/>
          <w:marTop w:val="0"/>
          <w:marBottom w:val="0"/>
          <w:divBdr>
            <w:top w:val="none" w:sz="0" w:space="0" w:color="auto"/>
            <w:left w:val="none" w:sz="0" w:space="0" w:color="auto"/>
            <w:bottom w:val="none" w:sz="0" w:space="0" w:color="auto"/>
            <w:right w:val="none" w:sz="0" w:space="0" w:color="auto"/>
          </w:divBdr>
        </w:div>
        <w:div w:id="742525509">
          <w:marLeft w:val="0"/>
          <w:marRight w:val="0"/>
          <w:marTop w:val="0"/>
          <w:marBottom w:val="0"/>
          <w:divBdr>
            <w:top w:val="none" w:sz="0" w:space="0" w:color="auto"/>
            <w:left w:val="none" w:sz="0" w:space="0" w:color="auto"/>
            <w:bottom w:val="none" w:sz="0" w:space="0" w:color="auto"/>
            <w:right w:val="none" w:sz="0" w:space="0" w:color="auto"/>
          </w:divBdr>
        </w:div>
        <w:div w:id="31611384">
          <w:marLeft w:val="0"/>
          <w:marRight w:val="0"/>
          <w:marTop w:val="0"/>
          <w:marBottom w:val="0"/>
          <w:divBdr>
            <w:top w:val="none" w:sz="0" w:space="0" w:color="auto"/>
            <w:left w:val="none" w:sz="0" w:space="0" w:color="auto"/>
            <w:bottom w:val="none" w:sz="0" w:space="0" w:color="auto"/>
            <w:right w:val="none" w:sz="0" w:space="0" w:color="auto"/>
          </w:divBdr>
        </w:div>
        <w:div w:id="768309743">
          <w:marLeft w:val="0"/>
          <w:marRight w:val="0"/>
          <w:marTop w:val="0"/>
          <w:marBottom w:val="0"/>
          <w:divBdr>
            <w:top w:val="none" w:sz="0" w:space="0" w:color="auto"/>
            <w:left w:val="none" w:sz="0" w:space="0" w:color="auto"/>
            <w:bottom w:val="none" w:sz="0" w:space="0" w:color="auto"/>
            <w:right w:val="none" w:sz="0" w:space="0" w:color="auto"/>
          </w:divBdr>
        </w:div>
        <w:div w:id="2040546129">
          <w:marLeft w:val="0"/>
          <w:marRight w:val="0"/>
          <w:marTop w:val="0"/>
          <w:marBottom w:val="0"/>
          <w:divBdr>
            <w:top w:val="none" w:sz="0" w:space="0" w:color="auto"/>
            <w:left w:val="none" w:sz="0" w:space="0" w:color="auto"/>
            <w:bottom w:val="none" w:sz="0" w:space="0" w:color="auto"/>
            <w:right w:val="none" w:sz="0" w:space="0" w:color="auto"/>
          </w:divBdr>
        </w:div>
        <w:div w:id="287005579">
          <w:marLeft w:val="0"/>
          <w:marRight w:val="0"/>
          <w:marTop w:val="0"/>
          <w:marBottom w:val="0"/>
          <w:divBdr>
            <w:top w:val="none" w:sz="0" w:space="0" w:color="auto"/>
            <w:left w:val="none" w:sz="0" w:space="0" w:color="auto"/>
            <w:bottom w:val="none" w:sz="0" w:space="0" w:color="auto"/>
            <w:right w:val="none" w:sz="0" w:space="0" w:color="auto"/>
          </w:divBdr>
        </w:div>
      </w:divsChild>
    </w:div>
    <w:div w:id="402071110">
      <w:bodyDiv w:val="1"/>
      <w:marLeft w:val="0"/>
      <w:marRight w:val="0"/>
      <w:marTop w:val="0"/>
      <w:marBottom w:val="0"/>
      <w:divBdr>
        <w:top w:val="none" w:sz="0" w:space="0" w:color="auto"/>
        <w:left w:val="none" w:sz="0" w:space="0" w:color="auto"/>
        <w:bottom w:val="none" w:sz="0" w:space="0" w:color="auto"/>
        <w:right w:val="none" w:sz="0" w:space="0" w:color="auto"/>
      </w:divBdr>
      <w:divsChild>
        <w:div w:id="523906699">
          <w:marLeft w:val="0"/>
          <w:marRight w:val="0"/>
          <w:marTop w:val="0"/>
          <w:marBottom w:val="0"/>
          <w:divBdr>
            <w:top w:val="none" w:sz="0" w:space="0" w:color="auto"/>
            <w:left w:val="none" w:sz="0" w:space="0" w:color="auto"/>
            <w:bottom w:val="none" w:sz="0" w:space="0" w:color="auto"/>
            <w:right w:val="none" w:sz="0" w:space="0" w:color="auto"/>
          </w:divBdr>
        </w:div>
        <w:div w:id="280378236">
          <w:marLeft w:val="0"/>
          <w:marRight w:val="0"/>
          <w:marTop w:val="0"/>
          <w:marBottom w:val="0"/>
          <w:divBdr>
            <w:top w:val="none" w:sz="0" w:space="0" w:color="auto"/>
            <w:left w:val="none" w:sz="0" w:space="0" w:color="auto"/>
            <w:bottom w:val="none" w:sz="0" w:space="0" w:color="auto"/>
            <w:right w:val="none" w:sz="0" w:space="0" w:color="auto"/>
          </w:divBdr>
        </w:div>
        <w:div w:id="751898621">
          <w:marLeft w:val="0"/>
          <w:marRight w:val="0"/>
          <w:marTop w:val="0"/>
          <w:marBottom w:val="0"/>
          <w:divBdr>
            <w:top w:val="none" w:sz="0" w:space="0" w:color="auto"/>
            <w:left w:val="none" w:sz="0" w:space="0" w:color="auto"/>
            <w:bottom w:val="none" w:sz="0" w:space="0" w:color="auto"/>
            <w:right w:val="none" w:sz="0" w:space="0" w:color="auto"/>
          </w:divBdr>
        </w:div>
        <w:div w:id="1795102966">
          <w:marLeft w:val="0"/>
          <w:marRight w:val="0"/>
          <w:marTop w:val="0"/>
          <w:marBottom w:val="0"/>
          <w:divBdr>
            <w:top w:val="none" w:sz="0" w:space="0" w:color="auto"/>
            <w:left w:val="none" w:sz="0" w:space="0" w:color="auto"/>
            <w:bottom w:val="none" w:sz="0" w:space="0" w:color="auto"/>
            <w:right w:val="none" w:sz="0" w:space="0" w:color="auto"/>
          </w:divBdr>
        </w:div>
        <w:div w:id="377707351">
          <w:marLeft w:val="0"/>
          <w:marRight w:val="0"/>
          <w:marTop w:val="0"/>
          <w:marBottom w:val="0"/>
          <w:divBdr>
            <w:top w:val="none" w:sz="0" w:space="0" w:color="auto"/>
            <w:left w:val="none" w:sz="0" w:space="0" w:color="auto"/>
            <w:bottom w:val="none" w:sz="0" w:space="0" w:color="auto"/>
            <w:right w:val="none" w:sz="0" w:space="0" w:color="auto"/>
          </w:divBdr>
        </w:div>
        <w:div w:id="829714869">
          <w:marLeft w:val="0"/>
          <w:marRight w:val="0"/>
          <w:marTop w:val="0"/>
          <w:marBottom w:val="0"/>
          <w:divBdr>
            <w:top w:val="none" w:sz="0" w:space="0" w:color="auto"/>
            <w:left w:val="none" w:sz="0" w:space="0" w:color="auto"/>
            <w:bottom w:val="none" w:sz="0" w:space="0" w:color="auto"/>
            <w:right w:val="none" w:sz="0" w:space="0" w:color="auto"/>
          </w:divBdr>
        </w:div>
        <w:div w:id="1234505866">
          <w:marLeft w:val="0"/>
          <w:marRight w:val="0"/>
          <w:marTop w:val="0"/>
          <w:marBottom w:val="0"/>
          <w:divBdr>
            <w:top w:val="none" w:sz="0" w:space="0" w:color="auto"/>
            <w:left w:val="none" w:sz="0" w:space="0" w:color="auto"/>
            <w:bottom w:val="none" w:sz="0" w:space="0" w:color="auto"/>
            <w:right w:val="none" w:sz="0" w:space="0" w:color="auto"/>
          </w:divBdr>
        </w:div>
        <w:div w:id="106779898">
          <w:marLeft w:val="0"/>
          <w:marRight w:val="0"/>
          <w:marTop w:val="0"/>
          <w:marBottom w:val="0"/>
          <w:divBdr>
            <w:top w:val="none" w:sz="0" w:space="0" w:color="auto"/>
            <w:left w:val="none" w:sz="0" w:space="0" w:color="auto"/>
            <w:bottom w:val="none" w:sz="0" w:space="0" w:color="auto"/>
            <w:right w:val="none" w:sz="0" w:space="0" w:color="auto"/>
          </w:divBdr>
        </w:div>
        <w:div w:id="249315404">
          <w:marLeft w:val="0"/>
          <w:marRight w:val="0"/>
          <w:marTop w:val="0"/>
          <w:marBottom w:val="0"/>
          <w:divBdr>
            <w:top w:val="none" w:sz="0" w:space="0" w:color="auto"/>
            <w:left w:val="none" w:sz="0" w:space="0" w:color="auto"/>
            <w:bottom w:val="none" w:sz="0" w:space="0" w:color="auto"/>
            <w:right w:val="none" w:sz="0" w:space="0" w:color="auto"/>
          </w:divBdr>
        </w:div>
        <w:div w:id="1115636838">
          <w:marLeft w:val="0"/>
          <w:marRight w:val="0"/>
          <w:marTop w:val="0"/>
          <w:marBottom w:val="0"/>
          <w:divBdr>
            <w:top w:val="none" w:sz="0" w:space="0" w:color="auto"/>
            <w:left w:val="none" w:sz="0" w:space="0" w:color="auto"/>
            <w:bottom w:val="none" w:sz="0" w:space="0" w:color="auto"/>
            <w:right w:val="none" w:sz="0" w:space="0" w:color="auto"/>
          </w:divBdr>
        </w:div>
        <w:div w:id="434247535">
          <w:marLeft w:val="0"/>
          <w:marRight w:val="0"/>
          <w:marTop w:val="0"/>
          <w:marBottom w:val="0"/>
          <w:divBdr>
            <w:top w:val="none" w:sz="0" w:space="0" w:color="auto"/>
            <w:left w:val="none" w:sz="0" w:space="0" w:color="auto"/>
            <w:bottom w:val="none" w:sz="0" w:space="0" w:color="auto"/>
            <w:right w:val="none" w:sz="0" w:space="0" w:color="auto"/>
          </w:divBdr>
        </w:div>
        <w:div w:id="243154108">
          <w:marLeft w:val="0"/>
          <w:marRight w:val="0"/>
          <w:marTop w:val="0"/>
          <w:marBottom w:val="0"/>
          <w:divBdr>
            <w:top w:val="none" w:sz="0" w:space="0" w:color="auto"/>
            <w:left w:val="none" w:sz="0" w:space="0" w:color="auto"/>
            <w:bottom w:val="none" w:sz="0" w:space="0" w:color="auto"/>
            <w:right w:val="none" w:sz="0" w:space="0" w:color="auto"/>
          </w:divBdr>
        </w:div>
      </w:divsChild>
    </w:div>
    <w:div w:id="497619593">
      <w:bodyDiv w:val="1"/>
      <w:marLeft w:val="0"/>
      <w:marRight w:val="0"/>
      <w:marTop w:val="0"/>
      <w:marBottom w:val="0"/>
      <w:divBdr>
        <w:top w:val="none" w:sz="0" w:space="0" w:color="auto"/>
        <w:left w:val="none" w:sz="0" w:space="0" w:color="auto"/>
        <w:bottom w:val="none" w:sz="0" w:space="0" w:color="auto"/>
        <w:right w:val="none" w:sz="0" w:space="0" w:color="auto"/>
      </w:divBdr>
      <w:divsChild>
        <w:div w:id="105390777">
          <w:marLeft w:val="0"/>
          <w:marRight w:val="0"/>
          <w:marTop w:val="0"/>
          <w:marBottom w:val="0"/>
          <w:divBdr>
            <w:top w:val="none" w:sz="0" w:space="0" w:color="auto"/>
            <w:left w:val="none" w:sz="0" w:space="0" w:color="auto"/>
            <w:bottom w:val="none" w:sz="0" w:space="0" w:color="auto"/>
            <w:right w:val="none" w:sz="0" w:space="0" w:color="auto"/>
          </w:divBdr>
        </w:div>
        <w:div w:id="415791069">
          <w:marLeft w:val="0"/>
          <w:marRight w:val="0"/>
          <w:marTop w:val="0"/>
          <w:marBottom w:val="0"/>
          <w:divBdr>
            <w:top w:val="none" w:sz="0" w:space="0" w:color="auto"/>
            <w:left w:val="none" w:sz="0" w:space="0" w:color="auto"/>
            <w:bottom w:val="none" w:sz="0" w:space="0" w:color="auto"/>
            <w:right w:val="none" w:sz="0" w:space="0" w:color="auto"/>
          </w:divBdr>
        </w:div>
      </w:divsChild>
    </w:div>
    <w:div w:id="590313991">
      <w:bodyDiv w:val="1"/>
      <w:marLeft w:val="0"/>
      <w:marRight w:val="0"/>
      <w:marTop w:val="0"/>
      <w:marBottom w:val="0"/>
      <w:divBdr>
        <w:top w:val="none" w:sz="0" w:space="0" w:color="auto"/>
        <w:left w:val="none" w:sz="0" w:space="0" w:color="auto"/>
        <w:bottom w:val="none" w:sz="0" w:space="0" w:color="auto"/>
        <w:right w:val="none" w:sz="0" w:space="0" w:color="auto"/>
      </w:divBdr>
      <w:divsChild>
        <w:div w:id="1218201772">
          <w:marLeft w:val="0"/>
          <w:marRight w:val="0"/>
          <w:marTop w:val="0"/>
          <w:marBottom w:val="0"/>
          <w:divBdr>
            <w:top w:val="none" w:sz="0" w:space="0" w:color="auto"/>
            <w:left w:val="none" w:sz="0" w:space="0" w:color="auto"/>
            <w:bottom w:val="none" w:sz="0" w:space="0" w:color="auto"/>
            <w:right w:val="none" w:sz="0" w:space="0" w:color="auto"/>
          </w:divBdr>
        </w:div>
        <w:div w:id="417799020">
          <w:marLeft w:val="0"/>
          <w:marRight w:val="0"/>
          <w:marTop w:val="0"/>
          <w:marBottom w:val="0"/>
          <w:divBdr>
            <w:top w:val="none" w:sz="0" w:space="0" w:color="auto"/>
            <w:left w:val="none" w:sz="0" w:space="0" w:color="auto"/>
            <w:bottom w:val="none" w:sz="0" w:space="0" w:color="auto"/>
            <w:right w:val="none" w:sz="0" w:space="0" w:color="auto"/>
          </w:divBdr>
        </w:div>
        <w:div w:id="512569600">
          <w:marLeft w:val="0"/>
          <w:marRight w:val="0"/>
          <w:marTop w:val="0"/>
          <w:marBottom w:val="0"/>
          <w:divBdr>
            <w:top w:val="none" w:sz="0" w:space="0" w:color="auto"/>
            <w:left w:val="none" w:sz="0" w:space="0" w:color="auto"/>
            <w:bottom w:val="none" w:sz="0" w:space="0" w:color="auto"/>
            <w:right w:val="none" w:sz="0" w:space="0" w:color="auto"/>
          </w:divBdr>
        </w:div>
        <w:div w:id="1461609675">
          <w:marLeft w:val="0"/>
          <w:marRight w:val="0"/>
          <w:marTop w:val="0"/>
          <w:marBottom w:val="0"/>
          <w:divBdr>
            <w:top w:val="none" w:sz="0" w:space="0" w:color="auto"/>
            <w:left w:val="none" w:sz="0" w:space="0" w:color="auto"/>
            <w:bottom w:val="none" w:sz="0" w:space="0" w:color="auto"/>
            <w:right w:val="none" w:sz="0" w:space="0" w:color="auto"/>
          </w:divBdr>
        </w:div>
        <w:div w:id="1941597388">
          <w:marLeft w:val="0"/>
          <w:marRight w:val="0"/>
          <w:marTop w:val="0"/>
          <w:marBottom w:val="0"/>
          <w:divBdr>
            <w:top w:val="none" w:sz="0" w:space="0" w:color="auto"/>
            <w:left w:val="none" w:sz="0" w:space="0" w:color="auto"/>
            <w:bottom w:val="none" w:sz="0" w:space="0" w:color="auto"/>
            <w:right w:val="none" w:sz="0" w:space="0" w:color="auto"/>
          </w:divBdr>
        </w:div>
        <w:div w:id="1840344686">
          <w:marLeft w:val="0"/>
          <w:marRight w:val="0"/>
          <w:marTop w:val="0"/>
          <w:marBottom w:val="0"/>
          <w:divBdr>
            <w:top w:val="none" w:sz="0" w:space="0" w:color="auto"/>
            <w:left w:val="none" w:sz="0" w:space="0" w:color="auto"/>
            <w:bottom w:val="none" w:sz="0" w:space="0" w:color="auto"/>
            <w:right w:val="none" w:sz="0" w:space="0" w:color="auto"/>
          </w:divBdr>
        </w:div>
        <w:div w:id="614406429">
          <w:marLeft w:val="0"/>
          <w:marRight w:val="0"/>
          <w:marTop w:val="0"/>
          <w:marBottom w:val="0"/>
          <w:divBdr>
            <w:top w:val="none" w:sz="0" w:space="0" w:color="auto"/>
            <w:left w:val="none" w:sz="0" w:space="0" w:color="auto"/>
            <w:bottom w:val="none" w:sz="0" w:space="0" w:color="auto"/>
            <w:right w:val="none" w:sz="0" w:space="0" w:color="auto"/>
          </w:divBdr>
        </w:div>
        <w:div w:id="268973017">
          <w:marLeft w:val="0"/>
          <w:marRight w:val="0"/>
          <w:marTop w:val="0"/>
          <w:marBottom w:val="0"/>
          <w:divBdr>
            <w:top w:val="none" w:sz="0" w:space="0" w:color="auto"/>
            <w:left w:val="none" w:sz="0" w:space="0" w:color="auto"/>
            <w:bottom w:val="none" w:sz="0" w:space="0" w:color="auto"/>
            <w:right w:val="none" w:sz="0" w:space="0" w:color="auto"/>
          </w:divBdr>
        </w:div>
        <w:div w:id="334383312">
          <w:marLeft w:val="0"/>
          <w:marRight w:val="0"/>
          <w:marTop w:val="0"/>
          <w:marBottom w:val="0"/>
          <w:divBdr>
            <w:top w:val="none" w:sz="0" w:space="0" w:color="auto"/>
            <w:left w:val="none" w:sz="0" w:space="0" w:color="auto"/>
            <w:bottom w:val="none" w:sz="0" w:space="0" w:color="auto"/>
            <w:right w:val="none" w:sz="0" w:space="0" w:color="auto"/>
          </w:divBdr>
        </w:div>
        <w:div w:id="2012641950">
          <w:marLeft w:val="0"/>
          <w:marRight w:val="0"/>
          <w:marTop w:val="0"/>
          <w:marBottom w:val="0"/>
          <w:divBdr>
            <w:top w:val="none" w:sz="0" w:space="0" w:color="auto"/>
            <w:left w:val="none" w:sz="0" w:space="0" w:color="auto"/>
            <w:bottom w:val="none" w:sz="0" w:space="0" w:color="auto"/>
            <w:right w:val="none" w:sz="0" w:space="0" w:color="auto"/>
          </w:divBdr>
        </w:div>
      </w:divsChild>
    </w:div>
    <w:div w:id="590622145">
      <w:bodyDiv w:val="1"/>
      <w:marLeft w:val="0"/>
      <w:marRight w:val="0"/>
      <w:marTop w:val="0"/>
      <w:marBottom w:val="0"/>
      <w:divBdr>
        <w:top w:val="none" w:sz="0" w:space="0" w:color="auto"/>
        <w:left w:val="none" w:sz="0" w:space="0" w:color="auto"/>
        <w:bottom w:val="none" w:sz="0" w:space="0" w:color="auto"/>
        <w:right w:val="none" w:sz="0" w:space="0" w:color="auto"/>
      </w:divBdr>
      <w:divsChild>
        <w:div w:id="1916234143">
          <w:marLeft w:val="547"/>
          <w:marRight w:val="0"/>
          <w:marTop w:val="0"/>
          <w:marBottom w:val="0"/>
          <w:divBdr>
            <w:top w:val="none" w:sz="0" w:space="0" w:color="auto"/>
            <w:left w:val="none" w:sz="0" w:space="0" w:color="auto"/>
            <w:bottom w:val="none" w:sz="0" w:space="0" w:color="auto"/>
            <w:right w:val="none" w:sz="0" w:space="0" w:color="auto"/>
          </w:divBdr>
        </w:div>
      </w:divsChild>
    </w:div>
    <w:div w:id="635913675">
      <w:bodyDiv w:val="1"/>
      <w:marLeft w:val="0"/>
      <w:marRight w:val="0"/>
      <w:marTop w:val="0"/>
      <w:marBottom w:val="0"/>
      <w:divBdr>
        <w:top w:val="none" w:sz="0" w:space="0" w:color="auto"/>
        <w:left w:val="none" w:sz="0" w:space="0" w:color="auto"/>
        <w:bottom w:val="none" w:sz="0" w:space="0" w:color="auto"/>
        <w:right w:val="none" w:sz="0" w:space="0" w:color="auto"/>
      </w:divBdr>
      <w:divsChild>
        <w:div w:id="1346785622">
          <w:marLeft w:val="0"/>
          <w:marRight w:val="0"/>
          <w:marTop w:val="0"/>
          <w:marBottom w:val="0"/>
          <w:divBdr>
            <w:top w:val="none" w:sz="0" w:space="0" w:color="auto"/>
            <w:left w:val="none" w:sz="0" w:space="0" w:color="auto"/>
            <w:bottom w:val="none" w:sz="0" w:space="0" w:color="auto"/>
            <w:right w:val="none" w:sz="0" w:space="0" w:color="auto"/>
          </w:divBdr>
        </w:div>
        <w:div w:id="2137553681">
          <w:marLeft w:val="0"/>
          <w:marRight w:val="0"/>
          <w:marTop w:val="0"/>
          <w:marBottom w:val="0"/>
          <w:divBdr>
            <w:top w:val="none" w:sz="0" w:space="0" w:color="auto"/>
            <w:left w:val="none" w:sz="0" w:space="0" w:color="auto"/>
            <w:bottom w:val="none" w:sz="0" w:space="0" w:color="auto"/>
            <w:right w:val="none" w:sz="0" w:space="0" w:color="auto"/>
          </w:divBdr>
        </w:div>
        <w:div w:id="1976061959">
          <w:marLeft w:val="0"/>
          <w:marRight w:val="0"/>
          <w:marTop w:val="0"/>
          <w:marBottom w:val="0"/>
          <w:divBdr>
            <w:top w:val="none" w:sz="0" w:space="0" w:color="auto"/>
            <w:left w:val="none" w:sz="0" w:space="0" w:color="auto"/>
            <w:bottom w:val="none" w:sz="0" w:space="0" w:color="auto"/>
            <w:right w:val="none" w:sz="0" w:space="0" w:color="auto"/>
          </w:divBdr>
        </w:div>
        <w:div w:id="999694364">
          <w:marLeft w:val="0"/>
          <w:marRight w:val="0"/>
          <w:marTop w:val="0"/>
          <w:marBottom w:val="0"/>
          <w:divBdr>
            <w:top w:val="none" w:sz="0" w:space="0" w:color="auto"/>
            <w:left w:val="none" w:sz="0" w:space="0" w:color="auto"/>
            <w:bottom w:val="none" w:sz="0" w:space="0" w:color="auto"/>
            <w:right w:val="none" w:sz="0" w:space="0" w:color="auto"/>
          </w:divBdr>
        </w:div>
        <w:div w:id="1932426072">
          <w:marLeft w:val="0"/>
          <w:marRight w:val="0"/>
          <w:marTop w:val="0"/>
          <w:marBottom w:val="0"/>
          <w:divBdr>
            <w:top w:val="none" w:sz="0" w:space="0" w:color="auto"/>
            <w:left w:val="none" w:sz="0" w:space="0" w:color="auto"/>
            <w:bottom w:val="none" w:sz="0" w:space="0" w:color="auto"/>
            <w:right w:val="none" w:sz="0" w:space="0" w:color="auto"/>
          </w:divBdr>
        </w:div>
        <w:div w:id="288517981">
          <w:marLeft w:val="0"/>
          <w:marRight w:val="0"/>
          <w:marTop w:val="0"/>
          <w:marBottom w:val="0"/>
          <w:divBdr>
            <w:top w:val="none" w:sz="0" w:space="0" w:color="auto"/>
            <w:left w:val="none" w:sz="0" w:space="0" w:color="auto"/>
            <w:bottom w:val="none" w:sz="0" w:space="0" w:color="auto"/>
            <w:right w:val="none" w:sz="0" w:space="0" w:color="auto"/>
          </w:divBdr>
        </w:div>
        <w:div w:id="1851992451">
          <w:marLeft w:val="0"/>
          <w:marRight w:val="0"/>
          <w:marTop w:val="0"/>
          <w:marBottom w:val="0"/>
          <w:divBdr>
            <w:top w:val="none" w:sz="0" w:space="0" w:color="auto"/>
            <w:left w:val="none" w:sz="0" w:space="0" w:color="auto"/>
            <w:bottom w:val="none" w:sz="0" w:space="0" w:color="auto"/>
            <w:right w:val="none" w:sz="0" w:space="0" w:color="auto"/>
          </w:divBdr>
        </w:div>
        <w:div w:id="374276893">
          <w:marLeft w:val="0"/>
          <w:marRight w:val="0"/>
          <w:marTop w:val="0"/>
          <w:marBottom w:val="0"/>
          <w:divBdr>
            <w:top w:val="none" w:sz="0" w:space="0" w:color="auto"/>
            <w:left w:val="none" w:sz="0" w:space="0" w:color="auto"/>
            <w:bottom w:val="none" w:sz="0" w:space="0" w:color="auto"/>
            <w:right w:val="none" w:sz="0" w:space="0" w:color="auto"/>
          </w:divBdr>
        </w:div>
        <w:div w:id="1909413685">
          <w:marLeft w:val="0"/>
          <w:marRight w:val="0"/>
          <w:marTop w:val="0"/>
          <w:marBottom w:val="0"/>
          <w:divBdr>
            <w:top w:val="none" w:sz="0" w:space="0" w:color="auto"/>
            <w:left w:val="none" w:sz="0" w:space="0" w:color="auto"/>
            <w:bottom w:val="none" w:sz="0" w:space="0" w:color="auto"/>
            <w:right w:val="none" w:sz="0" w:space="0" w:color="auto"/>
          </w:divBdr>
        </w:div>
      </w:divsChild>
    </w:div>
    <w:div w:id="650719190">
      <w:bodyDiv w:val="1"/>
      <w:marLeft w:val="0"/>
      <w:marRight w:val="0"/>
      <w:marTop w:val="0"/>
      <w:marBottom w:val="0"/>
      <w:divBdr>
        <w:top w:val="none" w:sz="0" w:space="0" w:color="auto"/>
        <w:left w:val="none" w:sz="0" w:space="0" w:color="auto"/>
        <w:bottom w:val="none" w:sz="0" w:space="0" w:color="auto"/>
        <w:right w:val="none" w:sz="0" w:space="0" w:color="auto"/>
      </w:divBdr>
      <w:divsChild>
        <w:div w:id="898710786">
          <w:marLeft w:val="0"/>
          <w:marRight w:val="0"/>
          <w:marTop w:val="0"/>
          <w:marBottom w:val="0"/>
          <w:divBdr>
            <w:top w:val="none" w:sz="0" w:space="0" w:color="auto"/>
            <w:left w:val="none" w:sz="0" w:space="0" w:color="auto"/>
            <w:bottom w:val="none" w:sz="0" w:space="0" w:color="auto"/>
            <w:right w:val="none" w:sz="0" w:space="0" w:color="auto"/>
          </w:divBdr>
        </w:div>
        <w:div w:id="151944256">
          <w:marLeft w:val="0"/>
          <w:marRight w:val="0"/>
          <w:marTop w:val="0"/>
          <w:marBottom w:val="0"/>
          <w:divBdr>
            <w:top w:val="none" w:sz="0" w:space="0" w:color="auto"/>
            <w:left w:val="none" w:sz="0" w:space="0" w:color="auto"/>
            <w:bottom w:val="none" w:sz="0" w:space="0" w:color="auto"/>
            <w:right w:val="none" w:sz="0" w:space="0" w:color="auto"/>
          </w:divBdr>
        </w:div>
        <w:div w:id="1537814339">
          <w:marLeft w:val="0"/>
          <w:marRight w:val="0"/>
          <w:marTop w:val="0"/>
          <w:marBottom w:val="0"/>
          <w:divBdr>
            <w:top w:val="none" w:sz="0" w:space="0" w:color="auto"/>
            <w:left w:val="none" w:sz="0" w:space="0" w:color="auto"/>
            <w:bottom w:val="none" w:sz="0" w:space="0" w:color="auto"/>
            <w:right w:val="none" w:sz="0" w:space="0" w:color="auto"/>
          </w:divBdr>
        </w:div>
      </w:divsChild>
    </w:div>
    <w:div w:id="689338326">
      <w:bodyDiv w:val="1"/>
      <w:marLeft w:val="0"/>
      <w:marRight w:val="0"/>
      <w:marTop w:val="0"/>
      <w:marBottom w:val="0"/>
      <w:divBdr>
        <w:top w:val="none" w:sz="0" w:space="0" w:color="auto"/>
        <w:left w:val="none" w:sz="0" w:space="0" w:color="auto"/>
        <w:bottom w:val="none" w:sz="0" w:space="0" w:color="auto"/>
        <w:right w:val="none" w:sz="0" w:space="0" w:color="auto"/>
      </w:divBdr>
      <w:divsChild>
        <w:div w:id="1959410313">
          <w:marLeft w:val="0"/>
          <w:marRight w:val="0"/>
          <w:marTop w:val="0"/>
          <w:marBottom w:val="0"/>
          <w:divBdr>
            <w:top w:val="none" w:sz="0" w:space="0" w:color="auto"/>
            <w:left w:val="none" w:sz="0" w:space="0" w:color="auto"/>
            <w:bottom w:val="none" w:sz="0" w:space="0" w:color="auto"/>
            <w:right w:val="none" w:sz="0" w:space="0" w:color="auto"/>
          </w:divBdr>
        </w:div>
        <w:div w:id="718088655">
          <w:marLeft w:val="0"/>
          <w:marRight w:val="0"/>
          <w:marTop w:val="0"/>
          <w:marBottom w:val="0"/>
          <w:divBdr>
            <w:top w:val="none" w:sz="0" w:space="0" w:color="auto"/>
            <w:left w:val="none" w:sz="0" w:space="0" w:color="auto"/>
            <w:bottom w:val="none" w:sz="0" w:space="0" w:color="auto"/>
            <w:right w:val="none" w:sz="0" w:space="0" w:color="auto"/>
          </w:divBdr>
        </w:div>
        <w:div w:id="9721449">
          <w:marLeft w:val="0"/>
          <w:marRight w:val="0"/>
          <w:marTop w:val="0"/>
          <w:marBottom w:val="0"/>
          <w:divBdr>
            <w:top w:val="none" w:sz="0" w:space="0" w:color="auto"/>
            <w:left w:val="none" w:sz="0" w:space="0" w:color="auto"/>
            <w:bottom w:val="none" w:sz="0" w:space="0" w:color="auto"/>
            <w:right w:val="none" w:sz="0" w:space="0" w:color="auto"/>
          </w:divBdr>
        </w:div>
        <w:div w:id="382408230">
          <w:marLeft w:val="0"/>
          <w:marRight w:val="0"/>
          <w:marTop w:val="0"/>
          <w:marBottom w:val="0"/>
          <w:divBdr>
            <w:top w:val="none" w:sz="0" w:space="0" w:color="auto"/>
            <w:left w:val="none" w:sz="0" w:space="0" w:color="auto"/>
            <w:bottom w:val="none" w:sz="0" w:space="0" w:color="auto"/>
            <w:right w:val="none" w:sz="0" w:space="0" w:color="auto"/>
          </w:divBdr>
        </w:div>
        <w:div w:id="898632500">
          <w:marLeft w:val="0"/>
          <w:marRight w:val="0"/>
          <w:marTop w:val="0"/>
          <w:marBottom w:val="0"/>
          <w:divBdr>
            <w:top w:val="none" w:sz="0" w:space="0" w:color="auto"/>
            <w:left w:val="none" w:sz="0" w:space="0" w:color="auto"/>
            <w:bottom w:val="none" w:sz="0" w:space="0" w:color="auto"/>
            <w:right w:val="none" w:sz="0" w:space="0" w:color="auto"/>
          </w:divBdr>
        </w:div>
        <w:div w:id="1327169901">
          <w:marLeft w:val="0"/>
          <w:marRight w:val="0"/>
          <w:marTop w:val="0"/>
          <w:marBottom w:val="0"/>
          <w:divBdr>
            <w:top w:val="none" w:sz="0" w:space="0" w:color="auto"/>
            <w:left w:val="none" w:sz="0" w:space="0" w:color="auto"/>
            <w:bottom w:val="none" w:sz="0" w:space="0" w:color="auto"/>
            <w:right w:val="none" w:sz="0" w:space="0" w:color="auto"/>
          </w:divBdr>
        </w:div>
        <w:div w:id="994802276">
          <w:marLeft w:val="0"/>
          <w:marRight w:val="0"/>
          <w:marTop w:val="0"/>
          <w:marBottom w:val="0"/>
          <w:divBdr>
            <w:top w:val="none" w:sz="0" w:space="0" w:color="auto"/>
            <w:left w:val="none" w:sz="0" w:space="0" w:color="auto"/>
            <w:bottom w:val="none" w:sz="0" w:space="0" w:color="auto"/>
            <w:right w:val="none" w:sz="0" w:space="0" w:color="auto"/>
          </w:divBdr>
        </w:div>
        <w:div w:id="193926521">
          <w:marLeft w:val="0"/>
          <w:marRight w:val="0"/>
          <w:marTop w:val="0"/>
          <w:marBottom w:val="0"/>
          <w:divBdr>
            <w:top w:val="none" w:sz="0" w:space="0" w:color="auto"/>
            <w:left w:val="none" w:sz="0" w:space="0" w:color="auto"/>
            <w:bottom w:val="none" w:sz="0" w:space="0" w:color="auto"/>
            <w:right w:val="none" w:sz="0" w:space="0" w:color="auto"/>
          </w:divBdr>
        </w:div>
        <w:div w:id="1125391398">
          <w:marLeft w:val="0"/>
          <w:marRight w:val="0"/>
          <w:marTop w:val="0"/>
          <w:marBottom w:val="0"/>
          <w:divBdr>
            <w:top w:val="none" w:sz="0" w:space="0" w:color="auto"/>
            <w:left w:val="none" w:sz="0" w:space="0" w:color="auto"/>
            <w:bottom w:val="none" w:sz="0" w:space="0" w:color="auto"/>
            <w:right w:val="none" w:sz="0" w:space="0" w:color="auto"/>
          </w:divBdr>
        </w:div>
        <w:div w:id="1752435380">
          <w:marLeft w:val="0"/>
          <w:marRight w:val="0"/>
          <w:marTop w:val="0"/>
          <w:marBottom w:val="0"/>
          <w:divBdr>
            <w:top w:val="none" w:sz="0" w:space="0" w:color="auto"/>
            <w:left w:val="none" w:sz="0" w:space="0" w:color="auto"/>
            <w:bottom w:val="none" w:sz="0" w:space="0" w:color="auto"/>
            <w:right w:val="none" w:sz="0" w:space="0" w:color="auto"/>
          </w:divBdr>
        </w:div>
        <w:div w:id="633295576">
          <w:marLeft w:val="0"/>
          <w:marRight w:val="0"/>
          <w:marTop w:val="0"/>
          <w:marBottom w:val="0"/>
          <w:divBdr>
            <w:top w:val="none" w:sz="0" w:space="0" w:color="auto"/>
            <w:left w:val="none" w:sz="0" w:space="0" w:color="auto"/>
            <w:bottom w:val="none" w:sz="0" w:space="0" w:color="auto"/>
            <w:right w:val="none" w:sz="0" w:space="0" w:color="auto"/>
          </w:divBdr>
        </w:div>
        <w:div w:id="1209297726">
          <w:marLeft w:val="0"/>
          <w:marRight w:val="0"/>
          <w:marTop w:val="0"/>
          <w:marBottom w:val="0"/>
          <w:divBdr>
            <w:top w:val="none" w:sz="0" w:space="0" w:color="auto"/>
            <w:left w:val="none" w:sz="0" w:space="0" w:color="auto"/>
            <w:bottom w:val="none" w:sz="0" w:space="0" w:color="auto"/>
            <w:right w:val="none" w:sz="0" w:space="0" w:color="auto"/>
          </w:divBdr>
        </w:div>
        <w:div w:id="1575166194">
          <w:marLeft w:val="0"/>
          <w:marRight w:val="0"/>
          <w:marTop w:val="0"/>
          <w:marBottom w:val="0"/>
          <w:divBdr>
            <w:top w:val="none" w:sz="0" w:space="0" w:color="auto"/>
            <w:left w:val="none" w:sz="0" w:space="0" w:color="auto"/>
            <w:bottom w:val="none" w:sz="0" w:space="0" w:color="auto"/>
            <w:right w:val="none" w:sz="0" w:space="0" w:color="auto"/>
          </w:divBdr>
        </w:div>
        <w:div w:id="1807896474">
          <w:marLeft w:val="0"/>
          <w:marRight w:val="0"/>
          <w:marTop w:val="0"/>
          <w:marBottom w:val="0"/>
          <w:divBdr>
            <w:top w:val="none" w:sz="0" w:space="0" w:color="auto"/>
            <w:left w:val="none" w:sz="0" w:space="0" w:color="auto"/>
            <w:bottom w:val="none" w:sz="0" w:space="0" w:color="auto"/>
            <w:right w:val="none" w:sz="0" w:space="0" w:color="auto"/>
          </w:divBdr>
        </w:div>
        <w:div w:id="1604845797">
          <w:marLeft w:val="0"/>
          <w:marRight w:val="0"/>
          <w:marTop w:val="0"/>
          <w:marBottom w:val="0"/>
          <w:divBdr>
            <w:top w:val="none" w:sz="0" w:space="0" w:color="auto"/>
            <w:left w:val="none" w:sz="0" w:space="0" w:color="auto"/>
            <w:bottom w:val="none" w:sz="0" w:space="0" w:color="auto"/>
            <w:right w:val="none" w:sz="0" w:space="0" w:color="auto"/>
          </w:divBdr>
        </w:div>
        <w:div w:id="1373847748">
          <w:marLeft w:val="0"/>
          <w:marRight w:val="0"/>
          <w:marTop w:val="0"/>
          <w:marBottom w:val="0"/>
          <w:divBdr>
            <w:top w:val="none" w:sz="0" w:space="0" w:color="auto"/>
            <w:left w:val="none" w:sz="0" w:space="0" w:color="auto"/>
            <w:bottom w:val="none" w:sz="0" w:space="0" w:color="auto"/>
            <w:right w:val="none" w:sz="0" w:space="0" w:color="auto"/>
          </w:divBdr>
        </w:div>
      </w:divsChild>
    </w:div>
    <w:div w:id="887954345">
      <w:bodyDiv w:val="1"/>
      <w:marLeft w:val="0"/>
      <w:marRight w:val="0"/>
      <w:marTop w:val="0"/>
      <w:marBottom w:val="0"/>
      <w:divBdr>
        <w:top w:val="none" w:sz="0" w:space="0" w:color="auto"/>
        <w:left w:val="none" w:sz="0" w:space="0" w:color="auto"/>
        <w:bottom w:val="none" w:sz="0" w:space="0" w:color="auto"/>
        <w:right w:val="none" w:sz="0" w:space="0" w:color="auto"/>
      </w:divBdr>
      <w:divsChild>
        <w:div w:id="976567674">
          <w:marLeft w:val="0"/>
          <w:marRight w:val="0"/>
          <w:marTop w:val="0"/>
          <w:marBottom w:val="0"/>
          <w:divBdr>
            <w:top w:val="none" w:sz="0" w:space="0" w:color="auto"/>
            <w:left w:val="none" w:sz="0" w:space="0" w:color="auto"/>
            <w:bottom w:val="none" w:sz="0" w:space="0" w:color="auto"/>
            <w:right w:val="none" w:sz="0" w:space="0" w:color="auto"/>
          </w:divBdr>
        </w:div>
        <w:div w:id="2089113808">
          <w:marLeft w:val="0"/>
          <w:marRight w:val="0"/>
          <w:marTop w:val="0"/>
          <w:marBottom w:val="0"/>
          <w:divBdr>
            <w:top w:val="none" w:sz="0" w:space="0" w:color="auto"/>
            <w:left w:val="none" w:sz="0" w:space="0" w:color="auto"/>
            <w:bottom w:val="none" w:sz="0" w:space="0" w:color="auto"/>
            <w:right w:val="none" w:sz="0" w:space="0" w:color="auto"/>
          </w:divBdr>
        </w:div>
        <w:div w:id="1479955202">
          <w:marLeft w:val="0"/>
          <w:marRight w:val="0"/>
          <w:marTop w:val="0"/>
          <w:marBottom w:val="0"/>
          <w:divBdr>
            <w:top w:val="none" w:sz="0" w:space="0" w:color="auto"/>
            <w:left w:val="none" w:sz="0" w:space="0" w:color="auto"/>
            <w:bottom w:val="none" w:sz="0" w:space="0" w:color="auto"/>
            <w:right w:val="none" w:sz="0" w:space="0" w:color="auto"/>
          </w:divBdr>
        </w:div>
        <w:div w:id="151799050">
          <w:marLeft w:val="0"/>
          <w:marRight w:val="0"/>
          <w:marTop w:val="0"/>
          <w:marBottom w:val="0"/>
          <w:divBdr>
            <w:top w:val="none" w:sz="0" w:space="0" w:color="auto"/>
            <w:left w:val="none" w:sz="0" w:space="0" w:color="auto"/>
            <w:bottom w:val="none" w:sz="0" w:space="0" w:color="auto"/>
            <w:right w:val="none" w:sz="0" w:space="0" w:color="auto"/>
          </w:divBdr>
        </w:div>
        <w:div w:id="597712239">
          <w:marLeft w:val="0"/>
          <w:marRight w:val="0"/>
          <w:marTop w:val="0"/>
          <w:marBottom w:val="0"/>
          <w:divBdr>
            <w:top w:val="none" w:sz="0" w:space="0" w:color="auto"/>
            <w:left w:val="none" w:sz="0" w:space="0" w:color="auto"/>
            <w:bottom w:val="none" w:sz="0" w:space="0" w:color="auto"/>
            <w:right w:val="none" w:sz="0" w:space="0" w:color="auto"/>
          </w:divBdr>
        </w:div>
        <w:div w:id="470368159">
          <w:marLeft w:val="0"/>
          <w:marRight w:val="0"/>
          <w:marTop w:val="0"/>
          <w:marBottom w:val="0"/>
          <w:divBdr>
            <w:top w:val="none" w:sz="0" w:space="0" w:color="auto"/>
            <w:left w:val="none" w:sz="0" w:space="0" w:color="auto"/>
            <w:bottom w:val="none" w:sz="0" w:space="0" w:color="auto"/>
            <w:right w:val="none" w:sz="0" w:space="0" w:color="auto"/>
          </w:divBdr>
        </w:div>
        <w:div w:id="1572423064">
          <w:marLeft w:val="0"/>
          <w:marRight w:val="0"/>
          <w:marTop w:val="0"/>
          <w:marBottom w:val="0"/>
          <w:divBdr>
            <w:top w:val="none" w:sz="0" w:space="0" w:color="auto"/>
            <w:left w:val="none" w:sz="0" w:space="0" w:color="auto"/>
            <w:bottom w:val="none" w:sz="0" w:space="0" w:color="auto"/>
            <w:right w:val="none" w:sz="0" w:space="0" w:color="auto"/>
          </w:divBdr>
        </w:div>
        <w:div w:id="1765495653">
          <w:marLeft w:val="0"/>
          <w:marRight w:val="0"/>
          <w:marTop w:val="0"/>
          <w:marBottom w:val="0"/>
          <w:divBdr>
            <w:top w:val="none" w:sz="0" w:space="0" w:color="auto"/>
            <w:left w:val="none" w:sz="0" w:space="0" w:color="auto"/>
            <w:bottom w:val="none" w:sz="0" w:space="0" w:color="auto"/>
            <w:right w:val="none" w:sz="0" w:space="0" w:color="auto"/>
          </w:divBdr>
        </w:div>
        <w:div w:id="1674332218">
          <w:marLeft w:val="0"/>
          <w:marRight w:val="0"/>
          <w:marTop w:val="0"/>
          <w:marBottom w:val="0"/>
          <w:divBdr>
            <w:top w:val="none" w:sz="0" w:space="0" w:color="auto"/>
            <w:left w:val="none" w:sz="0" w:space="0" w:color="auto"/>
            <w:bottom w:val="none" w:sz="0" w:space="0" w:color="auto"/>
            <w:right w:val="none" w:sz="0" w:space="0" w:color="auto"/>
          </w:divBdr>
        </w:div>
        <w:div w:id="1742873690">
          <w:marLeft w:val="0"/>
          <w:marRight w:val="0"/>
          <w:marTop w:val="0"/>
          <w:marBottom w:val="0"/>
          <w:divBdr>
            <w:top w:val="none" w:sz="0" w:space="0" w:color="auto"/>
            <w:left w:val="none" w:sz="0" w:space="0" w:color="auto"/>
            <w:bottom w:val="none" w:sz="0" w:space="0" w:color="auto"/>
            <w:right w:val="none" w:sz="0" w:space="0" w:color="auto"/>
          </w:divBdr>
        </w:div>
        <w:div w:id="745347996">
          <w:marLeft w:val="0"/>
          <w:marRight w:val="0"/>
          <w:marTop w:val="0"/>
          <w:marBottom w:val="0"/>
          <w:divBdr>
            <w:top w:val="none" w:sz="0" w:space="0" w:color="auto"/>
            <w:left w:val="none" w:sz="0" w:space="0" w:color="auto"/>
            <w:bottom w:val="none" w:sz="0" w:space="0" w:color="auto"/>
            <w:right w:val="none" w:sz="0" w:space="0" w:color="auto"/>
          </w:divBdr>
        </w:div>
        <w:div w:id="1045644835">
          <w:marLeft w:val="0"/>
          <w:marRight w:val="0"/>
          <w:marTop w:val="0"/>
          <w:marBottom w:val="0"/>
          <w:divBdr>
            <w:top w:val="none" w:sz="0" w:space="0" w:color="auto"/>
            <w:left w:val="none" w:sz="0" w:space="0" w:color="auto"/>
            <w:bottom w:val="none" w:sz="0" w:space="0" w:color="auto"/>
            <w:right w:val="none" w:sz="0" w:space="0" w:color="auto"/>
          </w:divBdr>
        </w:div>
        <w:div w:id="1069186981">
          <w:marLeft w:val="0"/>
          <w:marRight w:val="0"/>
          <w:marTop w:val="0"/>
          <w:marBottom w:val="0"/>
          <w:divBdr>
            <w:top w:val="none" w:sz="0" w:space="0" w:color="auto"/>
            <w:left w:val="none" w:sz="0" w:space="0" w:color="auto"/>
            <w:bottom w:val="none" w:sz="0" w:space="0" w:color="auto"/>
            <w:right w:val="none" w:sz="0" w:space="0" w:color="auto"/>
          </w:divBdr>
        </w:div>
        <w:div w:id="2129200516">
          <w:marLeft w:val="0"/>
          <w:marRight w:val="0"/>
          <w:marTop w:val="0"/>
          <w:marBottom w:val="0"/>
          <w:divBdr>
            <w:top w:val="none" w:sz="0" w:space="0" w:color="auto"/>
            <w:left w:val="none" w:sz="0" w:space="0" w:color="auto"/>
            <w:bottom w:val="none" w:sz="0" w:space="0" w:color="auto"/>
            <w:right w:val="none" w:sz="0" w:space="0" w:color="auto"/>
          </w:divBdr>
        </w:div>
      </w:divsChild>
    </w:div>
    <w:div w:id="1045639341">
      <w:bodyDiv w:val="1"/>
      <w:marLeft w:val="0"/>
      <w:marRight w:val="0"/>
      <w:marTop w:val="0"/>
      <w:marBottom w:val="0"/>
      <w:divBdr>
        <w:top w:val="none" w:sz="0" w:space="0" w:color="auto"/>
        <w:left w:val="none" w:sz="0" w:space="0" w:color="auto"/>
        <w:bottom w:val="none" w:sz="0" w:space="0" w:color="auto"/>
        <w:right w:val="none" w:sz="0" w:space="0" w:color="auto"/>
      </w:divBdr>
      <w:divsChild>
        <w:div w:id="1837957178">
          <w:marLeft w:val="0"/>
          <w:marRight w:val="0"/>
          <w:marTop w:val="0"/>
          <w:marBottom w:val="0"/>
          <w:divBdr>
            <w:top w:val="none" w:sz="0" w:space="0" w:color="auto"/>
            <w:left w:val="none" w:sz="0" w:space="0" w:color="auto"/>
            <w:bottom w:val="none" w:sz="0" w:space="0" w:color="auto"/>
            <w:right w:val="none" w:sz="0" w:space="0" w:color="auto"/>
          </w:divBdr>
        </w:div>
        <w:div w:id="1144852947">
          <w:marLeft w:val="0"/>
          <w:marRight w:val="0"/>
          <w:marTop w:val="0"/>
          <w:marBottom w:val="0"/>
          <w:divBdr>
            <w:top w:val="none" w:sz="0" w:space="0" w:color="auto"/>
            <w:left w:val="none" w:sz="0" w:space="0" w:color="auto"/>
            <w:bottom w:val="none" w:sz="0" w:space="0" w:color="auto"/>
            <w:right w:val="none" w:sz="0" w:space="0" w:color="auto"/>
          </w:divBdr>
        </w:div>
        <w:div w:id="1268807219">
          <w:marLeft w:val="0"/>
          <w:marRight w:val="0"/>
          <w:marTop w:val="0"/>
          <w:marBottom w:val="0"/>
          <w:divBdr>
            <w:top w:val="none" w:sz="0" w:space="0" w:color="auto"/>
            <w:left w:val="none" w:sz="0" w:space="0" w:color="auto"/>
            <w:bottom w:val="none" w:sz="0" w:space="0" w:color="auto"/>
            <w:right w:val="none" w:sz="0" w:space="0" w:color="auto"/>
          </w:divBdr>
        </w:div>
        <w:div w:id="773982465">
          <w:marLeft w:val="0"/>
          <w:marRight w:val="0"/>
          <w:marTop w:val="0"/>
          <w:marBottom w:val="0"/>
          <w:divBdr>
            <w:top w:val="none" w:sz="0" w:space="0" w:color="auto"/>
            <w:left w:val="none" w:sz="0" w:space="0" w:color="auto"/>
            <w:bottom w:val="none" w:sz="0" w:space="0" w:color="auto"/>
            <w:right w:val="none" w:sz="0" w:space="0" w:color="auto"/>
          </w:divBdr>
        </w:div>
        <w:div w:id="58212006">
          <w:marLeft w:val="0"/>
          <w:marRight w:val="0"/>
          <w:marTop w:val="0"/>
          <w:marBottom w:val="0"/>
          <w:divBdr>
            <w:top w:val="none" w:sz="0" w:space="0" w:color="auto"/>
            <w:left w:val="none" w:sz="0" w:space="0" w:color="auto"/>
            <w:bottom w:val="none" w:sz="0" w:space="0" w:color="auto"/>
            <w:right w:val="none" w:sz="0" w:space="0" w:color="auto"/>
          </w:divBdr>
        </w:div>
        <w:div w:id="2088647581">
          <w:marLeft w:val="0"/>
          <w:marRight w:val="0"/>
          <w:marTop w:val="0"/>
          <w:marBottom w:val="0"/>
          <w:divBdr>
            <w:top w:val="none" w:sz="0" w:space="0" w:color="auto"/>
            <w:left w:val="none" w:sz="0" w:space="0" w:color="auto"/>
            <w:bottom w:val="none" w:sz="0" w:space="0" w:color="auto"/>
            <w:right w:val="none" w:sz="0" w:space="0" w:color="auto"/>
          </w:divBdr>
        </w:div>
        <w:div w:id="8025439">
          <w:marLeft w:val="0"/>
          <w:marRight w:val="0"/>
          <w:marTop w:val="0"/>
          <w:marBottom w:val="0"/>
          <w:divBdr>
            <w:top w:val="none" w:sz="0" w:space="0" w:color="auto"/>
            <w:left w:val="none" w:sz="0" w:space="0" w:color="auto"/>
            <w:bottom w:val="none" w:sz="0" w:space="0" w:color="auto"/>
            <w:right w:val="none" w:sz="0" w:space="0" w:color="auto"/>
          </w:divBdr>
        </w:div>
        <w:div w:id="1958832099">
          <w:marLeft w:val="0"/>
          <w:marRight w:val="0"/>
          <w:marTop w:val="0"/>
          <w:marBottom w:val="0"/>
          <w:divBdr>
            <w:top w:val="none" w:sz="0" w:space="0" w:color="auto"/>
            <w:left w:val="none" w:sz="0" w:space="0" w:color="auto"/>
            <w:bottom w:val="none" w:sz="0" w:space="0" w:color="auto"/>
            <w:right w:val="none" w:sz="0" w:space="0" w:color="auto"/>
          </w:divBdr>
        </w:div>
        <w:div w:id="284582980">
          <w:marLeft w:val="0"/>
          <w:marRight w:val="0"/>
          <w:marTop w:val="0"/>
          <w:marBottom w:val="0"/>
          <w:divBdr>
            <w:top w:val="none" w:sz="0" w:space="0" w:color="auto"/>
            <w:left w:val="none" w:sz="0" w:space="0" w:color="auto"/>
            <w:bottom w:val="none" w:sz="0" w:space="0" w:color="auto"/>
            <w:right w:val="none" w:sz="0" w:space="0" w:color="auto"/>
          </w:divBdr>
        </w:div>
        <w:div w:id="511922084">
          <w:marLeft w:val="0"/>
          <w:marRight w:val="0"/>
          <w:marTop w:val="0"/>
          <w:marBottom w:val="0"/>
          <w:divBdr>
            <w:top w:val="none" w:sz="0" w:space="0" w:color="auto"/>
            <w:left w:val="none" w:sz="0" w:space="0" w:color="auto"/>
            <w:bottom w:val="none" w:sz="0" w:space="0" w:color="auto"/>
            <w:right w:val="none" w:sz="0" w:space="0" w:color="auto"/>
          </w:divBdr>
        </w:div>
        <w:div w:id="1447894469">
          <w:marLeft w:val="0"/>
          <w:marRight w:val="0"/>
          <w:marTop w:val="0"/>
          <w:marBottom w:val="0"/>
          <w:divBdr>
            <w:top w:val="none" w:sz="0" w:space="0" w:color="auto"/>
            <w:left w:val="none" w:sz="0" w:space="0" w:color="auto"/>
            <w:bottom w:val="none" w:sz="0" w:space="0" w:color="auto"/>
            <w:right w:val="none" w:sz="0" w:space="0" w:color="auto"/>
          </w:divBdr>
        </w:div>
        <w:div w:id="283931439">
          <w:marLeft w:val="0"/>
          <w:marRight w:val="0"/>
          <w:marTop w:val="0"/>
          <w:marBottom w:val="0"/>
          <w:divBdr>
            <w:top w:val="none" w:sz="0" w:space="0" w:color="auto"/>
            <w:left w:val="none" w:sz="0" w:space="0" w:color="auto"/>
            <w:bottom w:val="none" w:sz="0" w:space="0" w:color="auto"/>
            <w:right w:val="none" w:sz="0" w:space="0" w:color="auto"/>
          </w:divBdr>
        </w:div>
        <w:div w:id="1957984616">
          <w:marLeft w:val="0"/>
          <w:marRight w:val="0"/>
          <w:marTop w:val="0"/>
          <w:marBottom w:val="0"/>
          <w:divBdr>
            <w:top w:val="none" w:sz="0" w:space="0" w:color="auto"/>
            <w:left w:val="none" w:sz="0" w:space="0" w:color="auto"/>
            <w:bottom w:val="none" w:sz="0" w:space="0" w:color="auto"/>
            <w:right w:val="none" w:sz="0" w:space="0" w:color="auto"/>
          </w:divBdr>
        </w:div>
        <w:div w:id="1123384562">
          <w:marLeft w:val="0"/>
          <w:marRight w:val="0"/>
          <w:marTop w:val="0"/>
          <w:marBottom w:val="0"/>
          <w:divBdr>
            <w:top w:val="none" w:sz="0" w:space="0" w:color="auto"/>
            <w:left w:val="none" w:sz="0" w:space="0" w:color="auto"/>
            <w:bottom w:val="none" w:sz="0" w:space="0" w:color="auto"/>
            <w:right w:val="none" w:sz="0" w:space="0" w:color="auto"/>
          </w:divBdr>
        </w:div>
        <w:div w:id="221406716">
          <w:marLeft w:val="0"/>
          <w:marRight w:val="0"/>
          <w:marTop w:val="0"/>
          <w:marBottom w:val="0"/>
          <w:divBdr>
            <w:top w:val="none" w:sz="0" w:space="0" w:color="auto"/>
            <w:left w:val="none" w:sz="0" w:space="0" w:color="auto"/>
            <w:bottom w:val="none" w:sz="0" w:space="0" w:color="auto"/>
            <w:right w:val="none" w:sz="0" w:space="0" w:color="auto"/>
          </w:divBdr>
        </w:div>
        <w:div w:id="552547569">
          <w:marLeft w:val="0"/>
          <w:marRight w:val="0"/>
          <w:marTop w:val="0"/>
          <w:marBottom w:val="0"/>
          <w:divBdr>
            <w:top w:val="none" w:sz="0" w:space="0" w:color="auto"/>
            <w:left w:val="none" w:sz="0" w:space="0" w:color="auto"/>
            <w:bottom w:val="none" w:sz="0" w:space="0" w:color="auto"/>
            <w:right w:val="none" w:sz="0" w:space="0" w:color="auto"/>
          </w:divBdr>
        </w:div>
        <w:div w:id="430319523">
          <w:marLeft w:val="0"/>
          <w:marRight w:val="0"/>
          <w:marTop w:val="0"/>
          <w:marBottom w:val="0"/>
          <w:divBdr>
            <w:top w:val="none" w:sz="0" w:space="0" w:color="auto"/>
            <w:left w:val="none" w:sz="0" w:space="0" w:color="auto"/>
            <w:bottom w:val="none" w:sz="0" w:space="0" w:color="auto"/>
            <w:right w:val="none" w:sz="0" w:space="0" w:color="auto"/>
          </w:divBdr>
        </w:div>
        <w:div w:id="1048532551">
          <w:marLeft w:val="0"/>
          <w:marRight w:val="0"/>
          <w:marTop w:val="0"/>
          <w:marBottom w:val="0"/>
          <w:divBdr>
            <w:top w:val="none" w:sz="0" w:space="0" w:color="auto"/>
            <w:left w:val="none" w:sz="0" w:space="0" w:color="auto"/>
            <w:bottom w:val="none" w:sz="0" w:space="0" w:color="auto"/>
            <w:right w:val="none" w:sz="0" w:space="0" w:color="auto"/>
          </w:divBdr>
        </w:div>
        <w:div w:id="2076927385">
          <w:marLeft w:val="0"/>
          <w:marRight w:val="0"/>
          <w:marTop w:val="0"/>
          <w:marBottom w:val="0"/>
          <w:divBdr>
            <w:top w:val="none" w:sz="0" w:space="0" w:color="auto"/>
            <w:left w:val="none" w:sz="0" w:space="0" w:color="auto"/>
            <w:bottom w:val="none" w:sz="0" w:space="0" w:color="auto"/>
            <w:right w:val="none" w:sz="0" w:space="0" w:color="auto"/>
          </w:divBdr>
        </w:div>
        <w:div w:id="1050570845">
          <w:marLeft w:val="0"/>
          <w:marRight w:val="0"/>
          <w:marTop w:val="0"/>
          <w:marBottom w:val="0"/>
          <w:divBdr>
            <w:top w:val="none" w:sz="0" w:space="0" w:color="auto"/>
            <w:left w:val="none" w:sz="0" w:space="0" w:color="auto"/>
            <w:bottom w:val="none" w:sz="0" w:space="0" w:color="auto"/>
            <w:right w:val="none" w:sz="0" w:space="0" w:color="auto"/>
          </w:divBdr>
        </w:div>
        <w:div w:id="1448501036">
          <w:marLeft w:val="0"/>
          <w:marRight w:val="0"/>
          <w:marTop w:val="0"/>
          <w:marBottom w:val="0"/>
          <w:divBdr>
            <w:top w:val="none" w:sz="0" w:space="0" w:color="auto"/>
            <w:left w:val="none" w:sz="0" w:space="0" w:color="auto"/>
            <w:bottom w:val="none" w:sz="0" w:space="0" w:color="auto"/>
            <w:right w:val="none" w:sz="0" w:space="0" w:color="auto"/>
          </w:divBdr>
        </w:div>
        <w:div w:id="769395551">
          <w:marLeft w:val="0"/>
          <w:marRight w:val="0"/>
          <w:marTop w:val="0"/>
          <w:marBottom w:val="0"/>
          <w:divBdr>
            <w:top w:val="none" w:sz="0" w:space="0" w:color="auto"/>
            <w:left w:val="none" w:sz="0" w:space="0" w:color="auto"/>
            <w:bottom w:val="none" w:sz="0" w:space="0" w:color="auto"/>
            <w:right w:val="none" w:sz="0" w:space="0" w:color="auto"/>
          </w:divBdr>
        </w:div>
        <w:div w:id="1184201511">
          <w:marLeft w:val="0"/>
          <w:marRight w:val="0"/>
          <w:marTop w:val="0"/>
          <w:marBottom w:val="0"/>
          <w:divBdr>
            <w:top w:val="none" w:sz="0" w:space="0" w:color="auto"/>
            <w:left w:val="none" w:sz="0" w:space="0" w:color="auto"/>
            <w:bottom w:val="none" w:sz="0" w:space="0" w:color="auto"/>
            <w:right w:val="none" w:sz="0" w:space="0" w:color="auto"/>
          </w:divBdr>
        </w:div>
        <w:div w:id="1176502821">
          <w:marLeft w:val="0"/>
          <w:marRight w:val="0"/>
          <w:marTop w:val="0"/>
          <w:marBottom w:val="0"/>
          <w:divBdr>
            <w:top w:val="none" w:sz="0" w:space="0" w:color="auto"/>
            <w:left w:val="none" w:sz="0" w:space="0" w:color="auto"/>
            <w:bottom w:val="none" w:sz="0" w:space="0" w:color="auto"/>
            <w:right w:val="none" w:sz="0" w:space="0" w:color="auto"/>
          </w:divBdr>
        </w:div>
        <w:div w:id="1357078189">
          <w:marLeft w:val="0"/>
          <w:marRight w:val="0"/>
          <w:marTop w:val="0"/>
          <w:marBottom w:val="0"/>
          <w:divBdr>
            <w:top w:val="none" w:sz="0" w:space="0" w:color="auto"/>
            <w:left w:val="none" w:sz="0" w:space="0" w:color="auto"/>
            <w:bottom w:val="none" w:sz="0" w:space="0" w:color="auto"/>
            <w:right w:val="none" w:sz="0" w:space="0" w:color="auto"/>
          </w:divBdr>
        </w:div>
        <w:div w:id="749042162">
          <w:marLeft w:val="0"/>
          <w:marRight w:val="0"/>
          <w:marTop w:val="0"/>
          <w:marBottom w:val="0"/>
          <w:divBdr>
            <w:top w:val="none" w:sz="0" w:space="0" w:color="auto"/>
            <w:left w:val="none" w:sz="0" w:space="0" w:color="auto"/>
            <w:bottom w:val="none" w:sz="0" w:space="0" w:color="auto"/>
            <w:right w:val="none" w:sz="0" w:space="0" w:color="auto"/>
          </w:divBdr>
        </w:div>
        <w:div w:id="1611275178">
          <w:marLeft w:val="0"/>
          <w:marRight w:val="0"/>
          <w:marTop w:val="0"/>
          <w:marBottom w:val="0"/>
          <w:divBdr>
            <w:top w:val="none" w:sz="0" w:space="0" w:color="auto"/>
            <w:left w:val="none" w:sz="0" w:space="0" w:color="auto"/>
            <w:bottom w:val="none" w:sz="0" w:space="0" w:color="auto"/>
            <w:right w:val="none" w:sz="0" w:space="0" w:color="auto"/>
          </w:divBdr>
        </w:div>
        <w:div w:id="1241909110">
          <w:marLeft w:val="0"/>
          <w:marRight w:val="0"/>
          <w:marTop w:val="0"/>
          <w:marBottom w:val="0"/>
          <w:divBdr>
            <w:top w:val="none" w:sz="0" w:space="0" w:color="auto"/>
            <w:left w:val="none" w:sz="0" w:space="0" w:color="auto"/>
            <w:bottom w:val="none" w:sz="0" w:space="0" w:color="auto"/>
            <w:right w:val="none" w:sz="0" w:space="0" w:color="auto"/>
          </w:divBdr>
        </w:div>
        <w:div w:id="1201284198">
          <w:marLeft w:val="0"/>
          <w:marRight w:val="0"/>
          <w:marTop w:val="0"/>
          <w:marBottom w:val="0"/>
          <w:divBdr>
            <w:top w:val="none" w:sz="0" w:space="0" w:color="auto"/>
            <w:left w:val="none" w:sz="0" w:space="0" w:color="auto"/>
            <w:bottom w:val="none" w:sz="0" w:space="0" w:color="auto"/>
            <w:right w:val="none" w:sz="0" w:space="0" w:color="auto"/>
          </w:divBdr>
        </w:div>
        <w:div w:id="1852915247">
          <w:marLeft w:val="0"/>
          <w:marRight w:val="0"/>
          <w:marTop w:val="0"/>
          <w:marBottom w:val="0"/>
          <w:divBdr>
            <w:top w:val="none" w:sz="0" w:space="0" w:color="auto"/>
            <w:left w:val="none" w:sz="0" w:space="0" w:color="auto"/>
            <w:bottom w:val="none" w:sz="0" w:space="0" w:color="auto"/>
            <w:right w:val="none" w:sz="0" w:space="0" w:color="auto"/>
          </w:divBdr>
        </w:div>
        <w:div w:id="616180113">
          <w:marLeft w:val="0"/>
          <w:marRight w:val="0"/>
          <w:marTop w:val="0"/>
          <w:marBottom w:val="0"/>
          <w:divBdr>
            <w:top w:val="none" w:sz="0" w:space="0" w:color="auto"/>
            <w:left w:val="none" w:sz="0" w:space="0" w:color="auto"/>
            <w:bottom w:val="none" w:sz="0" w:space="0" w:color="auto"/>
            <w:right w:val="none" w:sz="0" w:space="0" w:color="auto"/>
          </w:divBdr>
        </w:div>
        <w:div w:id="943880915">
          <w:marLeft w:val="0"/>
          <w:marRight w:val="0"/>
          <w:marTop w:val="0"/>
          <w:marBottom w:val="0"/>
          <w:divBdr>
            <w:top w:val="none" w:sz="0" w:space="0" w:color="auto"/>
            <w:left w:val="none" w:sz="0" w:space="0" w:color="auto"/>
            <w:bottom w:val="none" w:sz="0" w:space="0" w:color="auto"/>
            <w:right w:val="none" w:sz="0" w:space="0" w:color="auto"/>
          </w:divBdr>
        </w:div>
        <w:div w:id="248732729">
          <w:marLeft w:val="0"/>
          <w:marRight w:val="0"/>
          <w:marTop w:val="0"/>
          <w:marBottom w:val="0"/>
          <w:divBdr>
            <w:top w:val="none" w:sz="0" w:space="0" w:color="auto"/>
            <w:left w:val="none" w:sz="0" w:space="0" w:color="auto"/>
            <w:bottom w:val="none" w:sz="0" w:space="0" w:color="auto"/>
            <w:right w:val="none" w:sz="0" w:space="0" w:color="auto"/>
          </w:divBdr>
        </w:div>
        <w:div w:id="284847781">
          <w:marLeft w:val="0"/>
          <w:marRight w:val="0"/>
          <w:marTop w:val="0"/>
          <w:marBottom w:val="0"/>
          <w:divBdr>
            <w:top w:val="none" w:sz="0" w:space="0" w:color="auto"/>
            <w:left w:val="none" w:sz="0" w:space="0" w:color="auto"/>
            <w:bottom w:val="none" w:sz="0" w:space="0" w:color="auto"/>
            <w:right w:val="none" w:sz="0" w:space="0" w:color="auto"/>
          </w:divBdr>
        </w:div>
        <w:div w:id="1491214453">
          <w:marLeft w:val="0"/>
          <w:marRight w:val="0"/>
          <w:marTop w:val="0"/>
          <w:marBottom w:val="0"/>
          <w:divBdr>
            <w:top w:val="none" w:sz="0" w:space="0" w:color="auto"/>
            <w:left w:val="none" w:sz="0" w:space="0" w:color="auto"/>
            <w:bottom w:val="none" w:sz="0" w:space="0" w:color="auto"/>
            <w:right w:val="none" w:sz="0" w:space="0" w:color="auto"/>
          </w:divBdr>
        </w:div>
        <w:div w:id="953294059">
          <w:marLeft w:val="0"/>
          <w:marRight w:val="0"/>
          <w:marTop w:val="0"/>
          <w:marBottom w:val="0"/>
          <w:divBdr>
            <w:top w:val="none" w:sz="0" w:space="0" w:color="auto"/>
            <w:left w:val="none" w:sz="0" w:space="0" w:color="auto"/>
            <w:bottom w:val="none" w:sz="0" w:space="0" w:color="auto"/>
            <w:right w:val="none" w:sz="0" w:space="0" w:color="auto"/>
          </w:divBdr>
        </w:div>
        <w:div w:id="789537">
          <w:marLeft w:val="0"/>
          <w:marRight w:val="0"/>
          <w:marTop w:val="0"/>
          <w:marBottom w:val="0"/>
          <w:divBdr>
            <w:top w:val="none" w:sz="0" w:space="0" w:color="auto"/>
            <w:left w:val="none" w:sz="0" w:space="0" w:color="auto"/>
            <w:bottom w:val="none" w:sz="0" w:space="0" w:color="auto"/>
            <w:right w:val="none" w:sz="0" w:space="0" w:color="auto"/>
          </w:divBdr>
        </w:div>
        <w:div w:id="1325815757">
          <w:marLeft w:val="0"/>
          <w:marRight w:val="0"/>
          <w:marTop w:val="0"/>
          <w:marBottom w:val="0"/>
          <w:divBdr>
            <w:top w:val="none" w:sz="0" w:space="0" w:color="auto"/>
            <w:left w:val="none" w:sz="0" w:space="0" w:color="auto"/>
            <w:bottom w:val="none" w:sz="0" w:space="0" w:color="auto"/>
            <w:right w:val="none" w:sz="0" w:space="0" w:color="auto"/>
          </w:divBdr>
        </w:div>
        <w:div w:id="2059934242">
          <w:marLeft w:val="0"/>
          <w:marRight w:val="0"/>
          <w:marTop w:val="0"/>
          <w:marBottom w:val="0"/>
          <w:divBdr>
            <w:top w:val="none" w:sz="0" w:space="0" w:color="auto"/>
            <w:left w:val="none" w:sz="0" w:space="0" w:color="auto"/>
            <w:bottom w:val="none" w:sz="0" w:space="0" w:color="auto"/>
            <w:right w:val="none" w:sz="0" w:space="0" w:color="auto"/>
          </w:divBdr>
        </w:div>
        <w:div w:id="196898557">
          <w:marLeft w:val="0"/>
          <w:marRight w:val="0"/>
          <w:marTop w:val="0"/>
          <w:marBottom w:val="0"/>
          <w:divBdr>
            <w:top w:val="none" w:sz="0" w:space="0" w:color="auto"/>
            <w:left w:val="none" w:sz="0" w:space="0" w:color="auto"/>
            <w:bottom w:val="none" w:sz="0" w:space="0" w:color="auto"/>
            <w:right w:val="none" w:sz="0" w:space="0" w:color="auto"/>
          </w:divBdr>
        </w:div>
        <w:div w:id="108281101">
          <w:marLeft w:val="0"/>
          <w:marRight w:val="0"/>
          <w:marTop w:val="0"/>
          <w:marBottom w:val="0"/>
          <w:divBdr>
            <w:top w:val="none" w:sz="0" w:space="0" w:color="auto"/>
            <w:left w:val="none" w:sz="0" w:space="0" w:color="auto"/>
            <w:bottom w:val="none" w:sz="0" w:space="0" w:color="auto"/>
            <w:right w:val="none" w:sz="0" w:space="0" w:color="auto"/>
          </w:divBdr>
        </w:div>
        <w:div w:id="713894618">
          <w:marLeft w:val="0"/>
          <w:marRight w:val="0"/>
          <w:marTop w:val="0"/>
          <w:marBottom w:val="0"/>
          <w:divBdr>
            <w:top w:val="none" w:sz="0" w:space="0" w:color="auto"/>
            <w:left w:val="none" w:sz="0" w:space="0" w:color="auto"/>
            <w:bottom w:val="none" w:sz="0" w:space="0" w:color="auto"/>
            <w:right w:val="none" w:sz="0" w:space="0" w:color="auto"/>
          </w:divBdr>
        </w:div>
        <w:div w:id="216624872">
          <w:marLeft w:val="0"/>
          <w:marRight w:val="0"/>
          <w:marTop w:val="0"/>
          <w:marBottom w:val="0"/>
          <w:divBdr>
            <w:top w:val="none" w:sz="0" w:space="0" w:color="auto"/>
            <w:left w:val="none" w:sz="0" w:space="0" w:color="auto"/>
            <w:bottom w:val="none" w:sz="0" w:space="0" w:color="auto"/>
            <w:right w:val="none" w:sz="0" w:space="0" w:color="auto"/>
          </w:divBdr>
        </w:div>
        <w:div w:id="1949659106">
          <w:marLeft w:val="0"/>
          <w:marRight w:val="0"/>
          <w:marTop w:val="0"/>
          <w:marBottom w:val="0"/>
          <w:divBdr>
            <w:top w:val="none" w:sz="0" w:space="0" w:color="auto"/>
            <w:left w:val="none" w:sz="0" w:space="0" w:color="auto"/>
            <w:bottom w:val="none" w:sz="0" w:space="0" w:color="auto"/>
            <w:right w:val="none" w:sz="0" w:space="0" w:color="auto"/>
          </w:divBdr>
        </w:div>
        <w:div w:id="1831288623">
          <w:marLeft w:val="0"/>
          <w:marRight w:val="0"/>
          <w:marTop w:val="0"/>
          <w:marBottom w:val="0"/>
          <w:divBdr>
            <w:top w:val="none" w:sz="0" w:space="0" w:color="auto"/>
            <w:left w:val="none" w:sz="0" w:space="0" w:color="auto"/>
            <w:bottom w:val="none" w:sz="0" w:space="0" w:color="auto"/>
            <w:right w:val="none" w:sz="0" w:space="0" w:color="auto"/>
          </w:divBdr>
        </w:div>
        <w:div w:id="224997674">
          <w:marLeft w:val="0"/>
          <w:marRight w:val="0"/>
          <w:marTop w:val="0"/>
          <w:marBottom w:val="0"/>
          <w:divBdr>
            <w:top w:val="none" w:sz="0" w:space="0" w:color="auto"/>
            <w:left w:val="none" w:sz="0" w:space="0" w:color="auto"/>
            <w:bottom w:val="none" w:sz="0" w:space="0" w:color="auto"/>
            <w:right w:val="none" w:sz="0" w:space="0" w:color="auto"/>
          </w:divBdr>
        </w:div>
        <w:div w:id="675956407">
          <w:marLeft w:val="0"/>
          <w:marRight w:val="0"/>
          <w:marTop w:val="0"/>
          <w:marBottom w:val="0"/>
          <w:divBdr>
            <w:top w:val="none" w:sz="0" w:space="0" w:color="auto"/>
            <w:left w:val="none" w:sz="0" w:space="0" w:color="auto"/>
            <w:bottom w:val="none" w:sz="0" w:space="0" w:color="auto"/>
            <w:right w:val="none" w:sz="0" w:space="0" w:color="auto"/>
          </w:divBdr>
        </w:div>
        <w:div w:id="1856311708">
          <w:marLeft w:val="0"/>
          <w:marRight w:val="0"/>
          <w:marTop w:val="0"/>
          <w:marBottom w:val="0"/>
          <w:divBdr>
            <w:top w:val="none" w:sz="0" w:space="0" w:color="auto"/>
            <w:left w:val="none" w:sz="0" w:space="0" w:color="auto"/>
            <w:bottom w:val="none" w:sz="0" w:space="0" w:color="auto"/>
            <w:right w:val="none" w:sz="0" w:space="0" w:color="auto"/>
          </w:divBdr>
        </w:div>
        <w:div w:id="596670144">
          <w:marLeft w:val="0"/>
          <w:marRight w:val="0"/>
          <w:marTop w:val="0"/>
          <w:marBottom w:val="0"/>
          <w:divBdr>
            <w:top w:val="none" w:sz="0" w:space="0" w:color="auto"/>
            <w:left w:val="none" w:sz="0" w:space="0" w:color="auto"/>
            <w:bottom w:val="none" w:sz="0" w:space="0" w:color="auto"/>
            <w:right w:val="none" w:sz="0" w:space="0" w:color="auto"/>
          </w:divBdr>
        </w:div>
        <w:div w:id="1642687793">
          <w:marLeft w:val="0"/>
          <w:marRight w:val="0"/>
          <w:marTop w:val="0"/>
          <w:marBottom w:val="0"/>
          <w:divBdr>
            <w:top w:val="none" w:sz="0" w:space="0" w:color="auto"/>
            <w:left w:val="none" w:sz="0" w:space="0" w:color="auto"/>
            <w:bottom w:val="none" w:sz="0" w:space="0" w:color="auto"/>
            <w:right w:val="none" w:sz="0" w:space="0" w:color="auto"/>
          </w:divBdr>
        </w:div>
        <w:div w:id="330985773">
          <w:marLeft w:val="0"/>
          <w:marRight w:val="0"/>
          <w:marTop w:val="0"/>
          <w:marBottom w:val="0"/>
          <w:divBdr>
            <w:top w:val="none" w:sz="0" w:space="0" w:color="auto"/>
            <w:left w:val="none" w:sz="0" w:space="0" w:color="auto"/>
            <w:bottom w:val="none" w:sz="0" w:space="0" w:color="auto"/>
            <w:right w:val="none" w:sz="0" w:space="0" w:color="auto"/>
          </w:divBdr>
        </w:div>
        <w:div w:id="1834683467">
          <w:marLeft w:val="0"/>
          <w:marRight w:val="0"/>
          <w:marTop w:val="0"/>
          <w:marBottom w:val="0"/>
          <w:divBdr>
            <w:top w:val="none" w:sz="0" w:space="0" w:color="auto"/>
            <w:left w:val="none" w:sz="0" w:space="0" w:color="auto"/>
            <w:bottom w:val="none" w:sz="0" w:space="0" w:color="auto"/>
            <w:right w:val="none" w:sz="0" w:space="0" w:color="auto"/>
          </w:divBdr>
        </w:div>
        <w:div w:id="779569842">
          <w:marLeft w:val="0"/>
          <w:marRight w:val="0"/>
          <w:marTop w:val="0"/>
          <w:marBottom w:val="0"/>
          <w:divBdr>
            <w:top w:val="none" w:sz="0" w:space="0" w:color="auto"/>
            <w:left w:val="none" w:sz="0" w:space="0" w:color="auto"/>
            <w:bottom w:val="none" w:sz="0" w:space="0" w:color="auto"/>
            <w:right w:val="none" w:sz="0" w:space="0" w:color="auto"/>
          </w:divBdr>
        </w:div>
        <w:div w:id="626202451">
          <w:marLeft w:val="0"/>
          <w:marRight w:val="0"/>
          <w:marTop w:val="0"/>
          <w:marBottom w:val="0"/>
          <w:divBdr>
            <w:top w:val="none" w:sz="0" w:space="0" w:color="auto"/>
            <w:left w:val="none" w:sz="0" w:space="0" w:color="auto"/>
            <w:bottom w:val="none" w:sz="0" w:space="0" w:color="auto"/>
            <w:right w:val="none" w:sz="0" w:space="0" w:color="auto"/>
          </w:divBdr>
        </w:div>
        <w:div w:id="1818525310">
          <w:marLeft w:val="0"/>
          <w:marRight w:val="0"/>
          <w:marTop w:val="0"/>
          <w:marBottom w:val="0"/>
          <w:divBdr>
            <w:top w:val="none" w:sz="0" w:space="0" w:color="auto"/>
            <w:left w:val="none" w:sz="0" w:space="0" w:color="auto"/>
            <w:bottom w:val="none" w:sz="0" w:space="0" w:color="auto"/>
            <w:right w:val="none" w:sz="0" w:space="0" w:color="auto"/>
          </w:divBdr>
        </w:div>
        <w:div w:id="1247609710">
          <w:marLeft w:val="0"/>
          <w:marRight w:val="0"/>
          <w:marTop w:val="0"/>
          <w:marBottom w:val="0"/>
          <w:divBdr>
            <w:top w:val="none" w:sz="0" w:space="0" w:color="auto"/>
            <w:left w:val="none" w:sz="0" w:space="0" w:color="auto"/>
            <w:bottom w:val="none" w:sz="0" w:space="0" w:color="auto"/>
            <w:right w:val="none" w:sz="0" w:space="0" w:color="auto"/>
          </w:divBdr>
        </w:div>
        <w:div w:id="402339729">
          <w:marLeft w:val="0"/>
          <w:marRight w:val="0"/>
          <w:marTop w:val="0"/>
          <w:marBottom w:val="0"/>
          <w:divBdr>
            <w:top w:val="none" w:sz="0" w:space="0" w:color="auto"/>
            <w:left w:val="none" w:sz="0" w:space="0" w:color="auto"/>
            <w:bottom w:val="none" w:sz="0" w:space="0" w:color="auto"/>
            <w:right w:val="none" w:sz="0" w:space="0" w:color="auto"/>
          </w:divBdr>
        </w:div>
        <w:div w:id="1172138925">
          <w:marLeft w:val="0"/>
          <w:marRight w:val="0"/>
          <w:marTop w:val="0"/>
          <w:marBottom w:val="0"/>
          <w:divBdr>
            <w:top w:val="none" w:sz="0" w:space="0" w:color="auto"/>
            <w:left w:val="none" w:sz="0" w:space="0" w:color="auto"/>
            <w:bottom w:val="none" w:sz="0" w:space="0" w:color="auto"/>
            <w:right w:val="none" w:sz="0" w:space="0" w:color="auto"/>
          </w:divBdr>
        </w:div>
        <w:div w:id="1713995492">
          <w:marLeft w:val="0"/>
          <w:marRight w:val="0"/>
          <w:marTop w:val="0"/>
          <w:marBottom w:val="0"/>
          <w:divBdr>
            <w:top w:val="none" w:sz="0" w:space="0" w:color="auto"/>
            <w:left w:val="none" w:sz="0" w:space="0" w:color="auto"/>
            <w:bottom w:val="none" w:sz="0" w:space="0" w:color="auto"/>
            <w:right w:val="none" w:sz="0" w:space="0" w:color="auto"/>
          </w:divBdr>
        </w:div>
        <w:div w:id="359822933">
          <w:marLeft w:val="0"/>
          <w:marRight w:val="0"/>
          <w:marTop w:val="0"/>
          <w:marBottom w:val="0"/>
          <w:divBdr>
            <w:top w:val="none" w:sz="0" w:space="0" w:color="auto"/>
            <w:left w:val="none" w:sz="0" w:space="0" w:color="auto"/>
            <w:bottom w:val="none" w:sz="0" w:space="0" w:color="auto"/>
            <w:right w:val="none" w:sz="0" w:space="0" w:color="auto"/>
          </w:divBdr>
        </w:div>
        <w:div w:id="980227214">
          <w:marLeft w:val="0"/>
          <w:marRight w:val="0"/>
          <w:marTop w:val="0"/>
          <w:marBottom w:val="0"/>
          <w:divBdr>
            <w:top w:val="none" w:sz="0" w:space="0" w:color="auto"/>
            <w:left w:val="none" w:sz="0" w:space="0" w:color="auto"/>
            <w:bottom w:val="none" w:sz="0" w:space="0" w:color="auto"/>
            <w:right w:val="none" w:sz="0" w:space="0" w:color="auto"/>
          </w:divBdr>
        </w:div>
        <w:div w:id="527372947">
          <w:marLeft w:val="0"/>
          <w:marRight w:val="0"/>
          <w:marTop w:val="0"/>
          <w:marBottom w:val="0"/>
          <w:divBdr>
            <w:top w:val="none" w:sz="0" w:space="0" w:color="auto"/>
            <w:left w:val="none" w:sz="0" w:space="0" w:color="auto"/>
            <w:bottom w:val="none" w:sz="0" w:space="0" w:color="auto"/>
            <w:right w:val="none" w:sz="0" w:space="0" w:color="auto"/>
          </w:divBdr>
        </w:div>
        <w:div w:id="523371618">
          <w:marLeft w:val="0"/>
          <w:marRight w:val="0"/>
          <w:marTop w:val="0"/>
          <w:marBottom w:val="0"/>
          <w:divBdr>
            <w:top w:val="none" w:sz="0" w:space="0" w:color="auto"/>
            <w:left w:val="none" w:sz="0" w:space="0" w:color="auto"/>
            <w:bottom w:val="none" w:sz="0" w:space="0" w:color="auto"/>
            <w:right w:val="none" w:sz="0" w:space="0" w:color="auto"/>
          </w:divBdr>
        </w:div>
        <w:div w:id="863710158">
          <w:marLeft w:val="0"/>
          <w:marRight w:val="0"/>
          <w:marTop w:val="0"/>
          <w:marBottom w:val="0"/>
          <w:divBdr>
            <w:top w:val="none" w:sz="0" w:space="0" w:color="auto"/>
            <w:left w:val="none" w:sz="0" w:space="0" w:color="auto"/>
            <w:bottom w:val="none" w:sz="0" w:space="0" w:color="auto"/>
            <w:right w:val="none" w:sz="0" w:space="0" w:color="auto"/>
          </w:divBdr>
        </w:div>
        <w:div w:id="9914301">
          <w:marLeft w:val="0"/>
          <w:marRight w:val="0"/>
          <w:marTop w:val="0"/>
          <w:marBottom w:val="0"/>
          <w:divBdr>
            <w:top w:val="none" w:sz="0" w:space="0" w:color="auto"/>
            <w:left w:val="none" w:sz="0" w:space="0" w:color="auto"/>
            <w:bottom w:val="none" w:sz="0" w:space="0" w:color="auto"/>
            <w:right w:val="none" w:sz="0" w:space="0" w:color="auto"/>
          </w:divBdr>
        </w:div>
      </w:divsChild>
    </w:div>
    <w:div w:id="1094014754">
      <w:bodyDiv w:val="1"/>
      <w:marLeft w:val="0"/>
      <w:marRight w:val="0"/>
      <w:marTop w:val="0"/>
      <w:marBottom w:val="0"/>
      <w:divBdr>
        <w:top w:val="none" w:sz="0" w:space="0" w:color="auto"/>
        <w:left w:val="none" w:sz="0" w:space="0" w:color="auto"/>
        <w:bottom w:val="none" w:sz="0" w:space="0" w:color="auto"/>
        <w:right w:val="none" w:sz="0" w:space="0" w:color="auto"/>
      </w:divBdr>
    </w:div>
    <w:div w:id="1318607580">
      <w:bodyDiv w:val="1"/>
      <w:marLeft w:val="0"/>
      <w:marRight w:val="0"/>
      <w:marTop w:val="0"/>
      <w:marBottom w:val="0"/>
      <w:divBdr>
        <w:top w:val="none" w:sz="0" w:space="0" w:color="auto"/>
        <w:left w:val="none" w:sz="0" w:space="0" w:color="auto"/>
        <w:bottom w:val="none" w:sz="0" w:space="0" w:color="auto"/>
        <w:right w:val="none" w:sz="0" w:space="0" w:color="auto"/>
      </w:divBdr>
      <w:divsChild>
        <w:div w:id="359624630">
          <w:marLeft w:val="0"/>
          <w:marRight w:val="0"/>
          <w:marTop w:val="0"/>
          <w:marBottom w:val="0"/>
          <w:divBdr>
            <w:top w:val="none" w:sz="0" w:space="0" w:color="auto"/>
            <w:left w:val="none" w:sz="0" w:space="0" w:color="auto"/>
            <w:bottom w:val="none" w:sz="0" w:space="0" w:color="auto"/>
            <w:right w:val="none" w:sz="0" w:space="0" w:color="auto"/>
          </w:divBdr>
        </w:div>
        <w:div w:id="1315329421">
          <w:marLeft w:val="0"/>
          <w:marRight w:val="0"/>
          <w:marTop w:val="0"/>
          <w:marBottom w:val="0"/>
          <w:divBdr>
            <w:top w:val="none" w:sz="0" w:space="0" w:color="auto"/>
            <w:left w:val="none" w:sz="0" w:space="0" w:color="auto"/>
            <w:bottom w:val="none" w:sz="0" w:space="0" w:color="auto"/>
            <w:right w:val="none" w:sz="0" w:space="0" w:color="auto"/>
          </w:divBdr>
        </w:div>
        <w:div w:id="616328191">
          <w:marLeft w:val="0"/>
          <w:marRight w:val="0"/>
          <w:marTop w:val="0"/>
          <w:marBottom w:val="0"/>
          <w:divBdr>
            <w:top w:val="none" w:sz="0" w:space="0" w:color="auto"/>
            <w:left w:val="none" w:sz="0" w:space="0" w:color="auto"/>
            <w:bottom w:val="none" w:sz="0" w:space="0" w:color="auto"/>
            <w:right w:val="none" w:sz="0" w:space="0" w:color="auto"/>
          </w:divBdr>
        </w:div>
        <w:div w:id="1355956008">
          <w:marLeft w:val="0"/>
          <w:marRight w:val="0"/>
          <w:marTop w:val="0"/>
          <w:marBottom w:val="0"/>
          <w:divBdr>
            <w:top w:val="none" w:sz="0" w:space="0" w:color="auto"/>
            <w:left w:val="none" w:sz="0" w:space="0" w:color="auto"/>
            <w:bottom w:val="none" w:sz="0" w:space="0" w:color="auto"/>
            <w:right w:val="none" w:sz="0" w:space="0" w:color="auto"/>
          </w:divBdr>
        </w:div>
        <w:div w:id="1896315496">
          <w:marLeft w:val="0"/>
          <w:marRight w:val="0"/>
          <w:marTop w:val="0"/>
          <w:marBottom w:val="0"/>
          <w:divBdr>
            <w:top w:val="none" w:sz="0" w:space="0" w:color="auto"/>
            <w:left w:val="none" w:sz="0" w:space="0" w:color="auto"/>
            <w:bottom w:val="none" w:sz="0" w:space="0" w:color="auto"/>
            <w:right w:val="none" w:sz="0" w:space="0" w:color="auto"/>
          </w:divBdr>
        </w:div>
        <w:div w:id="106124476">
          <w:marLeft w:val="0"/>
          <w:marRight w:val="0"/>
          <w:marTop w:val="0"/>
          <w:marBottom w:val="0"/>
          <w:divBdr>
            <w:top w:val="none" w:sz="0" w:space="0" w:color="auto"/>
            <w:left w:val="none" w:sz="0" w:space="0" w:color="auto"/>
            <w:bottom w:val="none" w:sz="0" w:space="0" w:color="auto"/>
            <w:right w:val="none" w:sz="0" w:space="0" w:color="auto"/>
          </w:divBdr>
        </w:div>
      </w:divsChild>
    </w:div>
    <w:div w:id="1320842021">
      <w:bodyDiv w:val="1"/>
      <w:marLeft w:val="0"/>
      <w:marRight w:val="0"/>
      <w:marTop w:val="0"/>
      <w:marBottom w:val="0"/>
      <w:divBdr>
        <w:top w:val="none" w:sz="0" w:space="0" w:color="auto"/>
        <w:left w:val="none" w:sz="0" w:space="0" w:color="auto"/>
        <w:bottom w:val="none" w:sz="0" w:space="0" w:color="auto"/>
        <w:right w:val="none" w:sz="0" w:space="0" w:color="auto"/>
      </w:divBdr>
      <w:divsChild>
        <w:div w:id="718238175">
          <w:marLeft w:val="0"/>
          <w:marRight w:val="0"/>
          <w:marTop w:val="0"/>
          <w:marBottom w:val="0"/>
          <w:divBdr>
            <w:top w:val="none" w:sz="0" w:space="0" w:color="auto"/>
            <w:left w:val="none" w:sz="0" w:space="0" w:color="auto"/>
            <w:bottom w:val="none" w:sz="0" w:space="0" w:color="auto"/>
            <w:right w:val="none" w:sz="0" w:space="0" w:color="auto"/>
          </w:divBdr>
        </w:div>
        <w:div w:id="842352592">
          <w:marLeft w:val="0"/>
          <w:marRight w:val="0"/>
          <w:marTop w:val="0"/>
          <w:marBottom w:val="0"/>
          <w:divBdr>
            <w:top w:val="none" w:sz="0" w:space="0" w:color="auto"/>
            <w:left w:val="none" w:sz="0" w:space="0" w:color="auto"/>
            <w:bottom w:val="none" w:sz="0" w:space="0" w:color="auto"/>
            <w:right w:val="none" w:sz="0" w:space="0" w:color="auto"/>
          </w:divBdr>
        </w:div>
        <w:div w:id="31732372">
          <w:marLeft w:val="0"/>
          <w:marRight w:val="0"/>
          <w:marTop w:val="0"/>
          <w:marBottom w:val="0"/>
          <w:divBdr>
            <w:top w:val="none" w:sz="0" w:space="0" w:color="auto"/>
            <w:left w:val="none" w:sz="0" w:space="0" w:color="auto"/>
            <w:bottom w:val="none" w:sz="0" w:space="0" w:color="auto"/>
            <w:right w:val="none" w:sz="0" w:space="0" w:color="auto"/>
          </w:divBdr>
        </w:div>
        <w:div w:id="1709181518">
          <w:marLeft w:val="0"/>
          <w:marRight w:val="0"/>
          <w:marTop w:val="0"/>
          <w:marBottom w:val="0"/>
          <w:divBdr>
            <w:top w:val="none" w:sz="0" w:space="0" w:color="auto"/>
            <w:left w:val="none" w:sz="0" w:space="0" w:color="auto"/>
            <w:bottom w:val="none" w:sz="0" w:space="0" w:color="auto"/>
            <w:right w:val="none" w:sz="0" w:space="0" w:color="auto"/>
          </w:divBdr>
        </w:div>
        <w:div w:id="1372533841">
          <w:marLeft w:val="0"/>
          <w:marRight w:val="0"/>
          <w:marTop w:val="0"/>
          <w:marBottom w:val="0"/>
          <w:divBdr>
            <w:top w:val="none" w:sz="0" w:space="0" w:color="auto"/>
            <w:left w:val="none" w:sz="0" w:space="0" w:color="auto"/>
            <w:bottom w:val="none" w:sz="0" w:space="0" w:color="auto"/>
            <w:right w:val="none" w:sz="0" w:space="0" w:color="auto"/>
          </w:divBdr>
        </w:div>
        <w:div w:id="341706295">
          <w:marLeft w:val="0"/>
          <w:marRight w:val="0"/>
          <w:marTop w:val="0"/>
          <w:marBottom w:val="0"/>
          <w:divBdr>
            <w:top w:val="none" w:sz="0" w:space="0" w:color="auto"/>
            <w:left w:val="none" w:sz="0" w:space="0" w:color="auto"/>
            <w:bottom w:val="none" w:sz="0" w:space="0" w:color="auto"/>
            <w:right w:val="none" w:sz="0" w:space="0" w:color="auto"/>
          </w:divBdr>
        </w:div>
        <w:div w:id="1713533591">
          <w:marLeft w:val="0"/>
          <w:marRight w:val="0"/>
          <w:marTop w:val="0"/>
          <w:marBottom w:val="0"/>
          <w:divBdr>
            <w:top w:val="none" w:sz="0" w:space="0" w:color="auto"/>
            <w:left w:val="none" w:sz="0" w:space="0" w:color="auto"/>
            <w:bottom w:val="none" w:sz="0" w:space="0" w:color="auto"/>
            <w:right w:val="none" w:sz="0" w:space="0" w:color="auto"/>
          </w:divBdr>
        </w:div>
        <w:div w:id="946356069">
          <w:marLeft w:val="0"/>
          <w:marRight w:val="0"/>
          <w:marTop w:val="0"/>
          <w:marBottom w:val="0"/>
          <w:divBdr>
            <w:top w:val="none" w:sz="0" w:space="0" w:color="auto"/>
            <w:left w:val="none" w:sz="0" w:space="0" w:color="auto"/>
            <w:bottom w:val="none" w:sz="0" w:space="0" w:color="auto"/>
            <w:right w:val="none" w:sz="0" w:space="0" w:color="auto"/>
          </w:divBdr>
        </w:div>
        <w:div w:id="770979627">
          <w:marLeft w:val="0"/>
          <w:marRight w:val="0"/>
          <w:marTop w:val="0"/>
          <w:marBottom w:val="0"/>
          <w:divBdr>
            <w:top w:val="none" w:sz="0" w:space="0" w:color="auto"/>
            <w:left w:val="none" w:sz="0" w:space="0" w:color="auto"/>
            <w:bottom w:val="none" w:sz="0" w:space="0" w:color="auto"/>
            <w:right w:val="none" w:sz="0" w:space="0" w:color="auto"/>
          </w:divBdr>
        </w:div>
        <w:div w:id="2051343251">
          <w:marLeft w:val="0"/>
          <w:marRight w:val="0"/>
          <w:marTop w:val="0"/>
          <w:marBottom w:val="0"/>
          <w:divBdr>
            <w:top w:val="none" w:sz="0" w:space="0" w:color="auto"/>
            <w:left w:val="none" w:sz="0" w:space="0" w:color="auto"/>
            <w:bottom w:val="none" w:sz="0" w:space="0" w:color="auto"/>
            <w:right w:val="none" w:sz="0" w:space="0" w:color="auto"/>
          </w:divBdr>
        </w:div>
        <w:div w:id="978538061">
          <w:marLeft w:val="0"/>
          <w:marRight w:val="0"/>
          <w:marTop w:val="0"/>
          <w:marBottom w:val="0"/>
          <w:divBdr>
            <w:top w:val="none" w:sz="0" w:space="0" w:color="auto"/>
            <w:left w:val="none" w:sz="0" w:space="0" w:color="auto"/>
            <w:bottom w:val="none" w:sz="0" w:space="0" w:color="auto"/>
            <w:right w:val="none" w:sz="0" w:space="0" w:color="auto"/>
          </w:divBdr>
        </w:div>
        <w:div w:id="242759993">
          <w:marLeft w:val="0"/>
          <w:marRight w:val="0"/>
          <w:marTop w:val="0"/>
          <w:marBottom w:val="0"/>
          <w:divBdr>
            <w:top w:val="none" w:sz="0" w:space="0" w:color="auto"/>
            <w:left w:val="none" w:sz="0" w:space="0" w:color="auto"/>
            <w:bottom w:val="none" w:sz="0" w:space="0" w:color="auto"/>
            <w:right w:val="none" w:sz="0" w:space="0" w:color="auto"/>
          </w:divBdr>
        </w:div>
        <w:div w:id="1388921610">
          <w:marLeft w:val="0"/>
          <w:marRight w:val="0"/>
          <w:marTop w:val="0"/>
          <w:marBottom w:val="0"/>
          <w:divBdr>
            <w:top w:val="none" w:sz="0" w:space="0" w:color="auto"/>
            <w:left w:val="none" w:sz="0" w:space="0" w:color="auto"/>
            <w:bottom w:val="none" w:sz="0" w:space="0" w:color="auto"/>
            <w:right w:val="none" w:sz="0" w:space="0" w:color="auto"/>
          </w:divBdr>
        </w:div>
        <w:div w:id="1930580774">
          <w:marLeft w:val="0"/>
          <w:marRight w:val="0"/>
          <w:marTop w:val="0"/>
          <w:marBottom w:val="0"/>
          <w:divBdr>
            <w:top w:val="none" w:sz="0" w:space="0" w:color="auto"/>
            <w:left w:val="none" w:sz="0" w:space="0" w:color="auto"/>
            <w:bottom w:val="none" w:sz="0" w:space="0" w:color="auto"/>
            <w:right w:val="none" w:sz="0" w:space="0" w:color="auto"/>
          </w:divBdr>
        </w:div>
        <w:div w:id="2167212">
          <w:marLeft w:val="0"/>
          <w:marRight w:val="0"/>
          <w:marTop w:val="0"/>
          <w:marBottom w:val="0"/>
          <w:divBdr>
            <w:top w:val="none" w:sz="0" w:space="0" w:color="auto"/>
            <w:left w:val="none" w:sz="0" w:space="0" w:color="auto"/>
            <w:bottom w:val="none" w:sz="0" w:space="0" w:color="auto"/>
            <w:right w:val="none" w:sz="0" w:space="0" w:color="auto"/>
          </w:divBdr>
        </w:div>
        <w:div w:id="1958292675">
          <w:marLeft w:val="0"/>
          <w:marRight w:val="0"/>
          <w:marTop w:val="0"/>
          <w:marBottom w:val="0"/>
          <w:divBdr>
            <w:top w:val="none" w:sz="0" w:space="0" w:color="auto"/>
            <w:left w:val="none" w:sz="0" w:space="0" w:color="auto"/>
            <w:bottom w:val="none" w:sz="0" w:space="0" w:color="auto"/>
            <w:right w:val="none" w:sz="0" w:space="0" w:color="auto"/>
          </w:divBdr>
        </w:div>
        <w:div w:id="975991014">
          <w:marLeft w:val="0"/>
          <w:marRight w:val="0"/>
          <w:marTop w:val="0"/>
          <w:marBottom w:val="0"/>
          <w:divBdr>
            <w:top w:val="none" w:sz="0" w:space="0" w:color="auto"/>
            <w:left w:val="none" w:sz="0" w:space="0" w:color="auto"/>
            <w:bottom w:val="none" w:sz="0" w:space="0" w:color="auto"/>
            <w:right w:val="none" w:sz="0" w:space="0" w:color="auto"/>
          </w:divBdr>
        </w:div>
        <w:div w:id="1389844695">
          <w:marLeft w:val="0"/>
          <w:marRight w:val="0"/>
          <w:marTop w:val="0"/>
          <w:marBottom w:val="0"/>
          <w:divBdr>
            <w:top w:val="none" w:sz="0" w:space="0" w:color="auto"/>
            <w:left w:val="none" w:sz="0" w:space="0" w:color="auto"/>
            <w:bottom w:val="none" w:sz="0" w:space="0" w:color="auto"/>
            <w:right w:val="none" w:sz="0" w:space="0" w:color="auto"/>
          </w:divBdr>
        </w:div>
        <w:div w:id="1705789868">
          <w:marLeft w:val="0"/>
          <w:marRight w:val="0"/>
          <w:marTop w:val="0"/>
          <w:marBottom w:val="0"/>
          <w:divBdr>
            <w:top w:val="none" w:sz="0" w:space="0" w:color="auto"/>
            <w:left w:val="none" w:sz="0" w:space="0" w:color="auto"/>
            <w:bottom w:val="none" w:sz="0" w:space="0" w:color="auto"/>
            <w:right w:val="none" w:sz="0" w:space="0" w:color="auto"/>
          </w:divBdr>
        </w:div>
        <w:div w:id="1849558393">
          <w:marLeft w:val="0"/>
          <w:marRight w:val="0"/>
          <w:marTop w:val="0"/>
          <w:marBottom w:val="0"/>
          <w:divBdr>
            <w:top w:val="none" w:sz="0" w:space="0" w:color="auto"/>
            <w:left w:val="none" w:sz="0" w:space="0" w:color="auto"/>
            <w:bottom w:val="none" w:sz="0" w:space="0" w:color="auto"/>
            <w:right w:val="none" w:sz="0" w:space="0" w:color="auto"/>
          </w:divBdr>
        </w:div>
        <w:div w:id="1876691501">
          <w:marLeft w:val="0"/>
          <w:marRight w:val="0"/>
          <w:marTop w:val="0"/>
          <w:marBottom w:val="0"/>
          <w:divBdr>
            <w:top w:val="none" w:sz="0" w:space="0" w:color="auto"/>
            <w:left w:val="none" w:sz="0" w:space="0" w:color="auto"/>
            <w:bottom w:val="none" w:sz="0" w:space="0" w:color="auto"/>
            <w:right w:val="none" w:sz="0" w:space="0" w:color="auto"/>
          </w:divBdr>
        </w:div>
        <w:div w:id="1887376528">
          <w:marLeft w:val="0"/>
          <w:marRight w:val="0"/>
          <w:marTop w:val="0"/>
          <w:marBottom w:val="0"/>
          <w:divBdr>
            <w:top w:val="none" w:sz="0" w:space="0" w:color="auto"/>
            <w:left w:val="none" w:sz="0" w:space="0" w:color="auto"/>
            <w:bottom w:val="none" w:sz="0" w:space="0" w:color="auto"/>
            <w:right w:val="none" w:sz="0" w:space="0" w:color="auto"/>
          </w:divBdr>
        </w:div>
        <w:div w:id="1886866152">
          <w:marLeft w:val="0"/>
          <w:marRight w:val="0"/>
          <w:marTop w:val="0"/>
          <w:marBottom w:val="0"/>
          <w:divBdr>
            <w:top w:val="none" w:sz="0" w:space="0" w:color="auto"/>
            <w:left w:val="none" w:sz="0" w:space="0" w:color="auto"/>
            <w:bottom w:val="none" w:sz="0" w:space="0" w:color="auto"/>
            <w:right w:val="none" w:sz="0" w:space="0" w:color="auto"/>
          </w:divBdr>
        </w:div>
        <w:div w:id="1021201765">
          <w:marLeft w:val="0"/>
          <w:marRight w:val="0"/>
          <w:marTop w:val="0"/>
          <w:marBottom w:val="0"/>
          <w:divBdr>
            <w:top w:val="none" w:sz="0" w:space="0" w:color="auto"/>
            <w:left w:val="none" w:sz="0" w:space="0" w:color="auto"/>
            <w:bottom w:val="none" w:sz="0" w:space="0" w:color="auto"/>
            <w:right w:val="none" w:sz="0" w:space="0" w:color="auto"/>
          </w:divBdr>
        </w:div>
        <w:div w:id="860167650">
          <w:marLeft w:val="0"/>
          <w:marRight w:val="0"/>
          <w:marTop w:val="0"/>
          <w:marBottom w:val="0"/>
          <w:divBdr>
            <w:top w:val="none" w:sz="0" w:space="0" w:color="auto"/>
            <w:left w:val="none" w:sz="0" w:space="0" w:color="auto"/>
            <w:bottom w:val="none" w:sz="0" w:space="0" w:color="auto"/>
            <w:right w:val="none" w:sz="0" w:space="0" w:color="auto"/>
          </w:divBdr>
        </w:div>
        <w:div w:id="112408453">
          <w:marLeft w:val="0"/>
          <w:marRight w:val="0"/>
          <w:marTop w:val="0"/>
          <w:marBottom w:val="0"/>
          <w:divBdr>
            <w:top w:val="none" w:sz="0" w:space="0" w:color="auto"/>
            <w:left w:val="none" w:sz="0" w:space="0" w:color="auto"/>
            <w:bottom w:val="none" w:sz="0" w:space="0" w:color="auto"/>
            <w:right w:val="none" w:sz="0" w:space="0" w:color="auto"/>
          </w:divBdr>
        </w:div>
        <w:div w:id="2104648596">
          <w:marLeft w:val="0"/>
          <w:marRight w:val="0"/>
          <w:marTop w:val="0"/>
          <w:marBottom w:val="0"/>
          <w:divBdr>
            <w:top w:val="none" w:sz="0" w:space="0" w:color="auto"/>
            <w:left w:val="none" w:sz="0" w:space="0" w:color="auto"/>
            <w:bottom w:val="none" w:sz="0" w:space="0" w:color="auto"/>
            <w:right w:val="none" w:sz="0" w:space="0" w:color="auto"/>
          </w:divBdr>
        </w:div>
        <w:div w:id="1065569633">
          <w:marLeft w:val="0"/>
          <w:marRight w:val="0"/>
          <w:marTop w:val="0"/>
          <w:marBottom w:val="0"/>
          <w:divBdr>
            <w:top w:val="none" w:sz="0" w:space="0" w:color="auto"/>
            <w:left w:val="none" w:sz="0" w:space="0" w:color="auto"/>
            <w:bottom w:val="none" w:sz="0" w:space="0" w:color="auto"/>
            <w:right w:val="none" w:sz="0" w:space="0" w:color="auto"/>
          </w:divBdr>
        </w:div>
        <w:div w:id="608902144">
          <w:marLeft w:val="0"/>
          <w:marRight w:val="0"/>
          <w:marTop w:val="0"/>
          <w:marBottom w:val="0"/>
          <w:divBdr>
            <w:top w:val="none" w:sz="0" w:space="0" w:color="auto"/>
            <w:left w:val="none" w:sz="0" w:space="0" w:color="auto"/>
            <w:bottom w:val="none" w:sz="0" w:space="0" w:color="auto"/>
            <w:right w:val="none" w:sz="0" w:space="0" w:color="auto"/>
          </w:divBdr>
        </w:div>
        <w:div w:id="874777054">
          <w:marLeft w:val="0"/>
          <w:marRight w:val="0"/>
          <w:marTop w:val="0"/>
          <w:marBottom w:val="0"/>
          <w:divBdr>
            <w:top w:val="none" w:sz="0" w:space="0" w:color="auto"/>
            <w:left w:val="none" w:sz="0" w:space="0" w:color="auto"/>
            <w:bottom w:val="none" w:sz="0" w:space="0" w:color="auto"/>
            <w:right w:val="none" w:sz="0" w:space="0" w:color="auto"/>
          </w:divBdr>
        </w:div>
        <w:div w:id="588854863">
          <w:marLeft w:val="0"/>
          <w:marRight w:val="0"/>
          <w:marTop w:val="0"/>
          <w:marBottom w:val="0"/>
          <w:divBdr>
            <w:top w:val="none" w:sz="0" w:space="0" w:color="auto"/>
            <w:left w:val="none" w:sz="0" w:space="0" w:color="auto"/>
            <w:bottom w:val="none" w:sz="0" w:space="0" w:color="auto"/>
            <w:right w:val="none" w:sz="0" w:space="0" w:color="auto"/>
          </w:divBdr>
        </w:div>
        <w:div w:id="166675000">
          <w:marLeft w:val="0"/>
          <w:marRight w:val="0"/>
          <w:marTop w:val="0"/>
          <w:marBottom w:val="0"/>
          <w:divBdr>
            <w:top w:val="none" w:sz="0" w:space="0" w:color="auto"/>
            <w:left w:val="none" w:sz="0" w:space="0" w:color="auto"/>
            <w:bottom w:val="none" w:sz="0" w:space="0" w:color="auto"/>
            <w:right w:val="none" w:sz="0" w:space="0" w:color="auto"/>
          </w:divBdr>
        </w:div>
        <w:div w:id="1933389885">
          <w:marLeft w:val="0"/>
          <w:marRight w:val="0"/>
          <w:marTop w:val="0"/>
          <w:marBottom w:val="0"/>
          <w:divBdr>
            <w:top w:val="none" w:sz="0" w:space="0" w:color="auto"/>
            <w:left w:val="none" w:sz="0" w:space="0" w:color="auto"/>
            <w:bottom w:val="none" w:sz="0" w:space="0" w:color="auto"/>
            <w:right w:val="none" w:sz="0" w:space="0" w:color="auto"/>
          </w:divBdr>
        </w:div>
        <w:div w:id="560792987">
          <w:marLeft w:val="0"/>
          <w:marRight w:val="0"/>
          <w:marTop w:val="0"/>
          <w:marBottom w:val="0"/>
          <w:divBdr>
            <w:top w:val="none" w:sz="0" w:space="0" w:color="auto"/>
            <w:left w:val="none" w:sz="0" w:space="0" w:color="auto"/>
            <w:bottom w:val="none" w:sz="0" w:space="0" w:color="auto"/>
            <w:right w:val="none" w:sz="0" w:space="0" w:color="auto"/>
          </w:divBdr>
        </w:div>
        <w:div w:id="46689471">
          <w:marLeft w:val="0"/>
          <w:marRight w:val="0"/>
          <w:marTop w:val="0"/>
          <w:marBottom w:val="0"/>
          <w:divBdr>
            <w:top w:val="none" w:sz="0" w:space="0" w:color="auto"/>
            <w:left w:val="none" w:sz="0" w:space="0" w:color="auto"/>
            <w:bottom w:val="none" w:sz="0" w:space="0" w:color="auto"/>
            <w:right w:val="none" w:sz="0" w:space="0" w:color="auto"/>
          </w:divBdr>
        </w:div>
        <w:div w:id="374812141">
          <w:marLeft w:val="0"/>
          <w:marRight w:val="0"/>
          <w:marTop w:val="0"/>
          <w:marBottom w:val="0"/>
          <w:divBdr>
            <w:top w:val="none" w:sz="0" w:space="0" w:color="auto"/>
            <w:left w:val="none" w:sz="0" w:space="0" w:color="auto"/>
            <w:bottom w:val="none" w:sz="0" w:space="0" w:color="auto"/>
            <w:right w:val="none" w:sz="0" w:space="0" w:color="auto"/>
          </w:divBdr>
        </w:div>
        <w:div w:id="2010520766">
          <w:marLeft w:val="0"/>
          <w:marRight w:val="0"/>
          <w:marTop w:val="0"/>
          <w:marBottom w:val="0"/>
          <w:divBdr>
            <w:top w:val="none" w:sz="0" w:space="0" w:color="auto"/>
            <w:left w:val="none" w:sz="0" w:space="0" w:color="auto"/>
            <w:bottom w:val="none" w:sz="0" w:space="0" w:color="auto"/>
            <w:right w:val="none" w:sz="0" w:space="0" w:color="auto"/>
          </w:divBdr>
        </w:div>
        <w:div w:id="1194154788">
          <w:marLeft w:val="0"/>
          <w:marRight w:val="0"/>
          <w:marTop w:val="0"/>
          <w:marBottom w:val="0"/>
          <w:divBdr>
            <w:top w:val="none" w:sz="0" w:space="0" w:color="auto"/>
            <w:left w:val="none" w:sz="0" w:space="0" w:color="auto"/>
            <w:bottom w:val="none" w:sz="0" w:space="0" w:color="auto"/>
            <w:right w:val="none" w:sz="0" w:space="0" w:color="auto"/>
          </w:divBdr>
        </w:div>
        <w:div w:id="118963919">
          <w:marLeft w:val="0"/>
          <w:marRight w:val="0"/>
          <w:marTop w:val="0"/>
          <w:marBottom w:val="0"/>
          <w:divBdr>
            <w:top w:val="none" w:sz="0" w:space="0" w:color="auto"/>
            <w:left w:val="none" w:sz="0" w:space="0" w:color="auto"/>
            <w:bottom w:val="none" w:sz="0" w:space="0" w:color="auto"/>
            <w:right w:val="none" w:sz="0" w:space="0" w:color="auto"/>
          </w:divBdr>
        </w:div>
        <w:div w:id="791943320">
          <w:marLeft w:val="0"/>
          <w:marRight w:val="0"/>
          <w:marTop w:val="0"/>
          <w:marBottom w:val="0"/>
          <w:divBdr>
            <w:top w:val="none" w:sz="0" w:space="0" w:color="auto"/>
            <w:left w:val="none" w:sz="0" w:space="0" w:color="auto"/>
            <w:bottom w:val="none" w:sz="0" w:space="0" w:color="auto"/>
            <w:right w:val="none" w:sz="0" w:space="0" w:color="auto"/>
          </w:divBdr>
        </w:div>
        <w:div w:id="2078168642">
          <w:marLeft w:val="0"/>
          <w:marRight w:val="0"/>
          <w:marTop w:val="0"/>
          <w:marBottom w:val="0"/>
          <w:divBdr>
            <w:top w:val="none" w:sz="0" w:space="0" w:color="auto"/>
            <w:left w:val="none" w:sz="0" w:space="0" w:color="auto"/>
            <w:bottom w:val="none" w:sz="0" w:space="0" w:color="auto"/>
            <w:right w:val="none" w:sz="0" w:space="0" w:color="auto"/>
          </w:divBdr>
        </w:div>
        <w:div w:id="1387341076">
          <w:marLeft w:val="0"/>
          <w:marRight w:val="0"/>
          <w:marTop w:val="0"/>
          <w:marBottom w:val="0"/>
          <w:divBdr>
            <w:top w:val="none" w:sz="0" w:space="0" w:color="auto"/>
            <w:left w:val="none" w:sz="0" w:space="0" w:color="auto"/>
            <w:bottom w:val="none" w:sz="0" w:space="0" w:color="auto"/>
            <w:right w:val="none" w:sz="0" w:space="0" w:color="auto"/>
          </w:divBdr>
        </w:div>
        <w:div w:id="283583715">
          <w:marLeft w:val="0"/>
          <w:marRight w:val="0"/>
          <w:marTop w:val="0"/>
          <w:marBottom w:val="0"/>
          <w:divBdr>
            <w:top w:val="none" w:sz="0" w:space="0" w:color="auto"/>
            <w:left w:val="none" w:sz="0" w:space="0" w:color="auto"/>
            <w:bottom w:val="none" w:sz="0" w:space="0" w:color="auto"/>
            <w:right w:val="none" w:sz="0" w:space="0" w:color="auto"/>
          </w:divBdr>
        </w:div>
        <w:div w:id="499736800">
          <w:marLeft w:val="0"/>
          <w:marRight w:val="0"/>
          <w:marTop w:val="0"/>
          <w:marBottom w:val="0"/>
          <w:divBdr>
            <w:top w:val="none" w:sz="0" w:space="0" w:color="auto"/>
            <w:left w:val="none" w:sz="0" w:space="0" w:color="auto"/>
            <w:bottom w:val="none" w:sz="0" w:space="0" w:color="auto"/>
            <w:right w:val="none" w:sz="0" w:space="0" w:color="auto"/>
          </w:divBdr>
        </w:div>
        <w:div w:id="198057020">
          <w:marLeft w:val="0"/>
          <w:marRight w:val="0"/>
          <w:marTop w:val="0"/>
          <w:marBottom w:val="0"/>
          <w:divBdr>
            <w:top w:val="none" w:sz="0" w:space="0" w:color="auto"/>
            <w:left w:val="none" w:sz="0" w:space="0" w:color="auto"/>
            <w:bottom w:val="none" w:sz="0" w:space="0" w:color="auto"/>
            <w:right w:val="none" w:sz="0" w:space="0" w:color="auto"/>
          </w:divBdr>
        </w:div>
        <w:div w:id="1287468020">
          <w:marLeft w:val="0"/>
          <w:marRight w:val="0"/>
          <w:marTop w:val="0"/>
          <w:marBottom w:val="0"/>
          <w:divBdr>
            <w:top w:val="none" w:sz="0" w:space="0" w:color="auto"/>
            <w:left w:val="none" w:sz="0" w:space="0" w:color="auto"/>
            <w:bottom w:val="none" w:sz="0" w:space="0" w:color="auto"/>
            <w:right w:val="none" w:sz="0" w:space="0" w:color="auto"/>
          </w:divBdr>
        </w:div>
        <w:div w:id="658575532">
          <w:marLeft w:val="0"/>
          <w:marRight w:val="0"/>
          <w:marTop w:val="0"/>
          <w:marBottom w:val="0"/>
          <w:divBdr>
            <w:top w:val="none" w:sz="0" w:space="0" w:color="auto"/>
            <w:left w:val="none" w:sz="0" w:space="0" w:color="auto"/>
            <w:bottom w:val="none" w:sz="0" w:space="0" w:color="auto"/>
            <w:right w:val="none" w:sz="0" w:space="0" w:color="auto"/>
          </w:divBdr>
        </w:div>
        <w:div w:id="825824952">
          <w:marLeft w:val="0"/>
          <w:marRight w:val="0"/>
          <w:marTop w:val="0"/>
          <w:marBottom w:val="0"/>
          <w:divBdr>
            <w:top w:val="none" w:sz="0" w:space="0" w:color="auto"/>
            <w:left w:val="none" w:sz="0" w:space="0" w:color="auto"/>
            <w:bottom w:val="none" w:sz="0" w:space="0" w:color="auto"/>
            <w:right w:val="none" w:sz="0" w:space="0" w:color="auto"/>
          </w:divBdr>
        </w:div>
        <w:div w:id="784421898">
          <w:marLeft w:val="0"/>
          <w:marRight w:val="0"/>
          <w:marTop w:val="0"/>
          <w:marBottom w:val="0"/>
          <w:divBdr>
            <w:top w:val="none" w:sz="0" w:space="0" w:color="auto"/>
            <w:left w:val="none" w:sz="0" w:space="0" w:color="auto"/>
            <w:bottom w:val="none" w:sz="0" w:space="0" w:color="auto"/>
            <w:right w:val="none" w:sz="0" w:space="0" w:color="auto"/>
          </w:divBdr>
        </w:div>
        <w:div w:id="453716937">
          <w:marLeft w:val="0"/>
          <w:marRight w:val="0"/>
          <w:marTop w:val="0"/>
          <w:marBottom w:val="0"/>
          <w:divBdr>
            <w:top w:val="none" w:sz="0" w:space="0" w:color="auto"/>
            <w:left w:val="none" w:sz="0" w:space="0" w:color="auto"/>
            <w:bottom w:val="none" w:sz="0" w:space="0" w:color="auto"/>
            <w:right w:val="none" w:sz="0" w:space="0" w:color="auto"/>
          </w:divBdr>
        </w:div>
        <w:div w:id="1167749803">
          <w:marLeft w:val="0"/>
          <w:marRight w:val="0"/>
          <w:marTop w:val="0"/>
          <w:marBottom w:val="0"/>
          <w:divBdr>
            <w:top w:val="none" w:sz="0" w:space="0" w:color="auto"/>
            <w:left w:val="none" w:sz="0" w:space="0" w:color="auto"/>
            <w:bottom w:val="none" w:sz="0" w:space="0" w:color="auto"/>
            <w:right w:val="none" w:sz="0" w:space="0" w:color="auto"/>
          </w:divBdr>
        </w:div>
        <w:div w:id="587426430">
          <w:marLeft w:val="0"/>
          <w:marRight w:val="0"/>
          <w:marTop w:val="0"/>
          <w:marBottom w:val="0"/>
          <w:divBdr>
            <w:top w:val="none" w:sz="0" w:space="0" w:color="auto"/>
            <w:left w:val="none" w:sz="0" w:space="0" w:color="auto"/>
            <w:bottom w:val="none" w:sz="0" w:space="0" w:color="auto"/>
            <w:right w:val="none" w:sz="0" w:space="0" w:color="auto"/>
          </w:divBdr>
        </w:div>
        <w:div w:id="242879054">
          <w:marLeft w:val="0"/>
          <w:marRight w:val="0"/>
          <w:marTop w:val="0"/>
          <w:marBottom w:val="0"/>
          <w:divBdr>
            <w:top w:val="none" w:sz="0" w:space="0" w:color="auto"/>
            <w:left w:val="none" w:sz="0" w:space="0" w:color="auto"/>
            <w:bottom w:val="none" w:sz="0" w:space="0" w:color="auto"/>
            <w:right w:val="none" w:sz="0" w:space="0" w:color="auto"/>
          </w:divBdr>
        </w:div>
        <w:div w:id="1778990152">
          <w:marLeft w:val="0"/>
          <w:marRight w:val="0"/>
          <w:marTop w:val="0"/>
          <w:marBottom w:val="0"/>
          <w:divBdr>
            <w:top w:val="none" w:sz="0" w:space="0" w:color="auto"/>
            <w:left w:val="none" w:sz="0" w:space="0" w:color="auto"/>
            <w:bottom w:val="none" w:sz="0" w:space="0" w:color="auto"/>
            <w:right w:val="none" w:sz="0" w:space="0" w:color="auto"/>
          </w:divBdr>
        </w:div>
        <w:div w:id="982731790">
          <w:marLeft w:val="0"/>
          <w:marRight w:val="0"/>
          <w:marTop w:val="0"/>
          <w:marBottom w:val="0"/>
          <w:divBdr>
            <w:top w:val="none" w:sz="0" w:space="0" w:color="auto"/>
            <w:left w:val="none" w:sz="0" w:space="0" w:color="auto"/>
            <w:bottom w:val="none" w:sz="0" w:space="0" w:color="auto"/>
            <w:right w:val="none" w:sz="0" w:space="0" w:color="auto"/>
          </w:divBdr>
        </w:div>
        <w:div w:id="1498382276">
          <w:marLeft w:val="0"/>
          <w:marRight w:val="0"/>
          <w:marTop w:val="0"/>
          <w:marBottom w:val="0"/>
          <w:divBdr>
            <w:top w:val="none" w:sz="0" w:space="0" w:color="auto"/>
            <w:left w:val="none" w:sz="0" w:space="0" w:color="auto"/>
            <w:bottom w:val="none" w:sz="0" w:space="0" w:color="auto"/>
            <w:right w:val="none" w:sz="0" w:space="0" w:color="auto"/>
          </w:divBdr>
        </w:div>
        <w:div w:id="996346712">
          <w:marLeft w:val="0"/>
          <w:marRight w:val="0"/>
          <w:marTop w:val="0"/>
          <w:marBottom w:val="0"/>
          <w:divBdr>
            <w:top w:val="none" w:sz="0" w:space="0" w:color="auto"/>
            <w:left w:val="none" w:sz="0" w:space="0" w:color="auto"/>
            <w:bottom w:val="none" w:sz="0" w:space="0" w:color="auto"/>
            <w:right w:val="none" w:sz="0" w:space="0" w:color="auto"/>
          </w:divBdr>
        </w:div>
        <w:div w:id="895121289">
          <w:marLeft w:val="0"/>
          <w:marRight w:val="0"/>
          <w:marTop w:val="0"/>
          <w:marBottom w:val="0"/>
          <w:divBdr>
            <w:top w:val="none" w:sz="0" w:space="0" w:color="auto"/>
            <w:left w:val="none" w:sz="0" w:space="0" w:color="auto"/>
            <w:bottom w:val="none" w:sz="0" w:space="0" w:color="auto"/>
            <w:right w:val="none" w:sz="0" w:space="0" w:color="auto"/>
          </w:divBdr>
        </w:div>
        <w:div w:id="1634403244">
          <w:marLeft w:val="0"/>
          <w:marRight w:val="0"/>
          <w:marTop w:val="0"/>
          <w:marBottom w:val="0"/>
          <w:divBdr>
            <w:top w:val="none" w:sz="0" w:space="0" w:color="auto"/>
            <w:left w:val="none" w:sz="0" w:space="0" w:color="auto"/>
            <w:bottom w:val="none" w:sz="0" w:space="0" w:color="auto"/>
            <w:right w:val="none" w:sz="0" w:space="0" w:color="auto"/>
          </w:divBdr>
        </w:div>
        <w:div w:id="1882396474">
          <w:marLeft w:val="0"/>
          <w:marRight w:val="0"/>
          <w:marTop w:val="0"/>
          <w:marBottom w:val="0"/>
          <w:divBdr>
            <w:top w:val="none" w:sz="0" w:space="0" w:color="auto"/>
            <w:left w:val="none" w:sz="0" w:space="0" w:color="auto"/>
            <w:bottom w:val="none" w:sz="0" w:space="0" w:color="auto"/>
            <w:right w:val="none" w:sz="0" w:space="0" w:color="auto"/>
          </w:divBdr>
        </w:div>
        <w:div w:id="159583947">
          <w:marLeft w:val="0"/>
          <w:marRight w:val="0"/>
          <w:marTop w:val="0"/>
          <w:marBottom w:val="0"/>
          <w:divBdr>
            <w:top w:val="none" w:sz="0" w:space="0" w:color="auto"/>
            <w:left w:val="none" w:sz="0" w:space="0" w:color="auto"/>
            <w:bottom w:val="none" w:sz="0" w:space="0" w:color="auto"/>
            <w:right w:val="none" w:sz="0" w:space="0" w:color="auto"/>
          </w:divBdr>
        </w:div>
        <w:div w:id="364451587">
          <w:marLeft w:val="0"/>
          <w:marRight w:val="0"/>
          <w:marTop w:val="0"/>
          <w:marBottom w:val="0"/>
          <w:divBdr>
            <w:top w:val="none" w:sz="0" w:space="0" w:color="auto"/>
            <w:left w:val="none" w:sz="0" w:space="0" w:color="auto"/>
            <w:bottom w:val="none" w:sz="0" w:space="0" w:color="auto"/>
            <w:right w:val="none" w:sz="0" w:space="0" w:color="auto"/>
          </w:divBdr>
        </w:div>
        <w:div w:id="1359626520">
          <w:marLeft w:val="0"/>
          <w:marRight w:val="0"/>
          <w:marTop w:val="0"/>
          <w:marBottom w:val="0"/>
          <w:divBdr>
            <w:top w:val="none" w:sz="0" w:space="0" w:color="auto"/>
            <w:left w:val="none" w:sz="0" w:space="0" w:color="auto"/>
            <w:bottom w:val="none" w:sz="0" w:space="0" w:color="auto"/>
            <w:right w:val="none" w:sz="0" w:space="0" w:color="auto"/>
          </w:divBdr>
        </w:div>
        <w:div w:id="1143352102">
          <w:marLeft w:val="0"/>
          <w:marRight w:val="0"/>
          <w:marTop w:val="0"/>
          <w:marBottom w:val="0"/>
          <w:divBdr>
            <w:top w:val="none" w:sz="0" w:space="0" w:color="auto"/>
            <w:left w:val="none" w:sz="0" w:space="0" w:color="auto"/>
            <w:bottom w:val="none" w:sz="0" w:space="0" w:color="auto"/>
            <w:right w:val="none" w:sz="0" w:space="0" w:color="auto"/>
          </w:divBdr>
        </w:div>
        <w:div w:id="1423987644">
          <w:marLeft w:val="0"/>
          <w:marRight w:val="0"/>
          <w:marTop w:val="0"/>
          <w:marBottom w:val="0"/>
          <w:divBdr>
            <w:top w:val="none" w:sz="0" w:space="0" w:color="auto"/>
            <w:left w:val="none" w:sz="0" w:space="0" w:color="auto"/>
            <w:bottom w:val="none" w:sz="0" w:space="0" w:color="auto"/>
            <w:right w:val="none" w:sz="0" w:space="0" w:color="auto"/>
          </w:divBdr>
        </w:div>
        <w:div w:id="1725637379">
          <w:marLeft w:val="0"/>
          <w:marRight w:val="0"/>
          <w:marTop w:val="0"/>
          <w:marBottom w:val="0"/>
          <w:divBdr>
            <w:top w:val="none" w:sz="0" w:space="0" w:color="auto"/>
            <w:left w:val="none" w:sz="0" w:space="0" w:color="auto"/>
            <w:bottom w:val="none" w:sz="0" w:space="0" w:color="auto"/>
            <w:right w:val="none" w:sz="0" w:space="0" w:color="auto"/>
          </w:divBdr>
        </w:div>
        <w:div w:id="1001740174">
          <w:marLeft w:val="0"/>
          <w:marRight w:val="0"/>
          <w:marTop w:val="0"/>
          <w:marBottom w:val="0"/>
          <w:divBdr>
            <w:top w:val="none" w:sz="0" w:space="0" w:color="auto"/>
            <w:left w:val="none" w:sz="0" w:space="0" w:color="auto"/>
            <w:bottom w:val="none" w:sz="0" w:space="0" w:color="auto"/>
            <w:right w:val="none" w:sz="0" w:space="0" w:color="auto"/>
          </w:divBdr>
        </w:div>
        <w:div w:id="13923008">
          <w:marLeft w:val="0"/>
          <w:marRight w:val="0"/>
          <w:marTop w:val="0"/>
          <w:marBottom w:val="0"/>
          <w:divBdr>
            <w:top w:val="none" w:sz="0" w:space="0" w:color="auto"/>
            <w:left w:val="none" w:sz="0" w:space="0" w:color="auto"/>
            <w:bottom w:val="none" w:sz="0" w:space="0" w:color="auto"/>
            <w:right w:val="none" w:sz="0" w:space="0" w:color="auto"/>
          </w:divBdr>
        </w:div>
        <w:div w:id="1662931577">
          <w:marLeft w:val="0"/>
          <w:marRight w:val="0"/>
          <w:marTop w:val="0"/>
          <w:marBottom w:val="0"/>
          <w:divBdr>
            <w:top w:val="none" w:sz="0" w:space="0" w:color="auto"/>
            <w:left w:val="none" w:sz="0" w:space="0" w:color="auto"/>
            <w:bottom w:val="none" w:sz="0" w:space="0" w:color="auto"/>
            <w:right w:val="none" w:sz="0" w:space="0" w:color="auto"/>
          </w:divBdr>
        </w:div>
        <w:div w:id="207302226">
          <w:marLeft w:val="0"/>
          <w:marRight w:val="0"/>
          <w:marTop w:val="0"/>
          <w:marBottom w:val="0"/>
          <w:divBdr>
            <w:top w:val="none" w:sz="0" w:space="0" w:color="auto"/>
            <w:left w:val="none" w:sz="0" w:space="0" w:color="auto"/>
            <w:bottom w:val="none" w:sz="0" w:space="0" w:color="auto"/>
            <w:right w:val="none" w:sz="0" w:space="0" w:color="auto"/>
          </w:divBdr>
        </w:div>
        <w:div w:id="90519084">
          <w:marLeft w:val="0"/>
          <w:marRight w:val="0"/>
          <w:marTop w:val="0"/>
          <w:marBottom w:val="0"/>
          <w:divBdr>
            <w:top w:val="none" w:sz="0" w:space="0" w:color="auto"/>
            <w:left w:val="none" w:sz="0" w:space="0" w:color="auto"/>
            <w:bottom w:val="none" w:sz="0" w:space="0" w:color="auto"/>
            <w:right w:val="none" w:sz="0" w:space="0" w:color="auto"/>
          </w:divBdr>
        </w:div>
        <w:div w:id="1313291455">
          <w:marLeft w:val="0"/>
          <w:marRight w:val="0"/>
          <w:marTop w:val="0"/>
          <w:marBottom w:val="0"/>
          <w:divBdr>
            <w:top w:val="none" w:sz="0" w:space="0" w:color="auto"/>
            <w:left w:val="none" w:sz="0" w:space="0" w:color="auto"/>
            <w:bottom w:val="none" w:sz="0" w:space="0" w:color="auto"/>
            <w:right w:val="none" w:sz="0" w:space="0" w:color="auto"/>
          </w:divBdr>
        </w:div>
        <w:div w:id="1930656729">
          <w:marLeft w:val="0"/>
          <w:marRight w:val="0"/>
          <w:marTop w:val="0"/>
          <w:marBottom w:val="0"/>
          <w:divBdr>
            <w:top w:val="none" w:sz="0" w:space="0" w:color="auto"/>
            <w:left w:val="none" w:sz="0" w:space="0" w:color="auto"/>
            <w:bottom w:val="none" w:sz="0" w:space="0" w:color="auto"/>
            <w:right w:val="none" w:sz="0" w:space="0" w:color="auto"/>
          </w:divBdr>
        </w:div>
        <w:div w:id="1533805325">
          <w:marLeft w:val="0"/>
          <w:marRight w:val="0"/>
          <w:marTop w:val="0"/>
          <w:marBottom w:val="0"/>
          <w:divBdr>
            <w:top w:val="none" w:sz="0" w:space="0" w:color="auto"/>
            <w:left w:val="none" w:sz="0" w:space="0" w:color="auto"/>
            <w:bottom w:val="none" w:sz="0" w:space="0" w:color="auto"/>
            <w:right w:val="none" w:sz="0" w:space="0" w:color="auto"/>
          </w:divBdr>
        </w:div>
        <w:div w:id="481237243">
          <w:marLeft w:val="0"/>
          <w:marRight w:val="0"/>
          <w:marTop w:val="0"/>
          <w:marBottom w:val="0"/>
          <w:divBdr>
            <w:top w:val="none" w:sz="0" w:space="0" w:color="auto"/>
            <w:left w:val="none" w:sz="0" w:space="0" w:color="auto"/>
            <w:bottom w:val="none" w:sz="0" w:space="0" w:color="auto"/>
            <w:right w:val="none" w:sz="0" w:space="0" w:color="auto"/>
          </w:divBdr>
        </w:div>
        <w:div w:id="1675958780">
          <w:marLeft w:val="0"/>
          <w:marRight w:val="0"/>
          <w:marTop w:val="0"/>
          <w:marBottom w:val="0"/>
          <w:divBdr>
            <w:top w:val="none" w:sz="0" w:space="0" w:color="auto"/>
            <w:left w:val="none" w:sz="0" w:space="0" w:color="auto"/>
            <w:bottom w:val="none" w:sz="0" w:space="0" w:color="auto"/>
            <w:right w:val="none" w:sz="0" w:space="0" w:color="auto"/>
          </w:divBdr>
        </w:div>
        <w:div w:id="1662150262">
          <w:marLeft w:val="0"/>
          <w:marRight w:val="0"/>
          <w:marTop w:val="0"/>
          <w:marBottom w:val="0"/>
          <w:divBdr>
            <w:top w:val="none" w:sz="0" w:space="0" w:color="auto"/>
            <w:left w:val="none" w:sz="0" w:space="0" w:color="auto"/>
            <w:bottom w:val="none" w:sz="0" w:space="0" w:color="auto"/>
            <w:right w:val="none" w:sz="0" w:space="0" w:color="auto"/>
          </w:divBdr>
        </w:div>
        <w:div w:id="1812937715">
          <w:marLeft w:val="0"/>
          <w:marRight w:val="0"/>
          <w:marTop w:val="0"/>
          <w:marBottom w:val="0"/>
          <w:divBdr>
            <w:top w:val="none" w:sz="0" w:space="0" w:color="auto"/>
            <w:left w:val="none" w:sz="0" w:space="0" w:color="auto"/>
            <w:bottom w:val="none" w:sz="0" w:space="0" w:color="auto"/>
            <w:right w:val="none" w:sz="0" w:space="0" w:color="auto"/>
          </w:divBdr>
        </w:div>
        <w:div w:id="2077818905">
          <w:marLeft w:val="0"/>
          <w:marRight w:val="0"/>
          <w:marTop w:val="0"/>
          <w:marBottom w:val="0"/>
          <w:divBdr>
            <w:top w:val="none" w:sz="0" w:space="0" w:color="auto"/>
            <w:left w:val="none" w:sz="0" w:space="0" w:color="auto"/>
            <w:bottom w:val="none" w:sz="0" w:space="0" w:color="auto"/>
            <w:right w:val="none" w:sz="0" w:space="0" w:color="auto"/>
          </w:divBdr>
        </w:div>
        <w:div w:id="1420590899">
          <w:marLeft w:val="0"/>
          <w:marRight w:val="0"/>
          <w:marTop w:val="0"/>
          <w:marBottom w:val="0"/>
          <w:divBdr>
            <w:top w:val="none" w:sz="0" w:space="0" w:color="auto"/>
            <w:left w:val="none" w:sz="0" w:space="0" w:color="auto"/>
            <w:bottom w:val="none" w:sz="0" w:space="0" w:color="auto"/>
            <w:right w:val="none" w:sz="0" w:space="0" w:color="auto"/>
          </w:divBdr>
        </w:div>
        <w:div w:id="85346632">
          <w:marLeft w:val="0"/>
          <w:marRight w:val="0"/>
          <w:marTop w:val="0"/>
          <w:marBottom w:val="0"/>
          <w:divBdr>
            <w:top w:val="none" w:sz="0" w:space="0" w:color="auto"/>
            <w:left w:val="none" w:sz="0" w:space="0" w:color="auto"/>
            <w:bottom w:val="none" w:sz="0" w:space="0" w:color="auto"/>
            <w:right w:val="none" w:sz="0" w:space="0" w:color="auto"/>
          </w:divBdr>
        </w:div>
        <w:div w:id="1714228447">
          <w:marLeft w:val="0"/>
          <w:marRight w:val="0"/>
          <w:marTop w:val="0"/>
          <w:marBottom w:val="0"/>
          <w:divBdr>
            <w:top w:val="none" w:sz="0" w:space="0" w:color="auto"/>
            <w:left w:val="none" w:sz="0" w:space="0" w:color="auto"/>
            <w:bottom w:val="none" w:sz="0" w:space="0" w:color="auto"/>
            <w:right w:val="none" w:sz="0" w:space="0" w:color="auto"/>
          </w:divBdr>
        </w:div>
        <w:div w:id="1503009613">
          <w:marLeft w:val="0"/>
          <w:marRight w:val="0"/>
          <w:marTop w:val="0"/>
          <w:marBottom w:val="0"/>
          <w:divBdr>
            <w:top w:val="none" w:sz="0" w:space="0" w:color="auto"/>
            <w:left w:val="none" w:sz="0" w:space="0" w:color="auto"/>
            <w:bottom w:val="none" w:sz="0" w:space="0" w:color="auto"/>
            <w:right w:val="none" w:sz="0" w:space="0" w:color="auto"/>
          </w:divBdr>
        </w:div>
        <w:div w:id="2077782251">
          <w:marLeft w:val="0"/>
          <w:marRight w:val="0"/>
          <w:marTop w:val="0"/>
          <w:marBottom w:val="0"/>
          <w:divBdr>
            <w:top w:val="none" w:sz="0" w:space="0" w:color="auto"/>
            <w:left w:val="none" w:sz="0" w:space="0" w:color="auto"/>
            <w:bottom w:val="none" w:sz="0" w:space="0" w:color="auto"/>
            <w:right w:val="none" w:sz="0" w:space="0" w:color="auto"/>
          </w:divBdr>
        </w:div>
        <w:div w:id="65106298">
          <w:marLeft w:val="0"/>
          <w:marRight w:val="0"/>
          <w:marTop w:val="0"/>
          <w:marBottom w:val="0"/>
          <w:divBdr>
            <w:top w:val="none" w:sz="0" w:space="0" w:color="auto"/>
            <w:left w:val="none" w:sz="0" w:space="0" w:color="auto"/>
            <w:bottom w:val="none" w:sz="0" w:space="0" w:color="auto"/>
            <w:right w:val="none" w:sz="0" w:space="0" w:color="auto"/>
          </w:divBdr>
        </w:div>
        <w:div w:id="2027443099">
          <w:marLeft w:val="0"/>
          <w:marRight w:val="0"/>
          <w:marTop w:val="0"/>
          <w:marBottom w:val="0"/>
          <w:divBdr>
            <w:top w:val="none" w:sz="0" w:space="0" w:color="auto"/>
            <w:left w:val="none" w:sz="0" w:space="0" w:color="auto"/>
            <w:bottom w:val="none" w:sz="0" w:space="0" w:color="auto"/>
            <w:right w:val="none" w:sz="0" w:space="0" w:color="auto"/>
          </w:divBdr>
        </w:div>
        <w:div w:id="1977447554">
          <w:marLeft w:val="0"/>
          <w:marRight w:val="0"/>
          <w:marTop w:val="0"/>
          <w:marBottom w:val="0"/>
          <w:divBdr>
            <w:top w:val="none" w:sz="0" w:space="0" w:color="auto"/>
            <w:left w:val="none" w:sz="0" w:space="0" w:color="auto"/>
            <w:bottom w:val="none" w:sz="0" w:space="0" w:color="auto"/>
            <w:right w:val="none" w:sz="0" w:space="0" w:color="auto"/>
          </w:divBdr>
        </w:div>
        <w:div w:id="1509170953">
          <w:marLeft w:val="0"/>
          <w:marRight w:val="0"/>
          <w:marTop w:val="0"/>
          <w:marBottom w:val="0"/>
          <w:divBdr>
            <w:top w:val="none" w:sz="0" w:space="0" w:color="auto"/>
            <w:left w:val="none" w:sz="0" w:space="0" w:color="auto"/>
            <w:bottom w:val="none" w:sz="0" w:space="0" w:color="auto"/>
            <w:right w:val="none" w:sz="0" w:space="0" w:color="auto"/>
          </w:divBdr>
        </w:div>
        <w:div w:id="1025835544">
          <w:marLeft w:val="0"/>
          <w:marRight w:val="0"/>
          <w:marTop w:val="0"/>
          <w:marBottom w:val="0"/>
          <w:divBdr>
            <w:top w:val="none" w:sz="0" w:space="0" w:color="auto"/>
            <w:left w:val="none" w:sz="0" w:space="0" w:color="auto"/>
            <w:bottom w:val="none" w:sz="0" w:space="0" w:color="auto"/>
            <w:right w:val="none" w:sz="0" w:space="0" w:color="auto"/>
          </w:divBdr>
        </w:div>
        <w:div w:id="1843007928">
          <w:marLeft w:val="0"/>
          <w:marRight w:val="0"/>
          <w:marTop w:val="0"/>
          <w:marBottom w:val="0"/>
          <w:divBdr>
            <w:top w:val="none" w:sz="0" w:space="0" w:color="auto"/>
            <w:left w:val="none" w:sz="0" w:space="0" w:color="auto"/>
            <w:bottom w:val="none" w:sz="0" w:space="0" w:color="auto"/>
            <w:right w:val="none" w:sz="0" w:space="0" w:color="auto"/>
          </w:divBdr>
        </w:div>
        <w:div w:id="1506360279">
          <w:marLeft w:val="0"/>
          <w:marRight w:val="0"/>
          <w:marTop w:val="0"/>
          <w:marBottom w:val="0"/>
          <w:divBdr>
            <w:top w:val="none" w:sz="0" w:space="0" w:color="auto"/>
            <w:left w:val="none" w:sz="0" w:space="0" w:color="auto"/>
            <w:bottom w:val="none" w:sz="0" w:space="0" w:color="auto"/>
            <w:right w:val="none" w:sz="0" w:space="0" w:color="auto"/>
          </w:divBdr>
        </w:div>
        <w:div w:id="1130050523">
          <w:marLeft w:val="0"/>
          <w:marRight w:val="0"/>
          <w:marTop w:val="0"/>
          <w:marBottom w:val="0"/>
          <w:divBdr>
            <w:top w:val="none" w:sz="0" w:space="0" w:color="auto"/>
            <w:left w:val="none" w:sz="0" w:space="0" w:color="auto"/>
            <w:bottom w:val="none" w:sz="0" w:space="0" w:color="auto"/>
            <w:right w:val="none" w:sz="0" w:space="0" w:color="auto"/>
          </w:divBdr>
        </w:div>
        <w:div w:id="16735798">
          <w:marLeft w:val="0"/>
          <w:marRight w:val="0"/>
          <w:marTop w:val="0"/>
          <w:marBottom w:val="0"/>
          <w:divBdr>
            <w:top w:val="none" w:sz="0" w:space="0" w:color="auto"/>
            <w:left w:val="none" w:sz="0" w:space="0" w:color="auto"/>
            <w:bottom w:val="none" w:sz="0" w:space="0" w:color="auto"/>
            <w:right w:val="none" w:sz="0" w:space="0" w:color="auto"/>
          </w:divBdr>
        </w:div>
        <w:div w:id="1367557922">
          <w:marLeft w:val="0"/>
          <w:marRight w:val="0"/>
          <w:marTop w:val="0"/>
          <w:marBottom w:val="0"/>
          <w:divBdr>
            <w:top w:val="none" w:sz="0" w:space="0" w:color="auto"/>
            <w:left w:val="none" w:sz="0" w:space="0" w:color="auto"/>
            <w:bottom w:val="none" w:sz="0" w:space="0" w:color="auto"/>
            <w:right w:val="none" w:sz="0" w:space="0" w:color="auto"/>
          </w:divBdr>
        </w:div>
        <w:div w:id="2026786627">
          <w:marLeft w:val="0"/>
          <w:marRight w:val="0"/>
          <w:marTop w:val="0"/>
          <w:marBottom w:val="0"/>
          <w:divBdr>
            <w:top w:val="none" w:sz="0" w:space="0" w:color="auto"/>
            <w:left w:val="none" w:sz="0" w:space="0" w:color="auto"/>
            <w:bottom w:val="none" w:sz="0" w:space="0" w:color="auto"/>
            <w:right w:val="none" w:sz="0" w:space="0" w:color="auto"/>
          </w:divBdr>
        </w:div>
        <w:div w:id="1372145305">
          <w:marLeft w:val="0"/>
          <w:marRight w:val="0"/>
          <w:marTop w:val="0"/>
          <w:marBottom w:val="0"/>
          <w:divBdr>
            <w:top w:val="none" w:sz="0" w:space="0" w:color="auto"/>
            <w:left w:val="none" w:sz="0" w:space="0" w:color="auto"/>
            <w:bottom w:val="none" w:sz="0" w:space="0" w:color="auto"/>
            <w:right w:val="none" w:sz="0" w:space="0" w:color="auto"/>
          </w:divBdr>
        </w:div>
        <w:div w:id="2056200233">
          <w:marLeft w:val="0"/>
          <w:marRight w:val="0"/>
          <w:marTop w:val="0"/>
          <w:marBottom w:val="0"/>
          <w:divBdr>
            <w:top w:val="none" w:sz="0" w:space="0" w:color="auto"/>
            <w:left w:val="none" w:sz="0" w:space="0" w:color="auto"/>
            <w:bottom w:val="none" w:sz="0" w:space="0" w:color="auto"/>
            <w:right w:val="none" w:sz="0" w:space="0" w:color="auto"/>
          </w:divBdr>
        </w:div>
        <w:div w:id="1529837196">
          <w:marLeft w:val="0"/>
          <w:marRight w:val="0"/>
          <w:marTop w:val="0"/>
          <w:marBottom w:val="0"/>
          <w:divBdr>
            <w:top w:val="none" w:sz="0" w:space="0" w:color="auto"/>
            <w:left w:val="none" w:sz="0" w:space="0" w:color="auto"/>
            <w:bottom w:val="none" w:sz="0" w:space="0" w:color="auto"/>
            <w:right w:val="none" w:sz="0" w:space="0" w:color="auto"/>
          </w:divBdr>
        </w:div>
        <w:div w:id="2046099571">
          <w:marLeft w:val="0"/>
          <w:marRight w:val="0"/>
          <w:marTop w:val="0"/>
          <w:marBottom w:val="0"/>
          <w:divBdr>
            <w:top w:val="none" w:sz="0" w:space="0" w:color="auto"/>
            <w:left w:val="none" w:sz="0" w:space="0" w:color="auto"/>
            <w:bottom w:val="none" w:sz="0" w:space="0" w:color="auto"/>
            <w:right w:val="none" w:sz="0" w:space="0" w:color="auto"/>
          </w:divBdr>
        </w:div>
        <w:div w:id="1096443354">
          <w:marLeft w:val="0"/>
          <w:marRight w:val="0"/>
          <w:marTop w:val="0"/>
          <w:marBottom w:val="0"/>
          <w:divBdr>
            <w:top w:val="none" w:sz="0" w:space="0" w:color="auto"/>
            <w:left w:val="none" w:sz="0" w:space="0" w:color="auto"/>
            <w:bottom w:val="none" w:sz="0" w:space="0" w:color="auto"/>
            <w:right w:val="none" w:sz="0" w:space="0" w:color="auto"/>
          </w:divBdr>
        </w:div>
        <w:div w:id="2113669743">
          <w:marLeft w:val="0"/>
          <w:marRight w:val="0"/>
          <w:marTop w:val="0"/>
          <w:marBottom w:val="0"/>
          <w:divBdr>
            <w:top w:val="none" w:sz="0" w:space="0" w:color="auto"/>
            <w:left w:val="none" w:sz="0" w:space="0" w:color="auto"/>
            <w:bottom w:val="none" w:sz="0" w:space="0" w:color="auto"/>
            <w:right w:val="none" w:sz="0" w:space="0" w:color="auto"/>
          </w:divBdr>
        </w:div>
        <w:div w:id="1045955489">
          <w:marLeft w:val="0"/>
          <w:marRight w:val="0"/>
          <w:marTop w:val="0"/>
          <w:marBottom w:val="0"/>
          <w:divBdr>
            <w:top w:val="none" w:sz="0" w:space="0" w:color="auto"/>
            <w:left w:val="none" w:sz="0" w:space="0" w:color="auto"/>
            <w:bottom w:val="none" w:sz="0" w:space="0" w:color="auto"/>
            <w:right w:val="none" w:sz="0" w:space="0" w:color="auto"/>
          </w:divBdr>
        </w:div>
        <w:div w:id="1289701459">
          <w:marLeft w:val="0"/>
          <w:marRight w:val="0"/>
          <w:marTop w:val="0"/>
          <w:marBottom w:val="0"/>
          <w:divBdr>
            <w:top w:val="none" w:sz="0" w:space="0" w:color="auto"/>
            <w:left w:val="none" w:sz="0" w:space="0" w:color="auto"/>
            <w:bottom w:val="none" w:sz="0" w:space="0" w:color="auto"/>
            <w:right w:val="none" w:sz="0" w:space="0" w:color="auto"/>
          </w:divBdr>
        </w:div>
        <w:div w:id="1219785217">
          <w:marLeft w:val="0"/>
          <w:marRight w:val="0"/>
          <w:marTop w:val="0"/>
          <w:marBottom w:val="0"/>
          <w:divBdr>
            <w:top w:val="none" w:sz="0" w:space="0" w:color="auto"/>
            <w:left w:val="none" w:sz="0" w:space="0" w:color="auto"/>
            <w:bottom w:val="none" w:sz="0" w:space="0" w:color="auto"/>
            <w:right w:val="none" w:sz="0" w:space="0" w:color="auto"/>
          </w:divBdr>
        </w:div>
        <w:div w:id="937369827">
          <w:marLeft w:val="0"/>
          <w:marRight w:val="0"/>
          <w:marTop w:val="0"/>
          <w:marBottom w:val="0"/>
          <w:divBdr>
            <w:top w:val="none" w:sz="0" w:space="0" w:color="auto"/>
            <w:left w:val="none" w:sz="0" w:space="0" w:color="auto"/>
            <w:bottom w:val="none" w:sz="0" w:space="0" w:color="auto"/>
            <w:right w:val="none" w:sz="0" w:space="0" w:color="auto"/>
          </w:divBdr>
        </w:div>
        <w:div w:id="893347207">
          <w:marLeft w:val="0"/>
          <w:marRight w:val="0"/>
          <w:marTop w:val="0"/>
          <w:marBottom w:val="0"/>
          <w:divBdr>
            <w:top w:val="none" w:sz="0" w:space="0" w:color="auto"/>
            <w:left w:val="none" w:sz="0" w:space="0" w:color="auto"/>
            <w:bottom w:val="none" w:sz="0" w:space="0" w:color="auto"/>
            <w:right w:val="none" w:sz="0" w:space="0" w:color="auto"/>
          </w:divBdr>
        </w:div>
        <w:div w:id="133986862">
          <w:marLeft w:val="0"/>
          <w:marRight w:val="0"/>
          <w:marTop w:val="0"/>
          <w:marBottom w:val="0"/>
          <w:divBdr>
            <w:top w:val="none" w:sz="0" w:space="0" w:color="auto"/>
            <w:left w:val="none" w:sz="0" w:space="0" w:color="auto"/>
            <w:bottom w:val="none" w:sz="0" w:space="0" w:color="auto"/>
            <w:right w:val="none" w:sz="0" w:space="0" w:color="auto"/>
          </w:divBdr>
        </w:div>
        <w:div w:id="1349067662">
          <w:marLeft w:val="0"/>
          <w:marRight w:val="0"/>
          <w:marTop w:val="0"/>
          <w:marBottom w:val="0"/>
          <w:divBdr>
            <w:top w:val="none" w:sz="0" w:space="0" w:color="auto"/>
            <w:left w:val="none" w:sz="0" w:space="0" w:color="auto"/>
            <w:bottom w:val="none" w:sz="0" w:space="0" w:color="auto"/>
            <w:right w:val="none" w:sz="0" w:space="0" w:color="auto"/>
          </w:divBdr>
        </w:div>
        <w:div w:id="86855420">
          <w:marLeft w:val="0"/>
          <w:marRight w:val="0"/>
          <w:marTop w:val="0"/>
          <w:marBottom w:val="0"/>
          <w:divBdr>
            <w:top w:val="none" w:sz="0" w:space="0" w:color="auto"/>
            <w:left w:val="none" w:sz="0" w:space="0" w:color="auto"/>
            <w:bottom w:val="none" w:sz="0" w:space="0" w:color="auto"/>
            <w:right w:val="none" w:sz="0" w:space="0" w:color="auto"/>
          </w:divBdr>
        </w:div>
        <w:div w:id="789318479">
          <w:marLeft w:val="0"/>
          <w:marRight w:val="0"/>
          <w:marTop w:val="0"/>
          <w:marBottom w:val="0"/>
          <w:divBdr>
            <w:top w:val="none" w:sz="0" w:space="0" w:color="auto"/>
            <w:left w:val="none" w:sz="0" w:space="0" w:color="auto"/>
            <w:bottom w:val="none" w:sz="0" w:space="0" w:color="auto"/>
            <w:right w:val="none" w:sz="0" w:space="0" w:color="auto"/>
          </w:divBdr>
        </w:div>
        <w:div w:id="1484198028">
          <w:marLeft w:val="0"/>
          <w:marRight w:val="0"/>
          <w:marTop w:val="0"/>
          <w:marBottom w:val="0"/>
          <w:divBdr>
            <w:top w:val="none" w:sz="0" w:space="0" w:color="auto"/>
            <w:left w:val="none" w:sz="0" w:space="0" w:color="auto"/>
            <w:bottom w:val="none" w:sz="0" w:space="0" w:color="auto"/>
            <w:right w:val="none" w:sz="0" w:space="0" w:color="auto"/>
          </w:divBdr>
        </w:div>
        <w:div w:id="1670593611">
          <w:marLeft w:val="0"/>
          <w:marRight w:val="0"/>
          <w:marTop w:val="0"/>
          <w:marBottom w:val="0"/>
          <w:divBdr>
            <w:top w:val="none" w:sz="0" w:space="0" w:color="auto"/>
            <w:left w:val="none" w:sz="0" w:space="0" w:color="auto"/>
            <w:bottom w:val="none" w:sz="0" w:space="0" w:color="auto"/>
            <w:right w:val="none" w:sz="0" w:space="0" w:color="auto"/>
          </w:divBdr>
        </w:div>
        <w:div w:id="329409574">
          <w:marLeft w:val="0"/>
          <w:marRight w:val="0"/>
          <w:marTop w:val="0"/>
          <w:marBottom w:val="0"/>
          <w:divBdr>
            <w:top w:val="none" w:sz="0" w:space="0" w:color="auto"/>
            <w:left w:val="none" w:sz="0" w:space="0" w:color="auto"/>
            <w:bottom w:val="none" w:sz="0" w:space="0" w:color="auto"/>
            <w:right w:val="none" w:sz="0" w:space="0" w:color="auto"/>
          </w:divBdr>
        </w:div>
        <w:div w:id="942495645">
          <w:marLeft w:val="0"/>
          <w:marRight w:val="0"/>
          <w:marTop w:val="0"/>
          <w:marBottom w:val="0"/>
          <w:divBdr>
            <w:top w:val="none" w:sz="0" w:space="0" w:color="auto"/>
            <w:left w:val="none" w:sz="0" w:space="0" w:color="auto"/>
            <w:bottom w:val="none" w:sz="0" w:space="0" w:color="auto"/>
            <w:right w:val="none" w:sz="0" w:space="0" w:color="auto"/>
          </w:divBdr>
        </w:div>
        <w:div w:id="1395814009">
          <w:marLeft w:val="0"/>
          <w:marRight w:val="0"/>
          <w:marTop w:val="0"/>
          <w:marBottom w:val="0"/>
          <w:divBdr>
            <w:top w:val="none" w:sz="0" w:space="0" w:color="auto"/>
            <w:left w:val="none" w:sz="0" w:space="0" w:color="auto"/>
            <w:bottom w:val="none" w:sz="0" w:space="0" w:color="auto"/>
            <w:right w:val="none" w:sz="0" w:space="0" w:color="auto"/>
          </w:divBdr>
        </w:div>
        <w:div w:id="870653163">
          <w:marLeft w:val="0"/>
          <w:marRight w:val="0"/>
          <w:marTop w:val="0"/>
          <w:marBottom w:val="0"/>
          <w:divBdr>
            <w:top w:val="none" w:sz="0" w:space="0" w:color="auto"/>
            <w:left w:val="none" w:sz="0" w:space="0" w:color="auto"/>
            <w:bottom w:val="none" w:sz="0" w:space="0" w:color="auto"/>
            <w:right w:val="none" w:sz="0" w:space="0" w:color="auto"/>
          </w:divBdr>
        </w:div>
        <w:div w:id="1678120133">
          <w:marLeft w:val="0"/>
          <w:marRight w:val="0"/>
          <w:marTop w:val="0"/>
          <w:marBottom w:val="0"/>
          <w:divBdr>
            <w:top w:val="none" w:sz="0" w:space="0" w:color="auto"/>
            <w:left w:val="none" w:sz="0" w:space="0" w:color="auto"/>
            <w:bottom w:val="none" w:sz="0" w:space="0" w:color="auto"/>
            <w:right w:val="none" w:sz="0" w:space="0" w:color="auto"/>
          </w:divBdr>
        </w:div>
        <w:div w:id="1788085877">
          <w:marLeft w:val="0"/>
          <w:marRight w:val="0"/>
          <w:marTop w:val="0"/>
          <w:marBottom w:val="0"/>
          <w:divBdr>
            <w:top w:val="none" w:sz="0" w:space="0" w:color="auto"/>
            <w:left w:val="none" w:sz="0" w:space="0" w:color="auto"/>
            <w:bottom w:val="none" w:sz="0" w:space="0" w:color="auto"/>
            <w:right w:val="none" w:sz="0" w:space="0" w:color="auto"/>
          </w:divBdr>
        </w:div>
        <w:div w:id="1326860576">
          <w:marLeft w:val="0"/>
          <w:marRight w:val="0"/>
          <w:marTop w:val="0"/>
          <w:marBottom w:val="0"/>
          <w:divBdr>
            <w:top w:val="none" w:sz="0" w:space="0" w:color="auto"/>
            <w:left w:val="none" w:sz="0" w:space="0" w:color="auto"/>
            <w:bottom w:val="none" w:sz="0" w:space="0" w:color="auto"/>
            <w:right w:val="none" w:sz="0" w:space="0" w:color="auto"/>
          </w:divBdr>
        </w:div>
        <w:div w:id="1773428980">
          <w:marLeft w:val="0"/>
          <w:marRight w:val="0"/>
          <w:marTop w:val="0"/>
          <w:marBottom w:val="0"/>
          <w:divBdr>
            <w:top w:val="none" w:sz="0" w:space="0" w:color="auto"/>
            <w:left w:val="none" w:sz="0" w:space="0" w:color="auto"/>
            <w:bottom w:val="none" w:sz="0" w:space="0" w:color="auto"/>
            <w:right w:val="none" w:sz="0" w:space="0" w:color="auto"/>
          </w:divBdr>
        </w:div>
        <w:div w:id="91753496">
          <w:marLeft w:val="0"/>
          <w:marRight w:val="0"/>
          <w:marTop w:val="0"/>
          <w:marBottom w:val="0"/>
          <w:divBdr>
            <w:top w:val="none" w:sz="0" w:space="0" w:color="auto"/>
            <w:left w:val="none" w:sz="0" w:space="0" w:color="auto"/>
            <w:bottom w:val="none" w:sz="0" w:space="0" w:color="auto"/>
            <w:right w:val="none" w:sz="0" w:space="0" w:color="auto"/>
          </w:divBdr>
        </w:div>
        <w:div w:id="12652994">
          <w:marLeft w:val="0"/>
          <w:marRight w:val="0"/>
          <w:marTop w:val="0"/>
          <w:marBottom w:val="0"/>
          <w:divBdr>
            <w:top w:val="none" w:sz="0" w:space="0" w:color="auto"/>
            <w:left w:val="none" w:sz="0" w:space="0" w:color="auto"/>
            <w:bottom w:val="none" w:sz="0" w:space="0" w:color="auto"/>
            <w:right w:val="none" w:sz="0" w:space="0" w:color="auto"/>
          </w:divBdr>
        </w:div>
        <w:div w:id="1349676348">
          <w:marLeft w:val="0"/>
          <w:marRight w:val="0"/>
          <w:marTop w:val="0"/>
          <w:marBottom w:val="0"/>
          <w:divBdr>
            <w:top w:val="none" w:sz="0" w:space="0" w:color="auto"/>
            <w:left w:val="none" w:sz="0" w:space="0" w:color="auto"/>
            <w:bottom w:val="none" w:sz="0" w:space="0" w:color="auto"/>
            <w:right w:val="none" w:sz="0" w:space="0" w:color="auto"/>
          </w:divBdr>
        </w:div>
        <w:div w:id="876506484">
          <w:marLeft w:val="0"/>
          <w:marRight w:val="0"/>
          <w:marTop w:val="0"/>
          <w:marBottom w:val="0"/>
          <w:divBdr>
            <w:top w:val="none" w:sz="0" w:space="0" w:color="auto"/>
            <w:left w:val="none" w:sz="0" w:space="0" w:color="auto"/>
            <w:bottom w:val="none" w:sz="0" w:space="0" w:color="auto"/>
            <w:right w:val="none" w:sz="0" w:space="0" w:color="auto"/>
          </w:divBdr>
        </w:div>
        <w:div w:id="911890490">
          <w:marLeft w:val="0"/>
          <w:marRight w:val="0"/>
          <w:marTop w:val="0"/>
          <w:marBottom w:val="0"/>
          <w:divBdr>
            <w:top w:val="none" w:sz="0" w:space="0" w:color="auto"/>
            <w:left w:val="none" w:sz="0" w:space="0" w:color="auto"/>
            <w:bottom w:val="none" w:sz="0" w:space="0" w:color="auto"/>
            <w:right w:val="none" w:sz="0" w:space="0" w:color="auto"/>
          </w:divBdr>
        </w:div>
        <w:div w:id="1508204256">
          <w:marLeft w:val="0"/>
          <w:marRight w:val="0"/>
          <w:marTop w:val="0"/>
          <w:marBottom w:val="0"/>
          <w:divBdr>
            <w:top w:val="none" w:sz="0" w:space="0" w:color="auto"/>
            <w:left w:val="none" w:sz="0" w:space="0" w:color="auto"/>
            <w:bottom w:val="none" w:sz="0" w:space="0" w:color="auto"/>
            <w:right w:val="none" w:sz="0" w:space="0" w:color="auto"/>
          </w:divBdr>
        </w:div>
        <w:div w:id="1837647138">
          <w:marLeft w:val="0"/>
          <w:marRight w:val="0"/>
          <w:marTop w:val="0"/>
          <w:marBottom w:val="0"/>
          <w:divBdr>
            <w:top w:val="none" w:sz="0" w:space="0" w:color="auto"/>
            <w:left w:val="none" w:sz="0" w:space="0" w:color="auto"/>
            <w:bottom w:val="none" w:sz="0" w:space="0" w:color="auto"/>
            <w:right w:val="none" w:sz="0" w:space="0" w:color="auto"/>
          </w:divBdr>
        </w:div>
        <w:div w:id="929630426">
          <w:marLeft w:val="0"/>
          <w:marRight w:val="0"/>
          <w:marTop w:val="0"/>
          <w:marBottom w:val="0"/>
          <w:divBdr>
            <w:top w:val="none" w:sz="0" w:space="0" w:color="auto"/>
            <w:left w:val="none" w:sz="0" w:space="0" w:color="auto"/>
            <w:bottom w:val="none" w:sz="0" w:space="0" w:color="auto"/>
            <w:right w:val="none" w:sz="0" w:space="0" w:color="auto"/>
          </w:divBdr>
        </w:div>
        <w:div w:id="334577175">
          <w:marLeft w:val="0"/>
          <w:marRight w:val="0"/>
          <w:marTop w:val="0"/>
          <w:marBottom w:val="0"/>
          <w:divBdr>
            <w:top w:val="none" w:sz="0" w:space="0" w:color="auto"/>
            <w:left w:val="none" w:sz="0" w:space="0" w:color="auto"/>
            <w:bottom w:val="none" w:sz="0" w:space="0" w:color="auto"/>
            <w:right w:val="none" w:sz="0" w:space="0" w:color="auto"/>
          </w:divBdr>
        </w:div>
        <w:div w:id="546719943">
          <w:marLeft w:val="0"/>
          <w:marRight w:val="0"/>
          <w:marTop w:val="0"/>
          <w:marBottom w:val="0"/>
          <w:divBdr>
            <w:top w:val="none" w:sz="0" w:space="0" w:color="auto"/>
            <w:left w:val="none" w:sz="0" w:space="0" w:color="auto"/>
            <w:bottom w:val="none" w:sz="0" w:space="0" w:color="auto"/>
            <w:right w:val="none" w:sz="0" w:space="0" w:color="auto"/>
          </w:divBdr>
        </w:div>
        <w:div w:id="512038567">
          <w:marLeft w:val="0"/>
          <w:marRight w:val="0"/>
          <w:marTop w:val="0"/>
          <w:marBottom w:val="0"/>
          <w:divBdr>
            <w:top w:val="none" w:sz="0" w:space="0" w:color="auto"/>
            <w:left w:val="none" w:sz="0" w:space="0" w:color="auto"/>
            <w:bottom w:val="none" w:sz="0" w:space="0" w:color="auto"/>
            <w:right w:val="none" w:sz="0" w:space="0" w:color="auto"/>
          </w:divBdr>
        </w:div>
        <w:div w:id="38172668">
          <w:marLeft w:val="0"/>
          <w:marRight w:val="0"/>
          <w:marTop w:val="0"/>
          <w:marBottom w:val="0"/>
          <w:divBdr>
            <w:top w:val="none" w:sz="0" w:space="0" w:color="auto"/>
            <w:left w:val="none" w:sz="0" w:space="0" w:color="auto"/>
            <w:bottom w:val="none" w:sz="0" w:space="0" w:color="auto"/>
            <w:right w:val="none" w:sz="0" w:space="0" w:color="auto"/>
          </w:divBdr>
        </w:div>
        <w:div w:id="415440604">
          <w:marLeft w:val="0"/>
          <w:marRight w:val="0"/>
          <w:marTop w:val="0"/>
          <w:marBottom w:val="0"/>
          <w:divBdr>
            <w:top w:val="none" w:sz="0" w:space="0" w:color="auto"/>
            <w:left w:val="none" w:sz="0" w:space="0" w:color="auto"/>
            <w:bottom w:val="none" w:sz="0" w:space="0" w:color="auto"/>
            <w:right w:val="none" w:sz="0" w:space="0" w:color="auto"/>
          </w:divBdr>
        </w:div>
        <w:div w:id="1683512496">
          <w:marLeft w:val="0"/>
          <w:marRight w:val="0"/>
          <w:marTop w:val="0"/>
          <w:marBottom w:val="0"/>
          <w:divBdr>
            <w:top w:val="none" w:sz="0" w:space="0" w:color="auto"/>
            <w:left w:val="none" w:sz="0" w:space="0" w:color="auto"/>
            <w:bottom w:val="none" w:sz="0" w:space="0" w:color="auto"/>
            <w:right w:val="none" w:sz="0" w:space="0" w:color="auto"/>
          </w:divBdr>
        </w:div>
        <w:div w:id="1692149517">
          <w:marLeft w:val="0"/>
          <w:marRight w:val="0"/>
          <w:marTop w:val="0"/>
          <w:marBottom w:val="0"/>
          <w:divBdr>
            <w:top w:val="none" w:sz="0" w:space="0" w:color="auto"/>
            <w:left w:val="none" w:sz="0" w:space="0" w:color="auto"/>
            <w:bottom w:val="none" w:sz="0" w:space="0" w:color="auto"/>
            <w:right w:val="none" w:sz="0" w:space="0" w:color="auto"/>
          </w:divBdr>
        </w:div>
        <w:div w:id="1127774597">
          <w:marLeft w:val="0"/>
          <w:marRight w:val="0"/>
          <w:marTop w:val="0"/>
          <w:marBottom w:val="0"/>
          <w:divBdr>
            <w:top w:val="none" w:sz="0" w:space="0" w:color="auto"/>
            <w:left w:val="none" w:sz="0" w:space="0" w:color="auto"/>
            <w:bottom w:val="none" w:sz="0" w:space="0" w:color="auto"/>
            <w:right w:val="none" w:sz="0" w:space="0" w:color="auto"/>
          </w:divBdr>
        </w:div>
        <w:div w:id="195315008">
          <w:marLeft w:val="0"/>
          <w:marRight w:val="0"/>
          <w:marTop w:val="0"/>
          <w:marBottom w:val="0"/>
          <w:divBdr>
            <w:top w:val="none" w:sz="0" w:space="0" w:color="auto"/>
            <w:left w:val="none" w:sz="0" w:space="0" w:color="auto"/>
            <w:bottom w:val="none" w:sz="0" w:space="0" w:color="auto"/>
            <w:right w:val="none" w:sz="0" w:space="0" w:color="auto"/>
          </w:divBdr>
        </w:div>
        <w:div w:id="1124617348">
          <w:marLeft w:val="0"/>
          <w:marRight w:val="0"/>
          <w:marTop w:val="0"/>
          <w:marBottom w:val="0"/>
          <w:divBdr>
            <w:top w:val="none" w:sz="0" w:space="0" w:color="auto"/>
            <w:left w:val="none" w:sz="0" w:space="0" w:color="auto"/>
            <w:bottom w:val="none" w:sz="0" w:space="0" w:color="auto"/>
            <w:right w:val="none" w:sz="0" w:space="0" w:color="auto"/>
          </w:divBdr>
        </w:div>
        <w:div w:id="16587957">
          <w:marLeft w:val="0"/>
          <w:marRight w:val="0"/>
          <w:marTop w:val="0"/>
          <w:marBottom w:val="0"/>
          <w:divBdr>
            <w:top w:val="none" w:sz="0" w:space="0" w:color="auto"/>
            <w:left w:val="none" w:sz="0" w:space="0" w:color="auto"/>
            <w:bottom w:val="none" w:sz="0" w:space="0" w:color="auto"/>
            <w:right w:val="none" w:sz="0" w:space="0" w:color="auto"/>
          </w:divBdr>
        </w:div>
        <w:div w:id="1476291304">
          <w:marLeft w:val="0"/>
          <w:marRight w:val="0"/>
          <w:marTop w:val="0"/>
          <w:marBottom w:val="0"/>
          <w:divBdr>
            <w:top w:val="none" w:sz="0" w:space="0" w:color="auto"/>
            <w:left w:val="none" w:sz="0" w:space="0" w:color="auto"/>
            <w:bottom w:val="none" w:sz="0" w:space="0" w:color="auto"/>
            <w:right w:val="none" w:sz="0" w:space="0" w:color="auto"/>
          </w:divBdr>
        </w:div>
        <w:div w:id="2026207452">
          <w:marLeft w:val="0"/>
          <w:marRight w:val="0"/>
          <w:marTop w:val="0"/>
          <w:marBottom w:val="0"/>
          <w:divBdr>
            <w:top w:val="none" w:sz="0" w:space="0" w:color="auto"/>
            <w:left w:val="none" w:sz="0" w:space="0" w:color="auto"/>
            <w:bottom w:val="none" w:sz="0" w:space="0" w:color="auto"/>
            <w:right w:val="none" w:sz="0" w:space="0" w:color="auto"/>
          </w:divBdr>
        </w:div>
        <w:div w:id="1123573348">
          <w:marLeft w:val="0"/>
          <w:marRight w:val="0"/>
          <w:marTop w:val="0"/>
          <w:marBottom w:val="0"/>
          <w:divBdr>
            <w:top w:val="none" w:sz="0" w:space="0" w:color="auto"/>
            <w:left w:val="none" w:sz="0" w:space="0" w:color="auto"/>
            <w:bottom w:val="none" w:sz="0" w:space="0" w:color="auto"/>
            <w:right w:val="none" w:sz="0" w:space="0" w:color="auto"/>
          </w:divBdr>
        </w:div>
        <w:div w:id="977102097">
          <w:marLeft w:val="0"/>
          <w:marRight w:val="0"/>
          <w:marTop w:val="0"/>
          <w:marBottom w:val="0"/>
          <w:divBdr>
            <w:top w:val="none" w:sz="0" w:space="0" w:color="auto"/>
            <w:left w:val="none" w:sz="0" w:space="0" w:color="auto"/>
            <w:bottom w:val="none" w:sz="0" w:space="0" w:color="auto"/>
            <w:right w:val="none" w:sz="0" w:space="0" w:color="auto"/>
          </w:divBdr>
        </w:div>
        <w:div w:id="1508980208">
          <w:marLeft w:val="0"/>
          <w:marRight w:val="0"/>
          <w:marTop w:val="0"/>
          <w:marBottom w:val="0"/>
          <w:divBdr>
            <w:top w:val="none" w:sz="0" w:space="0" w:color="auto"/>
            <w:left w:val="none" w:sz="0" w:space="0" w:color="auto"/>
            <w:bottom w:val="none" w:sz="0" w:space="0" w:color="auto"/>
            <w:right w:val="none" w:sz="0" w:space="0" w:color="auto"/>
          </w:divBdr>
        </w:div>
        <w:div w:id="1049694724">
          <w:marLeft w:val="0"/>
          <w:marRight w:val="0"/>
          <w:marTop w:val="0"/>
          <w:marBottom w:val="0"/>
          <w:divBdr>
            <w:top w:val="none" w:sz="0" w:space="0" w:color="auto"/>
            <w:left w:val="none" w:sz="0" w:space="0" w:color="auto"/>
            <w:bottom w:val="none" w:sz="0" w:space="0" w:color="auto"/>
            <w:right w:val="none" w:sz="0" w:space="0" w:color="auto"/>
          </w:divBdr>
        </w:div>
        <w:div w:id="574055189">
          <w:marLeft w:val="0"/>
          <w:marRight w:val="0"/>
          <w:marTop w:val="0"/>
          <w:marBottom w:val="0"/>
          <w:divBdr>
            <w:top w:val="none" w:sz="0" w:space="0" w:color="auto"/>
            <w:left w:val="none" w:sz="0" w:space="0" w:color="auto"/>
            <w:bottom w:val="none" w:sz="0" w:space="0" w:color="auto"/>
            <w:right w:val="none" w:sz="0" w:space="0" w:color="auto"/>
          </w:divBdr>
        </w:div>
        <w:div w:id="923881263">
          <w:marLeft w:val="0"/>
          <w:marRight w:val="0"/>
          <w:marTop w:val="0"/>
          <w:marBottom w:val="0"/>
          <w:divBdr>
            <w:top w:val="none" w:sz="0" w:space="0" w:color="auto"/>
            <w:left w:val="none" w:sz="0" w:space="0" w:color="auto"/>
            <w:bottom w:val="none" w:sz="0" w:space="0" w:color="auto"/>
            <w:right w:val="none" w:sz="0" w:space="0" w:color="auto"/>
          </w:divBdr>
        </w:div>
        <w:div w:id="1621648205">
          <w:marLeft w:val="0"/>
          <w:marRight w:val="0"/>
          <w:marTop w:val="0"/>
          <w:marBottom w:val="0"/>
          <w:divBdr>
            <w:top w:val="none" w:sz="0" w:space="0" w:color="auto"/>
            <w:left w:val="none" w:sz="0" w:space="0" w:color="auto"/>
            <w:bottom w:val="none" w:sz="0" w:space="0" w:color="auto"/>
            <w:right w:val="none" w:sz="0" w:space="0" w:color="auto"/>
          </w:divBdr>
        </w:div>
        <w:div w:id="859201352">
          <w:marLeft w:val="0"/>
          <w:marRight w:val="0"/>
          <w:marTop w:val="0"/>
          <w:marBottom w:val="0"/>
          <w:divBdr>
            <w:top w:val="none" w:sz="0" w:space="0" w:color="auto"/>
            <w:left w:val="none" w:sz="0" w:space="0" w:color="auto"/>
            <w:bottom w:val="none" w:sz="0" w:space="0" w:color="auto"/>
            <w:right w:val="none" w:sz="0" w:space="0" w:color="auto"/>
          </w:divBdr>
        </w:div>
        <w:div w:id="2094083038">
          <w:marLeft w:val="0"/>
          <w:marRight w:val="0"/>
          <w:marTop w:val="0"/>
          <w:marBottom w:val="0"/>
          <w:divBdr>
            <w:top w:val="none" w:sz="0" w:space="0" w:color="auto"/>
            <w:left w:val="none" w:sz="0" w:space="0" w:color="auto"/>
            <w:bottom w:val="none" w:sz="0" w:space="0" w:color="auto"/>
            <w:right w:val="none" w:sz="0" w:space="0" w:color="auto"/>
          </w:divBdr>
        </w:div>
        <w:div w:id="2027097979">
          <w:marLeft w:val="0"/>
          <w:marRight w:val="0"/>
          <w:marTop w:val="0"/>
          <w:marBottom w:val="0"/>
          <w:divBdr>
            <w:top w:val="none" w:sz="0" w:space="0" w:color="auto"/>
            <w:left w:val="none" w:sz="0" w:space="0" w:color="auto"/>
            <w:bottom w:val="none" w:sz="0" w:space="0" w:color="auto"/>
            <w:right w:val="none" w:sz="0" w:space="0" w:color="auto"/>
          </w:divBdr>
        </w:div>
        <w:div w:id="1597402449">
          <w:marLeft w:val="0"/>
          <w:marRight w:val="0"/>
          <w:marTop w:val="0"/>
          <w:marBottom w:val="0"/>
          <w:divBdr>
            <w:top w:val="none" w:sz="0" w:space="0" w:color="auto"/>
            <w:left w:val="none" w:sz="0" w:space="0" w:color="auto"/>
            <w:bottom w:val="none" w:sz="0" w:space="0" w:color="auto"/>
            <w:right w:val="none" w:sz="0" w:space="0" w:color="auto"/>
          </w:divBdr>
        </w:div>
        <w:div w:id="1584532474">
          <w:marLeft w:val="0"/>
          <w:marRight w:val="0"/>
          <w:marTop w:val="0"/>
          <w:marBottom w:val="0"/>
          <w:divBdr>
            <w:top w:val="none" w:sz="0" w:space="0" w:color="auto"/>
            <w:left w:val="none" w:sz="0" w:space="0" w:color="auto"/>
            <w:bottom w:val="none" w:sz="0" w:space="0" w:color="auto"/>
            <w:right w:val="none" w:sz="0" w:space="0" w:color="auto"/>
          </w:divBdr>
        </w:div>
        <w:div w:id="141434613">
          <w:marLeft w:val="0"/>
          <w:marRight w:val="0"/>
          <w:marTop w:val="0"/>
          <w:marBottom w:val="0"/>
          <w:divBdr>
            <w:top w:val="none" w:sz="0" w:space="0" w:color="auto"/>
            <w:left w:val="none" w:sz="0" w:space="0" w:color="auto"/>
            <w:bottom w:val="none" w:sz="0" w:space="0" w:color="auto"/>
            <w:right w:val="none" w:sz="0" w:space="0" w:color="auto"/>
          </w:divBdr>
        </w:div>
        <w:div w:id="893153010">
          <w:marLeft w:val="0"/>
          <w:marRight w:val="0"/>
          <w:marTop w:val="0"/>
          <w:marBottom w:val="0"/>
          <w:divBdr>
            <w:top w:val="none" w:sz="0" w:space="0" w:color="auto"/>
            <w:left w:val="none" w:sz="0" w:space="0" w:color="auto"/>
            <w:bottom w:val="none" w:sz="0" w:space="0" w:color="auto"/>
            <w:right w:val="none" w:sz="0" w:space="0" w:color="auto"/>
          </w:divBdr>
        </w:div>
        <w:div w:id="1719668752">
          <w:marLeft w:val="0"/>
          <w:marRight w:val="0"/>
          <w:marTop w:val="0"/>
          <w:marBottom w:val="0"/>
          <w:divBdr>
            <w:top w:val="none" w:sz="0" w:space="0" w:color="auto"/>
            <w:left w:val="none" w:sz="0" w:space="0" w:color="auto"/>
            <w:bottom w:val="none" w:sz="0" w:space="0" w:color="auto"/>
            <w:right w:val="none" w:sz="0" w:space="0" w:color="auto"/>
          </w:divBdr>
        </w:div>
        <w:div w:id="1004209455">
          <w:marLeft w:val="0"/>
          <w:marRight w:val="0"/>
          <w:marTop w:val="0"/>
          <w:marBottom w:val="0"/>
          <w:divBdr>
            <w:top w:val="none" w:sz="0" w:space="0" w:color="auto"/>
            <w:left w:val="none" w:sz="0" w:space="0" w:color="auto"/>
            <w:bottom w:val="none" w:sz="0" w:space="0" w:color="auto"/>
            <w:right w:val="none" w:sz="0" w:space="0" w:color="auto"/>
          </w:divBdr>
        </w:div>
        <w:div w:id="1528909820">
          <w:marLeft w:val="0"/>
          <w:marRight w:val="0"/>
          <w:marTop w:val="0"/>
          <w:marBottom w:val="0"/>
          <w:divBdr>
            <w:top w:val="none" w:sz="0" w:space="0" w:color="auto"/>
            <w:left w:val="none" w:sz="0" w:space="0" w:color="auto"/>
            <w:bottom w:val="none" w:sz="0" w:space="0" w:color="auto"/>
            <w:right w:val="none" w:sz="0" w:space="0" w:color="auto"/>
          </w:divBdr>
        </w:div>
        <w:div w:id="526408718">
          <w:marLeft w:val="0"/>
          <w:marRight w:val="0"/>
          <w:marTop w:val="0"/>
          <w:marBottom w:val="0"/>
          <w:divBdr>
            <w:top w:val="none" w:sz="0" w:space="0" w:color="auto"/>
            <w:left w:val="none" w:sz="0" w:space="0" w:color="auto"/>
            <w:bottom w:val="none" w:sz="0" w:space="0" w:color="auto"/>
            <w:right w:val="none" w:sz="0" w:space="0" w:color="auto"/>
          </w:divBdr>
        </w:div>
        <w:div w:id="817067093">
          <w:marLeft w:val="0"/>
          <w:marRight w:val="0"/>
          <w:marTop w:val="0"/>
          <w:marBottom w:val="0"/>
          <w:divBdr>
            <w:top w:val="none" w:sz="0" w:space="0" w:color="auto"/>
            <w:left w:val="none" w:sz="0" w:space="0" w:color="auto"/>
            <w:bottom w:val="none" w:sz="0" w:space="0" w:color="auto"/>
            <w:right w:val="none" w:sz="0" w:space="0" w:color="auto"/>
          </w:divBdr>
        </w:div>
        <w:div w:id="424961294">
          <w:marLeft w:val="0"/>
          <w:marRight w:val="0"/>
          <w:marTop w:val="0"/>
          <w:marBottom w:val="0"/>
          <w:divBdr>
            <w:top w:val="none" w:sz="0" w:space="0" w:color="auto"/>
            <w:left w:val="none" w:sz="0" w:space="0" w:color="auto"/>
            <w:bottom w:val="none" w:sz="0" w:space="0" w:color="auto"/>
            <w:right w:val="none" w:sz="0" w:space="0" w:color="auto"/>
          </w:divBdr>
        </w:div>
        <w:div w:id="2035226898">
          <w:marLeft w:val="0"/>
          <w:marRight w:val="0"/>
          <w:marTop w:val="0"/>
          <w:marBottom w:val="0"/>
          <w:divBdr>
            <w:top w:val="none" w:sz="0" w:space="0" w:color="auto"/>
            <w:left w:val="none" w:sz="0" w:space="0" w:color="auto"/>
            <w:bottom w:val="none" w:sz="0" w:space="0" w:color="auto"/>
            <w:right w:val="none" w:sz="0" w:space="0" w:color="auto"/>
          </w:divBdr>
        </w:div>
        <w:div w:id="1611622588">
          <w:marLeft w:val="0"/>
          <w:marRight w:val="0"/>
          <w:marTop w:val="0"/>
          <w:marBottom w:val="0"/>
          <w:divBdr>
            <w:top w:val="none" w:sz="0" w:space="0" w:color="auto"/>
            <w:left w:val="none" w:sz="0" w:space="0" w:color="auto"/>
            <w:bottom w:val="none" w:sz="0" w:space="0" w:color="auto"/>
            <w:right w:val="none" w:sz="0" w:space="0" w:color="auto"/>
          </w:divBdr>
        </w:div>
        <w:div w:id="404029671">
          <w:marLeft w:val="0"/>
          <w:marRight w:val="0"/>
          <w:marTop w:val="0"/>
          <w:marBottom w:val="0"/>
          <w:divBdr>
            <w:top w:val="none" w:sz="0" w:space="0" w:color="auto"/>
            <w:left w:val="none" w:sz="0" w:space="0" w:color="auto"/>
            <w:bottom w:val="none" w:sz="0" w:space="0" w:color="auto"/>
            <w:right w:val="none" w:sz="0" w:space="0" w:color="auto"/>
          </w:divBdr>
        </w:div>
        <w:div w:id="902568620">
          <w:marLeft w:val="0"/>
          <w:marRight w:val="0"/>
          <w:marTop w:val="0"/>
          <w:marBottom w:val="0"/>
          <w:divBdr>
            <w:top w:val="none" w:sz="0" w:space="0" w:color="auto"/>
            <w:left w:val="none" w:sz="0" w:space="0" w:color="auto"/>
            <w:bottom w:val="none" w:sz="0" w:space="0" w:color="auto"/>
            <w:right w:val="none" w:sz="0" w:space="0" w:color="auto"/>
          </w:divBdr>
        </w:div>
        <w:div w:id="1316766027">
          <w:marLeft w:val="0"/>
          <w:marRight w:val="0"/>
          <w:marTop w:val="0"/>
          <w:marBottom w:val="0"/>
          <w:divBdr>
            <w:top w:val="none" w:sz="0" w:space="0" w:color="auto"/>
            <w:left w:val="none" w:sz="0" w:space="0" w:color="auto"/>
            <w:bottom w:val="none" w:sz="0" w:space="0" w:color="auto"/>
            <w:right w:val="none" w:sz="0" w:space="0" w:color="auto"/>
          </w:divBdr>
        </w:div>
        <w:div w:id="1991399482">
          <w:marLeft w:val="0"/>
          <w:marRight w:val="0"/>
          <w:marTop w:val="0"/>
          <w:marBottom w:val="0"/>
          <w:divBdr>
            <w:top w:val="none" w:sz="0" w:space="0" w:color="auto"/>
            <w:left w:val="none" w:sz="0" w:space="0" w:color="auto"/>
            <w:bottom w:val="none" w:sz="0" w:space="0" w:color="auto"/>
            <w:right w:val="none" w:sz="0" w:space="0" w:color="auto"/>
          </w:divBdr>
        </w:div>
        <w:div w:id="1502545511">
          <w:marLeft w:val="0"/>
          <w:marRight w:val="0"/>
          <w:marTop w:val="0"/>
          <w:marBottom w:val="0"/>
          <w:divBdr>
            <w:top w:val="none" w:sz="0" w:space="0" w:color="auto"/>
            <w:left w:val="none" w:sz="0" w:space="0" w:color="auto"/>
            <w:bottom w:val="none" w:sz="0" w:space="0" w:color="auto"/>
            <w:right w:val="none" w:sz="0" w:space="0" w:color="auto"/>
          </w:divBdr>
        </w:div>
        <w:div w:id="485895740">
          <w:marLeft w:val="0"/>
          <w:marRight w:val="0"/>
          <w:marTop w:val="0"/>
          <w:marBottom w:val="0"/>
          <w:divBdr>
            <w:top w:val="none" w:sz="0" w:space="0" w:color="auto"/>
            <w:left w:val="none" w:sz="0" w:space="0" w:color="auto"/>
            <w:bottom w:val="none" w:sz="0" w:space="0" w:color="auto"/>
            <w:right w:val="none" w:sz="0" w:space="0" w:color="auto"/>
          </w:divBdr>
        </w:div>
        <w:div w:id="1406608346">
          <w:marLeft w:val="0"/>
          <w:marRight w:val="0"/>
          <w:marTop w:val="0"/>
          <w:marBottom w:val="0"/>
          <w:divBdr>
            <w:top w:val="none" w:sz="0" w:space="0" w:color="auto"/>
            <w:left w:val="none" w:sz="0" w:space="0" w:color="auto"/>
            <w:bottom w:val="none" w:sz="0" w:space="0" w:color="auto"/>
            <w:right w:val="none" w:sz="0" w:space="0" w:color="auto"/>
          </w:divBdr>
        </w:div>
        <w:div w:id="59913917">
          <w:marLeft w:val="0"/>
          <w:marRight w:val="0"/>
          <w:marTop w:val="0"/>
          <w:marBottom w:val="0"/>
          <w:divBdr>
            <w:top w:val="none" w:sz="0" w:space="0" w:color="auto"/>
            <w:left w:val="none" w:sz="0" w:space="0" w:color="auto"/>
            <w:bottom w:val="none" w:sz="0" w:space="0" w:color="auto"/>
            <w:right w:val="none" w:sz="0" w:space="0" w:color="auto"/>
          </w:divBdr>
        </w:div>
        <w:div w:id="2101023574">
          <w:marLeft w:val="0"/>
          <w:marRight w:val="0"/>
          <w:marTop w:val="0"/>
          <w:marBottom w:val="0"/>
          <w:divBdr>
            <w:top w:val="none" w:sz="0" w:space="0" w:color="auto"/>
            <w:left w:val="none" w:sz="0" w:space="0" w:color="auto"/>
            <w:bottom w:val="none" w:sz="0" w:space="0" w:color="auto"/>
            <w:right w:val="none" w:sz="0" w:space="0" w:color="auto"/>
          </w:divBdr>
        </w:div>
        <w:div w:id="1773165024">
          <w:marLeft w:val="0"/>
          <w:marRight w:val="0"/>
          <w:marTop w:val="0"/>
          <w:marBottom w:val="0"/>
          <w:divBdr>
            <w:top w:val="none" w:sz="0" w:space="0" w:color="auto"/>
            <w:left w:val="none" w:sz="0" w:space="0" w:color="auto"/>
            <w:bottom w:val="none" w:sz="0" w:space="0" w:color="auto"/>
            <w:right w:val="none" w:sz="0" w:space="0" w:color="auto"/>
          </w:divBdr>
        </w:div>
        <w:div w:id="2019310248">
          <w:marLeft w:val="0"/>
          <w:marRight w:val="0"/>
          <w:marTop w:val="0"/>
          <w:marBottom w:val="0"/>
          <w:divBdr>
            <w:top w:val="none" w:sz="0" w:space="0" w:color="auto"/>
            <w:left w:val="none" w:sz="0" w:space="0" w:color="auto"/>
            <w:bottom w:val="none" w:sz="0" w:space="0" w:color="auto"/>
            <w:right w:val="none" w:sz="0" w:space="0" w:color="auto"/>
          </w:divBdr>
        </w:div>
        <w:div w:id="1575818753">
          <w:marLeft w:val="0"/>
          <w:marRight w:val="0"/>
          <w:marTop w:val="0"/>
          <w:marBottom w:val="0"/>
          <w:divBdr>
            <w:top w:val="none" w:sz="0" w:space="0" w:color="auto"/>
            <w:left w:val="none" w:sz="0" w:space="0" w:color="auto"/>
            <w:bottom w:val="none" w:sz="0" w:space="0" w:color="auto"/>
            <w:right w:val="none" w:sz="0" w:space="0" w:color="auto"/>
          </w:divBdr>
        </w:div>
        <w:div w:id="1173498093">
          <w:marLeft w:val="0"/>
          <w:marRight w:val="0"/>
          <w:marTop w:val="0"/>
          <w:marBottom w:val="0"/>
          <w:divBdr>
            <w:top w:val="none" w:sz="0" w:space="0" w:color="auto"/>
            <w:left w:val="none" w:sz="0" w:space="0" w:color="auto"/>
            <w:bottom w:val="none" w:sz="0" w:space="0" w:color="auto"/>
            <w:right w:val="none" w:sz="0" w:space="0" w:color="auto"/>
          </w:divBdr>
        </w:div>
        <w:div w:id="615599539">
          <w:marLeft w:val="0"/>
          <w:marRight w:val="0"/>
          <w:marTop w:val="0"/>
          <w:marBottom w:val="0"/>
          <w:divBdr>
            <w:top w:val="none" w:sz="0" w:space="0" w:color="auto"/>
            <w:left w:val="none" w:sz="0" w:space="0" w:color="auto"/>
            <w:bottom w:val="none" w:sz="0" w:space="0" w:color="auto"/>
            <w:right w:val="none" w:sz="0" w:space="0" w:color="auto"/>
          </w:divBdr>
        </w:div>
        <w:div w:id="1515996105">
          <w:marLeft w:val="0"/>
          <w:marRight w:val="0"/>
          <w:marTop w:val="0"/>
          <w:marBottom w:val="0"/>
          <w:divBdr>
            <w:top w:val="none" w:sz="0" w:space="0" w:color="auto"/>
            <w:left w:val="none" w:sz="0" w:space="0" w:color="auto"/>
            <w:bottom w:val="none" w:sz="0" w:space="0" w:color="auto"/>
            <w:right w:val="none" w:sz="0" w:space="0" w:color="auto"/>
          </w:divBdr>
        </w:div>
        <w:div w:id="70780764">
          <w:marLeft w:val="0"/>
          <w:marRight w:val="0"/>
          <w:marTop w:val="0"/>
          <w:marBottom w:val="0"/>
          <w:divBdr>
            <w:top w:val="none" w:sz="0" w:space="0" w:color="auto"/>
            <w:left w:val="none" w:sz="0" w:space="0" w:color="auto"/>
            <w:bottom w:val="none" w:sz="0" w:space="0" w:color="auto"/>
            <w:right w:val="none" w:sz="0" w:space="0" w:color="auto"/>
          </w:divBdr>
        </w:div>
        <w:div w:id="1380590045">
          <w:marLeft w:val="0"/>
          <w:marRight w:val="0"/>
          <w:marTop w:val="0"/>
          <w:marBottom w:val="0"/>
          <w:divBdr>
            <w:top w:val="none" w:sz="0" w:space="0" w:color="auto"/>
            <w:left w:val="none" w:sz="0" w:space="0" w:color="auto"/>
            <w:bottom w:val="none" w:sz="0" w:space="0" w:color="auto"/>
            <w:right w:val="none" w:sz="0" w:space="0" w:color="auto"/>
          </w:divBdr>
        </w:div>
        <w:div w:id="633213273">
          <w:marLeft w:val="0"/>
          <w:marRight w:val="0"/>
          <w:marTop w:val="0"/>
          <w:marBottom w:val="0"/>
          <w:divBdr>
            <w:top w:val="none" w:sz="0" w:space="0" w:color="auto"/>
            <w:left w:val="none" w:sz="0" w:space="0" w:color="auto"/>
            <w:bottom w:val="none" w:sz="0" w:space="0" w:color="auto"/>
            <w:right w:val="none" w:sz="0" w:space="0" w:color="auto"/>
          </w:divBdr>
        </w:div>
        <w:div w:id="245112813">
          <w:marLeft w:val="0"/>
          <w:marRight w:val="0"/>
          <w:marTop w:val="0"/>
          <w:marBottom w:val="0"/>
          <w:divBdr>
            <w:top w:val="none" w:sz="0" w:space="0" w:color="auto"/>
            <w:left w:val="none" w:sz="0" w:space="0" w:color="auto"/>
            <w:bottom w:val="none" w:sz="0" w:space="0" w:color="auto"/>
            <w:right w:val="none" w:sz="0" w:space="0" w:color="auto"/>
          </w:divBdr>
        </w:div>
        <w:div w:id="1513374501">
          <w:marLeft w:val="0"/>
          <w:marRight w:val="0"/>
          <w:marTop w:val="0"/>
          <w:marBottom w:val="0"/>
          <w:divBdr>
            <w:top w:val="none" w:sz="0" w:space="0" w:color="auto"/>
            <w:left w:val="none" w:sz="0" w:space="0" w:color="auto"/>
            <w:bottom w:val="none" w:sz="0" w:space="0" w:color="auto"/>
            <w:right w:val="none" w:sz="0" w:space="0" w:color="auto"/>
          </w:divBdr>
        </w:div>
        <w:div w:id="179046600">
          <w:marLeft w:val="0"/>
          <w:marRight w:val="0"/>
          <w:marTop w:val="0"/>
          <w:marBottom w:val="0"/>
          <w:divBdr>
            <w:top w:val="none" w:sz="0" w:space="0" w:color="auto"/>
            <w:left w:val="none" w:sz="0" w:space="0" w:color="auto"/>
            <w:bottom w:val="none" w:sz="0" w:space="0" w:color="auto"/>
            <w:right w:val="none" w:sz="0" w:space="0" w:color="auto"/>
          </w:divBdr>
        </w:div>
        <w:div w:id="1829981094">
          <w:marLeft w:val="0"/>
          <w:marRight w:val="0"/>
          <w:marTop w:val="0"/>
          <w:marBottom w:val="0"/>
          <w:divBdr>
            <w:top w:val="none" w:sz="0" w:space="0" w:color="auto"/>
            <w:left w:val="none" w:sz="0" w:space="0" w:color="auto"/>
            <w:bottom w:val="none" w:sz="0" w:space="0" w:color="auto"/>
            <w:right w:val="none" w:sz="0" w:space="0" w:color="auto"/>
          </w:divBdr>
        </w:div>
        <w:div w:id="895775910">
          <w:marLeft w:val="0"/>
          <w:marRight w:val="0"/>
          <w:marTop w:val="0"/>
          <w:marBottom w:val="0"/>
          <w:divBdr>
            <w:top w:val="none" w:sz="0" w:space="0" w:color="auto"/>
            <w:left w:val="none" w:sz="0" w:space="0" w:color="auto"/>
            <w:bottom w:val="none" w:sz="0" w:space="0" w:color="auto"/>
            <w:right w:val="none" w:sz="0" w:space="0" w:color="auto"/>
          </w:divBdr>
        </w:div>
        <w:div w:id="578178294">
          <w:marLeft w:val="0"/>
          <w:marRight w:val="0"/>
          <w:marTop w:val="0"/>
          <w:marBottom w:val="0"/>
          <w:divBdr>
            <w:top w:val="none" w:sz="0" w:space="0" w:color="auto"/>
            <w:left w:val="none" w:sz="0" w:space="0" w:color="auto"/>
            <w:bottom w:val="none" w:sz="0" w:space="0" w:color="auto"/>
            <w:right w:val="none" w:sz="0" w:space="0" w:color="auto"/>
          </w:divBdr>
        </w:div>
        <w:div w:id="567964226">
          <w:marLeft w:val="0"/>
          <w:marRight w:val="0"/>
          <w:marTop w:val="0"/>
          <w:marBottom w:val="0"/>
          <w:divBdr>
            <w:top w:val="none" w:sz="0" w:space="0" w:color="auto"/>
            <w:left w:val="none" w:sz="0" w:space="0" w:color="auto"/>
            <w:bottom w:val="none" w:sz="0" w:space="0" w:color="auto"/>
            <w:right w:val="none" w:sz="0" w:space="0" w:color="auto"/>
          </w:divBdr>
        </w:div>
        <w:div w:id="48916912">
          <w:marLeft w:val="0"/>
          <w:marRight w:val="0"/>
          <w:marTop w:val="0"/>
          <w:marBottom w:val="0"/>
          <w:divBdr>
            <w:top w:val="none" w:sz="0" w:space="0" w:color="auto"/>
            <w:left w:val="none" w:sz="0" w:space="0" w:color="auto"/>
            <w:bottom w:val="none" w:sz="0" w:space="0" w:color="auto"/>
            <w:right w:val="none" w:sz="0" w:space="0" w:color="auto"/>
          </w:divBdr>
        </w:div>
        <w:div w:id="475030501">
          <w:marLeft w:val="0"/>
          <w:marRight w:val="0"/>
          <w:marTop w:val="0"/>
          <w:marBottom w:val="0"/>
          <w:divBdr>
            <w:top w:val="none" w:sz="0" w:space="0" w:color="auto"/>
            <w:left w:val="none" w:sz="0" w:space="0" w:color="auto"/>
            <w:bottom w:val="none" w:sz="0" w:space="0" w:color="auto"/>
            <w:right w:val="none" w:sz="0" w:space="0" w:color="auto"/>
          </w:divBdr>
        </w:div>
        <w:div w:id="2024940982">
          <w:marLeft w:val="0"/>
          <w:marRight w:val="0"/>
          <w:marTop w:val="0"/>
          <w:marBottom w:val="0"/>
          <w:divBdr>
            <w:top w:val="none" w:sz="0" w:space="0" w:color="auto"/>
            <w:left w:val="none" w:sz="0" w:space="0" w:color="auto"/>
            <w:bottom w:val="none" w:sz="0" w:space="0" w:color="auto"/>
            <w:right w:val="none" w:sz="0" w:space="0" w:color="auto"/>
          </w:divBdr>
        </w:div>
        <w:div w:id="926353273">
          <w:marLeft w:val="0"/>
          <w:marRight w:val="0"/>
          <w:marTop w:val="0"/>
          <w:marBottom w:val="0"/>
          <w:divBdr>
            <w:top w:val="none" w:sz="0" w:space="0" w:color="auto"/>
            <w:left w:val="none" w:sz="0" w:space="0" w:color="auto"/>
            <w:bottom w:val="none" w:sz="0" w:space="0" w:color="auto"/>
            <w:right w:val="none" w:sz="0" w:space="0" w:color="auto"/>
          </w:divBdr>
        </w:div>
        <w:div w:id="671489567">
          <w:marLeft w:val="0"/>
          <w:marRight w:val="0"/>
          <w:marTop w:val="0"/>
          <w:marBottom w:val="0"/>
          <w:divBdr>
            <w:top w:val="none" w:sz="0" w:space="0" w:color="auto"/>
            <w:left w:val="none" w:sz="0" w:space="0" w:color="auto"/>
            <w:bottom w:val="none" w:sz="0" w:space="0" w:color="auto"/>
            <w:right w:val="none" w:sz="0" w:space="0" w:color="auto"/>
          </w:divBdr>
        </w:div>
        <w:div w:id="239027786">
          <w:marLeft w:val="0"/>
          <w:marRight w:val="0"/>
          <w:marTop w:val="0"/>
          <w:marBottom w:val="0"/>
          <w:divBdr>
            <w:top w:val="none" w:sz="0" w:space="0" w:color="auto"/>
            <w:left w:val="none" w:sz="0" w:space="0" w:color="auto"/>
            <w:bottom w:val="none" w:sz="0" w:space="0" w:color="auto"/>
            <w:right w:val="none" w:sz="0" w:space="0" w:color="auto"/>
          </w:divBdr>
        </w:div>
        <w:div w:id="429275727">
          <w:marLeft w:val="0"/>
          <w:marRight w:val="0"/>
          <w:marTop w:val="0"/>
          <w:marBottom w:val="0"/>
          <w:divBdr>
            <w:top w:val="none" w:sz="0" w:space="0" w:color="auto"/>
            <w:left w:val="none" w:sz="0" w:space="0" w:color="auto"/>
            <w:bottom w:val="none" w:sz="0" w:space="0" w:color="auto"/>
            <w:right w:val="none" w:sz="0" w:space="0" w:color="auto"/>
          </w:divBdr>
        </w:div>
        <w:div w:id="317727598">
          <w:marLeft w:val="0"/>
          <w:marRight w:val="0"/>
          <w:marTop w:val="0"/>
          <w:marBottom w:val="0"/>
          <w:divBdr>
            <w:top w:val="none" w:sz="0" w:space="0" w:color="auto"/>
            <w:left w:val="none" w:sz="0" w:space="0" w:color="auto"/>
            <w:bottom w:val="none" w:sz="0" w:space="0" w:color="auto"/>
            <w:right w:val="none" w:sz="0" w:space="0" w:color="auto"/>
          </w:divBdr>
        </w:div>
        <w:div w:id="1385714084">
          <w:marLeft w:val="0"/>
          <w:marRight w:val="0"/>
          <w:marTop w:val="0"/>
          <w:marBottom w:val="0"/>
          <w:divBdr>
            <w:top w:val="none" w:sz="0" w:space="0" w:color="auto"/>
            <w:left w:val="none" w:sz="0" w:space="0" w:color="auto"/>
            <w:bottom w:val="none" w:sz="0" w:space="0" w:color="auto"/>
            <w:right w:val="none" w:sz="0" w:space="0" w:color="auto"/>
          </w:divBdr>
        </w:div>
        <w:div w:id="842549999">
          <w:marLeft w:val="0"/>
          <w:marRight w:val="0"/>
          <w:marTop w:val="0"/>
          <w:marBottom w:val="0"/>
          <w:divBdr>
            <w:top w:val="none" w:sz="0" w:space="0" w:color="auto"/>
            <w:left w:val="none" w:sz="0" w:space="0" w:color="auto"/>
            <w:bottom w:val="none" w:sz="0" w:space="0" w:color="auto"/>
            <w:right w:val="none" w:sz="0" w:space="0" w:color="auto"/>
          </w:divBdr>
        </w:div>
        <w:div w:id="1096025221">
          <w:marLeft w:val="0"/>
          <w:marRight w:val="0"/>
          <w:marTop w:val="0"/>
          <w:marBottom w:val="0"/>
          <w:divBdr>
            <w:top w:val="none" w:sz="0" w:space="0" w:color="auto"/>
            <w:left w:val="none" w:sz="0" w:space="0" w:color="auto"/>
            <w:bottom w:val="none" w:sz="0" w:space="0" w:color="auto"/>
            <w:right w:val="none" w:sz="0" w:space="0" w:color="auto"/>
          </w:divBdr>
        </w:div>
        <w:div w:id="1995378706">
          <w:marLeft w:val="0"/>
          <w:marRight w:val="0"/>
          <w:marTop w:val="0"/>
          <w:marBottom w:val="0"/>
          <w:divBdr>
            <w:top w:val="none" w:sz="0" w:space="0" w:color="auto"/>
            <w:left w:val="none" w:sz="0" w:space="0" w:color="auto"/>
            <w:bottom w:val="none" w:sz="0" w:space="0" w:color="auto"/>
            <w:right w:val="none" w:sz="0" w:space="0" w:color="auto"/>
          </w:divBdr>
        </w:div>
        <w:div w:id="283460329">
          <w:marLeft w:val="0"/>
          <w:marRight w:val="0"/>
          <w:marTop w:val="0"/>
          <w:marBottom w:val="0"/>
          <w:divBdr>
            <w:top w:val="none" w:sz="0" w:space="0" w:color="auto"/>
            <w:left w:val="none" w:sz="0" w:space="0" w:color="auto"/>
            <w:bottom w:val="none" w:sz="0" w:space="0" w:color="auto"/>
            <w:right w:val="none" w:sz="0" w:space="0" w:color="auto"/>
          </w:divBdr>
        </w:div>
        <w:div w:id="2012099298">
          <w:marLeft w:val="0"/>
          <w:marRight w:val="0"/>
          <w:marTop w:val="0"/>
          <w:marBottom w:val="0"/>
          <w:divBdr>
            <w:top w:val="none" w:sz="0" w:space="0" w:color="auto"/>
            <w:left w:val="none" w:sz="0" w:space="0" w:color="auto"/>
            <w:bottom w:val="none" w:sz="0" w:space="0" w:color="auto"/>
            <w:right w:val="none" w:sz="0" w:space="0" w:color="auto"/>
          </w:divBdr>
        </w:div>
        <w:div w:id="831290137">
          <w:marLeft w:val="0"/>
          <w:marRight w:val="0"/>
          <w:marTop w:val="0"/>
          <w:marBottom w:val="0"/>
          <w:divBdr>
            <w:top w:val="none" w:sz="0" w:space="0" w:color="auto"/>
            <w:left w:val="none" w:sz="0" w:space="0" w:color="auto"/>
            <w:bottom w:val="none" w:sz="0" w:space="0" w:color="auto"/>
            <w:right w:val="none" w:sz="0" w:space="0" w:color="auto"/>
          </w:divBdr>
        </w:div>
        <w:div w:id="624165272">
          <w:marLeft w:val="0"/>
          <w:marRight w:val="0"/>
          <w:marTop w:val="0"/>
          <w:marBottom w:val="0"/>
          <w:divBdr>
            <w:top w:val="none" w:sz="0" w:space="0" w:color="auto"/>
            <w:left w:val="none" w:sz="0" w:space="0" w:color="auto"/>
            <w:bottom w:val="none" w:sz="0" w:space="0" w:color="auto"/>
            <w:right w:val="none" w:sz="0" w:space="0" w:color="auto"/>
          </w:divBdr>
        </w:div>
        <w:div w:id="1024020473">
          <w:marLeft w:val="0"/>
          <w:marRight w:val="0"/>
          <w:marTop w:val="0"/>
          <w:marBottom w:val="0"/>
          <w:divBdr>
            <w:top w:val="none" w:sz="0" w:space="0" w:color="auto"/>
            <w:left w:val="none" w:sz="0" w:space="0" w:color="auto"/>
            <w:bottom w:val="none" w:sz="0" w:space="0" w:color="auto"/>
            <w:right w:val="none" w:sz="0" w:space="0" w:color="auto"/>
          </w:divBdr>
        </w:div>
        <w:div w:id="497817882">
          <w:marLeft w:val="0"/>
          <w:marRight w:val="0"/>
          <w:marTop w:val="0"/>
          <w:marBottom w:val="0"/>
          <w:divBdr>
            <w:top w:val="none" w:sz="0" w:space="0" w:color="auto"/>
            <w:left w:val="none" w:sz="0" w:space="0" w:color="auto"/>
            <w:bottom w:val="none" w:sz="0" w:space="0" w:color="auto"/>
            <w:right w:val="none" w:sz="0" w:space="0" w:color="auto"/>
          </w:divBdr>
        </w:div>
        <w:div w:id="283928966">
          <w:marLeft w:val="0"/>
          <w:marRight w:val="0"/>
          <w:marTop w:val="0"/>
          <w:marBottom w:val="0"/>
          <w:divBdr>
            <w:top w:val="none" w:sz="0" w:space="0" w:color="auto"/>
            <w:left w:val="none" w:sz="0" w:space="0" w:color="auto"/>
            <w:bottom w:val="none" w:sz="0" w:space="0" w:color="auto"/>
            <w:right w:val="none" w:sz="0" w:space="0" w:color="auto"/>
          </w:divBdr>
        </w:div>
        <w:div w:id="1441071551">
          <w:marLeft w:val="0"/>
          <w:marRight w:val="0"/>
          <w:marTop w:val="0"/>
          <w:marBottom w:val="0"/>
          <w:divBdr>
            <w:top w:val="none" w:sz="0" w:space="0" w:color="auto"/>
            <w:left w:val="none" w:sz="0" w:space="0" w:color="auto"/>
            <w:bottom w:val="none" w:sz="0" w:space="0" w:color="auto"/>
            <w:right w:val="none" w:sz="0" w:space="0" w:color="auto"/>
          </w:divBdr>
        </w:div>
        <w:div w:id="9724482">
          <w:marLeft w:val="0"/>
          <w:marRight w:val="0"/>
          <w:marTop w:val="0"/>
          <w:marBottom w:val="0"/>
          <w:divBdr>
            <w:top w:val="none" w:sz="0" w:space="0" w:color="auto"/>
            <w:left w:val="none" w:sz="0" w:space="0" w:color="auto"/>
            <w:bottom w:val="none" w:sz="0" w:space="0" w:color="auto"/>
            <w:right w:val="none" w:sz="0" w:space="0" w:color="auto"/>
          </w:divBdr>
        </w:div>
        <w:div w:id="576134009">
          <w:marLeft w:val="0"/>
          <w:marRight w:val="0"/>
          <w:marTop w:val="0"/>
          <w:marBottom w:val="0"/>
          <w:divBdr>
            <w:top w:val="none" w:sz="0" w:space="0" w:color="auto"/>
            <w:left w:val="none" w:sz="0" w:space="0" w:color="auto"/>
            <w:bottom w:val="none" w:sz="0" w:space="0" w:color="auto"/>
            <w:right w:val="none" w:sz="0" w:space="0" w:color="auto"/>
          </w:divBdr>
        </w:div>
        <w:div w:id="165441935">
          <w:marLeft w:val="0"/>
          <w:marRight w:val="0"/>
          <w:marTop w:val="0"/>
          <w:marBottom w:val="0"/>
          <w:divBdr>
            <w:top w:val="none" w:sz="0" w:space="0" w:color="auto"/>
            <w:left w:val="none" w:sz="0" w:space="0" w:color="auto"/>
            <w:bottom w:val="none" w:sz="0" w:space="0" w:color="auto"/>
            <w:right w:val="none" w:sz="0" w:space="0" w:color="auto"/>
          </w:divBdr>
        </w:div>
        <w:div w:id="696736592">
          <w:marLeft w:val="0"/>
          <w:marRight w:val="0"/>
          <w:marTop w:val="0"/>
          <w:marBottom w:val="0"/>
          <w:divBdr>
            <w:top w:val="none" w:sz="0" w:space="0" w:color="auto"/>
            <w:left w:val="none" w:sz="0" w:space="0" w:color="auto"/>
            <w:bottom w:val="none" w:sz="0" w:space="0" w:color="auto"/>
            <w:right w:val="none" w:sz="0" w:space="0" w:color="auto"/>
          </w:divBdr>
        </w:div>
        <w:div w:id="921988060">
          <w:marLeft w:val="0"/>
          <w:marRight w:val="0"/>
          <w:marTop w:val="0"/>
          <w:marBottom w:val="0"/>
          <w:divBdr>
            <w:top w:val="none" w:sz="0" w:space="0" w:color="auto"/>
            <w:left w:val="none" w:sz="0" w:space="0" w:color="auto"/>
            <w:bottom w:val="none" w:sz="0" w:space="0" w:color="auto"/>
            <w:right w:val="none" w:sz="0" w:space="0" w:color="auto"/>
          </w:divBdr>
        </w:div>
        <w:div w:id="272788126">
          <w:marLeft w:val="0"/>
          <w:marRight w:val="0"/>
          <w:marTop w:val="0"/>
          <w:marBottom w:val="0"/>
          <w:divBdr>
            <w:top w:val="none" w:sz="0" w:space="0" w:color="auto"/>
            <w:left w:val="none" w:sz="0" w:space="0" w:color="auto"/>
            <w:bottom w:val="none" w:sz="0" w:space="0" w:color="auto"/>
            <w:right w:val="none" w:sz="0" w:space="0" w:color="auto"/>
          </w:divBdr>
        </w:div>
        <w:div w:id="1316494263">
          <w:marLeft w:val="0"/>
          <w:marRight w:val="0"/>
          <w:marTop w:val="0"/>
          <w:marBottom w:val="0"/>
          <w:divBdr>
            <w:top w:val="none" w:sz="0" w:space="0" w:color="auto"/>
            <w:left w:val="none" w:sz="0" w:space="0" w:color="auto"/>
            <w:bottom w:val="none" w:sz="0" w:space="0" w:color="auto"/>
            <w:right w:val="none" w:sz="0" w:space="0" w:color="auto"/>
          </w:divBdr>
        </w:div>
        <w:div w:id="1175613376">
          <w:marLeft w:val="0"/>
          <w:marRight w:val="0"/>
          <w:marTop w:val="0"/>
          <w:marBottom w:val="0"/>
          <w:divBdr>
            <w:top w:val="none" w:sz="0" w:space="0" w:color="auto"/>
            <w:left w:val="none" w:sz="0" w:space="0" w:color="auto"/>
            <w:bottom w:val="none" w:sz="0" w:space="0" w:color="auto"/>
            <w:right w:val="none" w:sz="0" w:space="0" w:color="auto"/>
          </w:divBdr>
        </w:div>
        <w:div w:id="1181427557">
          <w:marLeft w:val="0"/>
          <w:marRight w:val="0"/>
          <w:marTop w:val="0"/>
          <w:marBottom w:val="0"/>
          <w:divBdr>
            <w:top w:val="none" w:sz="0" w:space="0" w:color="auto"/>
            <w:left w:val="none" w:sz="0" w:space="0" w:color="auto"/>
            <w:bottom w:val="none" w:sz="0" w:space="0" w:color="auto"/>
            <w:right w:val="none" w:sz="0" w:space="0" w:color="auto"/>
          </w:divBdr>
        </w:div>
        <w:div w:id="1872255986">
          <w:marLeft w:val="0"/>
          <w:marRight w:val="0"/>
          <w:marTop w:val="0"/>
          <w:marBottom w:val="0"/>
          <w:divBdr>
            <w:top w:val="none" w:sz="0" w:space="0" w:color="auto"/>
            <w:left w:val="none" w:sz="0" w:space="0" w:color="auto"/>
            <w:bottom w:val="none" w:sz="0" w:space="0" w:color="auto"/>
            <w:right w:val="none" w:sz="0" w:space="0" w:color="auto"/>
          </w:divBdr>
        </w:div>
        <w:div w:id="84812212">
          <w:marLeft w:val="0"/>
          <w:marRight w:val="0"/>
          <w:marTop w:val="0"/>
          <w:marBottom w:val="0"/>
          <w:divBdr>
            <w:top w:val="none" w:sz="0" w:space="0" w:color="auto"/>
            <w:left w:val="none" w:sz="0" w:space="0" w:color="auto"/>
            <w:bottom w:val="none" w:sz="0" w:space="0" w:color="auto"/>
            <w:right w:val="none" w:sz="0" w:space="0" w:color="auto"/>
          </w:divBdr>
        </w:div>
        <w:div w:id="112017458">
          <w:marLeft w:val="0"/>
          <w:marRight w:val="0"/>
          <w:marTop w:val="0"/>
          <w:marBottom w:val="0"/>
          <w:divBdr>
            <w:top w:val="none" w:sz="0" w:space="0" w:color="auto"/>
            <w:left w:val="none" w:sz="0" w:space="0" w:color="auto"/>
            <w:bottom w:val="none" w:sz="0" w:space="0" w:color="auto"/>
            <w:right w:val="none" w:sz="0" w:space="0" w:color="auto"/>
          </w:divBdr>
        </w:div>
        <w:div w:id="1813788128">
          <w:marLeft w:val="0"/>
          <w:marRight w:val="0"/>
          <w:marTop w:val="0"/>
          <w:marBottom w:val="0"/>
          <w:divBdr>
            <w:top w:val="none" w:sz="0" w:space="0" w:color="auto"/>
            <w:left w:val="none" w:sz="0" w:space="0" w:color="auto"/>
            <w:bottom w:val="none" w:sz="0" w:space="0" w:color="auto"/>
            <w:right w:val="none" w:sz="0" w:space="0" w:color="auto"/>
          </w:divBdr>
        </w:div>
        <w:div w:id="1973900096">
          <w:marLeft w:val="0"/>
          <w:marRight w:val="0"/>
          <w:marTop w:val="0"/>
          <w:marBottom w:val="0"/>
          <w:divBdr>
            <w:top w:val="none" w:sz="0" w:space="0" w:color="auto"/>
            <w:left w:val="none" w:sz="0" w:space="0" w:color="auto"/>
            <w:bottom w:val="none" w:sz="0" w:space="0" w:color="auto"/>
            <w:right w:val="none" w:sz="0" w:space="0" w:color="auto"/>
          </w:divBdr>
        </w:div>
        <w:div w:id="1809130571">
          <w:marLeft w:val="0"/>
          <w:marRight w:val="0"/>
          <w:marTop w:val="0"/>
          <w:marBottom w:val="0"/>
          <w:divBdr>
            <w:top w:val="none" w:sz="0" w:space="0" w:color="auto"/>
            <w:left w:val="none" w:sz="0" w:space="0" w:color="auto"/>
            <w:bottom w:val="none" w:sz="0" w:space="0" w:color="auto"/>
            <w:right w:val="none" w:sz="0" w:space="0" w:color="auto"/>
          </w:divBdr>
        </w:div>
        <w:div w:id="1921669662">
          <w:marLeft w:val="0"/>
          <w:marRight w:val="0"/>
          <w:marTop w:val="0"/>
          <w:marBottom w:val="0"/>
          <w:divBdr>
            <w:top w:val="none" w:sz="0" w:space="0" w:color="auto"/>
            <w:left w:val="none" w:sz="0" w:space="0" w:color="auto"/>
            <w:bottom w:val="none" w:sz="0" w:space="0" w:color="auto"/>
            <w:right w:val="none" w:sz="0" w:space="0" w:color="auto"/>
          </w:divBdr>
        </w:div>
        <w:div w:id="1094472106">
          <w:marLeft w:val="0"/>
          <w:marRight w:val="0"/>
          <w:marTop w:val="0"/>
          <w:marBottom w:val="0"/>
          <w:divBdr>
            <w:top w:val="none" w:sz="0" w:space="0" w:color="auto"/>
            <w:left w:val="none" w:sz="0" w:space="0" w:color="auto"/>
            <w:bottom w:val="none" w:sz="0" w:space="0" w:color="auto"/>
            <w:right w:val="none" w:sz="0" w:space="0" w:color="auto"/>
          </w:divBdr>
        </w:div>
        <w:div w:id="201866190">
          <w:marLeft w:val="0"/>
          <w:marRight w:val="0"/>
          <w:marTop w:val="0"/>
          <w:marBottom w:val="0"/>
          <w:divBdr>
            <w:top w:val="none" w:sz="0" w:space="0" w:color="auto"/>
            <w:left w:val="none" w:sz="0" w:space="0" w:color="auto"/>
            <w:bottom w:val="none" w:sz="0" w:space="0" w:color="auto"/>
            <w:right w:val="none" w:sz="0" w:space="0" w:color="auto"/>
          </w:divBdr>
        </w:div>
        <w:div w:id="1843426074">
          <w:marLeft w:val="0"/>
          <w:marRight w:val="0"/>
          <w:marTop w:val="0"/>
          <w:marBottom w:val="0"/>
          <w:divBdr>
            <w:top w:val="none" w:sz="0" w:space="0" w:color="auto"/>
            <w:left w:val="none" w:sz="0" w:space="0" w:color="auto"/>
            <w:bottom w:val="none" w:sz="0" w:space="0" w:color="auto"/>
            <w:right w:val="none" w:sz="0" w:space="0" w:color="auto"/>
          </w:divBdr>
        </w:div>
        <w:div w:id="1496651309">
          <w:marLeft w:val="0"/>
          <w:marRight w:val="0"/>
          <w:marTop w:val="0"/>
          <w:marBottom w:val="0"/>
          <w:divBdr>
            <w:top w:val="none" w:sz="0" w:space="0" w:color="auto"/>
            <w:left w:val="none" w:sz="0" w:space="0" w:color="auto"/>
            <w:bottom w:val="none" w:sz="0" w:space="0" w:color="auto"/>
            <w:right w:val="none" w:sz="0" w:space="0" w:color="auto"/>
          </w:divBdr>
        </w:div>
        <w:div w:id="1512375379">
          <w:marLeft w:val="0"/>
          <w:marRight w:val="0"/>
          <w:marTop w:val="0"/>
          <w:marBottom w:val="0"/>
          <w:divBdr>
            <w:top w:val="none" w:sz="0" w:space="0" w:color="auto"/>
            <w:left w:val="none" w:sz="0" w:space="0" w:color="auto"/>
            <w:bottom w:val="none" w:sz="0" w:space="0" w:color="auto"/>
            <w:right w:val="none" w:sz="0" w:space="0" w:color="auto"/>
          </w:divBdr>
        </w:div>
        <w:div w:id="2064014497">
          <w:marLeft w:val="0"/>
          <w:marRight w:val="0"/>
          <w:marTop w:val="0"/>
          <w:marBottom w:val="0"/>
          <w:divBdr>
            <w:top w:val="none" w:sz="0" w:space="0" w:color="auto"/>
            <w:left w:val="none" w:sz="0" w:space="0" w:color="auto"/>
            <w:bottom w:val="none" w:sz="0" w:space="0" w:color="auto"/>
            <w:right w:val="none" w:sz="0" w:space="0" w:color="auto"/>
          </w:divBdr>
        </w:div>
        <w:div w:id="538053570">
          <w:marLeft w:val="0"/>
          <w:marRight w:val="0"/>
          <w:marTop w:val="0"/>
          <w:marBottom w:val="0"/>
          <w:divBdr>
            <w:top w:val="none" w:sz="0" w:space="0" w:color="auto"/>
            <w:left w:val="none" w:sz="0" w:space="0" w:color="auto"/>
            <w:bottom w:val="none" w:sz="0" w:space="0" w:color="auto"/>
            <w:right w:val="none" w:sz="0" w:space="0" w:color="auto"/>
          </w:divBdr>
        </w:div>
        <w:div w:id="334305452">
          <w:marLeft w:val="0"/>
          <w:marRight w:val="0"/>
          <w:marTop w:val="0"/>
          <w:marBottom w:val="0"/>
          <w:divBdr>
            <w:top w:val="none" w:sz="0" w:space="0" w:color="auto"/>
            <w:left w:val="none" w:sz="0" w:space="0" w:color="auto"/>
            <w:bottom w:val="none" w:sz="0" w:space="0" w:color="auto"/>
            <w:right w:val="none" w:sz="0" w:space="0" w:color="auto"/>
          </w:divBdr>
        </w:div>
        <w:div w:id="330568117">
          <w:marLeft w:val="0"/>
          <w:marRight w:val="0"/>
          <w:marTop w:val="0"/>
          <w:marBottom w:val="0"/>
          <w:divBdr>
            <w:top w:val="none" w:sz="0" w:space="0" w:color="auto"/>
            <w:left w:val="none" w:sz="0" w:space="0" w:color="auto"/>
            <w:bottom w:val="none" w:sz="0" w:space="0" w:color="auto"/>
            <w:right w:val="none" w:sz="0" w:space="0" w:color="auto"/>
          </w:divBdr>
        </w:div>
        <w:div w:id="1755741673">
          <w:marLeft w:val="0"/>
          <w:marRight w:val="0"/>
          <w:marTop w:val="0"/>
          <w:marBottom w:val="0"/>
          <w:divBdr>
            <w:top w:val="none" w:sz="0" w:space="0" w:color="auto"/>
            <w:left w:val="none" w:sz="0" w:space="0" w:color="auto"/>
            <w:bottom w:val="none" w:sz="0" w:space="0" w:color="auto"/>
            <w:right w:val="none" w:sz="0" w:space="0" w:color="auto"/>
          </w:divBdr>
        </w:div>
        <w:div w:id="2123181222">
          <w:marLeft w:val="0"/>
          <w:marRight w:val="0"/>
          <w:marTop w:val="0"/>
          <w:marBottom w:val="0"/>
          <w:divBdr>
            <w:top w:val="none" w:sz="0" w:space="0" w:color="auto"/>
            <w:left w:val="none" w:sz="0" w:space="0" w:color="auto"/>
            <w:bottom w:val="none" w:sz="0" w:space="0" w:color="auto"/>
            <w:right w:val="none" w:sz="0" w:space="0" w:color="auto"/>
          </w:divBdr>
        </w:div>
        <w:div w:id="1932665227">
          <w:marLeft w:val="0"/>
          <w:marRight w:val="0"/>
          <w:marTop w:val="0"/>
          <w:marBottom w:val="0"/>
          <w:divBdr>
            <w:top w:val="none" w:sz="0" w:space="0" w:color="auto"/>
            <w:left w:val="none" w:sz="0" w:space="0" w:color="auto"/>
            <w:bottom w:val="none" w:sz="0" w:space="0" w:color="auto"/>
            <w:right w:val="none" w:sz="0" w:space="0" w:color="auto"/>
          </w:divBdr>
        </w:div>
        <w:div w:id="1730180507">
          <w:marLeft w:val="0"/>
          <w:marRight w:val="0"/>
          <w:marTop w:val="0"/>
          <w:marBottom w:val="0"/>
          <w:divBdr>
            <w:top w:val="none" w:sz="0" w:space="0" w:color="auto"/>
            <w:left w:val="none" w:sz="0" w:space="0" w:color="auto"/>
            <w:bottom w:val="none" w:sz="0" w:space="0" w:color="auto"/>
            <w:right w:val="none" w:sz="0" w:space="0" w:color="auto"/>
          </w:divBdr>
        </w:div>
        <w:div w:id="1563255965">
          <w:marLeft w:val="0"/>
          <w:marRight w:val="0"/>
          <w:marTop w:val="0"/>
          <w:marBottom w:val="0"/>
          <w:divBdr>
            <w:top w:val="none" w:sz="0" w:space="0" w:color="auto"/>
            <w:left w:val="none" w:sz="0" w:space="0" w:color="auto"/>
            <w:bottom w:val="none" w:sz="0" w:space="0" w:color="auto"/>
            <w:right w:val="none" w:sz="0" w:space="0" w:color="auto"/>
          </w:divBdr>
        </w:div>
        <w:div w:id="1995445696">
          <w:marLeft w:val="0"/>
          <w:marRight w:val="0"/>
          <w:marTop w:val="0"/>
          <w:marBottom w:val="0"/>
          <w:divBdr>
            <w:top w:val="none" w:sz="0" w:space="0" w:color="auto"/>
            <w:left w:val="none" w:sz="0" w:space="0" w:color="auto"/>
            <w:bottom w:val="none" w:sz="0" w:space="0" w:color="auto"/>
            <w:right w:val="none" w:sz="0" w:space="0" w:color="auto"/>
          </w:divBdr>
        </w:div>
        <w:div w:id="51582807">
          <w:marLeft w:val="0"/>
          <w:marRight w:val="0"/>
          <w:marTop w:val="0"/>
          <w:marBottom w:val="0"/>
          <w:divBdr>
            <w:top w:val="none" w:sz="0" w:space="0" w:color="auto"/>
            <w:left w:val="none" w:sz="0" w:space="0" w:color="auto"/>
            <w:bottom w:val="none" w:sz="0" w:space="0" w:color="auto"/>
            <w:right w:val="none" w:sz="0" w:space="0" w:color="auto"/>
          </w:divBdr>
        </w:div>
        <w:div w:id="1743406112">
          <w:marLeft w:val="0"/>
          <w:marRight w:val="0"/>
          <w:marTop w:val="0"/>
          <w:marBottom w:val="0"/>
          <w:divBdr>
            <w:top w:val="none" w:sz="0" w:space="0" w:color="auto"/>
            <w:left w:val="none" w:sz="0" w:space="0" w:color="auto"/>
            <w:bottom w:val="none" w:sz="0" w:space="0" w:color="auto"/>
            <w:right w:val="none" w:sz="0" w:space="0" w:color="auto"/>
          </w:divBdr>
        </w:div>
        <w:div w:id="463428366">
          <w:marLeft w:val="0"/>
          <w:marRight w:val="0"/>
          <w:marTop w:val="0"/>
          <w:marBottom w:val="0"/>
          <w:divBdr>
            <w:top w:val="none" w:sz="0" w:space="0" w:color="auto"/>
            <w:left w:val="none" w:sz="0" w:space="0" w:color="auto"/>
            <w:bottom w:val="none" w:sz="0" w:space="0" w:color="auto"/>
            <w:right w:val="none" w:sz="0" w:space="0" w:color="auto"/>
          </w:divBdr>
        </w:div>
        <w:div w:id="1275211873">
          <w:marLeft w:val="0"/>
          <w:marRight w:val="0"/>
          <w:marTop w:val="0"/>
          <w:marBottom w:val="0"/>
          <w:divBdr>
            <w:top w:val="none" w:sz="0" w:space="0" w:color="auto"/>
            <w:left w:val="none" w:sz="0" w:space="0" w:color="auto"/>
            <w:bottom w:val="none" w:sz="0" w:space="0" w:color="auto"/>
            <w:right w:val="none" w:sz="0" w:space="0" w:color="auto"/>
          </w:divBdr>
        </w:div>
        <w:div w:id="498614633">
          <w:marLeft w:val="0"/>
          <w:marRight w:val="0"/>
          <w:marTop w:val="0"/>
          <w:marBottom w:val="0"/>
          <w:divBdr>
            <w:top w:val="none" w:sz="0" w:space="0" w:color="auto"/>
            <w:left w:val="none" w:sz="0" w:space="0" w:color="auto"/>
            <w:bottom w:val="none" w:sz="0" w:space="0" w:color="auto"/>
            <w:right w:val="none" w:sz="0" w:space="0" w:color="auto"/>
          </w:divBdr>
        </w:div>
        <w:div w:id="1764104055">
          <w:marLeft w:val="0"/>
          <w:marRight w:val="0"/>
          <w:marTop w:val="0"/>
          <w:marBottom w:val="0"/>
          <w:divBdr>
            <w:top w:val="none" w:sz="0" w:space="0" w:color="auto"/>
            <w:left w:val="none" w:sz="0" w:space="0" w:color="auto"/>
            <w:bottom w:val="none" w:sz="0" w:space="0" w:color="auto"/>
            <w:right w:val="none" w:sz="0" w:space="0" w:color="auto"/>
          </w:divBdr>
        </w:div>
        <w:div w:id="1205406927">
          <w:marLeft w:val="0"/>
          <w:marRight w:val="0"/>
          <w:marTop w:val="0"/>
          <w:marBottom w:val="0"/>
          <w:divBdr>
            <w:top w:val="none" w:sz="0" w:space="0" w:color="auto"/>
            <w:left w:val="none" w:sz="0" w:space="0" w:color="auto"/>
            <w:bottom w:val="none" w:sz="0" w:space="0" w:color="auto"/>
            <w:right w:val="none" w:sz="0" w:space="0" w:color="auto"/>
          </w:divBdr>
        </w:div>
        <w:div w:id="1995331235">
          <w:marLeft w:val="0"/>
          <w:marRight w:val="0"/>
          <w:marTop w:val="0"/>
          <w:marBottom w:val="0"/>
          <w:divBdr>
            <w:top w:val="none" w:sz="0" w:space="0" w:color="auto"/>
            <w:left w:val="none" w:sz="0" w:space="0" w:color="auto"/>
            <w:bottom w:val="none" w:sz="0" w:space="0" w:color="auto"/>
            <w:right w:val="none" w:sz="0" w:space="0" w:color="auto"/>
          </w:divBdr>
        </w:div>
        <w:div w:id="1496265262">
          <w:marLeft w:val="0"/>
          <w:marRight w:val="0"/>
          <w:marTop w:val="0"/>
          <w:marBottom w:val="0"/>
          <w:divBdr>
            <w:top w:val="none" w:sz="0" w:space="0" w:color="auto"/>
            <w:left w:val="none" w:sz="0" w:space="0" w:color="auto"/>
            <w:bottom w:val="none" w:sz="0" w:space="0" w:color="auto"/>
            <w:right w:val="none" w:sz="0" w:space="0" w:color="auto"/>
          </w:divBdr>
        </w:div>
        <w:div w:id="791094674">
          <w:marLeft w:val="0"/>
          <w:marRight w:val="0"/>
          <w:marTop w:val="0"/>
          <w:marBottom w:val="0"/>
          <w:divBdr>
            <w:top w:val="none" w:sz="0" w:space="0" w:color="auto"/>
            <w:left w:val="none" w:sz="0" w:space="0" w:color="auto"/>
            <w:bottom w:val="none" w:sz="0" w:space="0" w:color="auto"/>
            <w:right w:val="none" w:sz="0" w:space="0" w:color="auto"/>
          </w:divBdr>
        </w:div>
        <w:div w:id="1880892442">
          <w:marLeft w:val="0"/>
          <w:marRight w:val="0"/>
          <w:marTop w:val="0"/>
          <w:marBottom w:val="0"/>
          <w:divBdr>
            <w:top w:val="none" w:sz="0" w:space="0" w:color="auto"/>
            <w:left w:val="none" w:sz="0" w:space="0" w:color="auto"/>
            <w:bottom w:val="none" w:sz="0" w:space="0" w:color="auto"/>
            <w:right w:val="none" w:sz="0" w:space="0" w:color="auto"/>
          </w:divBdr>
        </w:div>
        <w:div w:id="452791949">
          <w:marLeft w:val="0"/>
          <w:marRight w:val="0"/>
          <w:marTop w:val="0"/>
          <w:marBottom w:val="0"/>
          <w:divBdr>
            <w:top w:val="none" w:sz="0" w:space="0" w:color="auto"/>
            <w:left w:val="none" w:sz="0" w:space="0" w:color="auto"/>
            <w:bottom w:val="none" w:sz="0" w:space="0" w:color="auto"/>
            <w:right w:val="none" w:sz="0" w:space="0" w:color="auto"/>
          </w:divBdr>
        </w:div>
        <w:div w:id="1346398800">
          <w:marLeft w:val="0"/>
          <w:marRight w:val="0"/>
          <w:marTop w:val="0"/>
          <w:marBottom w:val="0"/>
          <w:divBdr>
            <w:top w:val="none" w:sz="0" w:space="0" w:color="auto"/>
            <w:left w:val="none" w:sz="0" w:space="0" w:color="auto"/>
            <w:bottom w:val="none" w:sz="0" w:space="0" w:color="auto"/>
            <w:right w:val="none" w:sz="0" w:space="0" w:color="auto"/>
          </w:divBdr>
        </w:div>
        <w:div w:id="842428707">
          <w:marLeft w:val="0"/>
          <w:marRight w:val="0"/>
          <w:marTop w:val="0"/>
          <w:marBottom w:val="0"/>
          <w:divBdr>
            <w:top w:val="none" w:sz="0" w:space="0" w:color="auto"/>
            <w:left w:val="none" w:sz="0" w:space="0" w:color="auto"/>
            <w:bottom w:val="none" w:sz="0" w:space="0" w:color="auto"/>
            <w:right w:val="none" w:sz="0" w:space="0" w:color="auto"/>
          </w:divBdr>
        </w:div>
        <w:div w:id="2063095048">
          <w:marLeft w:val="0"/>
          <w:marRight w:val="0"/>
          <w:marTop w:val="0"/>
          <w:marBottom w:val="0"/>
          <w:divBdr>
            <w:top w:val="none" w:sz="0" w:space="0" w:color="auto"/>
            <w:left w:val="none" w:sz="0" w:space="0" w:color="auto"/>
            <w:bottom w:val="none" w:sz="0" w:space="0" w:color="auto"/>
            <w:right w:val="none" w:sz="0" w:space="0" w:color="auto"/>
          </w:divBdr>
        </w:div>
        <w:div w:id="936447778">
          <w:marLeft w:val="0"/>
          <w:marRight w:val="0"/>
          <w:marTop w:val="0"/>
          <w:marBottom w:val="0"/>
          <w:divBdr>
            <w:top w:val="none" w:sz="0" w:space="0" w:color="auto"/>
            <w:left w:val="none" w:sz="0" w:space="0" w:color="auto"/>
            <w:bottom w:val="none" w:sz="0" w:space="0" w:color="auto"/>
            <w:right w:val="none" w:sz="0" w:space="0" w:color="auto"/>
          </w:divBdr>
        </w:div>
        <w:div w:id="350691180">
          <w:marLeft w:val="0"/>
          <w:marRight w:val="0"/>
          <w:marTop w:val="0"/>
          <w:marBottom w:val="0"/>
          <w:divBdr>
            <w:top w:val="none" w:sz="0" w:space="0" w:color="auto"/>
            <w:left w:val="none" w:sz="0" w:space="0" w:color="auto"/>
            <w:bottom w:val="none" w:sz="0" w:space="0" w:color="auto"/>
            <w:right w:val="none" w:sz="0" w:space="0" w:color="auto"/>
          </w:divBdr>
        </w:div>
        <w:div w:id="2062559409">
          <w:marLeft w:val="0"/>
          <w:marRight w:val="0"/>
          <w:marTop w:val="0"/>
          <w:marBottom w:val="0"/>
          <w:divBdr>
            <w:top w:val="none" w:sz="0" w:space="0" w:color="auto"/>
            <w:left w:val="none" w:sz="0" w:space="0" w:color="auto"/>
            <w:bottom w:val="none" w:sz="0" w:space="0" w:color="auto"/>
            <w:right w:val="none" w:sz="0" w:space="0" w:color="auto"/>
          </w:divBdr>
        </w:div>
        <w:div w:id="875895989">
          <w:marLeft w:val="0"/>
          <w:marRight w:val="0"/>
          <w:marTop w:val="0"/>
          <w:marBottom w:val="0"/>
          <w:divBdr>
            <w:top w:val="none" w:sz="0" w:space="0" w:color="auto"/>
            <w:left w:val="none" w:sz="0" w:space="0" w:color="auto"/>
            <w:bottom w:val="none" w:sz="0" w:space="0" w:color="auto"/>
            <w:right w:val="none" w:sz="0" w:space="0" w:color="auto"/>
          </w:divBdr>
        </w:div>
        <w:div w:id="1450737210">
          <w:marLeft w:val="0"/>
          <w:marRight w:val="0"/>
          <w:marTop w:val="0"/>
          <w:marBottom w:val="0"/>
          <w:divBdr>
            <w:top w:val="none" w:sz="0" w:space="0" w:color="auto"/>
            <w:left w:val="none" w:sz="0" w:space="0" w:color="auto"/>
            <w:bottom w:val="none" w:sz="0" w:space="0" w:color="auto"/>
            <w:right w:val="none" w:sz="0" w:space="0" w:color="auto"/>
          </w:divBdr>
        </w:div>
        <w:div w:id="371199589">
          <w:marLeft w:val="0"/>
          <w:marRight w:val="0"/>
          <w:marTop w:val="0"/>
          <w:marBottom w:val="0"/>
          <w:divBdr>
            <w:top w:val="none" w:sz="0" w:space="0" w:color="auto"/>
            <w:left w:val="none" w:sz="0" w:space="0" w:color="auto"/>
            <w:bottom w:val="none" w:sz="0" w:space="0" w:color="auto"/>
            <w:right w:val="none" w:sz="0" w:space="0" w:color="auto"/>
          </w:divBdr>
        </w:div>
        <w:div w:id="1141731168">
          <w:marLeft w:val="0"/>
          <w:marRight w:val="0"/>
          <w:marTop w:val="0"/>
          <w:marBottom w:val="0"/>
          <w:divBdr>
            <w:top w:val="none" w:sz="0" w:space="0" w:color="auto"/>
            <w:left w:val="none" w:sz="0" w:space="0" w:color="auto"/>
            <w:bottom w:val="none" w:sz="0" w:space="0" w:color="auto"/>
            <w:right w:val="none" w:sz="0" w:space="0" w:color="auto"/>
          </w:divBdr>
        </w:div>
        <w:div w:id="1363676856">
          <w:marLeft w:val="0"/>
          <w:marRight w:val="0"/>
          <w:marTop w:val="0"/>
          <w:marBottom w:val="0"/>
          <w:divBdr>
            <w:top w:val="none" w:sz="0" w:space="0" w:color="auto"/>
            <w:left w:val="none" w:sz="0" w:space="0" w:color="auto"/>
            <w:bottom w:val="none" w:sz="0" w:space="0" w:color="auto"/>
            <w:right w:val="none" w:sz="0" w:space="0" w:color="auto"/>
          </w:divBdr>
        </w:div>
        <w:div w:id="945887381">
          <w:marLeft w:val="0"/>
          <w:marRight w:val="0"/>
          <w:marTop w:val="0"/>
          <w:marBottom w:val="0"/>
          <w:divBdr>
            <w:top w:val="none" w:sz="0" w:space="0" w:color="auto"/>
            <w:left w:val="none" w:sz="0" w:space="0" w:color="auto"/>
            <w:bottom w:val="none" w:sz="0" w:space="0" w:color="auto"/>
            <w:right w:val="none" w:sz="0" w:space="0" w:color="auto"/>
          </w:divBdr>
        </w:div>
        <w:div w:id="141967299">
          <w:marLeft w:val="0"/>
          <w:marRight w:val="0"/>
          <w:marTop w:val="0"/>
          <w:marBottom w:val="0"/>
          <w:divBdr>
            <w:top w:val="none" w:sz="0" w:space="0" w:color="auto"/>
            <w:left w:val="none" w:sz="0" w:space="0" w:color="auto"/>
            <w:bottom w:val="none" w:sz="0" w:space="0" w:color="auto"/>
            <w:right w:val="none" w:sz="0" w:space="0" w:color="auto"/>
          </w:divBdr>
        </w:div>
        <w:div w:id="658462989">
          <w:marLeft w:val="0"/>
          <w:marRight w:val="0"/>
          <w:marTop w:val="0"/>
          <w:marBottom w:val="0"/>
          <w:divBdr>
            <w:top w:val="none" w:sz="0" w:space="0" w:color="auto"/>
            <w:left w:val="none" w:sz="0" w:space="0" w:color="auto"/>
            <w:bottom w:val="none" w:sz="0" w:space="0" w:color="auto"/>
            <w:right w:val="none" w:sz="0" w:space="0" w:color="auto"/>
          </w:divBdr>
        </w:div>
        <w:div w:id="1537618754">
          <w:marLeft w:val="0"/>
          <w:marRight w:val="0"/>
          <w:marTop w:val="0"/>
          <w:marBottom w:val="0"/>
          <w:divBdr>
            <w:top w:val="none" w:sz="0" w:space="0" w:color="auto"/>
            <w:left w:val="none" w:sz="0" w:space="0" w:color="auto"/>
            <w:bottom w:val="none" w:sz="0" w:space="0" w:color="auto"/>
            <w:right w:val="none" w:sz="0" w:space="0" w:color="auto"/>
          </w:divBdr>
        </w:div>
        <w:div w:id="13003650">
          <w:marLeft w:val="0"/>
          <w:marRight w:val="0"/>
          <w:marTop w:val="0"/>
          <w:marBottom w:val="0"/>
          <w:divBdr>
            <w:top w:val="none" w:sz="0" w:space="0" w:color="auto"/>
            <w:left w:val="none" w:sz="0" w:space="0" w:color="auto"/>
            <w:bottom w:val="none" w:sz="0" w:space="0" w:color="auto"/>
            <w:right w:val="none" w:sz="0" w:space="0" w:color="auto"/>
          </w:divBdr>
        </w:div>
        <w:div w:id="2004968371">
          <w:marLeft w:val="0"/>
          <w:marRight w:val="0"/>
          <w:marTop w:val="0"/>
          <w:marBottom w:val="0"/>
          <w:divBdr>
            <w:top w:val="none" w:sz="0" w:space="0" w:color="auto"/>
            <w:left w:val="none" w:sz="0" w:space="0" w:color="auto"/>
            <w:bottom w:val="none" w:sz="0" w:space="0" w:color="auto"/>
            <w:right w:val="none" w:sz="0" w:space="0" w:color="auto"/>
          </w:divBdr>
        </w:div>
        <w:div w:id="2120954860">
          <w:marLeft w:val="0"/>
          <w:marRight w:val="0"/>
          <w:marTop w:val="0"/>
          <w:marBottom w:val="0"/>
          <w:divBdr>
            <w:top w:val="none" w:sz="0" w:space="0" w:color="auto"/>
            <w:left w:val="none" w:sz="0" w:space="0" w:color="auto"/>
            <w:bottom w:val="none" w:sz="0" w:space="0" w:color="auto"/>
            <w:right w:val="none" w:sz="0" w:space="0" w:color="auto"/>
          </w:divBdr>
        </w:div>
        <w:div w:id="1823277306">
          <w:marLeft w:val="0"/>
          <w:marRight w:val="0"/>
          <w:marTop w:val="0"/>
          <w:marBottom w:val="0"/>
          <w:divBdr>
            <w:top w:val="none" w:sz="0" w:space="0" w:color="auto"/>
            <w:left w:val="none" w:sz="0" w:space="0" w:color="auto"/>
            <w:bottom w:val="none" w:sz="0" w:space="0" w:color="auto"/>
            <w:right w:val="none" w:sz="0" w:space="0" w:color="auto"/>
          </w:divBdr>
        </w:div>
        <w:div w:id="257367790">
          <w:marLeft w:val="0"/>
          <w:marRight w:val="0"/>
          <w:marTop w:val="0"/>
          <w:marBottom w:val="0"/>
          <w:divBdr>
            <w:top w:val="none" w:sz="0" w:space="0" w:color="auto"/>
            <w:left w:val="none" w:sz="0" w:space="0" w:color="auto"/>
            <w:bottom w:val="none" w:sz="0" w:space="0" w:color="auto"/>
            <w:right w:val="none" w:sz="0" w:space="0" w:color="auto"/>
          </w:divBdr>
        </w:div>
        <w:div w:id="556628641">
          <w:marLeft w:val="0"/>
          <w:marRight w:val="0"/>
          <w:marTop w:val="0"/>
          <w:marBottom w:val="0"/>
          <w:divBdr>
            <w:top w:val="none" w:sz="0" w:space="0" w:color="auto"/>
            <w:left w:val="none" w:sz="0" w:space="0" w:color="auto"/>
            <w:bottom w:val="none" w:sz="0" w:space="0" w:color="auto"/>
            <w:right w:val="none" w:sz="0" w:space="0" w:color="auto"/>
          </w:divBdr>
        </w:div>
        <w:div w:id="245768311">
          <w:marLeft w:val="0"/>
          <w:marRight w:val="0"/>
          <w:marTop w:val="0"/>
          <w:marBottom w:val="0"/>
          <w:divBdr>
            <w:top w:val="none" w:sz="0" w:space="0" w:color="auto"/>
            <w:left w:val="none" w:sz="0" w:space="0" w:color="auto"/>
            <w:bottom w:val="none" w:sz="0" w:space="0" w:color="auto"/>
            <w:right w:val="none" w:sz="0" w:space="0" w:color="auto"/>
          </w:divBdr>
        </w:div>
        <w:div w:id="313948348">
          <w:marLeft w:val="0"/>
          <w:marRight w:val="0"/>
          <w:marTop w:val="0"/>
          <w:marBottom w:val="0"/>
          <w:divBdr>
            <w:top w:val="none" w:sz="0" w:space="0" w:color="auto"/>
            <w:left w:val="none" w:sz="0" w:space="0" w:color="auto"/>
            <w:bottom w:val="none" w:sz="0" w:space="0" w:color="auto"/>
            <w:right w:val="none" w:sz="0" w:space="0" w:color="auto"/>
          </w:divBdr>
        </w:div>
        <w:div w:id="1637250128">
          <w:marLeft w:val="0"/>
          <w:marRight w:val="0"/>
          <w:marTop w:val="0"/>
          <w:marBottom w:val="0"/>
          <w:divBdr>
            <w:top w:val="none" w:sz="0" w:space="0" w:color="auto"/>
            <w:left w:val="none" w:sz="0" w:space="0" w:color="auto"/>
            <w:bottom w:val="none" w:sz="0" w:space="0" w:color="auto"/>
            <w:right w:val="none" w:sz="0" w:space="0" w:color="auto"/>
          </w:divBdr>
        </w:div>
        <w:div w:id="1313023056">
          <w:marLeft w:val="0"/>
          <w:marRight w:val="0"/>
          <w:marTop w:val="0"/>
          <w:marBottom w:val="0"/>
          <w:divBdr>
            <w:top w:val="none" w:sz="0" w:space="0" w:color="auto"/>
            <w:left w:val="none" w:sz="0" w:space="0" w:color="auto"/>
            <w:bottom w:val="none" w:sz="0" w:space="0" w:color="auto"/>
            <w:right w:val="none" w:sz="0" w:space="0" w:color="auto"/>
          </w:divBdr>
        </w:div>
        <w:div w:id="690574258">
          <w:marLeft w:val="0"/>
          <w:marRight w:val="0"/>
          <w:marTop w:val="0"/>
          <w:marBottom w:val="0"/>
          <w:divBdr>
            <w:top w:val="none" w:sz="0" w:space="0" w:color="auto"/>
            <w:left w:val="none" w:sz="0" w:space="0" w:color="auto"/>
            <w:bottom w:val="none" w:sz="0" w:space="0" w:color="auto"/>
            <w:right w:val="none" w:sz="0" w:space="0" w:color="auto"/>
          </w:divBdr>
        </w:div>
        <w:div w:id="1849059548">
          <w:marLeft w:val="0"/>
          <w:marRight w:val="0"/>
          <w:marTop w:val="0"/>
          <w:marBottom w:val="0"/>
          <w:divBdr>
            <w:top w:val="none" w:sz="0" w:space="0" w:color="auto"/>
            <w:left w:val="none" w:sz="0" w:space="0" w:color="auto"/>
            <w:bottom w:val="none" w:sz="0" w:space="0" w:color="auto"/>
            <w:right w:val="none" w:sz="0" w:space="0" w:color="auto"/>
          </w:divBdr>
        </w:div>
        <w:div w:id="2010908866">
          <w:marLeft w:val="0"/>
          <w:marRight w:val="0"/>
          <w:marTop w:val="0"/>
          <w:marBottom w:val="0"/>
          <w:divBdr>
            <w:top w:val="none" w:sz="0" w:space="0" w:color="auto"/>
            <w:left w:val="none" w:sz="0" w:space="0" w:color="auto"/>
            <w:bottom w:val="none" w:sz="0" w:space="0" w:color="auto"/>
            <w:right w:val="none" w:sz="0" w:space="0" w:color="auto"/>
          </w:divBdr>
        </w:div>
        <w:div w:id="2014868581">
          <w:marLeft w:val="0"/>
          <w:marRight w:val="0"/>
          <w:marTop w:val="0"/>
          <w:marBottom w:val="0"/>
          <w:divBdr>
            <w:top w:val="none" w:sz="0" w:space="0" w:color="auto"/>
            <w:left w:val="none" w:sz="0" w:space="0" w:color="auto"/>
            <w:bottom w:val="none" w:sz="0" w:space="0" w:color="auto"/>
            <w:right w:val="none" w:sz="0" w:space="0" w:color="auto"/>
          </w:divBdr>
        </w:div>
        <w:div w:id="2064401998">
          <w:marLeft w:val="0"/>
          <w:marRight w:val="0"/>
          <w:marTop w:val="0"/>
          <w:marBottom w:val="0"/>
          <w:divBdr>
            <w:top w:val="none" w:sz="0" w:space="0" w:color="auto"/>
            <w:left w:val="none" w:sz="0" w:space="0" w:color="auto"/>
            <w:bottom w:val="none" w:sz="0" w:space="0" w:color="auto"/>
            <w:right w:val="none" w:sz="0" w:space="0" w:color="auto"/>
          </w:divBdr>
        </w:div>
        <w:div w:id="1259214148">
          <w:marLeft w:val="0"/>
          <w:marRight w:val="0"/>
          <w:marTop w:val="0"/>
          <w:marBottom w:val="0"/>
          <w:divBdr>
            <w:top w:val="none" w:sz="0" w:space="0" w:color="auto"/>
            <w:left w:val="none" w:sz="0" w:space="0" w:color="auto"/>
            <w:bottom w:val="none" w:sz="0" w:space="0" w:color="auto"/>
            <w:right w:val="none" w:sz="0" w:space="0" w:color="auto"/>
          </w:divBdr>
        </w:div>
        <w:div w:id="1438793351">
          <w:marLeft w:val="0"/>
          <w:marRight w:val="0"/>
          <w:marTop w:val="0"/>
          <w:marBottom w:val="0"/>
          <w:divBdr>
            <w:top w:val="none" w:sz="0" w:space="0" w:color="auto"/>
            <w:left w:val="none" w:sz="0" w:space="0" w:color="auto"/>
            <w:bottom w:val="none" w:sz="0" w:space="0" w:color="auto"/>
            <w:right w:val="none" w:sz="0" w:space="0" w:color="auto"/>
          </w:divBdr>
        </w:div>
        <w:div w:id="1633638025">
          <w:marLeft w:val="0"/>
          <w:marRight w:val="0"/>
          <w:marTop w:val="0"/>
          <w:marBottom w:val="0"/>
          <w:divBdr>
            <w:top w:val="none" w:sz="0" w:space="0" w:color="auto"/>
            <w:left w:val="none" w:sz="0" w:space="0" w:color="auto"/>
            <w:bottom w:val="none" w:sz="0" w:space="0" w:color="auto"/>
            <w:right w:val="none" w:sz="0" w:space="0" w:color="auto"/>
          </w:divBdr>
        </w:div>
        <w:div w:id="1833452768">
          <w:marLeft w:val="0"/>
          <w:marRight w:val="0"/>
          <w:marTop w:val="0"/>
          <w:marBottom w:val="0"/>
          <w:divBdr>
            <w:top w:val="none" w:sz="0" w:space="0" w:color="auto"/>
            <w:left w:val="none" w:sz="0" w:space="0" w:color="auto"/>
            <w:bottom w:val="none" w:sz="0" w:space="0" w:color="auto"/>
            <w:right w:val="none" w:sz="0" w:space="0" w:color="auto"/>
          </w:divBdr>
        </w:div>
        <w:div w:id="1462261763">
          <w:marLeft w:val="0"/>
          <w:marRight w:val="0"/>
          <w:marTop w:val="0"/>
          <w:marBottom w:val="0"/>
          <w:divBdr>
            <w:top w:val="none" w:sz="0" w:space="0" w:color="auto"/>
            <w:left w:val="none" w:sz="0" w:space="0" w:color="auto"/>
            <w:bottom w:val="none" w:sz="0" w:space="0" w:color="auto"/>
            <w:right w:val="none" w:sz="0" w:space="0" w:color="auto"/>
          </w:divBdr>
        </w:div>
        <w:div w:id="2125422466">
          <w:marLeft w:val="0"/>
          <w:marRight w:val="0"/>
          <w:marTop w:val="0"/>
          <w:marBottom w:val="0"/>
          <w:divBdr>
            <w:top w:val="none" w:sz="0" w:space="0" w:color="auto"/>
            <w:left w:val="none" w:sz="0" w:space="0" w:color="auto"/>
            <w:bottom w:val="none" w:sz="0" w:space="0" w:color="auto"/>
            <w:right w:val="none" w:sz="0" w:space="0" w:color="auto"/>
          </w:divBdr>
        </w:div>
        <w:div w:id="545602313">
          <w:marLeft w:val="0"/>
          <w:marRight w:val="0"/>
          <w:marTop w:val="0"/>
          <w:marBottom w:val="0"/>
          <w:divBdr>
            <w:top w:val="none" w:sz="0" w:space="0" w:color="auto"/>
            <w:left w:val="none" w:sz="0" w:space="0" w:color="auto"/>
            <w:bottom w:val="none" w:sz="0" w:space="0" w:color="auto"/>
            <w:right w:val="none" w:sz="0" w:space="0" w:color="auto"/>
          </w:divBdr>
        </w:div>
        <w:div w:id="1873882639">
          <w:marLeft w:val="0"/>
          <w:marRight w:val="0"/>
          <w:marTop w:val="0"/>
          <w:marBottom w:val="0"/>
          <w:divBdr>
            <w:top w:val="none" w:sz="0" w:space="0" w:color="auto"/>
            <w:left w:val="none" w:sz="0" w:space="0" w:color="auto"/>
            <w:bottom w:val="none" w:sz="0" w:space="0" w:color="auto"/>
            <w:right w:val="none" w:sz="0" w:space="0" w:color="auto"/>
          </w:divBdr>
        </w:div>
        <w:div w:id="302195534">
          <w:marLeft w:val="0"/>
          <w:marRight w:val="0"/>
          <w:marTop w:val="0"/>
          <w:marBottom w:val="0"/>
          <w:divBdr>
            <w:top w:val="none" w:sz="0" w:space="0" w:color="auto"/>
            <w:left w:val="none" w:sz="0" w:space="0" w:color="auto"/>
            <w:bottom w:val="none" w:sz="0" w:space="0" w:color="auto"/>
            <w:right w:val="none" w:sz="0" w:space="0" w:color="auto"/>
          </w:divBdr>
        </w:div>
        <w:div w:id="136840395">
          <w:marLeft w:val="0"/>
          <w:marRight w:val="0"/>
          <w:marTop w:val="0"/>
          <w:marBottom w:val="0"/>
          <w:divBdr>
            <w:top w:val="none" w:sz="0" w:space="0" w:color="auto"/>
            <w:left w:val="none" w:sz="0" w:space="0" w:color="auto"/>
            <w:bottom w:val="none" w:sz="0" w:space="0" w:color="auto"/>
            <w:right w:val="none" w:sz="0" w:space="0" w:color="auto"/>
          </w:divBdr>
        </w:div>
        <w:div w:id="2010789149">
          <w:marLeft w:val="0"/>
          <w:marRight w:val="0"/>
          <w:marTop w:val="0"/>
          <w:marBottom w:val="0"/>
          <w:divBdr>
            <w:top w:val="none" w:sz="0" w:space="0" w:color="auto"/>
            <w:left w:val="none" w:sz="0" w:space="0" w:color="auto"/>
            <w:bottom w:val="none" w:sz="0" w:space="0" w:color="auto"/>
            <w:right w:val="none" w:sz="0" w:space="0" w:color="auto"/>
          </w:divBdr>
        </w:div>
        <w:div w:id="997921317">
          <w:marLeft w:val="0"/>
          <w:marRight w:val="0"/>
          <w:marTop w:val="0"/>
          <w:marBottom w:val="0"/>
          <w:divBdr>
            <w:top w:val="none" w:sz="0" w:space="0" w:color="auto"/>
            <w:left w:val="none" w:sz="0" w:space="0" w:color="auto"/>
            <w:bottom w:val="none" w:sz="0" w:space="0" w:color="auto"/>
            <w:right w:val="none" w:sz="0" w:space="0" w:color="auto"/>
          </w:divBdr>
        </w:div>
        <w:div w:id="870142721">
          <w:marLeft w:val="0"/>
          <w:marRight w:val="0"/>
          <w:marTop w:val="0"/>
          <w:marBottom w:val="0"/>
          <w:divBdr>
            <w:top w:val="none" w:sz="0" w:space="0" w:color="auto"/>
            <w:left w:val="none" w:sz="0" w:space="0" w:color="auto"/>
            <w:bottom w:val="none" w:sz="0" w:space="0" w:color="auto"/>
            <w:right w:val="none" w:sz="0" w:space="0" w:color="auto"/>
          </w:divBdr>
        </w:div>
        <w:div w:id="1744644238">
          <w:marLeft w:val="0"/>
          <w:marRight w:val="0"/>
          <w:marTop w:val="0"/>
          <w:marBottom w:val="0"/>
          <w:divBdr>
            <w:top w:val="none" w:sz="0" w:space="0" w:color="auto"/>
            <w:left w:val="none" w:sz="0" w:space="0" w:color="auto"/>
            <w:bottom w:val="none" w:sz="0" w:space="0" w:color="auto"/>
            <w:right w:val="none" w:sz="0" w:space="0" w:color="auto"/>
          </w:divBdr>
        </w:div>
        <w:div w:id="1596087837">
          <w:marLeft w:val="0"/>
          <w:marRight w:val="0"/>
          <w:marTop w:val="0"/>
          <w:marBottom w:val="0"/>
          <w:divBdr>
            <w:top w:val="none" w:sz="0" w:space="0" w:color="auto"/>
            <w:left w:val="none" w:sz="0" w:space="0" w:color="auto"/>
            <w:bottom w:val="none" w:sz="0" w:space="0" w:color="auto"/>
            <w:right w:val="none" w:sz="0" w:space="0" w:color="auto"/>
          </w:divBdr>
        </w:div>
        <w:div w:id="514464039">
          <w:marLeft w:val="0"/>
          <w:marRight w:val="0"/>
          <w:marTop w:val="0"/>
          <w:marBottom w:val="0"/>
          <w:divBdr>
            <w:top w:val="none" w:sz="0" w:space="0" w:color="auto"/>
            <w:left w:val="none" w:sz="0" w:space="0" w:color="auto"/>
            <w:bottom w:val="none" w:sz="0" w:space="0" w:color="auto"/>
            <w:right w:val="none" w:sz="0" w:space="0" w:color="auto"/>
          </w:divBdr>
        </w:div>
        <w:div w:id="1933781926">
          <w:marLeft w:val="0"/>
          <w:marRight w:val="0"/>
          <w:marTop w:val="0"/>
          <w:marBottom w:val="0"/>
          <w:divBdr>
            <w:top w:val="none" w:sz="0" w:space="0" w:color="auto"/>
            <w:left w:val="none" w:sz="0" w:space="0" w:color="auto"/>
            <w:bottom w:val="none" w:sz="0" w:space="0" w:color="auto"/>
            <w:right w:val="none" w:sz="0" w:space="0" w:color="auto"/>
          </w:divBdr>
        </w:div>
        <w:div w:id="108664256">
          <w:marLeft w:val="0"/>
          <w:marRight w:val="0"/>
          <w:marTop w:val="0"/>
          <w:marBottom w:val="0"/>
          <w:divBdr>
            <w:top w:val="none" w:sz="0" w:space="0" w:color="auto"/>
            <w:left w:val="none" w:sz="0" w:space="0" w:color="auto"/>
            <w:bottom w:val="none" w:sz="0" w:space="0" w:color="auto"/>
            <w:right w:val="none" w:sz="0" w:space="0" w:color="auto"/>
          </w:divBdr>
        </w:div>
        <w:div w:id="1859737856">
          <w:marLeft w:val="0"/>
          <w:marRight w:val="0"/>
          <w:marTop w:val="0"/>
          <w:marBottom w:val="0"/>
          <w:divBdr>
            <w:top w:val="none" w:sz="0" w:space="0" w:color="auto"/>
            <w:left w:val="none" w:sz="0" w:space="0" w:color="auto"/>
            <w:bottom w:val="none" w:sz="0" w:space="0" w:color="auto"/>
            <w:right w:val="none" w:sz="0" w:space="0" w:color="auto"/>
          </w:divBdr>
        </w:div>
        <w:div w:id="2119525052">
          <w:marLeft w:val="0"/>
          <w:marRight w:val="0"/>
          <w:marTop w:val="0"/>
          <w:marBottom w:val="0"/>
          <w:divBdr>
            <w:top w:val="none" w:sz="0" w:space="0" w:color="auto"/>
            <w:left w:val="none" w:sz="0" w:space="0" w:color="auto"/>
            <w:bottom w:val="none" w:sz="0" w:space="0" w:color="auto"/>
            <w:right w:val="none" w:sz="0" w:space="0" w:color="auto"/>
          </w:divBdr>
        </w:div>
        <w:div w:id="1812358791">
          <w:marLeft w:val="0"/>
          <w:marRight w:val="0"/>
          <w:marTop w:val="0"/>
          <w:marBottom w:val="0"/>
          <w:divBdr>
            <w:top w:val="none" w:sz="0" w:space="0" w:color="auto"/>
            <w:left w:val="none" w:sz="0" w:space="0" w:color="auto"/>
            <w:bottom w:val="none" w:sz="0" w:space="0" w:color="auto"/>
            <w:right w:val="none" w:sz="0" w:space="0" w:color="auto"/>
          </w:divBdr>
        </w:div>
        <w:div w:id="1749842318">
          <w:marLeft w:val="0"/>
          <w:marRight w:val="0"/>
          <w:marTop w:val="0"/>
          <w:marBottom w:val="0"/>
          <w:divBdr>
            <w:top w:val="none" w:sz="0" w:space="0" w:color="auto"/>
            <w:left w:val="none" w:sz="0" w:space="0" w:color="auto"/>
            <w:bottom w:val="none" w:sz="0" w:space="0" w:color="auto"/>
            <w:right w:val="none" w:sz="0" w:space="0" w:color="auto"/>
          </w:divBdr>
        </w:div>
        <w:div w:id="1568146773">
          <w:marLeft w:val="0"/>
          <w:marRight w:val="0"/>
          <w:marTop w:val="0"/>
          <w:marBottom w:val="0"/>
          <w:divBdr>
            <w:top w:val="none" w:sz="0" w:space="0" w:color="auto"/>
            <w:left w:val="none" w:sz="0" w:space="0" w:color="auto"/>
            <w:bottom w:val="none" w:sz="0" w:space="0" w:color="auto"/>
            <w:right w:val="none" w:sz="0" w:space="0" w:color="auto"/>
          </w:divBdr>
        </w:div>
        <w:div w:id="529997996">
          <w:marLeft w:val="0"/>
          <w:marRight w:val="0"/>
          <w:marTop w:val="0"/>
          <w:marBottom w:val="0"/>
          <w:divBdr>
            <w:top w:val="none" w:sz="0" w:space="0" w:color="auto"/>
            <w:left w:val="none" w:sz="0" w:space="0" w:color="auto"/>
            <w:bottom w:val="none" w:sz="0" w:space="0" w:color="auto"/>
            <w:right w:val="none" w:sz="0" w:space="0" w:color="auto"/>
          </w:divBdr>
        </w:div>
        <w:div w:id="2059623457">
          <w:marLeft w:val="0"/>
          <w:marRight w:val="0"/>
          <w:marTop w:val="0"/>
          <w:marBottom w:val="0"/>
          <w:divBdr>
            <w:top w:val="none" w:sz="0" w:space="0" w:color="auto"/>
            <w:left w:val="none" w:sz="0" w:space="0" w:color="auto"/>
            <w:bottom w:val="none" w:sz="0" w:space="0" w:color="auto"/>
            <w:right w:val="none" w:sz="0" w:space="0" w:color="auto"/>
          </w:divBdr>
        </w:div>
        <w:div w:id="316615952">
          <w:marLeft w:val="0"/>
          <w:marRight w:val="0"/>
          <w:marTop w:val="0"/>
          <w:marBottom w:val="0"/>
          <w:divBdr>
            <w:top w:val="none" w:sz="0" w:space="0" w:color="auto"/>
            <w:left w:val="none" w:sz="0" w:space="0" w:color="auto"/>
            <w:bottom w:val="none" w:sz="0" w:space="0" w:color="auto"/>
            <w:right w:val="none" w:sz="0" w:space="0" w:color="auto"/>
          </w:divBdr>
        </w:div>
        <w:div w:id="1218711334">
          <w:marLeft w:val="0"/>
          <w:marRight w:val="0"/>
          <w:marTop w:val="0"/>
          <w:marBottom w:val="0"/>
          <w:divBdr>
            <w:top w:val="none" w:sz="0" w:space="0" w:color="auto"/>
            <w:left w:val="none" w:sz="0" w:space="0" w:color="auto"/>
            <w:bottom w:val="none" w:sz="0" w:space="0" w:color="auto"/>
            <w:right w:val="none" w:sz="0" w:space="0" w:color="auto"/>
          </w:divBdr>
        </w:div>
        <w:div w:id="1060592709">
          <w:marLeft w:val="0"/>
          <w:marRight w:val="0"/>
          <w:marTop w:val="0"/>
          <w:marBottom w:val="0"/>
          <w:divBdr>
            <w:top w:val="none" w:sz="0" w:space="0" w:color="auto"/>
            <w:left w:val="none" w:sz="0" w:space="0" w:color="auto"/>
            <w:bottom w:val="none" w:sz="0" w:space="0" w:color="auto"/>
            <w:right w:val="none" w:sz="0" w:space="0" w:color="auto"/>
          </w:divBdr>
        </w:div>
        <w:div w:id="1563328026">
          <w:marLeft w:val="0"/>
          <w:marRight w:val="0"/>
          <w:marTop w:val="0"/>
          <w:marBottom w:val="0"/>
          <w:divBdr>
            <w:top w:val="none" w:sz="0" w:space="0" w:color="auto"/>
            <w:left w:val="none" w:sz="0" w:space="0" w:color="auto"/>
            <w:bottom w:val="none" w:sz="0" w:space="0" w:color="auto"/>
            <w:right w:val="none" w:sz="0" w:space="0" w:color="auto"/>
          </w:divBdr>
        </w:div>
        <w:div w:id="1795251945">
          <w:marLeft w:val="0"/>
          <w:marRight w:val="0"/>
          <w:marTop w:val="0"/>
          <w:marBottom w:val="0"/>
          <w:divBdr>
            <w:top w:val="none" w:sz="0" w:space="0" w:color="auto"/>
            <w:left w:val="none" w:sz="0" w:space="0" w:color="auto"/>
            <w:bottom w:val="none" w:sz="0" w:space="0" w:color="auto"/>
            <w:right w:val="none" w:sz="0" w:space="0" w:color="auto"/>
          </w:divBdr>
        </w:div>
        <w:div w:id="668211209">
          <w:marLeft w:val="0"/>
          <w:marRight w:val="0"/>
          <w:marTop w:val="0"/>
          <w:marBottom w:val="0"/>
          <w:divBdr>
            <w:top w:val="none" w:sz="0" w:space="0" w:color="auto"/>
            <w:left w:val="none" w:sz="0" w:space="0" w:color="auto"/>
            <w:bottom w:val="none" w:sz="0" w:space="0" w:color="auto"/>
            <w:right w:val="none" w:sz="0" w:space="0" w:color="auto"/>
          </w:divBdr>
        </w:div>
        <w:div w:id="753017235">
          <w:marLeft w:val="0"/>
          <w:marRight w:val="0"/>
          <w:marTop w:val="0"/>
          <w:marBottom w:val="0"/>
          <w:divBdr>
            <w:top w:val="none" w:sz="0" w:space="0" w:color="auto"/>
            <w:left w:val="none" w:sz="0" w:space="0" w:color="auto"/>
            <w:bottom w:val="none" w:sz="0" w:space="0" w:color="auto"/>
            <w:right w:val="none" w:sz="0" w:space="0" w:color="auto"/>
          </w:divBdr>
        </w:div>
        <w:div w:id="573323035">
          <w:marLeft w:val="0"/>
          <w:marRight w:val="0"/>
          <w:marTop w:val="0"/>
          <w:marBottom w:val="0"/>
          <w:divBdr>
            <w:top w:val="none" w:sz="0" w:space="0" w:color="auto"/>
            <w:left w:val="none" w:sz="0" w:space="0" w:color="auto"/>
            <w:bottom w:val="none" w:sz="0" w:space="0" w:color="auto"/>
            <w:right w:val="none" w:sz="0" w:space="0" w:color="auto"/>
          </w:divBdr>
        </w:div>
        <w:div w:id="682168773">
          <w:marLeft w:val="0"/>
          <w:marRight w:val="0"/>
          <w:marTop w:val="0"/>
          <w:marBottom w:val="0"/>
          <w:divBdr>
            <w:top w:val="none" w:sz="0" w:space="0" w:color="auto"/>
            <w:left w:val="none" w:sz="0" w:space="0" w:color="auto"/>
            <w:bottom w:val="none" w:sz="0" w:space="0" w:color="auto"/>
            <w:right w:val="none" w:sz="0" w:space="0" w:color="auto"/>
          </w:divBdr>
        </w:div>
        <w:div w:id="1254322315">
          <w:marLeft w:val="0"/>
          <w:marRight w:val="0"/>
          <w:marTop w:val="0"/>
          <w:marBottom w:val="0"/>
          <w:divBdr>
            <w:top w:val="none" w:sz="0" w:space="0" w:color="auto"/>
            <w:left w:val="none" w:sz="0" w:space="0" w:color="auto"/>
            <w:bottom w:val="none" w:sz="0" w:space="0" w:color="auto"/>
            <w:right w:val="none" w:sz="0" w:space="0" w:color="auto"/>
          </w:divBdr>
        </w:div>
        <w:div w:id="482044793">
          <w:marLeft w:val="0"/>
          <w:marRight w:val="0"/>
          <w:marTop w:val="0"/>
          <w:marBottom w:val="0"/>
          <w:divBdr>
            <w:top w:val="none" w:sz="0" w:space="0" w:color="auto"/>
            <w:left w:val="none" w:sz="0" w:space="0" w:color="auto"/>
            <w:bottom w:val="none" w:sz="0" w:space="0" w:color="auto"/>
            <w:right w:val="none" w:sz="0" w:space="0" w:color="auto"/>
          </w:divBdr>
        </w:div>
        <w:div w:id="910114460">
          <w:marLeft w:val="0"/>
          <w:marRight w:val="0"/>
          <w:marTop w:val="0"/>
          <w:marBottom w:val="0"/>
          <w:divBdr>
            <w:top w:val="none" w:sz="0" w:space="0" w:color="auto"/>
            <w:left w:val="none" w:sz="0" w:space="0" w:color="auto"/>
            <w:bottom w:val="none" w:sz="0" w:space="0" w:color="auto"/>
            <w:right w:val="none" w:sz="0" w:space="0" w:color="auto"/>
          </w:divBdr>
        </w:div>
        <w:div w:id="220596968">
          <w:marLeft w:val="0"/>
          <w:marRight w:val="0"/>
          <w:marTop w:val="0"/>
          <w:marBottom w:val="0"/>
          <w:divBdr>
            <w:top w:val="none" w:sz="0" w:space="0" w:color="auto"/>
            <w:left w:val="none" w:sz="0" w:space="0" w:color="auto"/>
            <w:bottom w:val="none" w:sz="0" w:space="0" w:color="auto"/>
            <w:right w:val="none" w:sz="0" w:space="0" w:color="auto"/>
          </w:divBdr>
        </w:div>
        <w:div w:id="1831484181">
          <w:marLeft w:val="0"/>
          <w:marRight w:val="0"/>
          <w:marTop w:val="0"/>
          <w:marBottom w:val="0"/>
          <w:divBdr>
            <w:top w:val="none" w:sz="0" w:space="0" w:color="auto"/>
            <w:left w:val="none" w:sz="0" w:space="0" w:color="auto"/>
            <w:bottom w:val="none" w:sz="0" w:space="0" w:color="auto"/>
            <w:right w:val="none" w:sz="0" w:space="0" w:color="auto"/>
          </w:divBdr>
        </w:div>
        <w:div w:id="550534577">
          <w:marLeft w:val="0"/>
          <w:marRight w:val="0"/>
          <w:marTop w:val="0"/>
          <w:marBottom w:val="0"/>
          <w:divBdr>
            <w:top w:val="none" w:sz="0" w:space="0" w:color="auto"/>
            <w:left w:val="none" w:sz="0" w:space="0" w:color="auto"/>
            <w:bottom w:val="none" w:sz="0" w:space="0" w:color="auto"/>
            <w:right w:val="none" w:sz="0" w:space="0" w:color="auto"/>
          </w:divBdr>
        </w:div>
        <w:div w:id="632294333">
          <w:marLeft w:val="0"/>
          <w:marRight w:val="0"/>
          <w:marTop w:val="0"/>
          <w:marBottom w:val="0"/>
          <w:divBdr>
            <w:top w:val="none" w:sz="0" w:space="0" w:color="auto"/>
            <w:left w:val="none" w:sz="0" w:space="0" w:color="auto"/>
            <w:bottom w:val="none" w:sz="0" w:space="0" w:color="auto"/>
            <w:right w:val="none" w:sz="0" w:space="0" w:color="auto"/>
          </w:divBdr>
        </w:div>
        <w:div w:id="1450274174">
          <w:marLeft w:val="0"/>
          <w:marRight w:val="0"/>
          <w:marTop w:val="0"/>
          <w:marBottom w:val="0"/>
          <w:divBdr>
            <w:top w:val="none" w:sz="0" w:space="0" w:color="auto"/>
            <w:left w:val="none" w:sz="0" w:space="0" w:color="auto"/>
            <w:bottom w:val="none" w:sz="0" w:space="0" w:color="auto"/>
            <w:right w:val="none" w:sz="0" w:space="0" w:color="auto"/>
          </w:divBdr>
        </w:div>
        <w:div w:id="819736532">
          <w:marLeft w:val="0"/>
          <w:marRight w:val="0"/>
          <w:marTop w:val="0"/>
          <w:marBottom w:val="0"/>
          <w:divBdr>
            <w:top w:val="none" w:sz="0" w:space="0" w:color="auto"/>
            <w:left w:val="none" w:sz="0" w:space="0" w:color="auto"/>
            <w:bottom w:val="none" w:sz="0" w:space="0" w:color="auto"/>
            <w:right w:val="none" w:sz="0" w:space="0" w:color="auto"/>
          </w:divBdr>
        </w:div>
        <w:div w:id="1677417671">
          <w:marLeft w:val="0"/>
          <w:marRight w:val="0"/>
          <w:marTop w:val="0"/>
          <w:marBottom w:val="0"/>
          <w:divBdr>
            <w:top w:val="none" w:sz="0" w:space="0" w:color="auto"/>
            <w:left w:val="none" w:sz="0" w:space="0" w:color="auto"/>
            <w:bottom w:val="none" w:sz="0" w:space="0" w:color="auto"/>
            <w:right w:val="none" w:sz="0" w:space="0" w:color="auto"/>
          </w:divBdr>
        </w:div>
        <w:div w:id="1809517293">
          <w:marLeft w:val="0"/>
          <w:marRight w:val="0"/>
          <w:marTop w:val="0"/>
          <w:marBottom w:val="0"/>
          <w:divBdr>
            <w:top w:val="none" w:sz="0" w:space="0" w:color="auto"/>
            <w:left w:val="none" w:sz="0" w:space="0" w:color="auto"/>
            <w:bottom w:val="none" w:sz="0" w:space="0" w:color="auto"/>
            <w:right w:val="none" w:sz="0" w:space="0" w:color="auto"/>
          </w:divBdr>
        </w:div>
        <w:div w:id="544366802">
          <w:marLeft w:val="0"/>
          <w:marRight w:val="0"/>
          <w:marTop w:val="0"/>
          <w:marBottom w:val="0"/>
          <w:divBdr>
            <w:top w:val="none" w:sz="0" w:space="0" w:color="auto"/>
            <w:left w:val="none" w:sz="0" w:space="0" w:color="auto"/>
            <w:bottom w:val="none" w:sz="0" w:space="0" w:color="auto"/>
            <w:right w:val="none" w:sz="0" w:space="0" w:color="auto"/>
          </w:divBdr>
        </w:div>
        <w:div w:id="51346574">
          <w:marLeft w:val="0"/>
          <w:marRight w:val="0"/>
          <w:marTop w:val="0"/>
          <w:marBottom w:val="0"/>
          <w:divBdr>
            <w:top w:val="none" w:sz="0" w:space="0" w:color="auto"/>
            <w:left w:val="none" w:sz="0" w:space="0" w:color="auto"/>
            <w:bottom w:val="none" w:sz="0" w:space="0" w:color="auto"/>
            <w:right w:val="none" w:sz="0" w:space="0" w:color="auto"/>
          </w:divBdr>
        </w:div>
        <w:div w:id="326708769">
          <w:marLeft w:val="0"/>
          <w:marRight w:val="0"/>
          <w:marTop w:val="0"/>
          <w:marBottom w:val="0"/>
          <w:divBdr>
            <w:top w:val="none" w:sz="0" w:space="0" w:color="auto"/>
            <w:left w:val="none" w:sz="0" w:space="0" w:color="auto"/>
            <w:bottom w:val="none" w:sz="0" w:space="0" w:color="auto"/>
            <w:right w:val="none" w:sz="0" w:space="0" w:color="auto"/>
          </w:divBdr>
        </w:div>
        <w:div w:id="1196499233">
          <w:marLeft w:val="0"/>
          <w:marRight w:val="0"/>
          <w:marTop w:val="0"/>
          <w:marBottom w:val="0"/>
          <w:divBdr>
            <w:top w:val="none" w:sz="0" w:space="0" w:color="auto"/>
            <w:left w:val="none" w:sz="0" w:space="0" w:color="auto"/>
            <w:bottom w:val="none" w:sz="0" w:space="0" w:color="auto"/>
            <w:right w:val="none" w:sz="0" w:space="0" w:color="auto"/>
          </w:divBdr>
        </w:div>
        <w:div w:id="1967619828">
          <w:marLeft w:val="0"/>
          <w:marRight w:val="0"/>
          <w:marTop w:val="0"/>
          <w:marBottom w:val="0"/>
          <w:divBdr>
            <w:top w:val="none" w:sz="0" w:space="0" w:color="auto"/>
            <w:left w:val="none" w:sz="0" w:space="0" w:color="auto"/>
            <w:bottom w:val="none" w:sz="0" w:space="0" w:color="auto"/>
            <w:right w:val="none" w:sz="0" w:space="0" w:color="auto"/>
          </w:divBdr>
        </w:div>
        <w:div w:id="1948342836">
          <w:marLeft w:val="0"/>
          <w:marRight w:val="0"/>
          <w:marTop w:val="0"/>
          <w:marBottom w:val="0"/>
          <w:divBdr>
            <w:top w:val="none" w:sz="0" w:space="0" w:color="auto"/>
            <w:left w:val="none" w:sz="0" w:space="0" w:color="auto"/>
            <w:bottom w:val="none" w:sz="0" w:space="0" w:color="auto"/>
            <w:right w:val="none" w:sz="0" w:space="0" w:color="auto"/>
          </w:divBdr>
        </w:div>
        <w:div w:id="395248714">
          <w:marLeft w:val="0"/>
          <w:marRight w:val="0"/>
          <w:marTop w:val="0"/>
          <w:marBottom w:val="0"/>
          <w:divBdr>
            <w:top w:val="none" w:sz="0" w:space="0" w:color="auto"/>
            <w:left w:val="none" w:sz="0" w:space="0" w:color="auto"/>
            <w:bottom w:val="none" w:sz="0" w:space="0" w:color="auto"/>
            <w:right w:val="none" w:sz="0" w:space="0" w:color="auto"/>
          </w:divBdr>
        </w:div>
        <w:div w:id="351801297">
          <w:marLeft w:val="0"/>
          <w:marRight w:val="0"/>
          <w:marTop w:val="0"/>
          <w:marBottom w:val="0"/>
          <w:divBdr>
            <w:top w:val="none" w:sz="0" w:space="0" w:color="auto"/>
            <w:left w:val="none" w:sz="0" w:space="0" w:color="auto"/>
            <w:bottom w:val="none" w:sz="0" w:space="0" w:color="auto"/>
            <w:right w:val="none" w:sz="0" w:space="0" w:color="auto"/>
          </w:divBdr>
        </w:div>
        <w:div w:id="1166364966">
          <w:marLeft w:val="0"/>
          <w:marRight w:val="0"/>
          <w:marTop w:val="0"/>
          <w:marBottom w:val="0"/>
          <w:divBdr>
            <w:top w:val="none" w:sz="0" w:space="0" w:color="auto"/>
            <w:left w:val="none" w:sz="0" w:space="0" w:color="auto"/>
            <w:bottom w:val="none" w:sz="0" w:space="0" w:color="auto"/>
            <w:right w:val="none" w:sz="0" w:space="0" w:color="auto"/>
          </w:divBdr>
        </w:div>
        <w:div w:id="1012142451">
          <w:marLeft w:val="0"/>
          <w:marRight w:val="0"/>
          <w:marTop w:val="0"/>
          <w:marBottom w:val="0"/>
          <w:divBdr>
            <w:top w:val="none" w:sz="0" w:space="0" w:color="auto"/>
            <w:left w:val="none" w:sz="0" w:space="0" w:color="auto"/>
            <w:bottom w:val="none" w:sz="0" w:space="0" w:color="auto"/>
            <w:right w:val="none" w:sz="0" w:space="0" w:color="auto"/>
          </w:divBdr>
        </w:div>
        <w:div w:id="1994983978">
          <w:marLeft w:val="0"/>
          <w:marRight w:val="0"/>
          <w:marTop w:val="0"/>
          <w:marBottom w:val="0"/>
          <w:divBdr>
            <w:top w:val="none" w:sz="0" w:space="0" w:color="auto"/>
            <w:left w:val="none" w:sz="0" w:space="0" w:color="auto"/>
            <w:bottom w:val="none" w:sz="0" w:space="0" w:color="auto"/>
            <w:right w:val="none" w:sz="0" w:space="0" w:color="auto"/>
          </w:divBdr>
        </w:div>
        <w:div w:id="138502846">
          <w:marLeft w:val="0"/>
          <w:marRight w:val="0"/>
          <w:marTop w:val="0"/>
          <w:marBottom w:val="0"/>
          <w:divBdr>
            <w:top w:val="none" w:sz="0" w:space="0" w:color="auto"/>
            <w:left w:val="none" w:sz="0" w:space="0" w:color="auto"/>
            <w:bottom w:val="none" w:sz="0" w:space="0" w:color="auto"/>
            <w:right w:val="none" w:sz="0" w:space="0" w:color="auto"/>
          </w:divBdr>
        </w:div>
        <w:div w:id="929703914">
          <w:marLeft w:val="0"/>
          <w:marRight w:val="0"/>
          <w:marTop w:val="0"/>
          <w:marBottom w:val="0"/>
          <w:divBdr>
            <w:top w:val="none" w:sz="0" w:space="0" w:color="auto"/>
            <w:left w:val="none" w:sz="0" w:space="0" w:color="auto"/>
            <w:bottom w:val="none" w:sz="0" w:space="0" w:color="auto"/>
            <w:right w:val="none" w:sz="0" w:space="0" w:color="auto"/>
          </w:divBdr>
        </w:div>
        <w:div w:id="1059979841">
          <w:marLeft w:val="0"/>
          <w:marRight w:val="0"/>
          <w:marTop w:val="0"/>
          <w:marBottom w:val="0"/>
          <w:divBdr>
            <w:top w:val="none" w:sz="0" w:space="0" w:color="auto"/>
            <w:left w:val="none" w:sz="0" w:space="0" w:color="auto"/>
            <w:bottom w:val="none" w:sz="0" w:space="0" w:color="auto"/>
            <w:right w:val="none" w:sz="0" w:space="0" w:color="auto"/>
          </w:divBdr>
        </w:div>
        <w:div w:id="123543622">
          <w:marLeft w:val="0"/>
          <w:marRight w:val="0"/>
          <w:marTop w:val="0"/>
          <w:marBottom w:val="0"/>
          <w:divBdr>
            <w:top w:val="none" w:sz="0" w:space="0" w:color="auto"/>
            <w:left w:val="none" w:sz="0" w:space="0" w:color="auto"/>
            <w:bottom w:val="none" w:sz="0" w:space="0" w:color="auto"/>
            <w:right w:val="none" w:sz="0" w:space="0" w:color="auto"/>
          </w:divBdr>
        </w:div>
        <w:div w:id="753018039">
          <w:marLeft w:val="0"/>
          <w:marRight w:val="0"/>
          <w:marTop w:val="0"/>
          <w:marBottom w:val="0"/>
          <w:divBdr>
            <w:top w:val="none" w:sz="0" w:space="0" w:color="auto"/>
            <w:left w:val="none" w:sz="0" w:space="0" w:color="auto"/>
            <w:bottom w:val="none" w:sz="0" w:space="0" w:color="auto"/>
            <w:right w:val="none" w:sz="0" w:space="0" w:color="auto"/>
          </w:divBdr>
        </w:div>
        <w:div w:id="602617755">
          <w:marLeft w:val="0"/>
          <w:marRight w:val="0"/>
          <w:marTop w:val="0"/>
          <w:marBottom w:val="0"/>
          <w:divBdr>
            <w:top w:val="none" w:sz="0" w:space="0" w:color="auto"/>
            <w:left w:val="none" w:sz="0" w:space="0" w:color="auto"/>
            <w:bottom w:val="none" w:sz="0" w:space="0" w:color="auto"/>
            <w:right w:val="none" w:sz="0" w:space="0" w:color="auto"/>
          </w:divBdr>
        </w:div>
        <w:div w:id="1596285139">
          <w:marLeft w:val="0"/>
          <w:marRight w:val="0"/>
          <w:marTop w:val="0"/>
          <w:marBottom w:val="0"/>
          <w:divBdr>
            <w:top w:val="none" w:sz="0" w:space="0" w:color="auto"/>
            <w:left w:val="none" w:sz="0" w:space="0" w:color="auto"/>
            <w:bottom w:val="none" w:sz="0" w:space="0" w:color="auto"/>
            <w:right w:val="none" w:sz="0" w:space="0" w:color="auto"/>
          </w:divBdr>
        </w:div>
        <w:div w:id="459418235">
          <w:marLeft w:val="0"/>
          <w:marRight w:val="0"/>
          <w:marTop w:val="0"/>
          <w:marBottom w:val="0"/>
          <w:divBdr>
            <w:top w:val="none" w:sz="0" w:space="0" w:color="auto"/>
            <w:left w:val="none" w:sz="0" w:space="0" w:color="auto"/>
            <w:bottom w:val="none" w:sz="0" w:space="0" w:color="auto"/>
            <w:right w:val="none" w:sz="0" w:space="0" w:color="auto"/>
          </w:divBdr>
        </w:div>
        <w:div w:id="902302192">
          <w:marLeft w:val="0"/>
          <w:marRight w:val="0"/>
          <w:marTop w:val="0"/>
          <w:marBottom w:val="0"/>
          <w:divBdr>
            <w:top w:val="none" w:sz="0" w:space="0" w:color="auto"/>
            <w:left w:val="none" w:sz="0" w:space="0" w:color="auto"/>
            <w:bottom w:val="none" w:sz="0" w:space="0" w:color="auto"/>
            <w:right w:val="none" w:sz="0" w:space="0" w:color="auto"/>
          </w:divBdr>
        </w:div>
        <w:div w:id="1342390685">
          <w:marLeft w:val="0"/>
          <w:marRight w:val="0"/>
          <w:marTop w:val="0"/>
          <w:marBottom w:val="0"/>
          <w:divBdr>
            <w:top w:val="none" w:sz="0" w:space="0" w:color="auto"/>
            <w:left w:val="none" w:sz="0" w:space="0" w:color="auto"/>
            <w:bottom w:val="none" w:sz="0" w:space="0" w:color="auto"/>
            <w:right w:val="none" w:sz="0" w:space="0" w:color="auto"/>
          </w:divBdr>
        </w:div>
        <w:div w:id="1288896548">
          <w:marLeft w:val="0"/>
          <w:marRight w:val="0"/>
          <w:marTop w:val="0"/>
          <w:marBottom w:val="0"/>
          <w:divBdr>
            <w:top w:val="none" w:sz="0" w:space="0" w:color="auto"/>
            <w:left w:val="none" w:sz="0" w:space="0" w:color="auto"/>
            <w:bottom w:val="none" w:sz="0" w:space="0" w:color="auto"/>
            <w:right w:val="none" w:sz="0" w:space="0" w:color="auto"/>
          </w:divBdr>
        </w:div>
        <w:div w:id="1749378110">
          <w:marLeft w:val="0"/>
          <w:marRight w:val="0"/>
          <w:marTop w:val="0"/>
          <w:marBottom w:val="0"/>
          <w:divBdr>
            <w:top w:val="none" w:sz="0" w:space="0" w:color="auto"/>
            <w:left w:val="none" w:sz="0" w:space="0" w:color="auto"/>
            <w:bottom w:val="none" w:sz="0" w:space="0" w:color="auto"/>
            <w:right w:val="none" w:sz="0" w:space="0" w:color="auto"/>
          </w:divBdr>
        </w:div>
        <w:div w:id="867453056">
          <w:marLeft w:val="0"/>
          <w:marRight w:val="0"/>
          <w:marTop w:val="0"/>
          <w:marBottom w:val="0"/>
          <w:divBdr>
            <w:top w:val="none" w:sz="0" w:space="0" w:color="auto"/>
            <w:left w:val="none" w:sz="0" w:space="0" w:color="auto"/>
            <w:bottom w:val="none" w:sz="0" w:space="0" w:color="auto"/>
            <w:right w:val="none" w:sz="0" w:space="0" w:color="auto"/>
          </w:divBdr>
        </w:div>
        <w:div w:id="2070112871">
          <w:marLeft w:val="0"/>
          <w:marRight w:val="0"/>
          <w:marTop w:val="0"/>
          <w:marBottom w:val="0"/>
          <w:divBdr>
            <w:top w:val="none" w:sz="0" w:space="0" w:color="auto"/>
            <w:left w:val="none" w:sz="0" w:space="0" w:color="auto"/>
            <w:bottom w:val="none" w:sz="0" w:space="0" w:color="auto"/>
            <w:right w:val="none" w:sz="0" w:space="0" w:color="auto"/>
          </w:divBdr>
        </w:div>
        <w:div w:id="505170153">
          <w:marLeft w:val="0"/>
          <w:marRight w:val="0"/>
          <w:marTop w:val="0"/>
          <w:marBottom w:val="0"/>
          <w:divBdr>
            <w:top w:val="none" w:sz="0" w:space="0" w:color="auto"/>
            <w:left w:val="none" w:sz="0" w:space="0" w:color="auto"/>
            <w:bottom w:val="none" w:sz="0" w:space="0" w:color="auto"/>
            <w:right w:val="none" w:sz="0" w:space="0" w:color="auto"/>
          </w:divBdr>
        </w:div>
        <w:div w:id="793862736">
          <w:marLeft w:val="0"/>
          <w:marRight w:val="0"/>
          <w:marTop w:val="0"/>
          <w:marBottom w:val="0"/>
          <w:divBdr>
            <w:top w:val="none" w:sz="0" w:space="0" w:color="auto"/>
            <w:left w:val="none" w:sz="0" w:space="0" w:color="auto"/>
            <w:bottom w:val="none" w:sz="0" w:space="0" w:color="auto"/>
            <w:right w:val="none" w:sz="0" w:space="0" w:color="auto"/>
          </w:divBdr>
        </w:div>
        <w:div w:id="1044914414">
          <w:marLeft w:val="0"/>
          <w:marRight w:val="0"/>
          <w:marTop w:val="0"/>
          <w:marBottom w:val="0"/>
          <w:divBdr>
            <w:top w:val="none" w:sz="0" w:space="0" w:color="auto"/>
            <w:left w:val="none" w:sz="0" w:space="0" w:color="auto"/>
            <w:bottom w:val="none" w:sz="0" w:space="0" w:color="auto"/>
            <w:right w:val="none" w:sz="0" w:space="0" w:color="auto"/>
          </w:divBdr>
        </w:div>
        <w:div w:id="1844859985">
          <w:marLeft w:val="0"/>
          <w:marRight w:val="0"/>
          <w:marTop w:val="0"/>
          <w:marBottom w:val="0"/>
          <w:divBdr>
            <w:top w:val="none" w:sz="0" w:space="0" w:color="auto"/>
            <w:left w:val="none" w:sz="0" w:space="0" w:color="auto"/>
            <w:bottom w:val="none" w:sz="0" w:space="0" w:color="auto"/>
            <w:right w:val="none" w:sz="0" w:space="0" w:color="auto"/>
          </w:divBdr>
        </w:div>
        <w:div w:id="1453208560">
          <w:marLeft w:val="0"/>
          <w:marRight w:val="0"/>
          <w:marTop w:val="0"/>
          <w:marBottom w:val="0"/>
          <w:divBdr>
            <w:top w:val="none" w:sz="0" w:space="0" w:color="auto"/>
            <w:left w:val="none" w:sz="0" w:space="0" w:color="auto"/>
            <w:bottom w:val="none" w:sz="0" w:space="0" w:color="auto"/>
            <w:right w:val="none" w:sz="0" w:space="0" w:color="auto"/>
          </w:divBdr>
        </w:div>
        <w:div w:id="638649935">
          <w:marLeft w:val="0"/>
          <w:marRight w:val="0"/>
          <w:marTop w:val="0"/>
          <w:marBottom w:val="0"/>
          <w:divBdr>
            <w:top w:val="none" w:sz="0" w:space="0" w:color="auto"/>
            <w:left w:val="none" w:sz="0" w:space="0" w:color="auto"/>
            <w:bottom w:val="none" w:sz="0" w:space="0" w:color="auto"/>
            <w:right w:val="none" w:sz="0" w:space="0" w:color="auto"/>
          </w:divBdr>
        </w:div>
        <w:div w:id="163127548">
          <w:marLeft w:val="0"/>
          <w:marRight w:val="0"/>
          <w:marTop w:val="0"/>
          <w:marBottom w:val="0"/>
          <w:divBdr>
            <w:top w:val="none" w:sz="0" w:space="0" w:color="auto"/>
            <w:left w:val="none" w:sz="0" w:space="0" w:color="auto"/>
            <w:bottom w:val="none" w:sz="0" w:space="0" w:color="auto"/>
            <w:right w:val="none" w:sz="0" w:space="0" w:color="auto"/>
          </w:divBdr>
        </w:div>
        <w:div w:id="1900510826">
          <w:marLeft w:val="0"/>
          <w:marRight w:val="0"/>
          <w:marTop w:val="0"/>
          <w:marBottom w:val="0"/>
          <w:divBdr>
            <w:top w:val="none" w:sz="0" w:space="0" w:color="auto"/>
            <w:left w:val="none" w:sz="0" w:space="0" w:color="auto"/>
            <w:bottom w:val="none" w:sz="0" w:space="0" w:color="auto"/>
            <w:right w:val="none" w:sz="0" w:space="0" w:color="auto"/>
          </w:divBdr>
        </w:div>
        <w:div w:id="1282497022">
          <w:marLeft w:val="0"/>
          <w:marRight w:val="0"/>
          <w:marTop w:val="0"/>
          <w:marBottom w:val="0"/>
          <w:divBdr>
            <w:top w:val="none" w:sz="0" w:space="0" w:color="auto"/>
            <w:left w:val="none" w:sz="0" w:space="0" w:color="auto"/>
            <w:bottom w:val="none" w:sz="0" w:space="0" w:color="auto"/>
            <w:right w:val="none" w:sz="0" w:space="0" w:color="auto"/>
          </w:divBdr>
        </w:div>
        <w:div w:id="240483269">
          <w:marLeft w:val="0"/>
          <w:marRight w:val="0"/>
          <w:marTop w:val="0"/>
          <w:marBottom w:val="0"/>
          <w:divBdr>
            <w:top w:val="none" w:sz="0" w:space="0" w:color="auto"/>
            <w:left w:val="none" w:sz="0" w:space="0" w:color="auto"/>
            <w:bottom w:val="none" w:sz="0" w:space="0" w:color="auto"/>
            <w:right w:val="none" w:sz="0" w:space="0" w:color="auto"/>
          </w:divBdr>
        </w:div>
        <w:div w:id="1783573446">
          <w:marLeft w:val="0"/>
          <w:marRight w:val="0"/>
          <w:marTop w:val="0"/>
          <w:marBottom w:val="0"/>
          <w:divBdr>
            <w:top w:val="none" w:sz="0" w:space="0" w:color="auto"/>
            <w:left w:val="none" w:sz="0" w:space="0" w:color="auto"/>
            <w:bottom w:val="none" w:sz="0" w:space="0" w:color="auto"/>
            <w:right w:val="none" w:sz="0" w:space="0" w:color="auto"/>
          </w:divBdr>
        </w:div>
        <w:div w:id="1866207519">
          <w:marLeft w:val="0"/>
          <w:marRight w:val="0"/>
          <w:marTop w:val="0"/>
          <w:marBottom w:val="0"/>
          <w:divBdr>
            <w:top w:val="none" w:sz="0" w:space="0" w:color="auto"/>
            <w:left w:val="none" w:sz="0" w:space="0" w:color="auto"/>
            <w:bottom w:val="none" w:sz="0" w:space="0" w:color="auto"/>
            <w:right w:val="none" w:sz="0" w:space="0" w:color="auto"/>
          </w:divBdr>
        </w:div>
        <w:div w:id="1626696321">
          <w:marLeft w:val="0"/>
          <w:marRight w:val="0"/>
          <w:marTop w:val="0"/>
          <w:marBottom w:val="0"/>
          <w:divBdr>
            <w:top w:val="none" w:sz="0" w:space="0" w:color="auto"/>
            <w:left w:val="none" w:sz="0" w:space="0" w:color="auto"/>
            <w:bottom w:val="none" w:sz="0" w:space="0" w:color="auto"/>
            <w:right w:val="none" w:sz="0" w:space="0" w:color="auto"/>
          </w:divBdr>
        </w:div>
        <w:div w:id="179592536">
          <w:marLeft w:val="0"/>
          <w:marRight w:val="0"/>
          <w:marTop w:val="0"/>
          <w:marBottom w:val="0"/>
          <w:divBdr>
            <w:top w:val="none" w:sz="0" w:space="0" w:color="auto"/>
            <w:left w:val="none" w:sz="0" w:space="0" w:color="auto"/>
            <w:bottom w:val="none" w:sz="0" w:space="0" w:color="auto"/>
            <w:right w:val="none" w:sz="0" w:space="0" w:color="auto"/>
          </w:divBdr>
        </w:div>
        <w:div w:id="783962415">
          <w:marLeft w:val="0"/>
          <w:marRight w:val="0"/>
          <w:marTop w:val="0"/>
          <w:marBottom w:val="0"/>
          <w:divBdr>
            <w:top w:val="none" w:sz="0" w:space="0" w:color="auto"/>
            <w:left w:val="none" w:sz="0" w:space="0" w:color="auto"/>
            <w:bottom w:val="none" w:sz="0" w:space="0" w:color="auto"/>
            <w:right w:val="none" w:sz="0" w:space="0" w:color="auto"/>
          </w:divBdr>
        </w:div>
        <w:div w:id="493225273">
          <w:marLeft w:val="0"/>
          <w:marRight w:val="0"/>
          <w:marTop w:val="0"/>
          <w:marBottom w:val="0"/>
          <w:divBdr>
            <w:top w:val="none" w:sz="0" w:space="0" w:color="auto"/>
            <w:left w:val="none" w:sz="0" w:space="0" w:color="auto"/>
            <w:bottom w:val="none" w:sz="0" w:space="0" w:color="auto"/>
            <w:right w:val="none" w:sz="0" w:space="0" w:color="auto"/>
          </w:divBdr>
        </w:div>
        <w:div w:id="1773697633">
          <w:marLeft w:val="0"/>
          <w:marRight w:val="0"/>
          <w:marTop w:val="0"/>
          <w:marBottom w:val="0"/>
          <w:divBdr>
            <w:top w:val="none" w:sz="0" w:space="0" w:color="auto"/>
            <w:left w:val="none" w:sz="0" w:space="0" w:color="auto"/>
            <w:bottom w:val="none" w:sz="0" w:space="0" w:color="auto"/>
            <w:right w:val="none" w:sz="0" w:space="0" w:color="auto"/>
          </w:divBdr>
        </w:div>
        <w:div w:id="132331362">
          <w:marLeft w:val="0"/>
          <w:marRight w:val="0"/>
          <w:marTop w:val="0"/>
          <w:marBottom w:val="0"/>
          <w:divBdr>
            <w:top w:val="none" w:sz="0" w:space="0" w:color="auto"/>
            <w:left w:val="none" w:sz="0" w:space="0" w:color="auto"/>
            <w:bottom w:val="none" w:sz="0" w:space="0" w:color="auto"/>
            <w:right w:val="none" w:sz="0" w:space="0" w:color="auto"/>
          </w:divBdr>
        </w:div>
        <w:div w:id="1442260029">
          <w:marLeft w:val="0"/>
          <w:marRight w:val="0"/>
          <w:marTop w:val="0"/>
          <w:marBottom w:val="0"/>
          <w:divBdr>
            <w:top w:val="none" w:sz="0" w:space="0" w:color="auto"/>
            <w:left w:val="none" w:sz="0" w:space="0" w:color="auto"/>
            <w:bottom w:val="none" w:sz="0" w:space="0" w:color="auto"/>
            <w:right w:val="none" w:sz="0" w:space="0" w:color="auto"/>
          </w:divBdr>
        </w:div>
        <w:div w:id="972060813">
          <w:marLeft w:val="0"/>
          <w:marRight w:val="0"/>
          <w:marTop w:val="0"/>
          <w:marBottom w:val="0"/>
          <w:divBdr>
            <w:top w:val="none" w:sz="0" w:space="0" w:color="auto"/>
            <w:left w:val="none" w:sz="0" w:space="0" w:color="auto"/>
            <w:bottom w:val="none" w:sz="0" w:space="0" w:color="auto"/>
            <w:right w:val="none" w:sz="0" w:space="0" w:color="auto"/>
          </w:divBdr>
        </w:div>
        <w:div w:id="1709211203">
          <w:marLeft w:val="0"/>
          <w:marRight w:val="0"/>
          <w:marTop w:val="0"/>
          <w:marBottom w:val="0"/>
          <w:divBdr>
            <w:top w:val="none" w:sz="0" w:space="0" w:color="auto"/>
            <w:left w:val="none" w:sz="0" w:space="0" w:color="auto"/>
            <w:bottom w:val="none" w:sz="0" w:space="0" w:color="auto"/>
            <w:right w:val="none" w:sz="0" w:space="0" w:color="auto"/>
          </w:divBdr>
        </w:div>
        <w:div w:id="2075932174">
          <w:marLeft w:val="0"/>
          <w:marRight w:val="0"/>
          <w:marTop w:val="0"/>
          <w:marBottom w:val="0"/>
          <w:divBdr>
            <w:top w:val="none" w:sz="0" w:space="0" w:color="auto"/>
            <w:left w:val="none" w:sz="0" w:space="0" w:color="auto"/>
            <w:bottom w:val="none" w:sz="0" w:space="0" w:color="auto"/>
            <w:right w:val="none" w:sz="0" w:space="0" w:color="auto"/>
          </w:divBdr>
        </w:div>
        <w:div w:id="1576083770">
          <w:marLeft w:val="0"/>
          <w:marRight w:val="0"/>
          <w:marTop w:val="0"/>
          <w:marBottom w:val="0"/>
          <w:divBdr>
            <w:top w:val="none" w:sz="0" w:space="0" w:color="auto"/>
            <w:left w:val="none" w:sz="0" w:space="0" w:color="auto"/>
            <w:bottom w:val="none" w:sz="0" w:space="0" w:color="auto"/>
            <w:right w:val="none" w:sz="0" w:space="0" w:color="auto"/>
          </w:divBdr>
        </w:div>
        <w:div w:id="1054423724">
          <w:marLeft w:val="0"/>
          <w:marRight w:val="0"/>
          <w:marTop w:val="0"/>
          <w:marBottom w:val="0"/>
          <w:divBdr>
            <w:top w:val="none" w:sz="0" w:space="0" w:color="auto"/>
            <w:left w:val="none" w:sz="0" w:space="0" w:color="auto"/>
            <w:bottom w:val="none" w:sz="0" w:space="0" w:color="auto"/>
            <w:right w:val="none" w:sz="0" w:space="0" w:color="auto"/>
          </w:divBdr>
        </w:div>
        <w:div w:id="2128306648">
          <w:marLeft w:val="0"/>
          <w:marRight w:val="0"/>
          <w:marTop w:val="0"/>
          <w:marBottom w:val="0"/>
          <w:divBdr>
            <w:top w:val="none" w:sz="0" w:space="0" w:color="auto"/>
            <w:left w:val="none" w:sz="0" w:space="0" w:color="auto"/>
            <w:bottom w:val="none" w:sz="0" w:space="0" w:color="auto"/>
            <w:right w:val="none" w:sz="0" w:space="0" w:color="auto"/>
          </w:divBdr>
        </w:div>
        <w:div w:id="1270704155">
          <w:marLeft w:val="0"/>
          <w:marRight w:val="0"/>
          <w:marTop w:val="0"/>
          <w:marBottom w:val="0"/>
          <w:divBdr>
            <w:top w:val="none" w:sz="0" w:space="0" w:color="auto"/>
            <w:left w:val="none" w:sz="0" w:space="0" w:color="auto"/>
            <w:bottom w:val="none" w:sz="0" w:space="0" w:color="auto"/>
            <w:right w:val="none" w:sz="0" w:space="0" w:color="auto"/>
          </w:divBdr>
        </w:div>
        <w:div w:id="1753118046">
          <w:marLeft w:val="0"/>
          <w:marRight w:val="0"/>
          <w:marTop w:val="0"/>
          <w:marBottom w:val="0"/>
          <w:divBdr>
            <w:top w:val="none" w:sz="0" w:space="0" w:color="auto"/>
            <w:left w:val="none" w:sz="0" w:space="0" w:color="auto"/>
            <w:bottom w:val="none" w:sz="0" w:space="0" w:color="auto"/>
            <w:right w:val="none" w:sz="0" w:space="0" w:color="auto"/>
          </w:divBdr>
        </w:div>
        <w:div w:id="875191241">
          <w:marLeft w:val="0"/>
          <w:marRight w:val="0"/>
          <w:marTop w:val="0"/>
          <w:marBottom w:val="0"/>
          <w:divBdr>
            <w:top w:val="none" w:sz="0" w:space="0" w:color="auto"/>
            <w:left w:val="none" w:sz="0" w:space="0" w:color="auto"/>
            <w:bottom w:val="none" w:sz="0" w:space="0" w:color="auto"/>
            <w:right w:val="none" w:sz="0" w:space="0" w:color="auto"/>
          </w:divBdr>
        </w:div>
        <w:div w:id="1644962662">
          <w:marLeft w:val="0"/>
          <w:marRight w:val="0"/>
          <w:marTop w:val="0"/>
          <w:marBottom w:val="0"/>
          <w:divBdr>
            <w:top w:val="none" w:sz="0" w:space="0" w:color="auto"/>
            <w:left w:val="none" w:sz="0" w:space="0" w:color="auto"/>
            <w:bottom w:val="none" w:sz="0" w:space="0" w:color="auto"/>
            <w:right w:val="none" w:sz="0" w:space="0" w:color="auto"/>
          </w:divBdr>
        </w:div>
        <w:div w:id="580021941">
          <w:marLeft w:val="0"/>
          <w:marRight w:val="0"/>
          <w:marTop w:val="0"/>
          <w:marBottom w:val="0"/>
          <w:divBdr>
            <w:top w:val="none" w:sz="0" w:space="0" w:color="auto"/>
            <w:left w:val="none" w:sz="0" w:space="0" w:color="auto"/>
            <w:bottom w:val="none" w:sz="0" w:space="0" w:color="auto"/>
            <w:right w:val="none" w:sz="0" w:space="0" w:color="auto"/>
          </w:divBdr>
        </w:div>
        <w:div w:id="820921413">
          <w:marLeft w:val="0"/>
          <w:marRight w:val="0"/>
          <w:marTop w:val="0"/>
          <w:marBottom w:val="0"/>
          <w:divBdr>
            <w:top w:val="none" w:sz="0" w:space="0" w:color="auto"/>
            <w:left w:val="none" w:sz="0" w:space="0" w:color="auto"/>
            <w:bottom w:val="none" w:sz="0" w:space="0" w:color="auto"/>
            <w:right w:val="none" w:sz="0" w:space="0" w:color="auto"/>
          </w:divBdr>
        </w:div>
        <w:div w:id="859971921">
          <w:marLeft w:val="0"/>
          <w:marRight w:val="0"/>
          <w:marTop w:val="0"/>
          <w:marBottom w:val="0"/>
          <w:divBdr>
            <w:top w:val="none" w:sz="0" w:space="0" w:color="auto"/>
            <w:left w:val="none" w:sz="0" w:space="0" w:color="auto"/>
            <w:bottom w:val="none" w:sz="0" w:space="0" w:color="auto"/>
            <w:right w:val="none" w:sz="0" w:space="0" w:color="auto"/>
          </w:divBdr>
        </w:div>
        <w:div w:id="522860057">
          <w:marLeft w:val="0"/>
          <w:marRight w:val="0"/>
          <w:marTop w:val="0"/>
          <w:marBottom w:val="0"/>
          <w:divBdr>
            <w:top w:val="none" w:sz="0" w:space="0" w:color="auto"/>
            <w:left w:val="none" w:sz="0" w:space="0" w:color="auto"/>
            <w:bottom w:val="none" w:sz="0" w:space="0" w:color="auto"/>
            <w:right w:val="none" w:sz="0" w:space="0" w:color="auto"/>
          </w:divBdr>
        </w:div>
        <w:div w:id="1968126206">
          <w:marLeft w:val="0"/>
          <w:marRight w:val="0"/>
          <w:marTop w:val="0"/>
          <w:marBottom w:val="0"/>
          <w:divBdr>
            <w:top w:val="none" w:sz="0" w:space="0" w:color="auto"/>
            <w:left w:val="none" w:sz="0" w:space="0" w:color="auto"/>
            <w:bottom w:val="none" w:sz="0" w:space="0" w:color="auto"/>
            <w:right w:val="none" w:sz="0" w:space="0" w:color="auto"/>
          </w:divBdr>
        </w:div>
        <w:div w:id="37899939">
          <w:marLeft w:val="0"/>
          <w:marRight w:val="0"/>
          <w:marTop w:val="0"/>
          <w:marBottom w:val="0"/>
          <w:divBdr>
            <w:top w:val="none" w:sz="0" w:space="0" w:color="auto"/>
            <w:left w:val="none" w:sz="0" w:space="0" w:color="auto"/>
            <w:bottom w:val="none" w:sz="0" w:space="0" w:color="auto"/>
            <w:right w:val="none" w:sz="0" w:space="0" w:color="auto"/>
          </w:divBdr>
        </w:div>
        <w:div w:id="1637681786">
          <w:marLeft w:val="0"/>
          <w:marRight w:val="0"/>
          <w:marTop w:val="0"/>
          <w:marBottom w:val="0"/>
          <w:divBdr>
            <w:top w:val="none" w:sz="0" w:space="0" w:color="auto"/>
            <w:left w:val="none" w:sz="0" w:space="0" w:color="auto"/>
            <w:bottom w:val="none" w:sz="0" w:space="0" w:color="auto"/>
            <w:right w:val="none" w:sz="0" w:space="0" w:color="auto"/>
          </w:divBdr>
        </w:div>
        <w:div w:id="1962491712">
          <w:marLeft w:val="0"/>
          <w:marRight w:val="0"/>
          <w:marTop w:val="0"/>
          <w:marBottom w:val="0"/>
          <w:divBdr>
            <w:top w:val="none" w:sz="0" w:space="0" w:color="auto"/>
            <w:left w:val="none" w:sz="0" w:space="0" w:color="auto"/>
            <w:bottom w:val="none" w:sz="0" w:space="0" w:color="auto"/>
            <w:right w:val="none" w:sz="0" w:space="0" w:color="auto"/>
          </w:divBdr>
        </w:div>
        <w:div w:id="401292294">
          <w:marLeft w:val="0"/>
          <w:marRight w:val="0"/>
          <w:marTop w:val="0"/>
          <w:marBottom w:val="0"/>
          <w:divBdr>
            <w:top w:val="none" w:sz="0" w:space="0" w:color="auto"/>
            <w:left w:val="none" w:sz="0" w:space="0" w:color="auto"/>
            <w:bottom w:val="none" w:sz="0" w:space="0" w:color="auto"/>
            <w:right w:val="none" w:sz="0" w:space="0" w:color="auto"/>
          </w:divBdr>
        </w:div>
      </w:divsChild>
    </w:div>
    <w:div w:id="1385830244">
      <w:bodyDiv w:val="1"/>
      <w:marLeft w:val="0"/>
      <w:marRight w:val="0"/>
      <w:marTop w:val="0"/>
      <w:marBottom w:val="0"/>
      <w:divBdr>
        <w:top w:val="none" w:sz="0" w:space="0" w:color="auto"/>
        <w:left w:val="none" w:sz="0" w:space="0" w:color="auto"/>
        <w:bottom w:val="none" w:sz="0" w:space="0" w:color="auto"/>
        <w:right w:val="none" w:sz="0" w:space="0" w:color="auto"/>
      </w:divBdr>
      <w:divsChild>
        <w:div w:id="584923794">
          <w:marLeft w:val="0"/>
          <w:marRight w:val="0"/>
          <w:marTop w:val="0"/>
          <w:marBottom w:val="0"/>
          <w:divBdr>
            <w:top w:val="none" w:sz="0" w:space="0" w:color="auto"/>
            <w:left w:val="none" w:sz="0" w:space="0" w:color="auto"/>
            <w:bottom w:val="none" w:sz="0" w:space="0" w:color="auto"/>
            <w:right w:val="none" w:sz="0" w:space="0" w:color="auto"/>
          </w:divBdr>
        </w:div>
        <w:div w:id="261955465">
          <w:marLeft w:val="0"/>
          <w:marRight w:val="0"/>
          <w:marTop w:val="0"/>
          <w:marBottom w:val="0"/>
          <w:divBdr>
            <w:top w:val="none" w:sz="0" w:space="0" w:color="auto"/>
            <w:left w:val="none" w:sz="0" w:space="0" w:color="auto"/>
            <w:bottom w:val="none" w:sz="0" w:space="0" w:color="auto"/>
            <w:right w:val="none" w:sz="0" w:space="0" w:color="auto"/>
          </w:divBdr>
        </w:div>
        <w:div w:id="1550265133">
          <w:marLeft w:val="0"/>
          <w:marRight w:val="0"/>
          <w:marTop w:val="0"/>
          <w:marBottom w:val="0"/>
          <w:divBdr>
            <w:top w:val="none" w:sz="0" w:space="0" w:color="auto"/>
            <w:left w:val="none" w:sz="0" w:space="0" w:color="auto"/>
            <w:bottom w:val="none" w:sz="0" w:space="0" w:color="auto"/>
            <w:right w:val="none" w:sz="0" w:space="0" w:color="auto"/>
          </w:divBdr>
        </w:div>
        <w:div w:id="2094666443">
          <w:marLeft w:val="0"/>
          <w:marRight w:val="0"/>
          <w:marTop w:val="0"/>
          <w:marBottom w:val="0"/>
          <w:divBdr>
            <w:top w:val="none" w:sz="0" w:space="0" w:color="auto"/>
            <w:left w:val="none" w:sz="0" w:space="0" w:color="auto"/>
            <w:bottom w:val="none" w:sz="0" w:space="0" w:color="auto"/>
            <w:right w:val="none" w:sz="0" w:space="0" w:color="auto"/>
          </w:divBdr>
        </w:div>
        <w:div w:id="1994331705">
          <w:marLeft w:val="0"/>
          <w:marRight w:val="0"/>
          <w:marTop w:val="0"/>
          <w:marBottom w:val="0"/>
          <w:divBdr>
            <w:top w:val="none" w:sz="0" w:space="0" w:color="auto"/>
            <w:left w:val="none" w:sz="0" w:space="0" w:color="auto"/>
            <w:bottom w:val="none" w:sz="0" w:space="0" w:color="auto"/>
            <w:right w:val="none" w:sz="0" w:space="0" w:color="auto"/>
          </w:divBdr>
        </w:div>
        <w:div w:id="462819007">
          <w:marLeft w:val="0"/>
          <w:marRight w:val="0"/>
          <w:marTop w:val="0"/>
          <w:marBottom w:val="0"/>
          <w:divBdr>
            <w:top w:val="none" w:sz="0" w:space="0" w:color="auto"/>
            <w:left w:val="none" w:sz="0" w:space="0" w:color="auto"/>
            <w:bottom w:val="none" w:sz="0" w:space="0" w:color="auto"/>
            <w:right w:val="none" w:sz="0" w:space="0" w:color="auto"/>
          </w:divBdr>
        </w:div>
        <w:div w:id="1347097125">
          <w:marLeft w:val="0"/>
          <w:marRight w:val="0"/>
          <w:marTop w:val="0"/>
          <w:marBottom w:val="0"/>
          <w:divBdr>
            <w:top w:val="none" w:sz="0" w:space="0" w:color="auto"/>
            <w:left w:val="none" w:sz="0" w:space="0" w:color="auto"/>
            <w:bottom w:val="none" w:sz="0" w:space="0" w:color="auto"/>
            <w:right w:val="none" w:sz="0" w:space="0" w:color="auto"/>
          </w:divBdr>
        </w:div>
        <w:div w:id="711810980">
          <w:marLeft w:val="0"/>
          <w:marRight w:val="0"/>
          <w:marTop w:val="0"/>
          <w:marBottom w:val="0"/>
          <w:divBdr>
            <w:top w:val="none" w:sz="0" w:space="0" w:color="auto"/>
            <w:left w:val="none" w:sz="0" w:space="0" w:color="auto"/>
            <w:bottom w:val="none" w:sz="0" w:space="0" w:color="auto"/>
            <w:right w:val="none" w:sz="0" w:space="0" w:color="auto"/>
          </w:divBdr>
        </w:div>
        <w:div w:id="870804221">
          <w:marLeft w:val="0"/>
          <w:marRight w:val="0"/>
          <w:marTop w:val="0"/>
          <w:marBottom w:val="0"/>
          <w:divBdr>
            <w:top w:val="none" w:sz="0" w:space="0" w:color="auto"/>
            <w:left w:val="none" w:sz="0" w:space="0" w:color="auto"/>
            <w:bottom w:val="none" w:sz="0" w:space="0" w:color="auto"/>
            <w:right w:val="none" w:sz="0" w:space="0" w:color="auto"/>
          </w:divBdr>
        </w:div>
        <w:div w:id="51200663">
          <w:marLeft w:val="0"/>
          <w:marRight w:val="0"/>
          <w:marTop w:val="0"/>
          <w:marBottom w:val="0"/>
          <w:divBdr>
            <w:top w:val="none" w:sz="0" w:space="0" w:color="auto"/>
            <w:left w:val="none" w:sz="0" w:space="0" w:color="auto"/>
            <w:bottom w:val="none" w:sz="0" w:space="0" w:color="auto"/>
            <w:right w:val="none" w:sz="0" w:space="0" w:color="auto"/>
          </w:divBdr>
        </w:div>
        <w:div w:id="1221598766">
          <w:marLeft w:val="0"/>
          <w:marRight w:val="0"/>
          <w:marTop w:val="0"/>
          <w:marBottom w:val="0"/>
          <w:divBdr>
            <w:top w:val="none" w:sz="0" w:space="0" w:color="auto"/>
            <w:left w:val="none" w:sz="0" w:space="0" w:color="auto"/>
            <w:bottom w:val="none" w:sz="0" w:space="0" w:color="auto"/>
            <w:right w:val="none" w:sz="0" w:space="0" w:color="auto"/>
          </w:divBdr>
        </w:div>
        <w:div w:id="1302072543">
          <w:marLeft w:val="0"/>
          <w:marRight w:val="0"/>
          <w:marTop w:val="0"/>
          <w:marBottom w:val="0"/>
          <w:divBdr>
            <w:top w:val="none" w:sz="0" w:space="0" w:color="auto"/>
            <w:left w:val="none" w:sz="0" w:space="0" w:color="auto"/>
            <w:bottom w:val="none" w:sz="0" w:space="0" w:color="auto"/>
            <w:right w:val="none" w:sz="0" w:space="0" w:color="auto"/>
          </w:divBdr>
        </w:div>
        <w:div w:id="1552183533">
          <w:marLeft w:val="0"/>
          <w:marRight w:val="0"/>
          <w:marTop w:val="0"/>
          <w:marBottom w:val="0"/>
          <w:divBdr>
            <w:top w:val="none" w:sz="0" w:space="0" w:color="auto"/>
            <w:left w:val="none" w:sz="0" w:space="0" w:color="auto"/>
            <w:bottom w:val="none" w:sz="0" w:space="0" w:color="auto"/>
            <w:right w:val="none" w:sz="0" w:space="0" w:color="auto"/>
          </w:divBdr>
        </w:div>
        <w:div w:id="1488746852">
          <w:marLeft w:val="0"/>
          <w:marRight w:val="0"/>
          <w:marTop w:val="0"/>
          <w:marBottom w:val="0"/>
          <w:divBdr>
            <w:top w:val="none" w:sz="0" w:space="0" w:color="auto"/>
            <w:left w:val="none" w:sz="0" w:space="0" w:color="auto"/>
            <w:bottom w:val="none" w:sz="0" w:space="0" w:color="auto"/>
            <w:right w:val="none" w:sz="0" w:space="0" w:color="auto"/>
          </w:divBdr>
        </w:div>
        <w:div w:id="471023683">
          <w:marLeft w:val="0"/>
          <w:marRight w:val="0"/>
          <w:marTop w:val="0"/>
          <w:marBottom w:val="0"/>
          <w:divBdr>
            <w:top w:val="none" w:sz="0" w:space="0" w:color="auto"/>
            <w:left w:val="none" w:sz="0" w:space="0" w:color="auto"/>
            <w:bottom w:val="none" w:sz="0" w:space="0" w:color="auto"/>
            <w:right w:val="none" w:sz="0" w:space="0" w:color="auto"/>
          </w:divBdr>
        </w:div>
        <w:div w:id="1852645415">
          <w:marLeft w:val="0"/>
          <w:marRight w:val="0"/>
          <w:marTop w:val="0"/>
          <w:marBottom w:val="0"/>
          <w:divBdr>
            <w:top w:val="none" w:sz="0" w:space="0" w:color="auto"/>
            <w:left w:val="none" w:sz="0" w:space="0" w:color="auto"/>
            <w:bottom w:val="none" w:sz="0" w:space="0" w:color="auto"/>
            <w:right w:val="none" w:sz="0" w:space="0" w:color="auto"/>
          </w:divBdr>
        </w:div>
        <w:div w:id="2098935165">
          <w:marLeft w:val="0"/>
          <w:marRight w:val="0"/>
          <w:marTop w:val="0"/>
          <w:marBottom w:val="0"/>
          <w:divBdr>
            <w:top w:val="none" w:sz="0" w:space="0" w:color="auto"/>
            <w:left w:val="none" w:sz="0" w:space="0" w:color="auto"/>
            <w:bottom w:val="none" w:sz="0" w:space="0" w:color="auto"/>
            <w:right w:val="none" w:sz="0" w:space="0" w:color="auto"/>
          </w:divBdr>
        </w:div>
        <w:div w:id="412512512">
          <w:marLeft w:val="0"/>
          <w:marRight w:val="0"/>
          <w:marTop w:val="0"/>
          <w:marBottom w:val="0"/>
          <w:divBdr>
            <w:top w:val="none" w:sz="0" w:space="0" w:color="auto"/>
            <w:left w:val="none" w:sz="0" w:space="0" w:color="auto"/>
            <w:bottom w:val="none" w:sz="0" w:space="0" w:color="auto"/>
            <w:right w:val="none" w:sz="0" w:space="0" w:color="auto"/>
          </w:divBdr>
        </w:div>
        <w:div w:id="627510926">
          <w:marLeft w:val="0"/>
          <w:marRight w:val="0"/>
          <w:marTop w:val="0"/>
          <w:marBottom w:val="0"/>
          <w:divBdr>
            <w:top w:val="none" w:sz="0" w:space="0" w:color="auto"/>
            <w:left w:val="none" w:sz="0" w:space="0" w:color="auto"/>
            <w:bottom w:val="none" w:sz="0" w:space="0" w:color="auto"/>
            <w:right w:val="none" w:sz="0" w:space="0" w:color="auto"/>
          </w:divBdr>
        </w:div>
        <w:div w:id="1849709350">
          <w:marLeft w:val="0"/>
          <w:marRight w:val="0"/>
          <w:marTop w:val="0"/>
          <w:marBottom w:val="0"/>
          <w:divBdr>
            <w:top w:val="none" w:sz="0" w:space="0" w:color="auto"/>
            <w:left w:val="none" w:sz="0" w:space="0" w:color="auto"/>
            <w:bottom w:val="none" w:sz="0" w:space="0" w:color="auto"/>
            <w:right w:val="none" w:sz="0" w:space="0" w:color="auto"/>
          </w:divBdr>
        </w:div>
        <w:div w:id="1931887097">
          <w:marLeft w:val="0"/>
          <w:marRight w:val="0"/>
          <w:marTop w:val="0"/>
          <w:marBottom w:val="0"/>
          <w:divBdr>
            <w:top w:val="none" w:sz="0" w:space="0" w:color="auto"/>
            <w:left w:val="none" w:sz="0" w:space="0" w:color="auto"/>
            <w:bottom w:val="none" w:sz="0" w:space="0" w:color="auto"/>
            <w:right w:val="none" w:sz="0" w:space="0" w:color="auto"/>
          </w:divBdr>
        </w:div>
        <w:div w:id="427894376">
          <w:marLeft w:val="0"/>
          <w:marRight w:val="0"/>
          <w:marTop w:val="0"/>
          <w:marBottom w:val="0"/>
          <w:divBdr>
            <w:top w:val="none" w:sz="0" w:space="0" w:color="auto"/>
            <w:left w:val="none" w:sz="0" w:space="0" w:color="auto"/>
            <w:bottom w:val="none" w:sz="0" w:space="0" w:color="auto"/>
            <w:right w:val="none" w:sz="0" w:space="0" w:color="auto"/>
          </w:divBdr>
        </w:div>
        <w:div w:id="1677616612">
          <w:marLeft w:val="0"/>
          <w:marRight w:val="0"/>
          <w:marTop w:val="0"/>
          <w:marBottom w:val="0"/>
          <w:divBdr>
            <w:top w:val="none" w:sz="0" w:space="0" w:color="auto"/>
            <w:left w:val="none" w:sz="0" w:space="0" w:color="auto"/>
            <w:bottom w:val="none" w:sz="0" w:space="0" w:color="auto"/>
            <w:right w:val="none" w:sz="0" w:space="0" w:color="auto"/>
          </w:divBdr>
        </w:div>
        <w:div w:id="256789436">
          <w:marLeft w:val="0"/>
          <w:marRight w:val="0"/>
          <w:marTop w:val="0"/>
          <w:marBottom w:val="0"/>
          <w:divBdr>
            <w:top w:val="none" w:sz="0" w:space="0" w:color="auto"/>
            <w:left w:val="none" w:sz="0" w:space="0" w:color="auto"/>
            <w:bottom w:val="none" w:sz="0" w:space="0" w:color="auto"/>
            <w:right w:val="none" w:sz="0" w:space="0" w:color="auto"/>
          </w:divBdr>
        </w:div>
        <w:div w:id="18743407">
          <w:marLeft w:val="0"/>
          <w:marRight w:val="0"/>
          <w:marTop w:val="0"/>
          <w:marBottom w:val="0"/>
          <w:divBdr>
            <w:top w:val="none" w:sz="0" w:space="0" w:color="auto"/>
            <w:left w:val="none" w:sz="0" w:space="0" w:color="auto"/>
            <w:bottom w:val="none" w:sz="0" w:space="0" w:color="auto"/>
            <w:right w:val="none" w:sz="0" w:space="0" w:color="auto"/>
          </w:divBdr>
        </w:div>
        <w:div w:id="736167734">
          <w:marLeft w:val="0"/>
          <w:marRight w:val="0"/>
          <w:marTop w:val="0"/>
          <w:marBottom w:val="0"/>
          <w:divBdr>
            <w:top w:val="none" w:sz="0" w:space="0" w:color="auto"/>
            <w:left w:val="none" w:sz="0" w:space="0" w:color="auto"/>
            <w:bottom w:val="none" w:sz="0" w:space="0" w:color="auto"/>
            <w:right w:val="none" w:sz="0" w:space="0" w:color="auto"/>
          </w:divBdr>
        </w:div>
        <w:div w:id="665866199">
          <w:marLeft w:val="0"/>
          <w:marRight w:val="0"/>
          <w:marTop w:val="0"/>
          <w:marBottom w:val="0"/>
          <w:divBdr>
            <w:top w:val="none" w:sz="0" w:space="0" w:color="auto"/>
            <w:left w:val="none" w:sz="0" w:space="0" w:color="auto"/>
            <w:bottom w:val="none" w:sz="0" w:space="0" w:color="auto"/>
            <w:right w:val="none" w:sz="0" w:space="0" w:color="auto"/>
          </w:divBdr>
        </w:div>
        <w:div w:id="163202900">
          <w:marLeft w:val="0"/>
          <w:marRight w:val="0"/>
          <w:marTop w:val="0"/>
          <w:marBottom w:val="0"/>
          <w:divBdr>
            <w:top w:val="none" w:sz="0" w:space="0" w:color="auto"/>
            <w:left w:val="none" w:sz="0" w:space="0" w:color="auto"/>
            <w:bottom w:val="none" w:sz="0" w:space="0" w:color="auto"/>
            <w:right w:val="none" w:sz="0" w:space="0" w:color="auto"/>
          </w:divBdr>
        </w:div>
        <w:div w:id="34895094">
          <w:marLeft w:val="0"/>
          <w:marRight w:val="0"/>
          <w:marTop w:val="0"/>
          <w:marBottom w:val="0"/>
          <w:divBdr>
            <w:top w:val="none" w:sz="0" w:space="0" w:color="auto"/>
            <w:left w:val="none" w:sz="0" w:space="0" w:color="auto"/>
            <w:bottom w:val="none" w:sz="0" w:space="0" w:color="auto"/>
            <w:right w:val="none" w:sz="0" w:space="0" w:color="auto"/>
          </w:divBdr>
        </w:div>
        <w:div w:id="968897419">
          <w:marLeft w:val="0"/>
          <w:marRight w:val="0"/>
          <w:marTop w:val="0"/>
          <w:marBottom w:val="0"/>
          <w:divBdr>
            <w:top w:val="none" w:sz="0" w:space="0" w:color="auto"/>
            <w:left w:val="none" w:sz="0" w:space="0" w:color="auto"/>
            <w:bottom w:val="none" w:sz="0" w:space="0" w:color="auto"/>
            <w:right w:val="none" w:sz="0" w:space="0" w:color="auto"/>
          </w:divBdr>
        </w:div>
        <w:div w:id="1741561922">
          <w:marLeft w:val="0"/>
          <w:marRight w:val="0"/>
          <w:marTop w:val="0"/>
          <w:marBottom w:val="0"/>
          <w:divBdr>
            <w:top w:val="none" w:sz="0" w:space="0" w:color="auto"/>
            <w:left w:val="none" w:sz="0" w:space="0" w:color="auto"/>
            <w:bottom w:val="none" w:sz="0" w:space="0" w:color="auto"/>
            <w:right w:val="none" w:sz="0" w:space="0" w:color="auto"/>
          </w:divBdr>
        </w:div>
        <w:div w:id="181406200">
          <w:marLeft w:val="0"/>
          <w:marRight w:val="0"/>
          <w:marTop w:val="0"/>
          <w:marBottom w:val="0"/>
          <w:divBdr>
            <w:top w:val="none" w:sz="0" w:space="0" w:color="auto"/>
            <w:left w:val="none" w:sz="0" w:space="0" w:color="auto"/>
            <w:bottom w:val="none" w:sz="0" w:space="0" w:color="auto"/>
            <w:right w:val="none" w:sz="0" w:space="0" w:color="auto"/>
          </w:divBdr>
        </w:div>
        <w:div w:id="2004164347">
          <w:marLeft w:val="0"/>
          <w:marRight w:val="0"/>
          <w:marTop w:val="0"/>
          <w:marBottom w:val="0"/>
          <w:divBdr>
            <w:top w:val="none" w:sz="0" w:space="0" w:color="auto"/>
            <w:left w:val="none" w:sz="0" w:space="0" w:color="auto"/>
            <w:bottom w:val="none" w:sz="0" w:space="0" w:color="auto"/>
            <w:right w:val="none" w:sz="0" w:space="0" w:color="auto"/>
          </w:divBdr>
        </w:div>
        <w:div w:id="507795691">
          <w:marLeft w:val="0"/>
          <w:marRight w:val="0"/>
          <w:marTop w:val="0"/>
          <w:marBottom w:val="0"/>
          <w:divBdr>
            <w:top w:val="none" w:sz="0" w:space="0" w:color="auto"/>
            <w:left w:val="none" w:sz="0" w:space="0" w:color="auto"/>
            <w:bottom w:val="none" w:sz="0" w:space="0" w:color="auto"/>
            <w:right w:val="none" w:sz="0" w:space="0" w:color="auto"/>
          </w:divBdr>
        </w:div>
        <w:div w:id="1115255085">
          <w:marLeft w:val="0"/>
          <w:marRight w:val="0"/>
          <w:marTop w:val="0"/>
          <w:marBottom w:val="0"/>
          <w:divBdr>
            <w:top w:val="none" w:sz="0" w:space="0" w:color="auto"/>
            <w:left w:val="none" w:sz="0" w:space="0" w:color="auto"/>
            <w:bottom w:val="none" w:sz="0" w:space="0" w:color="auto"/>
            <w:right w:val="none" w:sz="0" w:space="0" w:color="auto"/>
          </w:divBdr>
        </w:div>
        <w:div w:id="1651206376">
          <w:marLeft w:val="0"/>
          <w:marRight w:val="0"/>
          <w:marTop w:val="0"/>
          <w:marBottom w:val="0"/>
          <w:divBdr>
            <w:top w:val="none" w:sz="0" w:space="0" w:color="auto"/>
            <w:left w:val="none" w:sz="0" w:space="0" w:color="auto"/>
            <w:bottom w:val="none" w:sz="0" w:space="0" w:color="auto"/>
            <w:right w:val="none" w:sz="0" w:space="0" w:color="auto"/>
          </w:divBdr>
        </w:div>
        <w:div w:id="1122191938">
          <w:marLeft w:val="0"/>
          <w:marRight w:val="0"/>
          <w:marTop w:val="0"/>
          <w:marBottom w:val="0"/>
          <w:divBdr>
            <w:top w:val="none" w:sz="0" w:space="0" w:color="auto"/>
            <w:left w:val="none" w:sz="0" w:space="0" w:color="auto"/>
            <w:bottom w:val="none" w:sz="0" w:space="0" w:color="auto"/>
            <w:right w:val="none" w:sz="0" w:space="0" w:color="auto"/>
          </w:divBdr>
        </w:div>
      </w:divsChild>
    </w:div>
    <w:div w:id="1433428621">
      <w:bodyDiv w:val="1"/>
      <w:marLeft w:val="0"/>
      <w:marRight w:val="0"/>
      <w:marTop w:val="0"/>
      <w:marBottom w:val="0"/>
      <w:divBdr>
        <w:top w:val="none" w:sz="0" w:space="0" w:color="auto"/>
        <w:left w:val="none" w:sz="0" w:space="0" w:color="auto"/>
        <w:bottom w:val="none" w:sz="0" w:space="0" w:color="auto"/>
        <w:right w:val="none" w:sz="0" w:space="0" w:color="auto"/>
      </w:divBdr>
      <w:divsChild>
        <w:div w:id="1558279626">
          <w:marLeft w:val="0"/>
          <w:marRight w:val="0"/>
          <w:marTop w:val="0"/>
          <w:marBottom w:val="0"/>
          <w:divBdr>
            <w:top w:val="none" w:sz="0" w:space="0" w:color="auto"/>
            <w:left w:val="none" w:sz="0" w:space="0" w:color="auto"/>
            <w:bottom w:val="none" w:sz="0" w:space="0" w:color="auto"/>
            <w:right w:val="none" w:sz="0" w:space="0" w:color="auto"/>
          </w:divBdr>
        </w:div>
        <w:div w:id="1597984778">
          <w:marLeft w:val="0"/>
          <w:marRight w:val="0"/>
          <w:marTop w:val="0"/>
          <w:marBottom w:val="0"/>
          <w:divBdr>
            <w:top w:val="none" w:sz="0" w:space="0" w:color="auto"/>
            <w:left w:val="none" w:sz="0" w:space="0" w:color="auto"/>
            <w:bottom w:val="none" w:sz="0" w:space="0" w:color="auto"/>
            <w:right w:val="none" w:sz="0" w:space="0" w:color="auto"/>
          </w:divBdr>
        </w:div>
        <w:div w:id="630404649">
          <w:marLeft w:val="0"/>
          <w:marRight w:val="0"/>
          <w:marTop w:val="0"/>
          <w:marBottom w:val="0"/>
          <w:divBdr>
            <w:top w:val="none" w:sz="0" w:space="0" w:color="auto"/>
            <w:left w:val="none" w:sz="0" w:space="0" w:color="auto"/>
            <w:bottom w:val="none" w:sz="0" w:space="0" w:color="auto"/>
            <w:right w:val="none" w:sz="0" w:space="0" w:color="auto"/>
          </w:divBdr>
        </w:div>
      </w:divsChild>
    </w:div>
    <w:div w:id="1584677021">
      <w:bodyDiv w:val="1"/>
      <w:marLeft w:val="0"/>
      <w:marRight w:val="0"/>
      <w:marTop w:val="0"/>
      <w:marBottom w:val="0"/>
      <w:divBdr>
        <w:top w:val="none" w:sz="0" w:space="0" w:color="auto"/>
        <w:left w:val="none" w:sz="0" w:space="0" w:color="auto"/>
        <w:bottom w:val="none" w:sz="0" w:space="0" w:color="auto"/>
        <w:right w:val="none" w:sz="0" w:space="0" w:color="auto"/>
      </w:divBdr>
      <w:divsChild>
        <w:div w:id="1350375098">
          <w:marLeft w:val="547"/>
          <w:marRight w:val="0"/>
          <w:marTop w:val="0"/>
          <w:marBottom w:val="0"/>
          <w:divBdr>
            <w:top w:val="none" w:sz="0" w:space="0" w:color="auto"/>
            <w:left w:val="none" w:sz="0" w:space="0" w:color="auto"/>
            <w:bottom w:val="none" w:sz="0" w:space="0" w:color="auto"/>
            <w:right w:val="none" w:sz="0" w:space="0" w:color="auto"/>
          </w:divBdr>
        </w:div>
      </w:divsChild>
    </w:div>
    <w:div w:id="1756509381">
      <w:bodyDiv w:val="1"/>
      <w:marLeft w:val="0"/>
      <w:marRight w:val="0"/>
      <w:marTop w:val="0"/>
      <w:marBottom w:val="0"/>
      <w:divBdr>
        <w:top w:val="none" w:sz="0" w:space="0" w:color="auto"/>
        <w:left w:val="none" w:sz="0" w:space="0" w:color="auto"/>
        <w:bottom w:val="none" w:sz="0" w:space="0" w:color="auto"/>
        <w:right w:val="none" w:sz="0" w:space="0" w:color="auto"/>
      </w:divBdr>
      <w:divsChild>
        <w:div w:id="2112629223">
          <w:marLeft w:val="0"/>
          <w:marRight w:val="0"/>
          <w:marTop w:val="0"/>
          <w:marBottom w:val="0"/>
          <w:divBdr>
            <w:top w:val="none" w:sz="0" w:space="0" w:color="auto"/>
            <w:left w:val="none" w:sz="0" w:space="0" w:color="auto"/>
            <w:bottom w:val="none" w:sz="0" w:space="0" w:color="auto"/>
            <w:right w:val="none" w:sz="0" w:space="0" w:color="auto"/>
          </w:divBdr>
        </w:div>
        <w:div w:id="566839780">
          <w:marLeft w:val="0"/>
          <w:marRight w:val="0"/>
          <w:marTop w:val="0"/>
          <w:marBottom w:val="0"/>
          <w:divBdr>
            <w:top w:val="none" w:sz="0" w:space="0" w:color="auto"/>
            <w:left w:val="none" w:sz="0" w:space="0" w:color="auto"/>
            <w:bottom w:val="none" w:sz="0" w:space="0" w:color="auto"/>
            <w:right w:val="none" w:sz="0" w:space="0" w:color="auto"/>
          </w:divBdr>
        </w:div>
        <w:div w:id="1236087093">
          <w:marLeft w:val="0"/>
          <w:marRight w:val="0"/>
          <w:marTop w:val="0"/>
          <w:marBottom w:val="0"/>
          <w:divBdr>
            <w:top w:val="none" w:sz="0" w:space="0" w:color="auto"/>
            <w:left w:val="none" w:sz="0" w:space="0" w:color="auto"/>
            <w:bottom w:val="none" w:sz="0" w:space="0" w:color="auto"/>
            <w:right w:val="none" w:sz="0" w:space="0" w:color="auto"/>
          </w:divBdr>
        </w:div>
        <w:div w:id="1392584578">
          <w:marLeft w:val="0"/>
          <w:marRight w:val="0"/>
          <w:marTop w:val="0"/>
          <w:marBottom w:val="0"/>
          <w:divBdr>
            <w:top w:val="none" w:sz="0" w:space="0" w:color="auto"/>
            <w:left w:val="none" w:sz="0" w:space="0" w:color="auto"/>
            <w:bottom w:val="none" w:sz="0" w:space="0" w:color="auto"/>
            <w:right w:val="none" w:sz="0" w:space="0" w:color="auto"/>
          </w:divBdr>
        </w:div>
        <w:div w:id="969439878">
          <w:marLeft w:val="0"/>
          <w:marRight w:val="0"/>
          <w:marTop w:val="0"/>
          <w:marBottom w:val="0"/>
          <w:divBdr>
            <w:top w:val="none" w:sz="0" w:space="0" w:color="auto"/>
            <w:left w:val="none" w:sz="0" w:space="0" w:color="auto"/>
            <w:bottom w:val="none" w:sz="0" w:space="0" w:color="auto"/>
            <w:right w:val="none" w:sz="0" w:space="0" w:color="auto"/>
          </w:divBdr>
        </w:div>
        <w:div w:id="226308021">
          <w:marLeft w:val="0"/>
          <w:marRight w:val="0"/>
          <w:marTop w:val="0"/>
          <w:marBottom w:val="0"/>
          <w:divBdr>
            <w:top w:val="none" w:sz="0" w:space="0" w:color="auto"/>
            <w:left w:val="none" w:sz="0" w:space="0" w:color="auto"/>
            <w:bottom w:val="none" w:sz="0" w:space="0" w:color="auto"/>
            <w:right w:val="none" w:sz="0" w:space="0" w:color="auto"/>
          </w:divBdr>
        </w:div>
        <w:div w:id="929847695">
          <w:marLeft w:val="0"/>
          <w:marRight w:val="0"/>
          <w:marTop w:val="0"/>
          <w:marBottom w:val="0"/>
          <w:divBdr>
            <w:top w:val="none" w:sz="0" w:space="0" w:color="auto"/>
            <w:left w:val="none" w:sz="0" w:space="0" w:color="auto"/>
            <w:bottom w:val="none" w:sz="0" w:space="0" w:color="auto"/>
            <w:right w:val="none" w:sz="0" w:space="0" w:color="auto"/>
          </w:divBdr>
        </w:div>
      </w:divsChild>
    </w:div>
    <w:div w:id="2110536827">
      <w:bodyDiv w:val="1"/>
      <w:marLeft w:val="0"/>
      <w:marRight w:val="0"/>
      <w:marTop w:val="0"/>
      <w:marBottom w:val="0"/>
      <w:divBdr>
        <w:top w:val="none" w:sz="0" w:space="0" w:color="auto"/>
        <w:left w:val="none" w:sz="0" w:space="0" w:color="auto"/>
        <w:bottom w:val="none" w:sz="0" w:space="0" w:color="auto"/>
        <w:right w:val="none" w:sz="0" w:space="0" w:color="auto"/>
      </w:divBdr>
    </w:div>
    <w:div w:id="2114326596">
      <w:bodyDiv w:val="1"/>
      <w:marLeft w:val="0"/>
      <w:marRight w:val="0"/>
      <w:marTop w:val="0"/>
      <w:marBottom w:val="0"/>
      <w:divBdr>
        <w:top w:val="none" w:sz="0" w:space="0" w:color="auto"/>
        <w:left w:val="none" w:sz="0" w:space="0" w:color="auto"/>
        <w:bottom w:val="none" w:sz="0" w:space="0" w:color="auto"/>
        <w:right w:val="none" w:sz="0" w:space="0" w:color="auto"/>
      </w:divBdr>
    </w:div>
    <w:div w:id="2118139828">
      <w:bodyDiv w:val="1"/>
      <w:marLeft w:val="0"/>
      <w:marRight w:val="0"/>
      <w:marTop w:val="0"/>
      <w:marBottom w:val="0"/>
      <w:divBdr>
        <w:top w:val="none" w:sz="0" w:space="0" w:color="auto"/>
        <w:left w:val="none" w:sz="0" w:space="0" w:color="auto"/>
        <w:bottom w:val="none" w:sz="0" w:space="0" w:color="auto"/>
        <w:right w:val="none" w:sz="0" w:space="0" w:color="auto"/>
      </w:divBdr>
      <w:divsChild>
        <w:div w:id="17586752">
          <w:marLeft w:val="0"/>
          <w:marRight w:val="0"/>
          <w:marTop w:val="0"/>
          <w:marBottom w:val="0"/>
          <w:divBdr>
            <w:top w:val="none" w:sz="0" w:space="0" w:color="auto"/>
            <w:left w:val="none" w:sz="0" w:space="0" w:color="auto"/>
            <w:bottom w:val="none" w:sz="0" w:space="0" w:color="auto"/>
            <w:right w:val="none" w:sz="0" w:space="0" w:color="auto"/>
          </w:divBdr>
        </w:div>
        <w:div w:id="1684015448">
          <w:marLeft w:val="0"/>
          <w:marRight w:val="0"/>
          <w:marTop w:val="0"/>
          <w:marBottom w:val="0"/>
          <w:divBdr>
            <w:top w:val="none" w:sz="0" w:space="0" w:color="auto"/>
            <w:left w:val="none" w:sz="0" w:space="0" w:color="auto"/>
            <w:bottom w:val="none" w:sz="0" w:space="0" w:color="auto"/>
            <w:right w:val="none" w:sz="0" w:space="0" w:color="auto"/>
          </w:divBdr>
        </w:div>
        <w:div w:id="2011059299">
          <w:marLeft w:val="0"/>
          <w:marRight w:val="0"/>
          <w:marTop w:val="0"/>
          <w:marBottom w:val="0"/>
          <w:divBdr>
            <w:top w:val="none" w:sz="0" w:space="0" w:color="auto"/>
            <w:left w:val="none" w:sz="0" w:space="0" w:color="auto"/>
            <w:bottom w:val="none" w:sz="0" w:space="0" w:color="auto"/>
            <w:right w:val="none" w:sz="0" w:space="0" w:color="auto"/>
          </w:divBdr>
        </w:div>
        <w:div w:id="1944801190">
          <w:marLeft w:val="0"/>
          <w:marRight w:val="0"/>
          <w:marTop w:val="0"/>
          <w:marBottom w:val="0"/>
          <w:divBdr>
            <w:top w:val="none" w:sz="0" w:space="0" w:color="auto"/>
            <w:left w:val="none" w:sz="0" w:space="0" w:color="auto"/>
            <w:bottom w:val="none" w:sz="0" w:space="0" w:color="auto"/>
            <w:right w:val="none" w:sz="0" w:space="0" w:color="auto"/>
          </w:divBdr>
        </w:div>
        <w:div w:id="73127244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4.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jpeg"/><Relationship Id="rId58" Type="http://schemas.openxmlformats.org/officeDocument/2006/relationships/image" Target="media/image46.jpeg"/><Relationship Id="rId66" Type="http://schemas.openxmlformats.org/officeDocument/2006/relationships/image" Target="media/image54.jpeg"/><Relationship Id="rId5" Type="http://schemas.openxmlformats.org/officeDocument/2006/relationships/webSettings" Target="webSettings.xml"/><Relationship Id="rId61" Type="http://schemas.openxmlformats.org/officeDocument/2006/relationships/image" Target="media/image49.jpeg"/><Relationship Id="rId19" Type="http://schemas.openxmlformats.org/officeDocument/2006/relationships/image" Target="media/image9.png"/><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jpeg"/><Relationship Id="rId64" Type="http://schemas.openxmlformats.org/officeDocument/2006/relationships/image" Target="media/image52.jpe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5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eader" Target="header3.xml"/><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image" Target="media/image48.jpeg"/><Relationship Id="rId65" Type="http://schemas.openxmlformats.org/officeDocument/2006/relationships/image" Target="media/image53.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1.xml"/><Relationship Id="rId18" Type="http://schemas.microsoft.com/office/2007/relationships/hdphoto" Target="media/hdphoto1.wdp"/><Relationship Id="rId39" Type="http://schemas.openxmlformats.org/officeDocument/2006/relationships/image" Target="media/image27.png"/><Relationship Id="rId34" Type="http://schemas.openxmlformats.org/officeDocument/2006/relationships/header" Target="header2.xml"/><Relationship Id="rId50" Type="http://schemas.openxmlformats.org/officeDocument/2006/relationships/image" Target="media/image38.png"/><Relationship Id="rId55" Type="http://schemas.openxmlformats.org/officeDocument/2006/relationships/image" Target="media/image4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A166DCC-622E-48F7-82B5-74759F21A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1</Pages>
  <Words>31512</Words>
  <Characters>179624</Characters>
  <Application>Microsoft Office Word</Application>
  <DocSecurity>0</DocSecurity>
  <Lines>1496</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a</dc:creator>
  <cp:keywords/>
  <dc:description/>
  <cp:lastModifiedBy>Mia Putri Setyawati</cp:lastModifiedBy>
  <cp:revision>2</cp:revision>
  <cp:lastPrinted>2023-04-28T08:09:00Z</cp:lastPrinted>
  <dcterms:created xsi:type="dcterms:W3CDTF">2023-04-29T00:25:00Z</dcterms:created>
  <dcterms:modified xsi:type="dcterms:W3CDTF">2023-04-29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b6HH61bE"/&gt;&lt;style id="http://www.zotero.org/styles/elsevier-harvard" hasBibliography="1" bibliographyStyleHasBeenSet="1"/&gt;&lt;prefs&gt;&lt;pref name="fieldType" value="Field"/&gt;&lt;/prefs&gt;&lt;/data&gt;</vt:lpwstr>
  </property>
</Properties>
</file>